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4FEA46D" w14:textId="0A4F8D7C" w:rsidR="00E94C5A" w:rsidRPr="00A7618D" w:rsidRDefault="0094041C" w:rsidP="00F6553A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A7618D">
        <w:rPr>
          <w:rFonts w:ascii="Times New Roman" w:hAnsi="Times New Roman" w:cs="Times New Roman"/>
          <w:b/>
          <w:bCs/>
          <w:sz w:val="24"/>
          <w:szCs w:val="24"/>
        </w:rPr>
        <w:t>DAFTAR PUSTAKA</w:t>
      </w:r>
    </w:p>
    <w:bookmarkStart w:id="0" w:name="_Hlk139497405"/>
    <w:p w14:paraId="15AE41CC" w14:textId="77777777" w:rsidR="00BE2A93" w:rsidRPr="004D6D9E" w:rsidRDefault="00BE2A93" w:rsidP="00BE2A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D6D9E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4D6D9E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4D6D9E">
        <w:rPr>
          <w:rFonts w:ascii="Times New Roman" w:hAnsi="Times New Roman" w:cs="Times New Roman"/>
          <w:sz w:val="24"/>
          <w:szCs w:val="24"/>
        </w:rPr>
        <w:fldChar w:fldCharType="separate"/>
      </w: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Andriani, F., Lukiana, N., &amp; Kasim. (2018). Pengaruh Kualitas Produk, Harga dan Citra Merek Terhadap Kepuasan Pelanggan Pengguna Handphone Samsung (Studi Kasus Lumajang Kota).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Progress Conference</w:t>
      </w: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4D6D9E">
        <w:rPr>
          <w:rFonts w:ascii="Times New Roman" w:hAnsi="Times New Roman" w:cs="Times New Roman"/>
          <w:noProof/>
          <w:sz w:val="24"/>
          <w:szCs w:val="24"/>
        </w:rPr>
        <w:t>(1), 230–236. http://proceedings.stiewidyagamalumajang.ac.id/index.php/progress%0APengaruh</w:t>
      </w:r>
    </w:p>
    <w:p w14:paraId="591EF11F" w14:textId="77777777" w:rsidR="00BE2A93" w:rsidRPr="004D6D9E" w:rsidRDefault="00BE2A93" w:rsidP="00BE2A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Anugrah, M., &amp; Haryati, R. (2020). Pengaruh Harga dan Kualitas Pelayanan Terhadap Keputusan Pembelian Handphone di Counter Zonafone Padang.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Jurnal Matua</w:t>
      </w: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4D6D9E">
        <w:rPr>
          <w:rFonts w:ascii="Times New Roman" w:hAnsi="Times New Roman" w:cs="Times New Roman"/>
          <w:noProof/>
          <w:sz w:val="24"/>
          <w:szCs w:val="24"/>
        </w:rPr>
        <w:t>(1), 125–138.</w:t>
      </w:r>
    </w:p>
    <w:p w14:paraId="13150D14" w14:textId="77777777" w:rsidR="00BE2A93" w:rsidRPr="004D6D9E" w:rsidRDefault="00BE2A93" w:rsidP="00BE2A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Anwar, I., &amp; Satrio, B. (2018). Pengaruh Harga dan Kualitas Produk Terhadap Keputusan Pembelian Iful Anwar dan Budhi Satrio (2018).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Jurnal Ilmu Dan Riset Manajemen</w:t>
      </w: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4D6D9E">
        <w:rPr>
          <w:rFonts w:ascii="Times New Roman" w:hAnsi="Times New Roman" w:cs="Times New Roman"/>
          <w:noProof/>
          <w:sz w:val="24"/>
          <w:szCs w:val="24"/>
        </w:rPr>
        <w:t>(12).</w:t>
      </w:r>
    </w:p>
    <w:p w14:paraId="29A37170" w14:textId="77777777" w:rsidR="00BE2A93" w:rsidRPr="004D6D9E" w:rsidRDefault="00BE2A93" w:rsidP="00BE2A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Aprilia, A., &amp; Sutrisno, E. K. (2022). Media Sosial Sebagai Alat Pemasaran Dalam Keputusan Pembelian Smartphone Samsung.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Ecoment Global</w:t>
      </w: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4D6D9E">
        <w:rPr>
          <w:rFonts w:ascii="Times New Roman" w:hAnsi="Times New Roman" w:cs="Times New Roman"/>
          <w:noProof/>
          <w:sz w:val="24"/>
          <w:szCs w:val="24"/>
        </w:rPr>
        <w:t>(1), 28–34.</w:t>
      </w:r>
    </w:p>
    <w:p w14:paraId="7E439FDD" w14:textId="77777777" w:rsidR="00BE2A93" w:rsidRPr="004D6D9E" w:rsidRDefault="00BE2A93" w:rsidP="00BE2A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Arianty, N. (2018). Pengaruh Bauran Promosi Terhadap Volume Penjualan Sepeda Motor Yamaha Mio Pada PT. Alfa Scorpii Sentral Yamaha.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Jurnal Riset Akuntansi Dan Bisnis</w:t>
      </w: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4D6D9E">
        <w:rPr>
          <w:rFonts w:ascii="Times New Roman" w:hAnsi="Times New Roman" w:cs="Times New Roman"/>
          <w:noProof/>
          <w:sz w:val="24"/>
          <w:szCs w:val="24"/>
        </w:rPr>
        <w:t>(1), 98–110.</w:t>
      </w:r>
    </w:p>
    <w:p w14:paraId="0358DABF" w14:textId="77777777" w:rsidR="00BE2A93" w:rsidRPr="004D6D9E" w:rsidRDefault="00BE2A93" w:rsidP="00BE2A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Arizal,  et al. (2021). Strategi Pemanfaatan Facebook Marketplace dalam Manajemen Periklanan.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Jurnal Syntax Idea</w:t>
      </w: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4D6D9E">
        <w:rPr>
          <w:rFonts w:ascii="Times New Roman" w:hAnsi="Times New Roman" w:cs="Times New Roman"/>
          <w:noProof/>
          <w:sz w:val="24"/>
          <w:szCs w:val="24"/>
        </w:rPr>
        <w:t>(6), 173–180. https://doi.org/10.36418/syntax-idea.v3i6.1244%0AE-ISSN:</w:t>
      </w:r>
    </w:p>
    <w:p w14:paraId="02CC95CD" w14:textId="77777777" w:rsidR="00BE2A93" w:rsidRPr="004D6D9E" w:rsidRDefault="00BE2A93" w:rsidP="00BE2A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Banjarnahor, A. R. et al. (2021).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Manajemen Komunikasi Pemasaran</w:t>
      </w: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 (A. Karim (ed.); Issue April). Yayasan Kita menulis. https://books.google.com/books?hl=en&amp;lr=&amp;id=rEwaEAAAQBAJ&amp;oi=fnd&amp;pg=PA1&amp;dq=pemasaran&amp;ots=M2gRdqYnU5&amp;sig=xVP5Q8VdK7iD6X7TBAK5TPx7-2U</w:t>
      </w:r>
    </w:p>
    <w:p w14:paraId="7D9B86BA" w14:textId="77777777" w:rsidR="00BE2A93" w:rsidRPr="004D6D9E" w:rsidRDefault="00BE2A93" w:rsidP="00BE2A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Cahyono, E. (2018). Pengaruh Citra Merek, Harga dan Promosi Terhadap Keputusan Pembelian Handphone Merek Oppo di Sleman Daerah Istimewa Yogyakarta.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Jurnal MBA</w:t>
      </w: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4D6D9E">
        <w:rPr>
          <w:rFonts w:ascii="Times New Roman" w:hAnsi="Times New Roman" w:cs="Times New Roman"/>
          <w:noProof/>
          <w:sz w:val="24"/>
          <w:szCs w:val="24"/>
        </w:rPr>
        <w:t>(1), 61–75.</w:t>
      </w:r>
    </w:p>
    <w:p w14:paraId="528C82AF" w14:textId="77777777" w:rsidR="00BE2A93" w:rsidRPr="004D6D9E" w:rsidRDefault="00BE2A93" w:rsidP="00BE2A9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Cahyono, T. (2015).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Statistik Uji Normalitas</w:t>
      </w:r>
      <w:r w:rsidRPr="004D6D9E">
        <w:rPr>
          <w:rFonts w:ascii="Times New Roman" w:hAnsi="Times New Roman" w:cs="Times New Roman"/>
          <w:noProof/>
          <w:sz w:val="24"/>
          <w:szCs w:val="24"/>
        </w:rPr>
        <w:t>. Purwokerto: Yasamas.</w:t>
      </w:r>
    </w:p>
    <w:p w14:paraId="737E60BE" w14:textId="77777777" w:rsidR="00BE2A93" w:rsidRPr="004D6D9E" w:rsidRDefault="00BE2A93" w:rsidP="00BE2A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Fakhrudin, A. (2019). Pengaruh kewajaran harga dan citra perusahaan terhadap keputusan pembelian ulang pada penumpang maskapai citilink indonesia.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Bsnis</w:t>
      </w: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4D6D9E">
        <w:rPr>
          <w:rFonts w:ascii="Times New Roman" w:hAnsi="Times New Roman" w:cs="Times New Roman"/>
          <w:noProof/>
          <w:sz w:val="24"/>
          <w:szCs w:val="24"/>
        </w:rPr>
        <w:t>(1), 55–72. https://doi.org/10.18196/mb.10168</w:t>
      </w:r>
    </w:p>
    <w:p w14:paraId="52524BD0" w14:textId="77777777" w:rsidR="00BE2A93" w:rsidRPr="004D6D9E" w:rsidRDefault="00BE2A93" w:rsidP="00BE2A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Indrawati, K. A. P. et al. (2017). Efektivitas Iklan Melalui Media Sosial Facebook dan Instagram Sebagai Salah Satu Strategi Pemasaran di Krisna Oleh-Oleh Khas Bali.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Jurnal Analisis Pariwisata</w:t>
      </w: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17</w:t>
      </w:r>
      <w:r w:rsidRPr="004D6D9E">
        <w:rPr>
          <w:rFonts w:ascii="Times New Roman" w:hAnsi="Times New Roman" w:cs="Times New Roman"/>
          <w:noProof/>
          <w:sz w:val="24"/>
          <w:szCs w:val="24"/>
        </w:rPr>
        <w:t>(2), 78–83. https://ojs.unud.ac.id/index.php/jap/article</w:t>
      </w:r>
    </w:p>
    <w:p w14:paraId="3A334EE4" w14:textId="77777777" w:rsidR="00BE2A93" w:rsidRPr="004D6D9E" w:rsidRDefault="00BE2A93" w:rsidP="00BE2A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D6D9E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Kosasih, R., Yudiardi, D., &amp; Avrianto, A. (2021). Peranan Penetapan Harga dan Personal Selling terhadap Keputusan Pembelian Mobil pada Auto 2000 Soekarno Hatta.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Journal of Knowledge Management</w:t>
      </w: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15</w:t>
      </w:r>
      <w:r w:rsidRPr="004D6D9E">
        <w:rPr>
          <w:rFonts w:ascii="Times New Roman" w:hAnsi="Times New Roman" w:cs="Times New Roman"/>
          <w:noProof/>
          <w:sz w:val="24"/>
          <w:szCs w:val="24"/>
        </w:rPr>
        <w:t>(1), 047–061.</w:t>
      </w:r>
    </w:p>
    <w:p w14:paraId="5D6662FC" w14:textId="77777777" w:rsidR="00BE2A93" w:rsidRPr="004D6D9E" w:rsidRDefault="00BE2A93" w:rsidP="00BE2A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Larasati, M. et al. (2021). Pengaruh Ethnocentrism Consumer dan Status Sosial Terhadap Keputusan Pembelian Ulang Produk Kosmetik Lokal di Kota Padang.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Strategi Dan Simulasi Bisnis</w:t>
      </w: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4D6D9E">
        <w:rPr>
          <w:rFonts w:ascii="Times New Roman" w:hAnsi="Times New Roman" w:cs="Times New Roman"/>
          <w:noProof/>
          <w:sz w:val="24"/>
          <w:szCs w:val="24"/>
        </w:rPr>
        <w:t>(1), 52–68.</w:t>
      </w:r>
    </w:p>
    <w:p w14:paraId="3BF03570" w14:textId="77777777" w:rsidR="00BE2A93" w:rsidRPr="004D6D9E" w:rsidRDefault="00BE2A93" w:rsidP="00BE2A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Magdalena, M. (2019). Pengaruh Media Sosial Terhadap Keputusan Pembelian Di Toko Kaos Nias Gunungsitoli.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&amp; Ekonomi Syariah</w:t>
      </w: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4D6D9E">
        <w:rPr>
          <w:rFonts w:ascii="Times New Roman" w:hAnsi="Times New Roman" w:cs="Times New Roman"/>
          <w:noProof/>
          <w:sz w:val="24"/>
          <w:szCs w:val="24"/>
        </w:rPr>
        <w:t>(2), 313–324.</w:t>
      </w:r>
    </w:p>
    <w:p w14:paraId="093EE601" w14:textId="77777777" w:rsidR="00BE2A93" w:rsidRPr="004D6D9E" w:rsidRDefault="00BE2A93" w:rsidP="00BE2A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Marpaung, N. N. (2020). Pengaruh Kualitas Pelayanan dan Harga Terhadap Keputusan Pembelian Air Minum Isi Ulang “Biru” di Jl. Jembatan 5 Pondok Timur Kota Bekasi.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Jurnal Parameter</w:t>
      </w: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4D6D9E">
        <w:rPr>
          <w:rFonts w:ascii="Times New Roman" w:hAnsi="Times New Roman" w:cs="Times New Roman"/>
          <w:noProof/>
          <w:sz w:val="24"/>
          <w:szCs w:val="24"/>
        </w:rPr>
        <w:t>(2), 12–25. https://doi.org/10.37751/parameter.v5i1.136</w:t>
      </w:r>
    </w:p>
    <w:p w14:paraId="4D0A5F72" w14:textId="77777777" w:rsidR="00BE2A93" w:rsidRPr="004D6D9E" w:rsidRDefault="00BE2A93" w:rsidP="00BE2A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Mulyana, A. A., &amp; Sudrartono, T. (2021). Pengaruh Harga Terhadap Keputusan Pembelian Ulang Roti Di PT. Stanli Trijaya Mandiri Bandung.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Jurnal Ilmiah Akuntansi Keuangan Dan Bisnis</w:t>
      </w: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4D6D9E">
        <w:rPr>
          <w:rFonts w:ascii="Times New Roman" w:hAnsi="Times New Roman" w:cs="Times New Roman"/>
          <w:noProof/>
          <w:sz w:val="24"/>
          <w:szCs w:val="24"/>
        </w:rPr>
        <w:t>(1), 74–85. https://doi.org/10.36490/value.v2i1.187</w:t>
      </w:r>
    </w:p>
    <w:p w14:paraId="21FC8344" w14:textId="77777777" w:rsidR="00BE2A93" w:rsidRPr="004D6D9E" w:rsidRDefault="00BE2A93" w:rsidP="00BE2A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Nafisah, H., &amp; Kiswanul, A. (2020). Pengaruh Promosi Berbasis Media Sosial Facebook Terhadap Keputusan Pembelian Produk Health Food Dan Beverages Hni Hpai.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Jurnal Administrasi Publik Dan Administrasi Bisnis</w:t>
      </w: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4D6D9E">
        <w:rPr>
          <w:rFonts w:ascii="Times New Roman" w:hAnsi="Times New Roman" w:cs="Times New Roman"/>
          <w:noProof/>
          <w:sz w:val="24"/>
          <w:szCs w:val="24"/>
        </w:rPr>
        <w:t>(2), 934–947.</w:t>
      </w:r>
    </w:p>
    <w:p w14:paraId="6F447BED" w14:textId="77777777" w:rsidR="00BE2A93" w:rsidRPr="004D6D9E" w:rsidRDefault="00BE2A93" w:rsidP="00BE2A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Natasyah, V. et al. (2021). Pengaruh Word Of Mouth, Citra Merek, Personal Selling Dan Sikap Terhadap Keputusan Pembelian Di CV. Multikom Palembang.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Jurnal Publikasi Riset Manajemen</w:t>
      </w: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4D6D9E">
        <w:rPr>
          <w:rFonts w:ascii="Times New Roman" w:hAnsi="Times New Roman" w:cs="Times New Roman"/>
          <w:noProof/>
          <w:sz w:val="24"/>
          <w:szCs w:val="24"/>
        </w:rPr>
        <w:t>(2), 183–191.</w:t>
      </w:r>
    </w:p>
    <w:p w14:paraId="31532417" w14:textId="77777777" w:rsidR="00BE2A93" w:rsidRPr="004D6D9E" w:rsidRDefault="00BE2A93" w:rsidP="00BE2A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Prayoni, I. A., &amp; Respati, N. N. R. (2020). Peran Kepuasan Konsumen Memediasi Hubungan Kualitas Produk Dan Persepsi Harga Dengan Keputusan Pembelian Ulang.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E-Jurnal Manajemen</w:t>
      </w: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4D6D9E">
        <w:rPr>
          <w:rFonts w:ascii="Times New Roman" w:hAnsi="Times New Roman" w:cs="Times New Roman"/>
          <w:noProof/>
          <w:sz w:val="24"/>
          <w:szCs w:val="24"/>
        </w:rPr>
        <w:t>(4), 1379–1400.</w:t>
      </w:r>
    </w:p>
    <w:p w14:paraId="5D9C5CE5" w14:textId="77777777" w:rsidR="00BE2A93" w:rsidRPr="004D6D9E" w:rsidRDefault="00BE2A93" w:rsidP="00BE2A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Prihadi, D., &amp; Mulyana, Y. (2019). Efektivitas E-Commerce dan Media Sosial untuk Meningkatkan Kinerja Pemasaran Perdagangan Pasar Tradisional.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Jurnal Ilmiah FIFO</w:t>
      </w: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4D6D9E">
        <w:rPr>
          <w:rFonts w:ascii="Times New Roman" w:hAnsi="Times New Roman" w:cs="Times New Roman"/>
          <w:noProof/>
          <w:sz w:val="24"/>
          <w:szCs w:val="24"/>
        </w:rPr>
        <w:t>(1), 31. https://doi.org/10.22441/fifo.2019.v10i1.004</w:t>
      </w:r>
    </w:p>
    <w:p w14:paraId="52A4B587" w14:textId="77777777" w:rsidR="00BE2A93" w:rsidRPr="004D6D9E" w:rsidRDefault="00BE2A93" w:rsidP="00BE2A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Prihadi, D., &amp; Susilawati, A. D. (2018). Pengaruh Kemampuan E-Commerce dan Promosi di Media Sosial terhadap Kinerja Pemasaraan.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Benefit: Jurnal Manajemen Dan Bisnis</w:t>
      </w: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4D6D9E">
        <w:rPr>
          <w:rFonts w:ascii="Times New Roman" w:hAnsi="Times New Roman" w:cs="Times New Roman"/>
          <w:noProof/>
          <w:sz w:val="24"/>
          <w:szCs w:val="24"/>
        </w:rPr>
        <w:t>(1), 15. https://doi.org/10.23917/benefit.v3i1.5647</w:t>
      </w:r>
    </w:p>
    <w:p w14:paraId="13D4CAF2" w14:textId="77777777" w:rsidR="00BE2A93" w:rsidRPr="004D6D9E" w:rsidRDefault="00BE2A93" w:rsidP="00BE2A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Primariyanti, M. S., &amp; Firmansyah, E. A. (2017). Aplikasi Teori Personal Selling: Kasus pada Bank Regional.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Al Tijarah</w:t>
      </w: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4D6D9E">
        <w:rPr>
          <w:rFonts w:ascii="Times New Roman" w:hAnsi="Times New Roman" w:cs="Times New Roman"/>
          <w:noProof/>
          <w:sz w:val="24"/>
          <w:szCs w:val="24"/>
        </w:rPr>
        <w:t>(2), 41–64. https://doi.org/10.21111/tijarah.v3i2.1589</w:t>
      </w:r>
    </w:p>
    <w:p w14:paraId="657A63A7" w14:textId="7F04FACB" w:rsidR="00BE2A93" w:rsidRPr="004D6D9E" w:rsidRDefault="00BE2A93" w:rsidP="00BE2A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Putri, B. R. T. (2017). Manajemen Pemasaran. In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Manajemen Pemasaran</w:t>
      </w:r>
      <w:r w:rsidRPr="004D6D9E">
        <w:rPr>
          <w:rFonts w:ascii="Times New Roman" w:hAnsi="Times New Roman" w:cs="Times New Roman"/>
          <w:noProof/>
          <w:sz w:val="24"/>
          <w:szCs w:val="24"/>
        </w:rPr>
        <w:t>. Fakultas PeternakanUniversitasUdayana.https://doi.org/10.1017/CBO9781105324.004</w:t>
      </w:r>
    </w:p>
    <w:p w14:paraId="234DF149" w14:textId="77777777" w:rsidR="00BE2A93" w:rsidRPr="004D6D9E" w:rsidRDefault="00BE2A93" w:rsidP="00BE2A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D6D9E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Radjapati, T. Y., Soepeno, D., &amp; Tumbuan, W. J. F. A. (2018). Pengaruh Periklanan , Promosi Penjualan dan Personal Selling Terhadap Keputusan Pembelian Kartu Telkomsel di Tobelo The Influence Of Advertising , Sales Promotion and Personal Selling Buying Decision Simcard Telkomsel in Tobelo.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Jurnal EMBA</w:t>
      </w: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4D6D9E">
        <w:rPr>
          <w:rFonts w:ascii="Times New Roman" w:hAnsi="Times New Roman" w:cs="Times New Roman"/>
          <w:noProof/>
          <w:sz w:val="24"/>
          <w:szCs w:val="24"/>
        </w:rPr>
        <w:t>(4).</w:t>
      </w:r>
    </w:p>
    <w:p w14:paraId="002E3B6A" w14:textId="77777777" w:rsidR="00BE2A93" w:rsidRPr="004D6D9E" w:rsidRDefault="00BE2A93" w:rsidP="00BE2A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Robustin, T. P. (2021). Kontribusi Kualitas Layanan Ritel di Toko Basmalah Kasiyan Kecamatan Puger dan Pengaruhnya Terhadap Keputusan Pembelian Konsumen.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Jurnal Ekonomi</w:t>
      </w: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17</w:t>
      </w:r>
      <w:r w:rsidRPr="004D6D9E">
        <w:rPr>
          <w:rFonts w:ascii="Times New Roman" w:hAnsi="Times New Roman" w:cs="Times New Roman"/>
          <w:noProof/>
          <w:sz w:val="24"/>
          <w:szCs w:val="24"/>
        </w:rPr>
        <w:t>(2), 373–398.</w:t>
      </w:r>
    </w:p>
    <w:p w14:paraId="08AA0656" w14:textId="77777777" w:rsidR="00BE2A93" w:rsidRPr="004D6D9E" w:rsidRDefault="00BE2A93" w:rsidP="00BE2A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Siregar, I. N. P., &amp; Natalia, E. (2018). Pengaruh Merek Dan Personal Selling Terhadap Keputusan Pembelian Produk Dvd Player Elecor Pada Pt. Cakrawala Elecorindo Medan.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Niagawan</w:t>
      </w: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4D6D9E">
        <w:rPr>
          <w:rFonts w:ascii="Times New Roman" w:hAnsi="Times New Roman" w:cs="Times New Roman"/>
          <w:noProof/>
          <w:sz w:val="24"/>
          <w:szCs w:val="24"/>
        </w:rPr>
        <w:t>(2), 80–89. https://doi.org/10.24114/niaga.v7i2.10754</w:t>
      </w:r>
    </w:p>
    <w:p w14:paraId="7DC1C6E4" w14:textId="77777777" w:rsidR="00BE2A93" w:rsidRPr="004D6D9E" w:rsidRDefault="00BE2A93" w:rsidP="00BE2A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Supriatna, R. F., &amp; Ariyanti, M. (2019). Pengaruh Promosi Melalui Media Sosial Terhadap Keputusan Pembelian Konsumen Let ’ S Go Gelato Bandung the Influence of Social Media Based Promotions on Consumer Purchasing Decision Let ’ S Go Gelato Bandung.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E- Jurnal Proceeding of Management</w:t>
      </w: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4D6D9E">
        <w:rPr>
          <w:rFonts w:ascii="Times New Roman" w:hAnsi="Times New Roman" w:cs="Times New Roman"/>
          <w:noProof/>
          <w:sz w:val="24"/>
          <w:szCs w:val="24"/>
        </w:rPr>
        <w:t>(2), 2724–2730.</w:t>
      </w:r>
    </w:p>
    <w:p w14:paraId="0DF80325" w14:textId="77777777" w:rsidR="00BE2A93" w:rsidRPr="004D6D9E" w:rsidRDefault="00BE2A93" w:rsidP="00BE2A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Triputra, G. dan F. (2021). Pengaruh Harga dan Kualitas Pelayanan terhadap Keputusan Pembelian Ulang dengan Kepuasan Konsumen sebagai Variabel Intervening.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Jurnal Bisnis Darmajaya</w:t>
      </w: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4D6D9E">
        <w:rPr>
          <w:rFonts w:ascii="Times New Roman" w:hAnsi="Times New Roman" w:cs="Times New Roman"/>
          <w:noProof/>
          <w:sz w:val="24"/>
          <w:szCs w:val="24"/>
        </w:rPr>
        <w:t>(1), 70–88.</w:t>
      </w:r>
    </w:p>
    <w:p w14:paraId="7E9D6367" w14:textId="77777777" w:rsidR="00BE2A93" w:rsidRDefault="00BE2A93" w:rsidP="00BE2A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Umami, L., &amp; Maulina, A. (2022). Pengaruh Digital marketing dan Keragaman Produk terhadap Proses Keputusan Pembelian pada Marketplace Shopee (Study kasus pada Mahasiswa Institut STIAMI Kampus Perluasan Bekasi B).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Jurnal Administrasi Bisnis</w:t>
      </w: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4D6D9E">
        <w:rPr>
          <w:rFonts w:ascii="Times New Roman" w:hAnsi="Times New Roman" w:cs="Times New Roman"/>
          <w:noProof/>
          <w:sz w:val="24"/>
          <w:szCs w:val="24"/>
        </w:rPr>
        <w:t>(2), 301–313. http://ojs.stiami.ac.id/index.php/JAMBIS</w:t>
      </w:r>
    </w:p>
    <w:p w14:paraId="3755F5DC" w14:textId="77777777" w:rsidR="00F9587D" w:rsidRPr="00F9587D" w:rsidRDefault="00F9587D" w:rsidP="00F9587D">
      <w:pPr>
        <w:pStyle w:val="Bibliography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F9587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Widarjono, A. (2017). </w:t>
      </w:r>
      <w:r w:rsidRPr="00F9587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Ekonometrika Pengantar dan Aplikasi Disertasi Panduan Eviews</w:t>
      </w:r>
      <w:r w:rsidRPr="00F9587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(4 ed.). Yogyakarta: UPP STIM YKPN.</w:t>
      </w:r>
    </w:p>
    <w:p w14:paraId="76FB52C3" w14:textId="77777777" w:rsidR="00BE2A93" w:rsidRPr="004D6D9E" w:rsidRDefault="00BE2A93" w:rsidP="00BE2A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Willem, A., Tumbel, A. L., &amp; Samadi, R. L. (2020). Analisis Efektivitas Marketing Media Sosial Facebook Terhadap Keputusan Pelanggan D ’ Brothers Laundry.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Jurnal EMBA</w:t>
      </w: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4D6D9E">
        <w:rPr>
          <w:rFonts w:ascii="Times New Roman" w:hAnsi="Times New Roman" w:cs="Times New Roman"/>
          <w:noProof/>
          <w:sz w:val="24"/>
          <w:szCs w:val="24"/>
        </w:rPr>
        <w:t>(1), 156–165.</w:t>
      </w:r>
    </w:p>
    <w:p w14:paraId="22A2F5DB" w14:textId="77777777" w:rsidR="00BE2A93" w:rsidRPr="004D6D9E" w:rsidRDefault="00BE2A93" w:rsidP="00BE2A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Zuhal, M. R. N., &amp; Suryawardani, B. (2018). Pengaruh Personal Selling Terhadap Keputusan Pembelian Produk Indihome Studi Kasus pada PT. Telkom Turangga Bandung Tahun 2018 The Effect Of Personal Selling To Purchase Decision Indihome.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Jurnal Proceeding of Applied Science</w:t>
      </w: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4D6D9E">
        <w:rPr>
          <w:rFonts w:ascii="Times New Roman" w:hAnsi="Times New Roman" w:cs="Times New Roman"/>
          <w:noProof/>
          <w:sz w:val="24"/>
          <w:szCs w:val="24"/>
        </w:rPr>
        <w:t>(3), 1191–1199.</w:t>
      </w:r>
    </w:p>
    <w:p w14:paraId="60BEA581" w14:textId="77777777" w:rsidR="00BE2A93" w:rsidRPr="004D6D9E" w:rsidRDefault="00BE2A93" w:rsidP="00BE2A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4D6D9E">
        <w:rPr>
          <w:rFonts w:ascii="Times New Roman" w:hAnsi="Times New Roman" w:cs="Times New Roman"/>
          <w:sz w:val="24"/>
          <w:szCs w:val="24"/>
        </w:rPr>
        <w:fldChar w:fldCharType="end"/>
      </w:r>
      <w:proofErr w:type="spellStart"/>
      <w:r w:rsidRPr="004D6D9E">
        <w:rPr>
          <w:rFonts w:ascii="Times New Roman" w:hAnsi="Times New Roman" w:cs="Times New Roman"/>
          <w:sz w:val="24"/>
          <w:szCs w:val="24"/>
        </w:rPr>
        <w:t>Sangadji</w:t>
      </w:r>
      <w:proofErr w:type="spellEnd"/>
      <w:r w:rsidRPr="004D6D9E">
        <w:rPr>
          <w:rFonts w:ascii="Times New Roman" w:hAnsi="Times New Roman" w:cs="Times New Roman"/>
          <w:sz w:val="24"/>
          <w:szCs w:val="24"/>
        </w:rPr>
        <w:t xml:space="preserve">, Etta M &amp; </w:t>
      </w:r>
      <w:proofErr w:type="spellStart"/>
      <w:r w:rsidRPr="004D6D9E">
        <w:rPr>
          <w:rFonts w:ascii="Times New Roman" w:hAnsi="Times New Roman" w:cs="Times New Roman"/>
          <w:sz w:val="24"/>
          <w:szCs w:val="24"/>
        </w:rPr>
        <w:t>Sopiah</w:t>
      </w:r>
      <w:proofErr w:type="spellEnd"/>
      <w:r w:rsidRPr="004D6D9E">
        <w:rPr>
          <w:rFonts w:ascii="Times New Roman" w:hAnsi="Times New Roman" w:cs="Times New Roman"/>
          <w:sz w:val="24"/>
          <w:szCs w:val="24"/>
        </w:rPr>
        <w:t xml:space="preserve">. (2013). </w:t>
      </w:r>
      <w:proofErr w:type="spellStart"/>
      <w:r w:rsidRPr="004D6D9E">
        <w:rPr>
          <w:rFonts w:ascii="Times New Roman" w:hAnsi="Times New Roman" w:cs="Times New Roman"/>
          <w:i/>
          <w:iCs/>
          <w:sz w:val="24"/>
          <w:szCs w:val="24"/>
        </w:rPr>
        <w:t>Perilaku</w:t>
      </w:r>
      <w:proofErr w:type="spellEnd"/>
      <w:r w:rsidRPr="004D6D9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4D6D9E">
        <w:rPr>
          <w:rFonts w:ascii="Times New Roman" w:hAnsi="Times New Roman" w:cs="Times New Roman"/>
          <w:i/>
          <w:iCs/>
          <w:sz w:val="24"/>
          <w:szCs w:val="24"/>
        </w:rPr>
        <w:t>Konsumen</w:t>
      </w:r>
      <w:proofErr w:type="spellEnd"/>
      <w:r w:rsidRPr="004D6D9E">
        <w:rPr>
          <w:rFonts w:ascii="Times New Roman" w:hAnsi="Times New Roman" w:cs="Times New Roman"/>
          <w:i/>
          <w:iCs/>
          <w:sz w:val="24"/>
          <w:szCs w:val="24"/>
        </w:rPr>
        <w:t>.</w:t>
      </w:r>
      <w:r w:rsidRPr="004D6D9E">
        <w:rPr>
          <w:rFonts w:ascii="Times New Roman" w:hAnsi="Times New Roman" w:cs="Times New Roman"/>
          <w:sz w:val="24"/>
          <w:szCs w:val="24"/>
        </w:rPr>
        <w:t xml:space="preserve"> Yogyakarta: Andi C.v.</w:t>
      </w:r>
    </w:p>
    <w:p w14:paraId="0CE022A1" w14:textId="77777777" w:rsidR="00BE2A93" w:rsidRPr="004D6D9E" w:rsidRDefault="00BE2A93" w:rsidP="00BE2A93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D6D9E">
        <w:rPr>
          <w:rFonts w:ascii="Times New Roman" w:hAnsi="Times New Roman" w:cs="Times New Roman"/>
          <w:sz w:val="24"/>
          <w:szCs w:val="24"/>
        </w:rPr>
        <w:t xml:space="preserve">Alma, </w:t>
      </w:r>
      <w:proofErr w:type="spellStart"/>
      <w:r w:rsidRPr="004D6D9E">
        <w:rPr>
          <w:rFonts w:ascii="Times New Roman" w:hAnsi="Times New Roman" w:cs="Times New Roman"/>
          <w:sz w:val="24"/>
          <w:szCs w:val="24"/>
        </w:rPr>
        <w:t>Buchari</w:t>
      </w:r>
      <w:proofErr w:type="spellEnd"/>
      <w:r w:rsidRPr="004D6D9E">
        <w:rPr>
          <w:rFonts w:ascii="Times New Roman" w:hAnsi="Times New Roman" w:cs="Times New Roman"/>
          <w:sz w:val="24"/>
          <w:szCs w:val="24"/>
        </w:rPr>
        <w:t xml:space="preserve">. (2017). </w:t>
      </w:r>
      <w:proofErr w:type="spellStart"/>
      <w:r w:rsidRPr="004D6D9E">
        <w:rPr>
          <w:rFonts w:ascii="Times New Roman" w:hAnsi="Times New Roman" w:cs="Times New Roman"/>
          <w:i/>
          <w:iCs/>
          <w:sz w:val="24"/>
          <w:szCs w:val="24"/>
        </w:rPr>
        <w:t>Pengantar</w:t>
      </w:r>
      <w:proofErr w:type="spellEnd"/>
      <w:r w:rsidRPr="004D6D9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4D6D9E">
        <w:rPr>
          <w:rFonts w:ascii="Times New Roman" w:hAnsi="Times New Roman" w:cs="Times New Roman"/>
          <w:i/>
          <w:iCs/>
          <w:sz w:val="24"/>
          <w:szCs w:val="24"/>
        </w:rPr>
        <w:t>Bisnis</w:t>
      </w:r>
      <w:proofErr w:type="spellEnd"/>
      <w:r w:rsidRPr="004D6D9E"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  <w:r w:rsidRPr="004D6D9E">
        <w:rPr>
          <w:rFonts w:ascii="Times New Roman" w:hAnsi="Times New Roman" w:cs="Times New Roman"/>
          <w:sz w:val="24"/>
          <w:szCs w:val="24"/>
        </w:rPr>
        <w:t xml:space="preserve">Bandung: </w:t>
      </w:r>
      <w:proofErr w:type="spellStart"/>
      <w:r w:rsidRPr="004D6D9E">
        <w:rPr>
          <w:rFonts w:ascii="Times New Roman" w:hAnsi="Times New Roman" w:cs="Times New Roman"/>
          <w:sz w:val="24"/>
          <w:szCs w:val="24"/>
        </w:rPr>
        <w:t>Alfabeta</w:t>
      </w:r>
      <w:proofErr w:type="spellEnd"/>
      <w:r w:rsidRPr="004D6D9E">
        <w:rPr>
          <w:rFonts w:ascii="Times New Roman" w:hAnsi="Times New Roman" w:cs="Times New Roman"/>
          <w:sz w:val="24"/>
          <w:szCs w:val="24"/>
        </w:rPr>
        <w:t>, Cv.</w:t>
      </w:r>
    </w:p>
    <w:sdt>
      <w:sdtPr>
        <w:rPr>
          <w:rFonts w:ascii="Times New Roman" w:hAnsi="Times New Roman" w:cs="Times New Roman"/>
          <w:sz w:val="24"/>
          <w:szCs w:val="24"/>
        </w:rPr>
        <w:id w:val="111145805"/>
        <w:bibliography/>
      </w:sdtPr>
      <w:sdtContent>
        <w:p w14:paraId="0D9D2906" w14:textId="77777777" w:rsidR="00BE2A93" w:rsidRPr="004D6D9E" w:rsidRDefault="00BE2A93" w:rsidP="00BE2A93">
          <w:pPr>
            <w:pStyle w:val="Bibliography"/>
            <w:spacing w:line="240" w:lineRule="auto"/>
            <w:ind w:left="720" w:hanging="720"/>
            <w:jc w:val="both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4D6D9E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Pr="004D6D9E">
            <w:rPr>
              <w:rFonts w:ascii="Times New Roman" w:hAnsi="Times New Roman" w:cs="Times New Roman"/>
              <w:sz w:val="24"/>
              <w:szCs w:val="24"/>
            </w:rPr>
            <w:instrText xml:space="preserve"> BIBLIOGRAPHY </w:instrText>
          </w:r>
          <w:r w:rsidRPr="004D6D9E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Pr="004D6D9E">
            <w:rPr>
              <w:rFonts w:ascii="Times New Roman" w:hAnsi="Times New Roman" w:cs="Times New Roman"/>
              <w:noProof/>
              <w:sz w:val="24"/>
              <w:szCs w:val="24"/>
            </w:rPr>
            <w:t xml:space="preserve">Ghozali, I. (2018). </w:t>
          </w:r>
          <w:r w:rsidRPr="004D6D9E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Aplikasi Analisis Multivariate Dengan Program IBM SPSS 25</w:t>
          </w:r>
          <w:r w:rsidRPr="004D6D9E">
            <w:rPr>
              <w:rFonts w:ascii="Times New Roman" w:hAnsi="Times New Roman" w:cs="Times New Roman"/>
              <w:noProof/>
              <w:sz w:val="24"/>
              <w:szCs w:val="24"/>
            </w:rPr>
            <w:t xml:space="preserve"> (9 ed.). Semarang: Badan Penerbit Universitas Diponegoro.</w:t>
          </w:r>
        </w:p>
        <w:p w14:paraId="613B76F0" w14:textId="77777777" w:rsidR="00BE2A93" w:rsidRPr="004D6D9E" w:rsidRDefault="00BE2A93" w:rsidP="00BE2A93">
          <w:pPr>
            <w:pStyle w:val="Bibliography"/>
            <w:spacing w:line="240" w:lineRule="auto"/>
            <w:ind w:left="720" w:hanging="720"/>
            <w:jc w:val="both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4D6D9E">
            <w:rPr>
              <w:rFonts w:ascii="Times New Roman" w:hAnsi="Times New Roman" w:cs="Times New Roman"/>
              <w:noProof/>
              <w:sz w:val="24"/>
              <w:szCs w:val="24"/>
            </w:rPr>
            <w:lastRenderedPageBreak/>
            <w:t xml:space="preserve">Kotler, P., &amp; Amstrong, G. (2012). </w:t>
          </w:r>
          <w:r w:rsidRPr="004D6D9E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Prinsip-prinsip Pemasaran</w:t>
          </w:r>
          <w:r w:rsidRPr="004D6D9E">
            <w:rPr>
              <w:rFonts w:ascii="Times New Roman" w:hAnsi="Times New Roman" w:cs="Times New Roman"/>
              <w:noProof/>
              <w:sz w:val="24"/>
              <w:szCs w:val="24"/>
            </w:rPr>
            <w:t xml:space="preserve"> (12.2 ed.). Jakarta: Erlangga.</w:t>
          </w:r>
        </w:p>
        <w:p w14:paraId="414EB206" w14:textId="77777777" w:rsidR="00BE2A93" w:rsidRPr="004D6D9E" w:rsidRDefault="00BE2A93" w:rsidP="00BE2A93">
          <w:pPr>
            <w:pStyle w:val="Bibliography"/>
            <w:spacing w:line="240" w:lineRule="auto"/>
            <w:ind w:left="720" w:hanging="720"/>
            <w:jc w:val="both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4D6D9E">
            <w:rPr>
              <w:rFonts w:ascii="Times New Roman" w:hAnsi="Times New Roman" w:cs="Times New Roman"/>
              <w:noProof/>
              <w:sz w:val="24"/>
              <w:szCs w:val="24"/>
            </w:rPr>
            <w:t xml:space="preserve">Kotler, P., &amp; Keller, K. L. (2009). </w:t>
          </w:r>
          <w:r w:rsidRPr="004D6D9E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Manajemen Pemasaran</w:t>
          </w:r>
          <w:r w:rsidRPr="004D6D9E">
            <w:rPr>
              <w:rFonts w:ascii="Times New Roman" w:hAnsi="Times New Roman" w:cs="Times New Roman"/>
              <w:noProof/>
              <w:sz w:val="24"/>
              <w:szCs w:val="24"/>
            </w:rPr>
            <w:t xml:space="preserve"> (13 jilid 1 ed.). Jakarta: Erlangga.</w:t>
          </w:r>
        </w:p>
        <w:p w14:paraId="03106C0C" w14:textId="77777777" w:rsidR="00BE2A93" w:rsidRPr="004D6D9E" w:rsidRDefault="00BE2A93" w:rsidP="00BE2A93">
          <w:pPr>
            <w:pStyle w:val="Bibliography"/>
            <w:spacing w:line="240" w:lineRule="auto"/>
            <w:ind w:left="720" w:hanging="720"/>
            <w:jc w:val="both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4D6D9E">
            <w:rPr>
              <w:rFonts w:ascii="Times New Roman" w:hAnsi="Times New Roman" w:cs="Times New Roman"/>
              <w:noProof/>
              <w:sz w:val="24"/>
              <w:szCs w:val="24"/>
            </w:rPr>
            <w:t xml:space="preserve">Kotler, P., &amp; Keller, K. L. (2009). </w:t>
          </w:r>
          <w:r w:rsidRPr="004D6D9E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Manajemen Pemasaran</w:t>
          </w:r>
          <w:r w:rsidRPr="004D6D9E">
            <w:rPr>
              <w:rFonts w:ascii="Times New Roman" w:hAnsi="Times New Roman" w:cs="Times New Roman"/>
              <w:noProof/>
              <w:sz w:val="24"/>
              <w:szCs w:val="24"/>
            </w:rPr>
            <w:t xml:space="preserve"> (13 jilid 2 ed.). Jakarta: Erlangga.</w:t>
          </w:r>
        </w:p>
        <w:p w14:paraId="280DB000" w14:textId="77777777" w:rsidR="00BE2A93" w:rsidRPr="004D6D9E" w:rsidRDefault="00BE2A93" w:rsidP="00BE2A93">
          <w:pPr>
            <w:pStyle w:val="Bibliography"/>
            <w:spacing w:line="240" w:lineRule="auto"/>
            <w:ind w:left="720" w:hanging="720"/>
            <w:jc w:val="both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4D6D9E">
            <w:rPr>
              <w:rFonts w:ascii="Times New Roman" w:hAnsi="Times New Roman" w:cs="Times New Roman"/>
              <w:noProof/>
              <w:sz w:val="24"/>
              <w:szCs w:val="24"/>
            </w:rPr>
            <w:t xml:space="preserve">Sugiyono. (2017). </w:t>
          </w:r>
          <w:r w:rsidRPr="004D6D9E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Metode Penelitian Kuantitatif, Kualitatif, dan R&amp;D.</w:t>
          </w:r>
          <w:r w:rsidRPr="004D6D9E">
            <w:rPr>
              <w:rFonts w:ascii="Times New Roman" w:hAnsi="Times New Roman" w:cs="Times New Roman"/>
              <w:noProof/>
              <w:sz w:val="24"/>
              <w:szCs w:val="24"/>
            </w:rPr>
            <w:t xml:space="preserve"> Bandung: Alfabeta.</w:t>
          </w:r>
        </w:p>
        <w:p w14:paraId="3025A6DA" w14:textId="77777777" w:rsidR="00BE2A93" w:rsidRPr="004D6D9E" w:rsidRDefault="00BE2A93" w:rsidP="00BE2A93">
          <w:pPr>
            <w:pStyle w:val="Bibliography"/>
            <w:spacing w:line="240" w:lineRule="auto"/>
            <w:ind w:left="720" w:hanging="720"/>
            <w:jc w:val="both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4D6D9E">
            <w:rPr>
              <w:rFonts w:ascii="Times New Roman" w:hAnsi="Times New Roman" w:cs="Times New Roman"/>
              <w:noProof/>
              <w:sz w:val="24"/>
              <w:szCs w:val="24"/>
            </w:rPr>
            <w:t xml:space="preserve">Suliyanto. (2018). </w:t>
          </w:r>
          <w:r w:rsidRPr="004D6D9E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Metode Penelitian Bisnis Untuk Skripsi, Tesis, dan Disertasi.</w:t>
          </w:r>
          <w:r w:rsidRPr="004D6D9E">
            <w:rPr>
              <w:rFonts w:ascii="Times New Roman" w:hAnsi="Times New Roman" w:cs="Times New Roman"/>
              <w:noProof/>
              <w:sz w:val="24"/>
              <w:szCs w:val="24"/>
            </w:rPr>
            <w:t xml:space="preserve"> Purwokerto: CV. Andi Offset.</w:t>
          </w:r>
        </w:p>
        <w:p w14:paraId="2F7EC22D" w14:textId="77777777" w:rsidR="00BE2A93" w:rsidRPr="004D6D9E" w:rsidRDefault="00BE2A93" w:rsidP="00BE2A93">
          <w:pPr>
            <w:pStyle w:val="Bibliography"/>
            <w:spacing w:line="240" w:lineRule="auto"/>
            <w:ind w:left="720" w:hanging="720"/>
            <w:jc w:val="both"/>
            <w:rPr>
              <w:rFonts w:ascii="Times New Roman" w:hAnsi="Times New Roman" w:cs="Times New Roman"/>
              <w:sz w:val="24"/>
              <w:szCs w:val="24"/>
            </w:rPr>
          </w:pPr>
          <w:r w:rsidRPr="004D6D9E">
            <w:rPr>
              <w:rFonts w:ascii="Times New Roman" w:hAnsi="Times New Roman" w:cs="Times New Roman"/>
              <w:noProof/>
              <w:sz w:val="24"/>
              <w:szCs w:val="24"/>
            </w:rPr>
            <w:t xml:space="preserve">Swastha, B. (2020). </w:t>
          </w:r>
          <w:r w:rsidRPr="004D6D9E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Manajemen Penjualan</w:t>
          </w:r>
          <w:r w:rsidRPr="004D6D9E">
            <w:rPr>
              <w:rFonts w:ascii="Times New Roman" w:hAnsi="Times New Roman" w:cs="Times New Roman"/>
              <w:noProof/>
              <w:sz w:val="24"/>
              <w:szCs w:val="24"/>
            </w:rPr>
            <w:t xml:space="preserve"> (3 ed.). Yogyakarta: BPFE.</w:t>
          </w:r>
          <w:r w:rsidRPr="004D6D9E">
            <w:rPr>
              <w:rFonts w:ascii="Times New Roman" w:hAnsi="Times New Roman" w:cs="Times New Roman"/>
              <w:b/>
              <w:bCs/>
              <w:noProof/>
              <w:sz w:val="24"/>
              <w:szCs w:val="24"/>
            </w:rPr>
            <w:fldChar w:fldCharType="end"/>
          </w:r>
        </w:p>
      </w:sdtContent>
    </w:sdt>
    <w:p w14:paraId="2CEC0F0B" w14:textId="77777777" w:rsidR="00BE2A93" w:rsidRPr="004D6D9E" w:rsidRDefault="00BE2A93" w:rsidP="00BE2A93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D6D9E">
        <w:rPr>
          <w:rFonts w:ascii="Times New Roman" w:hAnsi="Times New Roman" w:cs="Times New Roman"/>
          <w:noProof/>
          <w:sz w:val="24"/>
          <w:szCs w:val="24"/>
        </w:rPr>
        <w:t xml:space="preserve">Arikunto, S. (2019). </w:t>
      </w:r>
      <w:r w:rsidRPr="004D6D9E">
        <w:rPr>
          <w:rFonts w:ascii="Times New Roman" w:hAnsi="Times New Roman" w:cs="Times New Roman"/>
          <w:i/>
          <w:iCs/>
          <w:noProof/>
          <w:sz w:val="24"/>
          <w:szCs w:val="24"/>
        </w:rPr>
        <w:t>Prosedur Penelitian Suatu Pendekatan Praktik</w:t>
      </w:r>
      <w:r w:rsidRPr="004D6D9E">
        <w:rPr>
          <w:rFonts w:ascii="Times New Roman" w:hAnsi="Times New Roman" w:cs="Times New Roman"/>
          <w:noProof/>
          <w:sz w:val="24"/>
          <w:szCs w:val="24"/>
        </w:rPr>
        <w:t>. Jakarta: Rineka Cipta.</w:t>
      </w:r>
    </w:p>
    <w:p w14:paraId="692FB17B" w14:textId="74D4DB24" w:rsidR="00415E88" w:rsidRDefault="00415E88" w:rsidP="00415E88"/>
    <w:bookmarkEnd w:id="0"/>
    <w:p w14:paraId="4C7D94FA" w14:textId="1D217A88" w:rsidR="00763EC0" w:rsidRDefault="00763EC0">
      <w:pPr>
        <w:spacing w:after="160" w:line="259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196AC017" w14:textId="31049E94" w:rsidR="00286B01" w:rsidRPr="00B15626" w:rsidRDefault="00286B01" w:rsidP="00286B01">
      <w:pPr>
        <w:spacing w:after="160" w:line="259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B15626">
        <w:rPr>
          <w:rFonts w:ascii="Times New Roman" w:hAnsi="Times New Roman" w:cs="Times New Roman"/>
          <w:b/>
          <w:bCs/>
          <w:sz w:val="24"/>
          <w:szCs w:val="24"/>
        </w:rPr>
        <w:lastRenderedPageBreak/>
        <w:t>Lampiran 1</w:t>
      </w:r>
    </w:p>
    <w:p w14:paraId="6016A36C" w14:textId="77777777" w:rsidR="00D55567" w:rsidRDefault="00D55567" w:rsidP="00286B01">
      <w:pPr>
        <w:spacing w:before="24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3AF43E0" w14:textId="65C9646A" w:rsidR="00D55567" w:rsidRDefault="00D55567" w:rsidP="00286B01">
      <w:pPr>
        <w:spacing w:before="24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Yt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pak/Ibu </w:t>
      </w:r>
    </w:p>
    <w:p w14:paraId="65CBB699" w14:textId="77777777" w:rsidR="00D55567" w:rsidRDefault="00D55567" w:rsidP="00286B01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T. Ki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olo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donesia </w:t>
      </w:r>
    </w:p>
    <w:p w14:paraId="2F31992B" w14:textId="77777777" w:rsidR="00286B01" w:rsidRDefault="00286B01" w:rsidP="00763EC0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D4FAD9F" w14:textId="52FF822B" w:rsidR="00763EC0" w:rsidRPr="00385EC0" w:rsidRDefault="00385EC0" w:rsidP="00763EC0">
      <w:pPr>
        <w:spacing w:line="24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proofErr w:type="spellStart"/>
      <w:r w:rsidRPr="00385EC0">
        <w:rPr>
          <w:rFonts w:ascii="Times New Roman" w:hAnsi="Times New Roman" w:cs="Times New Roman"/>
          <w:i/>
          <w:iCs/>
          <w:sz w:val="24"/>
          <w:szCs w:val="24"/>
        </w:rPr>
        <w:t>Assalamualaikum</w:t>
      </w:r>
      <w:proofErr w:type="spellEnd"/>
      <w:r w:rsidRPr="00385EC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385EC0">
        <w:rPr>
          <w:rFonts w:ascii="Times New Roman" w:hAnsi="Times New Roman" w:cs="Times New Roman"/>
          <w:i/>
          <w:iCs/>
          <w:sz w:val="24"/>
          <w:szCs w:val="24"/>
        </w:rPr>
        <w:t>Wr</w:t>
      </w:r>
      <w:proofErr w:type="spellEnd"/>
      <w:r w:rsidRPr="00385EC0">
        <w:rPr>
          <w:rFonts w:ascii="Times New Roman" w:hAnsi="Times New Roman" w:cs="Times New Roman"/>
          <w:i/>
          <w:iCs/>
          <w:sz w:val="24"/>
          <w:szCs w:val="24"/>
        </w:rPr>
        <w:t>. Wb</w:t>
      </w:r>
    </w:p>
    <w:p w14:paraId="6134F76E" w14:textId="2EF6A6C9" w:rsidR="00763EC0" w:rsidRDefault="00385EC0" w:rsidP="00763EC0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ormat</w:t>
      </w:r>
      <w:proofErr w:type="spellEnd"/>
      <w:r>
        <w:rPr>
          <w:rFonts w:ascii="Times New Roman" w:hAnsi="Times New Roman" w:cs="Times New Roman"/>
          <w:sz w:val="24"/>
          <w:szCs w:val="24"/>
        </w:rPr>
        <w:t>,</w:t>
      </w:r>
    </w:p>
    <w:p w14:paraId="60AF7734" w14:textId="3C5B8082" w:rsidR="00E94C5A" w:rsidRDefault="00385EC0" w:rsidP="00E70376">
      <w:pPr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eles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70376">
        <w:rPr>
          <w:rFonts w:ascii="Times New Roman" w:hAnsi="Times New Roman" w:cs="Times New Roman"/>
          <w:sz w:val="24"/>
          <w:szCs w:val="24"/>
        </w:rPr>
        <w:t xml:space="preserve">program strata </w:t>
      </w:r>
      <w:proofErr w:type="spellStart"/>
      <w:r w:rsidR="00E70376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E70376">
        <w:rPr>
          <w:rFonts w:ascii="Times New Roman" w:hAnsi="Times New Roman" w:cs="Times New Roman"/>
          <w:sz w:val="24"/>
          <w:szCs w:val="24"/>
        </w:rPr>
        <w:t xml:space="preserve"> (S1) </w:t>
      </w:r>
      <w:proofErr w:type="spellStart"/>
      <w:r w:rsidR="00E70376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="00E70376">
        <w:rPr>
          <w:rFonts w:ascii="Times New Roman" w:hAnsi="Times New Roman" w:cs="Times New Roman"/>
          <w:sz w:val="24"/>
          <w:szCs w:val="24"/>
        </w:rPr>
        <w:t xml:space="preserve"> Ekonomi dan </w:t>
      </w:r>
      <w:proofErr w:type="spellStart"/>
      <w:r w:rsidR="00E70376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="00E70376">
        <w:rPr>
          <w:rFonts w:ascii="Times New Roman" w:hAnsi="Times New Roman" w:cs="Times New Roman"/>
          <w:sz w:val="24"/>
          <w:szCs w:val="24"/>
        </w:rPr>
        <w:t xml:space="preserve"> Universitas </w:t>
      </w:r>
      <w:proofErr w:type="spellStart"/>
      <w:r w:rsidR="00E70376">
        <w:rPr>
          <w:rFonts w:ascii="Times New Roman" w:hAnsi="Times New Roman" w:cs="Times New Roman"/>
          <w:sz w:val="24"/>
          <w:szCs w:val="24"/>
        </w:rPr>
        <w:t>Pancasakti</w:t>
      </w:r>
      <w:proofErr w:type="spellEnd"/>
      <w:r w:rsidR="00E70376">
        <w:rPr>
          <w:rFonts w:ascii="Times New Roman" w:hAnsi="Times New Roman" w:cs="Times New Roman"/>
          <w:sz w:val="24"/>
          <w:szCs w:val="24"/>
        </w:rPr>
        <w:t xml:space="preserve"> Tegal </w:t>
      </w:r>
      <w:proofErr w:type="spellStart"/>
      <w:r w:rsidR="00E70376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E703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0376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="00E70376">
        <w:rPr>
          <w:rFonts w:ascii="Times New Roman" w:hAnsi="Times New Roman" w:cs="Times New Roman"/>
          <w:sz w:val="24"/>
          <w:szCs w:val="24"/>
        </w:rPr>
        <w:t>:</w:t>
      </w:r>
    </w:p>
    <w:p w14:paraId="30964373" w14:textId="7F7E3A5C" w:rsidR="00E70376" w:rsidRDefault="00E70376" w:rsidP="00286B01">
      <w:pPr>
        <w:spacing w:line="24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a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: Dwiki Firdaus </w:t>
      </w:r>
      <w:proofErr w:type="spellStart"/>
      <w:r>
        <w:rPr>
          <w:rFonts w:ascii="Times New Roman" w:hAnsi="Times New Roman" w:cs="Times New Roman"/>
          <w:sz w:val="24"/>
          <w:szCs w:val="24"/>
        </w:rPr>
        <w:t>Ardiat</w:t>
      </w:r>
      <w:proofErr w:type="spellEnd"/>
    </w:p>
    <w:p w14:paraId="5039DBAE" w14:textId="2891D9D4" w:rsidR="00E70376" w:rsidRDefault="00E70376" w:rsidP="00286B01">
      <w:pPr>
        <w:spacing w:line="24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PM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 4119500015</w:t>
      </w:r>
    </w:p>
    <w:p w14:paraId="0D979441" w14:textId="75880D96" w:rsidR="00E70376" w:rsidRDefault="00E70376" w:rsidP="00286B01">
      <w:pPr>
        <w:spacing w:line="24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Manajemen</w:t>
      </w:r>
      <w:proofErr w:type="spellEnd"/>
    </w:p>
    <w:p w14:paraId="0DD77439" w14:textId="30D6EFA3" w:rsidR="00E70376" w:rsidRDefault="00E70376" w:rsidP="00E70376">
      <w:pPr>
        <w:ind w:firstLine="720"/>
        <w:jc w:val="both"/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maksu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lmi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yus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Pr="00E70376">
        <w:rPr>
          <w:rFonts w:ascii="Times New Roman" w:hAnsi="Times New Roman" w:cs="Times New Roman"/>
          <w:bCs/>
          <w:sz w:val="24"/>
          <w:szCs w:val="24"/>
        </w:rPr>
        <w:t>Pengaruh</w:t>
      </w:r>
      <w:proofErr w:type="spellEnd"/>
      <w:r w:rsidRPr="00E70376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E70376">
        <w:rPr>
          <w:rFonts w:ascii="Times New Roman" w:hAnsi="Times New Roman" w:cs="Times New Roman"/>
          <w:bCs/>
          <w:i/>
          <w:iCs/>
          <w:sz w:val="24"/>
          <w:szCs w:val="24"/>
        </w:rPr>
        <w:t>Personal Selling,</w:t>
      </w:r>
      <w:r w:rsidRPr="00E70376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E70376">
        <w:rPr>
          <w:rFonts w:ascii="Times New Roman" w:hAnsi="Times New Roman" w:cs="Times New Roman"/>
          <w:bCs/>
          <w:i/>
          <w:iCs/>
          <w:sz w:val="24"/>
          <w:szCs w:val="24"/>
        </w:rPr>
        <w:t xml:space="preserve">Facebook Marketplace, </w:t>
      </w:r>
      <w:r>
        <w:rPr>
          <w:rFonts w:ascii="Times New Roman" w:hAnsi="Times New Roman" w:cs="Times New Roman"/>
          <w:bCs/>
          <w:sz w:val="24"/>
          <w:szCs w:val="24"/>
        </w:rPr>
        <w:t>d</w:t>
      </w:r>
      <w:r w:rsidRPr="00E70376">
        <w:rPr>
          <w:rFonts w:ascii="Times New Roman" w:hAnsi="Times New Roman" w:cs="Times New Roman"/>
          <w:bCs/>
          <w:sz w:val="24"/>
          <w:szCs w:val="24"/>
        </w:rPr>
        <w:t xml:space="preserve">an Harga </w:t>
      </w:r>
      <w:proofErr w:type="spellStart"/>
      <w:r w:rsidRPr="00E70376">
        <w:rPr>
          <w:rFonts w:ascii="Times New Roman" w:hAnsi="Times New Roman" w:cs="Times New Roman"/>
          <w:bCs/>
          <w:sz w:val="24"/>
          <w:szCs w:val="24"/>
        </w:rPr>
        <w:t>Terhadap</w:t>
      </w:r>
      <w:proofErr w:type="spellEnd"/>
      <w:r w:rsidRPr="00E70376">
        <w:rPr>
          <w:rFonts w:ascii="Times New Roman" w:hAnsi="Times New Roman" w:cs="Times New Roman"/>
          <w:bCs/>
          <w:i/>
          <w:iCs/>
          <w:sz w:val="24"/>
          <w:szCs w:val="24"/>
        </w:rPr>
        <w:t xml:space="preserve"> </w:t>
      </w:r>
      <w:r w:rsidRPr="00E70376">
        <w:rPr>
          <w:rFonts w:ascii="Times New Roman" w:hAnsi="Times New Roman" w:cs="Times New Roman"/>
          <w:bCs/>
          <w:sz w:val="24"/>
          <w:szCs w:val="24"/>
        </w:rPr>
        <w:t xml:space="preserve">Keputusan </w:t>
      </w:r>
      <w:proofErr w:type="spellStart"/>
      <w:r w:rsidRPr="00E70376">
        <w:rPr>
          <w:rFonts w:ascii="Times New Roman" w:hAnsi="Times New Roman" w:cs="Times New Roman"/>
          <w:bCs/>
          <w:sz w:val="24"/>
          <w:szCs w:val="24"/>
        </w:rPr>
        <w:t>Pembelian</w:t>
      </w:r>
      <w:proofErr w:type="spellEnd"/>
      <w:r w:rsidRPr="00E70376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70376">
        <w:rPr>
          <w:rFonts w:ascii="Times New Roman" w:hAnsi="Times New Roman" w:cs="Times New Roman"/>
          <w:bCs/>
          <w:sz w:val="24"/>
          <w:szCs w:val="24"/>
        </w:rPr>
        <w:t>Ulang</w:t>
      </w:r>
      <w:proofErr w:type="spellEnd"/>
      <w:r w:rsidRPr="00E70376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70376"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Produk</w:t>
      </w:r>
      <w:proofErr w:type="spellEnd"/>
      <w:r w:rsidRPr="00E70376"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 xml:space="preserve"> </w:t>
      </w:r>
      <w:proofErr w:type="spellStart"/>
      <w:r w:rsidRPr="00E70376"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Aksesoris</w:t>
      </w:r>
      <w:proofErr w:type="spellEnd"/>
      <w:r w:rsidRPr="00E70376"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 xml:space="preserve"> </w:t>
      </w:r>
      <w:r w:rsidRPr="00E70376">
        <w:rPr>
          <w:rFonts w:ascii="Times New Roman" w:eastAsia="Times New Roman" w:hAnsi="Times New Roman" w:cs="Times New Roman"/>
          <w:bCs/>
          <w:i/>
          <w:iCs/>
          <w:sz w:val="24"/>
          <w:szCs w:val="24"/>
          <w:lang w:val="en-ID" w:eastAsia="en-ID"/>
        </w:rPr>
        <w:t>Smartphone</w:t>
      </w:r>
      <w:r w:rsidRPr="00E70376"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 xml:space="preserve"> </w:t>
      </w:r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d</w:t>
      </w:r>
      <w:r w:rsidRPr="00E70376"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i P</w:t>
      </w:r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T</w:t>
      </w:r>
      <w:r w:rsidRPr="00E70376"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 xml:space="preserve">. King </w:t>
      </w:r>
      <w:proofErr w:type="spellStart"/>
      <w:r w:rsidRPr="00E70376"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Teknologi</w:t>
      </w:r>
      <w:proofErr w:type="spellEnd"/>
      <w:r w:rsidRPr="00E70376"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 xml:space="preserve"> Indonesia </w:t>
      </w:r>
      <w:proofErr w:type="spellStart"/>
      <w:r w:rsidRPr="00E70376"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Kabupaten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 xml:space="preserve"> Tegal”.</w:t>
      </w:r>
    </w:p>
    <w:p w14:paraId="4E8D3516" w14:textId="5629133D" w:rsidR="00E70376" w:rsidRDefault="00E70376" w:rsidP="00E70376">
      <w:pPr>
        <w:ind w:firstLine="720"/>
        <w:jc w:val="both"/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</w:pP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Dengan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demikian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saya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mengharapkan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kesediaan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 xml:space="preserve"> Bapak/Ibu/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Saudara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 xml:space="preserve">/I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untuk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menjadi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responden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dengan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mengisi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lembar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kuisioner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secara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lengkap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 xml:space="preserve">. Yang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selanjutnya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 xml:space="preserve"> data yang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diperoleh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akan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dilakukan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penelitian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kerahasiaan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akan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saya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 xml:space="preserve"> jaga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sesuai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kode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etik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penelitian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.</w:t>
      </w:r>
    </w:p>
    <w:p w14:paraId="48ACAFCC" w14:textId="4D808C9F" w:rsidR="00E70376" w:rsidRDefault="00E70376" w:rsidP="00E70376">
      <w:pPr>
        <w:ind w:firstLine="720"/>
        <w:jc w:val="both"/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</w:pPr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 xml:space="preserve">Atas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partisipasinya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 xml:space="preserve"> </w:t>
      </w:r>
      <w:proofErr w:type="spellStart"/>
      <w:r w:rsidR="00D55567"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dalam</w:t>
      </w:r>
      <w:proofErr w:type="spellEnd"/>
      <w:r w:rsidR="00D55567"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 xml:space="preserve"> </w:t>
      </w:r>
      <w:proofErr w:type="spellStart"/>
      <w:r w:rsidR="00D55567"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mengisi</w:t>
      </w:r>
      <w:proofErr w:type="spellEnd"/>
      <w:r w:rsidR="00D55567"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 xml:space="preserve"> </w:t>
      </w:r>
      <w:proofErr w:type="spellStart"/>
      <w:r w:rsidR="00D55567"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kuisioner</w:t>
      </w:r>
      <w:proofErr w:type="spellEnd"/>
      <w:r w:rsidR="00D55567"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 xml:space="preserve"> </w:t>
      </w:r>
      <w:proofErr w:type="spellStart"/>
      <w:r w:rsidR="00D55567"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tersebut</w:t>
      </w:r>
      <w:proofErr w:type="spellEnd"/>
      <w:r w:rsidR="00D55567"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 xml:space="preserve"> </w:t>
      </w:r>
      <w:proofErr w:type="spellStart"/>
      <w:r w:rsidR="00D55567"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saya</w:t>
      </w:r>
      <w:proofErr w:type="spellEnd"/>
      <w:r w:rsidR="00D55567"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 xml:space="preserve"> </w:t>
      </w:r>
      <w:proofErr w:type="spellStart"/>
      <w:r w:rsidR="00D55567"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ucapkan</w:t>
      </w:r>
      <w:proofErr w:type="spellEnd"/>
      <w:r w:rsidR="00D55567"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 xml:space="preserve"> </w:t>
      </w:r>
      <w:proofErr w:type="spellStart"/>
      <w:r w:rsidR="00D55567"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terimakasih</w:t>
      </w:r>
      <w:proofErr w:type="spellEnd"/>
      <w:r w:rsidR="00D55567"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.</w:t>
      </w:r>
    </w:p>
    <w:p w14:paraId="1CDF1C99" w14:textId="4956EFEE" w:rsidR="00D55567" w:rsidRDefault="00D55567" w:rsidP="00286B01">
      <w:pPr>
        <w:spacing w:line="240" w:lineRule="auto"/>
        <w:jc w:val="both"/>
        <w:rPr>
          <w:rFonts w:ascii="Times New Roman" w:eastAsia="Times New Roman" w:hAnsi="Times New Roman" w:cs="Times New Roman"/>
          <w:bCs/>
          <w:i/>
          <w:iCs/>
          <w:sz w:val="24"/>
          <w:szCs w:val="24"/>
          <w:lang w:val="en-ID" w:eastAsia="en-ID"/>
        </w:rPr>
      </w:pPr>
      <w:proofErr w:type="spellStart"/>
      <w:r w:rsidRPr="00286B01">
        <w:rPr>
          <w:rFonts w:ascii="Times New Roman" w:hAnsi="Times New Roman" w:cs="Times New Roman"/>
          <w:i/>
          <w:iCs/>
          <w:sz w:val="24"/>
          <w:szCs w:val="24"/>
        </w:rPr>
        <w:t>Wassalamualaikum</w:t>
      </w:r>
      <w:proofErr w:type="spellEnd"/>
      <w:r>
        <w:rPr>
          <w:rFonts w:ascii="Times New Roman" w:eastAsia="Times New Roman" w:hAnsi="Times New Roman" w:cs="Times New Roman"/>
          <w:bCs/>
          <w:i/>
          <w:iCs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Cs/>
          <w:i/>
          <w:iCs/>
          <w:sz w:val="24"/>
          <w:szCs w:val="24"/>
          <w:lang w:val="en-ID" w:eastAsia="en-ID"/>
        </w:rPr>
        <w:t>Wr</w:t>
      </w:r>
      <w:proofErr w:type="spellEnd"/>
      <w:r>
        <w:rPr>
          <w:rFonts w:ascii="Times New Roman" w:eastAsia="Times New Roman" w:hAnsi="Times New Roman" w:cs="Times New Roman"/>
          <w:bCs/>
          <w:i/>
          <w:iCs/>
          <w:sz w:val="24"/>
          <w:szCs w:val="24"/>
          <w:lang w:val="en-ID" w:eastAsia="en-ID"/>
        </w:rPr>
        <w:t>. Wb</w:t>
      </w:r>
    </w:p>
    <w:p w14:paraId="35DA1482" w14:textId="77777777" w:rsidR="00286B01" w:rsidRDefault="00286B01" w:rsidP="00286B01">
      <w:pPr>
        <w:spacing w:line="240" w:lineRule="auto"/>
        <w:jc w:val="both"/>
        <w:rPr>
          <w:rFonts w:ascii="Times New Roman" w:eastAsia="Times New Roman" w:hAnsi="Times New Roman" w:cs="Times New Roman"/>
          <w:bCs/>
          <w:i/>
          <w:iCs/>
          <w:sz w:val="24"/>
          <w:szCs w:val="24"/>
          <w:lang w:val="en-ID" w:eastAsia="en-ID"/>
        </w:rPr>
      </w:pPr>
    </w:p>
    <w:tbl>
      <w:tblPr>
        <w:tblStyle w:val="TableGrid"/>
        <w:tblW w:w="0" w:type="auto"/>
        <w:tblInd w:w="52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87"/>
      </w:tblGrid>
      <w:tr w:rsidR="00286B01" w14:paraId="73B3A622" w14:textId="77777777" w:rsidTr="00F07BEA">
        <w:tc>
          <w:tcPr>
            <w:tcW w:w="2687" w:type="dxa"/>
          </w:tcPr>
          <w:p w14:paraId="58CAB5F7" w14:textId="1EE69FE0" w:rsidR="00286B01" w:rsidRPr="00286B01" w:rsidRDefault="00286B01" w:rsidP="00286B01">
            <w:pPr>
              <w:jc w:val="both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ID" w:eastAsia="en-ID"/>
              </w:rPr>
            </w:pPr>
            <w:r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ID" w:eastAsia="en-ID"/>
              </w:rPr>
              <w:t xml:space="preserve">Hormat </w:t>
            </w:r>
            <w:proofErr w:type="spellStart"/>
            <w:r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ID" w:eastAsia="en-ID"/>
              </w:rPr>
              <w:t>saya</w:t>
            </w:r>
            <w:proofErr w:type="spellEnd"/>
            <w:r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ID" w:eastAsia="en-ID"/>
              </w:rPr>
              <w:t>,</w:t>
            </w:r>
          </w:p>
        </w:tc>
      </w:tr>
      <w:tr w:rsidR="00286B01" w14:paraId="74A39E89" w14:textId="77777777" w:rsidTr="00F07BEA">
        <w:trPr>
          <w:trHeight w:val="770"/>
        </w:trPr>
        <w:tc>
          <w:tcPr>
            <w:tcW w:w="2687" w:type="dxa"/>
          </w:tcPr>
          <w:p w14:paraId="4DF96BA6" w14:textId="77777777" w:rsidR="00286B01" w:rsidRDefault="00286B01" w:rsidP="00286B01">
            <w:pPr>
              <w:jc w:val="both"/>
              <w:rPr>
                <w:rFonts w:ascii="Times New Roman" w:eastAsia="Times New Roman" w:hAnsi="Times New Roman" w:cs="Times New Roman"/>
                <w:bCs/>
                <w:i/>
                <w:iCs/>
                <w:sz w:val="24"/>
                <w:szCs w:val="24"/>
                <w:lang w:val="en-ID" w:eastAsia="en-ID"/>
              </w:rPr>
            </w:pPr>
          </w:p>
        </w:tc>
      </w:tr>
      <w:tr w:rsidR="00286B01" w14:paraId="31C0E434" w14:textId="77777777" w:rsidTr="00F07BEA">
        <w:tc>
          <w:tcPr>
            <w:tcW w:w="2687" w:type="dxa"/>
          </w:tcPr>
          <w:p w14:paraId="4405E8CD" w14:textId="758866D2" w:rsidR="00286B01" w:rsidRPr="00286B01" w:rsidRDefault="00286B01" w:rsidP="00286B01">
            <w:pPr>
              <w:jc w:val="both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ID" w:eastAsia="en-ID"/>
              </w:rPr>
            </w:pPr>
            <w:r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ID" w:eastAsia="en-ID"/>
              </w:rPr>
              <w:t xml:space="preserve">Dwiki Firdaus </w:t>
            </w:r>
            <w:proofErr w:type="spellStart"/>
            <w:r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ID" w:eastAsia="en-ID"/>
              </w:rPr>
              <w:t>Ardiat</w:t>
            </w:r>
            <w:proofErr w:type="spellEnd"/>
          </w:p>
        </w:tc>
      </w:tr>
    </w:tbl>
    <w:p w14:paraId="6FED8E1D" w14:textId="2961CC16" w:rsidR="00D55567" w:rsidRDefault="00D55567" w:rsidP="00286B01">
      <w:pPr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17531E9B" w14:textId="5A141AE3" w:rsidR="00286B01" w:rsidRDefault="00286B01" w:rsidP="00DF654F">
      <w:pPr>
        <w:spacing w:line="480" w:lineRule="auto"/>
        <w:ind w:firstLine="72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286B01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KUISIONER </w:t>
      </w:r>
    </w:p>
    <w:p w14:paraId="6B8B5E46" w14:textId="09AE80F8" w:rsidR="00286B01" w:rsidRDefault="0024436A" w:rsidP="00F074CF">
      <w:pPr>
        <w:pStyle w:val="ListParagraph"/>
        <w:numPr>
          <w:ilvl w:val="0"/>
          <w:numId w:val="62"/>
        </w:numPr>
        <w:spacing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Ident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B1936BF" w14:textId="789BB9A3" w:rsidR="00DF654F" w:rsidRDefault="00DF654F" w:rsidP="00F074CF">
      <w:pPr>
        <w:pStyle w:val="ListParagraph"/>
        <w:numPr>
          <w:ilvl w:val="0"/>
          <w:numId w:val="63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a</w:t>
      </w:r>
      <w:r w:rsidR="000E1226">
        <w:rPr>
          <w:rFonts w:ascii="Times New Roman" w:hAnsi="Times New Roman" w:cs="Times New Roman"/>
          <w:sz w:val="24"/>
          <w:szCs w:val="24"/>
        </w:rPr>
        <w:tab/>
      </w:r>
      <w:r w:rsidR="000E1226">
        <w:rPr>
          <w:rFonts w:ascii="Times New Roman" w:hAnsi="Times New Roman" w:cs="Times New Roman"/>
          <w:sz w:val="24"/>
          <w:szCs w:val="24"/>
        </w:rPr>
        <w:tab/>
        <w:t>:</w:t>
      </w:r>
    </w:p>
    <w:p w14:paraId="08912BED" w14:textId="32BB1D0D" w:rsidR="00DF654F" w:rsidRDefault="009F43F7" w:rsidP="00F074CF">
      <w:pPr>
        <w:pStyle w:val="ListParagraph"/>
        <w:numPr>
          <w:ilvl w:val="0"/>
          <w:numId w:val="63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</w:rPr>
        <mc:AlternateContent>
          <mc:Choice Requires="wps">
            <w:drawing>
              <wp:anchor distT="0" distB="0" distL="114300" distR="114300" simplePos="0" relativeHeight="251706368" behindDoc="0" locked="0" layoutInCell="1" allowOverlap="1" wp14:anchorId="77B44E48" wp14:editId="4E85E4D2">
                <wp:simplePos x="0" y="0"/>
                <wp:positionH relativeFrom="column">
                  <wp:posOffset>3078480</wp:posOffset>
                </wp:positionH>
                <wp:positionV relativeFrom="paragraph">
                  <wp:posOffset>304165</wp:posOffset>
                </wp:positionV>
                <wp:extent cx="342900" cy="266700"/>
                <wp:effectExtent l="0" t="0" r="19050" b="19050"/>
                <wp:wrapNone/>
                <wp:docPr id="1708871267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2900" cy="2667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2514DB37" w14:textId="77777777" w:rsidR="00F6553A" w:rsidRDefault="00F6553A" w:rsidP="009F43F7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77B44E48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242.4pt;margin-top:23.95pt;width:27pt;height:21pt;z-index:2517063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" fillcolor="white [3201]" strokeweight=".5pt">
                <v:textbox>
                  <w:txbxContent>
                    <w:p w14:paraId="2514DB37" w14:textId="77777777" w:rsidR="00F6553A" w:rsidRDefault="00F6553A" w:rsidP="009F43F7"/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4"/>
        </w:rPr>
        <mc:AlternateContent>
          <mc:Choice Requires="wps">
            <w:drawing>
              <wp:anchor distT="0" distB="0" distL="114300" distR="114300" simplePos="0" relativeHeight="251704320" behindDoc="0" locked="0" layoutInCell="1" allowOverlap="1" wp14:anchorId="60236346" wp14:editId="08682BC5">
                <wp:simplePos x="0" y="0"/>
                <wp:positionH relativeFrom="column">
                  <wp:posOffset>1729740</wp:posOffset>
                </wp:positionH>
                <wp:positionV relativeFrom="paragraph">
                  <wp:posOffset>311785</wp:posOffset>
                </wp:positionV>
                <wp:extent cx="342900" cy="266700"/>
                <wp:effectExtent l="0" t="0" r="19050" b="19050"/>
                <wp:wrapNone/>
                <wp:docPr id="1175713541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2900" cy="2667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38AED181" w14:textId="77777777" w:rsidR="00F6553A" w:rsidRDefault="00F6553A" w:rsidP="009F43F7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0236346" id="_x0000_s1027" type="#_x0000_t202" style="position:absolute;left:0;text-align:left;margin-left:136.2pt;margin-top:24.55pt;width:27pt;height:21pt;z-index:25170432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" fillcolor="white [3201]" strokeweight=".5pt">
                <v:textbox>
                  <w:txbxContent>
                    <w:p w14:paraId="38AED181" w14:textId="77777777" w:rsidR="00F6553A" w:rsidRDefault="00F6553A" w:rsidP="009F43F7"/>
                  </w:txbxContent>
                </v:textbox>
              </v:shape>
            </w:pict>
          </mc:Fallback>
        </mc:AlternateContent>
      </w:r>
      <w:r w:rsidR="00DF654F">
        <w:rPr>
          <w:rFonts w:ascii="Times New Roman" w:hAnsi="Times New Roman" w:cs="Times New Roman"/>
          <w:sz w:val="24"/>
          <w:szCs w:val="24"/>
        </w:rPr>
        <w:t xml:space="preserve">Alamat </w:t>
      </w:r>
      <w:r w:rsidR="000E1226">
        <w:rPr>
          <w:rFonts w:ascii="Times New Roman" w:hAnsi="Times New Roman" w:cs="Times New Roman"/>
          <w:sz w:val="24"/>
          <w:szCs w:val="24"/>
        </w:rPr>
        <w:tab/>
        <w:t>:</w:t>
      </w:r>
    </w:p>
    <w:p w14:paraId="29A401A3" w14:textId="013D9649" w:rsidR="00DF654F" w:rsidRDefault="00DF654F" w:rsidP="00F074CF">
      <w:pPr>
        <w:pStyle w:val="ListParagraph"/>
        <w:numPr>
          <w:ilvl w:val="0"/>
          <w:numId w:val="63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Jenis </w:t>
      </w:r>
      <w:proofErr w:type="spellStart"/>
      <w:r>
        <w:rPr>
          <w:rFonts w:ascii="Times New Roman" w:hAnsi="Times New Roman" w:cs="Times New Roman"/>
          <w:sz w:val="24"/>
          <w:szCs w:val="24"/>
        </w:rPr>
        <w:t>Kelamin</w:t>
      </w:r>
      <w:proofErr w:type="spellEnd"/>
      <w:r w:rsidR="000E1226">
        <w:rPr>
          <w:rFonts w:ascii="Times New Roman" w:hAnsi="Times New Roman" w:cs="Times New Roman"/>
          <w:sz w:val="24"/>
          <w:szCs w:val="24"/>
        </w:rPr>
        <w:t>:</w:t>
      </w:r>
      <w:r w:rsidR="000E1226" w:rsidRPr="000E1226">
        <w:rPr>
          <w:rFonts w:ascii="Times New Roman" w:hAnsi="Times New Roman" w:cs="Times New Roman"/>
          <w:sz w:val="24"/>
        </w:rPr>
        <w:t xml:space="preserve"> </w:t>
      </w:r>
      <w:r w:rsidR="000E1226">
        <w:rPr>
          <w:rFonts w:ascii="Times New Roman" w:hAnsi="Times New Roman" w:cs="Times New Roman"/>
          <w:sz w:val="24"/>
        </w:rPr>
        <w:tab/>
      </w:r>
      <w:r w:rsidR="000E1226">
        <w:rPr>
          <w:rFonts w:ascii="Times New Roman" w:hAnsi="Times New Roman" w:cs="Times New Roman"/>
          <w:sz w:val="24"/>
        </w:rPr>
        <w:tab/>
        <w:t>Laki-</w:t>
      </w:r>
      <w:proofErr w:type="spellStart"/>
      <w:r w:rsidR="000E1226">
        <w:rPr>
          <w:rFonts w:ascii="Times New Roman" w:hAnsi="Times New Roman" w:cs="Times New Roman"/>
          <w:sz w:val="24"/>
        </w:rPr>
        <w:t>laki</w:t>
      </w:r>
      <w:proofErr w:type="spellEnd"/>
      <w:r w:rsidR="000E1226">
        <w:rPr>
          <w:rFonts w:ascii="Times New Roman" w:hAnsi="Times New Roman" w:cs="Times New Roman"/>
          <w:sz w:val="24"/>
        </w:rPr>
        <w:tab/>
      </w:r>
      <w:r w:rsidR="000E1226">
        <w:rPr>
          <w:rFonts w:ascii="Times New Roman" w:hAnsi="Times New Roman" w:cs="Times New Roman"/>
          <w:sz w:val="24"/>
        </w:rPr>
        <w:tab/>
        <w:t>Perempuan</w:t>
      </w:r>
    </w:p>
    <w:p w14:paraId="2E59F3F4" w14:textId="083C0FFC" w:rsidR="00DF654F" w:rsidRPr="008A6228" w:rsidRDefault="008A6228" w:rsidP="00F074CF">
      <w:pPr>
        <w:pStyle w:val="ListParagraph"/>
        <w:numPr>
          <w:ilvl w:val="0"/>
          <w:numId w:val="6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</w:rPr>
        <mc:AlternateContent>
          <mc:Choice Requires="wps">
            <w:drawing>
              <wp:anchor distT="0" distB="0" distL="114300" distR="114300" simplePos="0" relativeHeight="251702272" behindDoc="0" locked="0" layoutInCell="1" allowOverlap="1" wp14:anchorId="2E32D57D" wp14:editId="59A64EE4">
                <wp:simplePos x="0" y="0"/>
                <wp:positionH relativeFrom="column">
                  <wp:posOffset>4122420</wp:posOffset>
                </wp:positionH>
                <wp:positionV relativeFrom="paragraph">
                  <wp:posOffset>327025</wp:posOffset>
                </wp:positionV>
                <wp:extent cx="342900" cy="266700"/>
                <wp:effectExtent l="0" t="0" r="19050" b="19050"/>
                <wp:wrapNone/>
                <wp:docPr id="1068558929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2900" cy="2667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65F9AEFD" w14:textId="77777777" w:rsidR="00F6553A" w:rsidRDefault="00F6553A" w:rsidP="008A6228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E32D57D" id="_x0000_s1028" type="#_x0000_t202" style="position:absolute;left:0;text-align:left;margin-left:324.6pt;margin-top:25.75pt;width:27pt;height:21pt;z-index:2517022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" fillcolor="white [3201]" strokeweight=".5pt">
                <v:textbox>
                  <w:txbxContent>
                    <w:p w14:paraId="65F9AEFD" w14:textId="77777777" w:rsidR="00F6553A" w:rsidRDefault="00F6553A" w:rsidP="008A6228"/>
                  </w:txbxContent>
                </v:textbox>
              </v:shape>
            </w:pict>
          </mc:Fallback>
        </mc:AlternateContent>
      </w:r>
      <w:r w:rsidR="00DF654F">
        <w:rPr>
          <w:rFonts w:ascii="Times New Roman" w:hAnsi="Times New Roman" w:cs="Times New Roman"/>
          <w:noProof/>
          <w:sz w:val="24"/>
        </w:rPr>
        <mc:AlternateContent>
          <mc:Choice Requires="wps">
            <w:drawing>
              <wp:anchor distT="0" distB="0" distL="114300" distR="114300" simplePos="0" relativeHeight="251700224" behindDoc="0" locked="0" layoutInCell="1" allowOverlap="1" wp14:anchorId="186F04DE" wp14:editId="68B7F284">
                <wp:simplePos x="0" y="0"/>
                <wp:positionH relativeFrom="column">
                  <wp:posOffset>3124200</wp:posOffset>
                </wp:positionH>
                <wp:positionV relativeFrom="paragraph">
                  <wp:posOffset>307340</wp:posOffset>
                </wp:positionV>
                <wp:extent cx="342900" cy="266700"/>
                <wp:effectExtent l="0" t="0" r="19050" b="19050"/>
                <wp:wrapNone/>
                <wp:docPr id="529027567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2900" cy="2667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701754C2" w14:textId="77777777" w:rsidR="00F6553A" w:rsidRDefault="00F6553A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86F04DE" id="_x0000_s1029" type="#_x0000_t202" style="position:absolute;left:0;text-align:left;margin-left:246pt;margin-top:24.2pt;width:27pt;height:21pt;z-index:2517002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" fillcolor="white [3201]" strokeweight=".5pt">
                <v:textbox>
                  <w:txbxContent>
                    <w:p w14:paraId="701754C2" w14:textId="77777777" w:rsidR="00F6553A" w:rsidRDefault="00F6553A"/>
                  </w:txbxContent>
                </v:textbox>
              </v:shape>
            </w:pict>
          </mc:Fallback>
        </mc:AlternateContent>
      </w:r>
      <w:r w:rsidR="00DF654F">
        <w:rPr>
          <w:rFonts w:ascii="Times New Roman" w:hAnsi="Times New Roman" w:cs="Times New Roman"/>
          <w:sz w:val="24"/>
          <w:lang w:val="id-ID"/>
        </w:rPr>
        <w:t>Apakah Bapak/Ibu atau saudara</w:t>
      </w:r>
      <w:r w:rsidR="00DF654F">
        <w:rPr>
          <w:rFonts w:ascii="Times New Roman" w:hAnsi="Times New Roman" w:cs="Times New Roman"/>
          <w:sz w:val="24"/>
        </w:rPr>
        <w:t>/</w:t>
      </w:r>
      <w:proofErr w:type="spellStart"/>
      <w:r w:rsidR="00DF654F">
        <w:rPr>
          <w:rFonts w:ascii="Times New Roman" w:hAnsi="Times New Roman" w:cs="Times New Roman"/>
          <w:sz w:val="24"/>
        </w:rPr>
        <w:t>i</w:t>
      </w:r>
      <w:proofErr w:type="spellEnd"/>
      <w:r w:rsidR="00DF654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F654F">
        <w:rPr>
          <w:rFonts w:ascii="Times New Roman" w:hAnsi="Times New Roman" w:cs="Times New Roman"/>
          <w:sz w:val="24"/>
        </w:rPr>
        <w:t>pernah</w:t>
      </w:r>
      <w:proofErr w:type="spellEnd"/>
      <w:r w:rsidR="00DF654F">
        <w:rPr>
          <w:rFonts w:ascii="Times New Roman" w:hAnsi="Times New Roman" w:cs="Times New Roman"/>
          <w:sz w:val="24"/>
        </w:rPr>
        <w:t xml:space="preserve"> </w:t>
      </w:r>
      <w:r w:rsidR="00DF654F">
        <w:rPr>
          <w:rFonts w:ascii="Times New Roman" w:hAnsi="Times New Roman" w:cs="Times New Roman"/>
          <w:sz w:val="24"/>
          <w:lang w:val="id-ID"/>
        </w:rPr>
        <w:t>membeli</w:t>
      </w:r>
      <w:r w:rsidR="00DF654F">
        <w:rPr>
          <w:rFonts w:ascii="Times New Roman" w:hAnsi="Times New Roman" w:cs="Times New Roman"/>
          <w:sz w:val="24"/>
        </w:rPr>
        <w:t xml:space="preserve"> </w:t>
      </w:r>
      <w:proofErr w:type="spellStart"/>
      <w:r w:rsidR="00DF654F">
        <w:rPr>
          <w:rFonts w:ascii="Times New Roman" w:hAnsi="Times New Roman" w:cs="Times New Roman"/>
          <w:sz w:val="24"/>
        </w:rPr>
        <w:t>produk</w:t>
      </w:r>
      <w:proofErr w:type="spellEnd"/>
      <w:r w:rsidR="00DF654F">
        <w:rPr>
          <w:rFonts w:ascii="Times New Roman" w:hAnsi="Times New Roman" w:cs="Times New Roman"/>
          <w:sz w:val="24"/>
          <w:lang w:val="id-ID"/>
        </w:rPr>
        <w:t xml:space="preserve"> </w:t>
      </w:r>
      <w:r w:rsidR="00DF654F"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d</w:t>
      </w:r>
      <w:r w:rsidR="00DF654F" w:rsidRPr="00E70376"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i P</w:t>
      </w:r>
      <w:r w:rsidR="00DF654F"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T</w:t>
      </w:r>
      <w:r w:rsidR="00DF654F" w:rsidRPr="00E70376"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 xml:space="preserve">. King </w:t>
      </w:r>
      <w:proofErr w:type="spellStart"/>
      <w:r w:rsidR="00DF654F" w:rsidRPr="00E70376"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Teknologi</w:t>
      </w:r>
      <w:proofErr w:type="spellEnd"/>
      <w:r w:rsidR="00DF654F" w:rsidRPr="00E70376"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 xml:space="preserve"> Indonesia </w:t>
      </w:r>
      <w:proofErr w:type="spellStart"/>
      <w:r w:rsidR="00DF654F" w:rsidRPr="00E70376"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>Kabupaten</w:t>
      </w:r>
      <w:proofErr w:type="spellEnd"/>
      <w:r w:rsidR="00DF654F">
        <w:rPr>
          <w:rFonts w:ascii="Times New Roman" w:eastAsia="Times New Roman" w:hAnsi="Times New Roman" w:cs="Times New Roman"/>
          <w:bCs/>
          <w:sz w:val="24"/>
          <w:szCs w:val="24"/>
          <w:lang w:val="en-ID" w:eastAsia="en-ID"/>
        </w:rPr>
        <w:t xml:space="preserve"> Tegal.</w:t>
      </w:r>
      <w:r w:rsidR="00DF654F">
        <w:rPr>
          <w:rFonts w:ascii="Times New Roman" w:hAnsi="Times New Roman" w:cs="Times New Roman"/>
          <w:sz w:val="24"/>
          <w:lang w:val="id-ID"/>
        </w:rPr>
        <w:t>?</w:t>
      </w:r>
      <w:r w:rsidR="00DF654F">
        <w:rPr>
          <w:rFonts w:ascii="Times New Roman" w:hAnsi="Times New Roman" w:cs="Times New Roman"/>
          <w:sz w:val="24"/>
        </w:rPr>
        <w:t>:</w:t>
      </w:r>
      <w:r w:rsidR="00DF654F">
        <w:rPr>
          <w:rFonts w:ascii="Times New Roman" w:hAnsi="Times New Roman" w:cs="Times New Roman"/>
          <w:sz w:val="24"/>
        </w:rPr>
        <w:tab/>
      </w:r>
      <w:r w:rsidR="00DF654F">
        <w:rPr>
          <w:rFonts w:ascii="Times New Roman" w:hAnsi="Times New Roman" w:cs="Times New Roman"/>
          <w:sz w:val="24"/>
        </w:rPr>
        <w:tab/>
        <w:t xml:space="preserve">Ya </w:t>
      </w:r>
      <w:r w:rsidR="00DF654F"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ab/>
        <w:t>Tidak</w:t>
      </w:r>
    </w:p>
    <w:p w14:paraId="7B1964E6" w14:textId="2E8B38CB" w:rsidR="008A6228" w:rsidRPr="000E1226" w:rsidRDefault="000E1226" w:rsidP="00F074CF">
      <w:pPr>
        <w:pStyle w:val="ListParagraph"/>
        <w:numPr>
          <w:ilvl w:val="0"/>
          <w:numId w:val="63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</w:rPr>
        <w:t>Usi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ab/>
        <w:t>:</w:t>
      </w:r>
    </w:p>
    <w:p w14:paraId="7FA9AD37" w14:textId="60FB1AAE" w:rsidR="000E1226" w:rsidRDefault="000E1226" w:rsidP="00F074CF">
      <w:pPr>
        <w:pStyle w:val="ListParagraph"/>
        <w:numPr>
          <w:ilvl w:val="0"/>
          <w:numId w:val="62"/>
        </w:numPr>
        <w:spacing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tunj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isian</w:t>
      </w:r>
      <w:proofErr w:type="spellEnd"/>
    </w:p>
    <w:p w14:paraId="2E24771A" w14:textId="177A284B" w:rsidR="000E1226" w:rsidRDefault="000E1226" w:rsidP="00F074CF">
      <w:pPr>
        <w:pStyle w:val="ListParagraph"/>
        <w:numPr>
          <w:ilvl w:val="0"/>
          <w:numId w:val="64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Jawab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j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enar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C059CA3" w14:textId="4D75E8DB" w:rsidR="009F43F7" w:rsidRDefault="009F43F7" w:rsidP="00F074CF">
      <w:pPr>
        <w:pStyle w:val="ListParagraph"/>
        <w:numPr>
          <w:ilvl w:val="0"/>
          <w:numId w:val="64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c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erm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wab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77A8708" w14:textId="0870FA95" w:rsidR="009F43F7" w:rsidRPr="009F43F7" w:rsidRDefault="009F43F7" w:rsidP="00F074CF">
      <w:pPr>
        <w:pStyle w:val="ListParagraph"/>
        <w:numPr>
          <w:ilvl w:val="0"/>
          <w:numId w:val="64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ilih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checklist </w:t>
      </w:r>
      <w:r>
        <w:rPr>
          <w:rFonts w:ascii="Times New Roman" w:hAnsi="Times New Roman" w:cs="Times New Roman"/>
          <w:sz w:val="24"/>
          <w:lang w:val="id-ID"/>
        </w:rPr>
        <w:sym w:font="Wingdings" w:char="F0FC"/>
      </w:r>
      <w:r>
        <w:rPr>
          <w:rFonts w:ascii="Times New Roman" w:hAnsi="Times New Roman" w:cs="Times New Roman"/>
          <w:sz w:val="24"/>
        </w:rPr>
        <w:t xml:space="preserve"> pada salah </w:t>
      </w:r>
      <w:proofErr w:type="spellStart"/>
      <w:r>
        <w:rPr>
          <w:rFonts w:ascii="Times New Roman" w:hAnsi="Times New Roman" w:cs="Times New Roman"/>
          <w:sz w:val="24"/>
        </w:rPr>
        <w:t>sat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awaba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menuru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nda</w:t>
      </w:r>
      <w:proofErr w:type="spellEnd"/>
      <w:r>
        <w:rPr>
          <w:rFonts w:ascii="Times New Roman" w:hAnsi="Times New Roman" w:cs="Times New Roman"/>
          <w:sz w:val="24"/>
        </w:rPr>
        <w:t xml:space="preserve"> paling </w:t>
      </w:r>
      <w:proofErr w:type="spellStart"/>
      <w:r>
        <w:rPr>
          <w:rFonts w:ascii="Times New Roman" w:hAnsi="Times New Roman" w:cs="Times New Roman"/>
          <w:sz w:val="24"/>
        </w:rPr>
        <w:t>benar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14:paraId="3B4488ED" w14:textId="0DBB1561" w:rsidR="009F43F7" w:rsidRDefault="009F43F7" w:rsidP="009F43F7">
      <w:pPr>
        <w:pStyle w:val="ListParagraph"/>
        <w:spacing w:line="480" w:lineRule="auto"/>
        <w:ind w:left="786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Keterangan</w:t>
      </w:r>
      <w:proofErr w:type="spellEnd"/>
      <w:r>
        <w:rPr>
          <w:rFonts w:ascii="Times New Roman" w:hAnsi="Times New Roman" w:cs="Times New Roman"/>
          <w:sz w:val="24"/>
        </w:rPr>
        <w:t>:</w:t>
      </w:r>
    </w:p>
    <w:p w14:paraId="1081C558" w14:textId="7C252660" w:rsidR="009F43F7" w:rsidRDefault="009F43F7" w:rsidP="009F43F7">
      <w:pPr>
        <w:pStyle w:val="ListParagraph"/>
        <w:spacing w:line="480" w:lineRule="auto"/>
        <w:ind w:left="786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SS</w:t>
      </w:r>
      <w:r>
        <w:rPr>
          <w:rFonts w:ascii="Times New Roman" w:hAnsi="Times New Roman" w:cs="Times New Roman"/>
          <w:sz w:val="24"/>
        </w:rPr>
        <w:tab/>
        <w:t xml:space="preserve">: Sangat </w:t>
      </w:r>
      <w:proofErr w:type="spellStart"/>
      <w:r>
        <w:rPr>
          <w:rFonts w:ascii="Times New Roman" w:hAnsi="Times New Roman" w:cs="Times New Roman"/>
          <w:sz w:val="24"/>
        </w:rPr>
        <w:t>Setuju</w:t>
      </w:r>
      <w:proofErr w:type="spellEnd"/>
    </w:p>
    <w:p w14:paraId="09A44B58" w14:textId="1C3ED35B" w:rsidR="009F43F7" w:rsidRDefault="009F43F7" w:rsidP="009F43F7">
      <w:pPr>
        <w:pStyle w:val="ListParagraph"/>
        <w:spacing w:line="480" w:lineRule="auto"/>
        <w:ind w:left="786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S</w:t>
      </w:r>
      <w:r>
        <w:rPr>
          <w:rFonts w:ascii="Times New Roman" w:hAnsi="Times New Roman" w:cs="Times New Roman"/>
          <w:sz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</w:rPr>
        <w:t>Setuju</w:t>
      </w:r>
      <w:proofErr w:type="spellEnd"/>
    </w:p>
    <w:p w14:paraId="78289C8B" w14:textId="5DCED22A" w:rsidR="009F43F7" w:rsidRDefault="009F43F7" w:rsidP="009F43F7">
      <w:pPr>
        <w:pStyle w:val="ListParagraph"/>
        <w:spacing w:line="480" w:lineRule="auto"/>
        <w:ind w:left="786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N</w:t>
      </w:r>
      <w:r>
        <w:rPr>
          <w:rFonts w:ascii="Times New Roman" w:hAnsi="Times New Roman" w:cs="Times New Roman"/>
          <w:sz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</w:rPr>
        <w:t>Netral</w:t>
      </w:r>
      <w:proofErr w:type="spellEnd"/>
    </w:p>
    <w:p w14:paraId="688DE9E5" w14:textId="2427AAFD" w:rsidR="009F43F7" w:rsidRDefault="009F43F7" w:rsidP="009F43F7">
      <w:pPr>
        <w:pStyle w:val="ListParagraph"/>
        <w:spacing w:line="480" w:lineRule="auto"/>
        <w:ind w:left="786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TS</w:t>
      </w:r>
      <w:r>
        <w:rPr>
          <w:rFonts w:ascii="Times New Roman" w:hAnsi="Times New Roman" w:cs="Times New Roman"/>
          <w:sz w:val="24"/>
        </w:rPr>
        <w:tab/>
        <w:t xml:space="preserve">: Tidak </w:t>
      </w:r>
      <w:proofErr w:type="spellStart"/>
      <w:r>
        <w:rPr>
          <w:rFonts w:ascii="Times New Roman" w:hAnsi="Times New Roman" w:cs="Times New Roman"/>
          <w:sz w:val="24"/>
        </w:rPr>
        <w:t>Setuju</w:t>
      </w:r>
      <w:proofErr w:type="spellEnd"/>
    </w:p>
    <w:p w14:paraId="31E9BFAF" w14:textId="700E284D" w:rsidR="00BF56DF" w:rsidRDefault="009F43F7" w:rsidP="00BF56DF">
      <w:pPr>
        <w:pStyle w:val="ListParagraph"/>
        <w:spacing w:line="480" w:lineRule="auto"/>
        <w:ind w:left="786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STS</w:t>
      </w:r>
      <w:r>
        <w:rPr>
          <w:rFonts w:ascii="Times New Roman" w:hAnsi="Times New Roman" w:cs="Times New Roman"/>
          <w:sz w:val="24"/>
        </w:rPr>
        <w:tab/>
        <w:t xml:space="preserve">: Sangat Tidak </w:t>
      </w:r>
      <w:proofErr w:type="spellStart"/>
      <w:r>
        <w:rPr>
          <w:rFonts w:ascii="Times New Roman" w:hAnsi="Times New Roman" w:cs="Times New Roman"/>
          <w:sz w:val="24"/>
        </w:rPr>
        <w:t>Setuju</w:t>
      </w:r>
      <w:proofErr w:type="spellEnd"/>
    </w:p>
    <w:p w14:paraId="6A2CF327" w14:textId="77777777" w:rsidR="00BF56DF" w:rsidRDefault="00BF56DF">
      <w:pPr>
        <w:spacing w:after="160" w:line="259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7E71D53B" w14:textId="59F0D7DF" w:rsidR="00BF56DF" w:rsidRDefault="00BF56DF" w:rsidP="00BF56DF">
      <w:pPr>
        <w:pStyle w:val="ListParagraph"/>
        <w:spacing w:line="480" w:lineRule="auto"/>
        <w:ind w:left="786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lastRenderedPageBreak/>
        <w:t>LAMPIRAN KUISIONER</w:t>
      </w:r>
    </w:p>
    <w:p w14:paraId="2DFC4A79" w14:textId="77777777" w:rsidR="00BF56DF" w:rsidRDefault="00BF56DF" w:rsidP="00BF56DF">
      <w:pPr>
        <w:pStyle w:val="ListParagraph"/>
        <w:spacing w:line="480" w:lineRule="auto"/>
        <w:ind w:left="786"/>
        <w:jc w:val="center"/>
        <w:rPr>
          <w:rFonts w:ascii="Times New Roman" w:hAnsi="Times New Roman" w:cs="Times New Roman"/>
          <w:sz w:val="24"/>
        </w:rPr>
      </w:pPr>
    </w:p>
    <w:tbl>
      <w:tblPr>
        <w:tblpPr w:leftFromText="180" w:rightFromText="180" w:vertAnchor="text" w:horzAnchor="margin" w:tblpY="662"/>
        <w:tblW w:w="8151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576"/>
        <w:gridCol w:w="5029"/>
        <w:gridCol w:w="482"/>
        <w:gridCol w:w="417"/>
        <w:gridCol w:w="523"/>
        <w:gridCol w:w="496"/>
        <w:gridCol w:w="628"/>
      </w:tblGrid>
      <w:tr w:rsidR="00235447" w14:paraId="1FFDC7BC" w14:textId="77777777" w:rsidTr="00235447">
        <w:trPr>
          <w:trHeight w:val="278"/>
        </w:trPr>
        <w:tc>
          <w:tcPr>
            <w:tcW w:w="576" w:type="dxa"/>
          </w:tcPr>
          <w:p w14:paraId="69C51678" w14:textId="77777777" w:rsidR="00235447" w:rsidRDefault="00235447" w:rsidP="00235447">
            <w:pPr>
              <w:pStyle w:val="TableParagraph"/>
              <w:spacing w:before="1" w:line="257" w:lineRule="exact"/>
              <w:ind w:left="107"/>
              <w:jc w:val="left"/>
              <w:rPr>
                <w:b/>
                <w:sz w:val="24"/>
              </w:rPr>
            </w:pPr>
            <w:r>
              <w:rPr>
                <w:b/>
                <w:sz w:val="24"/>
              </w:rPr>
              <w:t>NO</w:t>
            </w:r>
          </w:p>
        </w:tc>
        <w:tc>
          <w:tcPr>
            <w:tcW w:w="5029" w:type="dxa"/>
            <w:vMerge w:val="restart"/>
          </w:tcPr>
          <w:p w14:paraId="48FBF5E6" w14:textId="77777777" w:rsidR="00235447" w:rsidRDefault="00235447" w:rsidP="00235447">
            <w:pPr>
              <w:pStyle w:val="TableParagraph"/>
              <w:spacing w:before="1" w:line="257" w:lineRule="exact"/>
              <w:ind w:left="1673"/>
              <w:jc w:val="left"/>
              <w:rPr>
                <w:b/>
                <w:sz w:val="24"/>
              </w:rPr>
            </w:pPr>
            <w:r>
              <w:rPr>
                <w:b/>
                <w:sz w:val="24"/>
              </w:rPr>
              <w:t>PERTANYAAN</w:t>
            </w:r>
          </w:p>
        </w:tc>
        <w:tc>
          <w:tcPr>
            <w:tcW w:w="2546" w:type="dxa"/>
            <w:gridSpan w:val="5"/>
          </w:tcPr>
          <w:p w14:paraId="05155F83" w14:textId="77777777" w:rsidR="00235447" w:rsidRDefault="00235447" w:rsidP="00235447">
            <w:pPr>
              <w:pStyle w:val="TableParagraph"/>
              <w:spacing w:before="1" w:line="257" w:lineRule="exact"/>
              <w:ind w:left="211"/>
              <w:jc w:val="left"/>
              <w:rPr>
                <w:b/>
                <w:sz w:val="24"/>
              </w:rPr>
            </w:pPr>
            <w:r>
              <w:rPr>
                <w:b/>
                <w:sz w:val="24"/>
              </w:rPr>
              <w:t>BOBOT</w:t>
            </w:r>
            <w:r>
              <w:rPr>
                <w:b/>
                <w:spacing w:val="-1"/>
                <w:sz w:val="24"/>
              </w:rPr>
              <w:t xml:space="preserve"> </w:t>
            </w:r>
            <w:r>
              <w:rPr>
                <w:b/>
                <w:sz w:val="24"/>
              </w:rPr>
              <w:t>JAWABAN</w:t>
            </w:r>
          </w:p>
        </w:tc>
      </w:tr>
      <w:tr w:rsidR="00235447" w14:paraId="360FDDCC" w14:textId="77777777" w:rsidTr="00235447">
        <w:trPr>
          <w:trHeight w:val="275"/>
        </w:trPr>
        <w:tc>
          <w:tcPr>
            <w:tcW w:w="576" w:type="dxa"/>
            <w:vMerge w:val="restart"/>
          </w:tcPr>
          <w:p w14:paraId="65E4320A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0"/>
              </w:rPr>
            </w:pPr>
          </w:p>
        </w:tc>
        <w:tc>
          <w:tcPr>
            <w:tcW w:w="5029" w:type="dxa"/>
            <w:vMerge/>
          </w:tcPr>
          <w:p w14:paraId="7E60930E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0"/>
              </w:rPr>
            </w:pPr>
          </w:p>
        </w:tc>
        <w:tc>
          <w:tcPr>
            <w:tcW w:w="482" w:type="dxa"/>
          </w:tcPr>
          <w:p w14:paraId="59F66FBA" w14:textId="77777777" w:rsidR="00235447" w:rsidRDefault="00235447" w:rsidP="00235447">
            <w:pPr>
              <w:pStyle w:val="TableParagraph"/>
              <w:spacing w:line="256" w:lineRule="exact"/>
              <w:ind w:left="107"/>
              <w:jc w:val="left"/>
              <w:rPr>
                <w:sz w:val="24"/>
              </w:rPr>
            </w:pPr>
            <w:r>
              <w:rPr>
                <w:sz w:val="24"/>
              </w:rPr>
              <w:t>5</w:t>
            </w:r>
          </w:p>
        </w:tc>
        <w:tc>
          <w:tcPr>
            <w:tcW w:w="417" w:type="dxa"/>
          </w:tcPr>
          <w:p w14:paraId="5E292549" w14:textId="77777777" w:rsidR="00235447" w:rsidRDefault="00235447" w:rsidP="00235447">
            <w:pPr>
              <w:pStyle w:val="TableParagraph"/>
              <w:spacing w:line="256" w:lineRule="exact"/>
              <w:ind w:left="108"/>
              <w:jc w:val="left"/>
              <w:rPr>
                <w:sz w:val="24"/>
              </w:rPr>
            </w:pPr>
            <w:r>
              <w:rPr>
                <w:sz w:val="24"/>
              </w:rPr>
              <w:t>4</w:t>
            </w:r>
          </w:p>
        </w:tc>
        <w:tc>
          <w:tcPr>
            <w:tcW w:w="523" w:type="dxa"/>
          </w:tcPr>
          <w:p w14:paraId="6B883EE1" w14:textId="77777777" w:rsidR="00235447" w:rsidRDefault="00235447" w:rsidP="00235447">
            <w:pPr>
              <w:pStyle w:val="TableParagraph"/>
              <w:spacing w:line="256" w:lineRule="exact"/>
              <w:ind w:left="109"/>
              <w:jc w:val="left"/>
              <w:rPr>
                <w:sz w:val="24"/>
              </w:rPr>
            </w:pPr>
            <w:r>
              <w:rPr>
                <w:sz w:val="24"/>
              </w:rPr>
              <w:t>3</w:t>
            </w:r>
          </w:p>
        </w:tc>
        <w:tc>
          <w:tcPr>
            <w:tcW w:w="496" w:type="dxa"/>
          </w:tcPr>
          <w:p w14:paraId="64E12403" w14:textId="77777777" w:rsidR="00235447" w:rsidRDefault="00235447" w:rsidP="00235447">
            <w:pPr>
              <w:pStyle w:val="TableParagraph"/>
              <w:spacing w:line="256" w:lineRule="exact"/>
              <w:ind w:left="107"/>
              <w:jc w:val="left"/>
              <w:rPr>
                <w:sz w:val="24"/>
              </w:rPr>
            </w:pPr>
            <w:r>
              <w:rPr>
                <w:sz w:val="24"/>
              </w:rPr>
              <w:t>2</w:t>
            </w:r>
          </w:p>
        </w:tc>
        <w:tc>
          <w:tcPr>
            <w:tcW w:w="628" w:type="dxa"/>
          </w:tcPr>
          <w:p w14:paraId="2C2F850C" w14:textId="77777777" w:rsidR="00235447" w:rsidRDefault="00235447" w:rsidP="00235447">
            <w:pPr>
              <w:pStyle w:val="TableParagraph"/>
              <w:spacing w:line="256" w:lineRule="exact"/>
              <w:ind w:left="110"/>
              <w:jc w:val="left"/>
              <w:rPr>
                <w:sz w:val="24"/>
              </w:rPr>
            </w:pPr>
            <w:r>
              <w:rPr>
                <w:sz w:val="24"/>
              </w:rPr>
              <w:t>1</w:t>
            </w:r>
          </w:p>
        </w:tc>
      </w:tr>
      <w:tr w:rsidR="00235447" w14:paraId="47FFCD8E" w14:textId="77777777" w:rsidTr="00235447">
        <w:trPr>
          <w:trHeight w:val="275"/>
        </w:trPr>
        <w:tc>
          <w:tcPr>
            <w:tcW w:w="576" w:type="dxa"/>
            <w:vMerge/>
          </w:tcPr>
          <w:p w14:paraId="19BCBD0B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0"/>
              </w:rPr>
            </w:pPr>
          </w:p>
        </w:tc>
        <w:tc>
          <w:tcPr>
            <w:tcW w:w="5029" w:type="dxa"/>
            <w:vMerge/>
          </w:tcPr>
          <w:p w14:paraId="78AD11FB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0"/>
              </w:rPr>
            </w:pPr>
          </w:p>
        </w:tc>
        <w:tc>
          <w:tcPr>
            <w:tcW w:w="482" w:type="dxa"/>
          </w:tcPr>
          <w:p w14:paraId="2297B2DC" w14:textId="77777777" w:rsidR="00235447" w:rsidRDefault="00235447" w:rsidP="00235447">
            <w:pPr>
              <w:pStyle w:val="TableParagraph"/>
              <w:spacing w:line="256" w:lineRule="exact"/>
              <w:ind w:left="107"/>
              <w:jc w:val="left"/>
              <w:rPr>
                <w:sz w:val="24"/>
              </w:rPr>
            </w:pPr>
            <w:r>
              <w:rPr>
                <w:sz w:val="24"/>
              </w:rPr>
              <w:t>SS</w:t>
            </w:r>
          </w:p>
        </w:tc>
        <w:tc>
          <w:tcPr>
            <w:tcW w:w="417" w:type="dxa"/>
          </w:tcPr>
          <w:p w14:paraId="30B57252" w14:textId="77777777" w:rsidR="00235447" w:rsidRDefault="00235447" w:rsidP="00235447">
            <w:pPr>
              <w:pStyle w:val="TableParagraph"/>
              <w:spacing w:line="256" w:lineRule="exact"/>
              <w:ind w:left="108"/>
              <w:jc w:val="left"/>
              <w:rPr>
                <w:sz w:val="24"/>
              </w:rPr>
            </w:pPr>
            <w:r>
              <w:rPr>
                <w:w w:val="99"/>
                <w:sz w:val="24"/>
              </w:rPr>
              <w:t>S</w:t>
            </w:r>
          </w:p>
        </w:tc>
        <w:tc>
          <w:tcPr>
            <w:tcW w:w="523" w:type="dxa"/>
          </w:tcPr>
          <w:p w14:paraId="3BEF89CF" w14:textId="77777777" w:rsidR="00235447" w:rsidRPr="00662310" w:rsidRDefault="00235447" w:rsidP="00235447">
            <w:pPr>
              <w:pStyle w:val="TableParagraph"/>
              <w:spacing w:line="256" w:lineRule="exact"/>
              <w:ind w:left="109"/>
              <w:jc w:val="left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N</w:t>
            </w:r>
          </w:p>
        </w:tc>
        <w:tc>
          <w:tcPr>
            <w:tcW w:w="496" w:type="dxa"/>
          </w:tcPr>
          <w:p w14:paraId="6F8691C1" w14:textId="77777777" w:rsidR="00235447" w:rsidRDefault="00235447" w:rsidP="00235447">
            <w:pPr>
              <w:pStyle w:val="TableParagraph"/>
              <w:spacing w:line="256" w:lineRule="exact"/>
              <w:ind w:left="107"/>
              <w:jc w:val="left"/>
              <w:rPr>
                <w:sz w:val="24"/>
              </w:rPr>
            </w:pPr>
            <w:r>
              <w:rPr>
                <w:sz w:val="24"/>
              </w:rPr>
              <w:t>TS</w:t>
            </w:r>
          </w:p>
        </w:tc>
        <w:tc>
          <w:tcPr>
            <w:tcW w:w="628" w:type="dxa"/>
          </w:tcPr>
          <w:p w14:paraId="189284DD" w14:textId="77777777" w:rsidR="00235447" w:rsidRDefault="00235447" w:rsidP="00235447">
            <w:pPr>
              <w:pStyle w:val="TableParagraph"/>
              <w:spacing w:line="256" w:lineRule="exact"/>
              <w:ind w:left="110"/>
              <w:jc w:val="left"/>
              <w:rPr>
                <w:sz w:val="24"/>
              </w:rPr>
            </w:pPr>
            <w:r>
              <w:rPr>
                <w:sz w:val="24"/>
              </w:rPr>
              <w:t>STS</w:t>
            </w:r>
          </w:p>
        </w:tc>
      </w:tr>
      <w:tr w:rsidR="00235447" w14:paraId="0B660580" w14:textId="77777777" w:rsidTr="00235447">
        <w:trPr>
          <w:trHeight w:val="275"/>
        </w:trPr>
        <w:tc>
          <w:tcPr>
            <w:tcW w:w="576" w:type="dxa"/>
            <w:vMerge/>
          </w:tcPr>
          <w:p w14:paraId="3B7D8E10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0"/>
              </w:rPr>
            </w:pPr>
          </w:p>
        </w:tc>
        <w:tc>
          <w:tcPr>
            <w:tcW w:w="7575" w:type="dxa"/>
            <w:gridSpan w:val="6"/>
          </w:tcPr>
          <w:p w14:paraId="5ABFCE9B" w14:textId="77777777" w:rsidR="00235447" w:rsidRPr="006800FA" w:rsidRDefault="00235447" w:rsidP="00235447">
            <w:pPr>
              <w:pStyle w:val="TableParagraph"/>
              <w:spacing w:line="256" w:lineRule="exact"/>
              <w:ind w:left="961" w:right="952"/>
              <w:rPr>
                <w:b/>
                <w:bCs/>
                <w:sz w:val="24"/>
                <w:lang w:val="en-US"/>
              </w:rPr>
            </w:pPr>
            <w:proofErr w:type="spellStart"/>
            <w:r w:rsidRPr="006800FA">
              <w:rPr>
                <w:b/>
                <w:bCs/>
                <w:sz w:val="24"/>
                <w:lang w:val="en-US"/>
              </w:rPr>
              <w:t>Pilihan</w:t>
            </w:r>
            <w:proofErr w:type="spellEnd"/>
            <w:r w:rsidRPr="006800FA">
              <w:rPr>
                <w:b/>
                <w:bCs/>
                <w:sz w:val="24"/>
                <w:lang w:val="en-US"/>
              </w:rPr>
              <w:t xml:space="preserve"> </w:t>
            </w:r>
            <w:proofErr w:type="spellStart"/>
            <w:r w:rsidRPr="006800FA">
              <w:rPr>
                <w:b/>
                <w:bCs/>
                <w:sz w:val="24"/>
                <w:lang w:val="en-US"/>
              </w:rPr>
              <w:t>Produk</w:t>
            </w:r>
            <w:proofErr w:type="spellEnd"/>
          </w:p>
        </w:tc>
      </w:tr>
      <w:tr w:rsidR="00235447" w14:paraId="545CBA88" w14:textId="77777777" w:rsidTr="00235447">
        <w:trPr>
          <w:trHeight w:val="827"/>
        </w:trPr>
        <w:tc>
          <w:tcPr>
            <w:tcW w:w="576" w:type="dxa"/>
          </w:tcPr>
          <w:p w14:paraId="63EDB645" w14:textId="77777777" w:rsidR="00235447" w:rsidRDefault="00235447" w:rsidP="00235447">
            <w:pPr>
              <w:pStyle w:val="TableParagraph"/>
              <w:spacing w:line="273" w:lineRule="exact"/>
              <w:ind w:left="30"/>
              <w:jc w:val="left"/>
              <w:rPr>
                <w:sz w:val="24"/>
              </w:rPr>
            </w:pPr>
            <w:r>
              <w:rPr>
                <w:sz w:val="24"/>
              </w:rPr>
              <w:t>1.</w:t>
            </w:r>
          </w:p>
        </w:tc>
        <w:tc>
          <w:tcPr>
            <w:tcW w:w="5029" w:type="dxa"/>
          </w:tcPr>
          <w:p w14:paraId="31766CCE" w14:textId="702D2171" w:rsidR="00235447" w:rsidRPr="009872A3" w:rsidRDefault="00235447" w:rsidP="00235447">
            <w:pPr>
              <w:pStyle w:val="TableParagraph"/>
              <w:spacing w:line="270" w:lineRule="atLeast"/>
              <w:ind w:left="107" w:right="506"/>
              <w:jc w:val="both"/>
              <w:rPr>
                <w:i/>
                <w:iCs/>
                <w:sz w:val="24"/>
              </w:rPr>
            </w:pPr>
            <w:r>
              <w:rPr>
                <w:sz w:val="24"/>
                <w:lang w:val="en-US"/>
              </w:rPr>
              <w:t xml:space="preserve">PT. King </w:t>
            </w:r>
            <w:proofErr w:type="spellStart"/>
            <w:r>
              <w:rPr>
                <w:sz w:val="24"/>
                <w:lang w:val="en-US"/>
              </w:rPr>
              <w:t>Teknologi</w:t>
            </w:r>
            <w:proofErr w:type="spellEnd"/>
            <w:r>
              <w:rPr>
                <w:sz w:val="24"/>
                <w:lang w:val="en-US"/>
              </w:rPr>
              <w:t xml:space="preserve"> Indonesia </w:t>
            </w:r>
            <w:proofErr w:type="spellStart"/>
            <w:r>
              <w:rPr>
                <w:sz w:val="24"/>
                <w:lang w:val="en-US"/>
              </w:rPr>
              <w:t>meiliki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berbag</w:t>
            </w:r>
            <w:r w:rsidR="002F709D">
              <w:rPr>
                <w:sz w:val="24"/>
                <w:lang w:val="en-US"/>
              </w:rPr>
              <w:t>a</w:t>
            </w:r>
            <w:r>
              <w:rPr>
                <w:sz w:val="24"/>
                <w:lang w:val="en-US"/>
              </w:rPr>
              <w:t>i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vari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produk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aksesoris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r>
              <w:rPr>
                <w:i/>
                <w:iCs/>
                <w:sz w:val="24"/>
                <w:lang w:val="en-US"/>
              </w:rPr>
              <w:t>smartphone.</w:t>
            </w:r>
          </w:p>
        </w:tc>
        <w:tc>
          <w:tcPr>
            <w:tcW w:w="482" w:type="dxa"/>
          </w:tcPr>
          <w:p w14:paraId="2738D85B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17" w:type="dxa"/>
          </w:tcPr>
          <w:p w14:paraId="4AD0D368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523" w:type="dxa"/>
          </w:tcPr>
          <w:p w14:paraId="484B0709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96" w:type="dxa"/>
          </w:tcPr>
          <w:p w14:paraId="0159BE56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628" w:type="dxa"/>
          </w:tcPr>
          <w:p w14:paraId="6AE7A974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</w:tr>
      <w:tr w:rsidR="00235447" w14:paraId="1B8EE980" w14:textId="77777777" w:rsidTr="00235447">
        <w:trPr>
          <w:trHeight w:val="784"/>
        </w:trPr>
        <w:tc>
          <w:tcPr>
            <w:tcW w:w="576" w:type="dxa"/>
          </w:tcPr>
          <w:p w14:paraId="046CCE4C" w14:textId="77777777" w:rsidR="00235447" w:rsidRDefault="00235447" w:rsidP="00235447">
            <w:pPr>
              <w:pStyle w:val="TableParagraph"/>
              <w:spacing w:line="273" w:lineRule="exact"/>
              <w:ind w:left="30"/>
              <w:jc w:val="left"/>
              <w:rPr>
                <w:sz w:val="24"/>
              </w:rPr>
            </w:pPr>
            <w:r>
              <w:rPr>
                <w:sz w:val="24"/>
              </w:rPr>
              <w:t>2.</w:t>
            </w:r>
          </w:p>
        </w:tc>
        <w:tc>
          <w:tcPr>
            <w:tcW w:w="5029" w:type="dxa"/>
          </w:tcPr>
          <w:p w14:paraId="5D32F9BF" w14:textId="77777777" w:rsidR="00235447" w:rsidRPr="009872A3" w:rsidRDefault="00235447" w:rsidP="00235447">
            <w:pPr>
              <w:pStyle w:val="TableParagraph"/>
              <w:spacing w:line="270" w:lineRule="atLeast"/>
              <w:ind w:left="107" w:right="506"/>
              <w:jc w:val="both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 xml:space="preserve">Tenaga </w:t>
            </w:r>
            <w:proofErr w:type="spellStart"/>
            <w:r>
              <w:rPr>
                <w:sz w:val="24"/>
                <w:lang w:val="en-US"/>
              </w:rPr>
              <w:t>penjual</w:t>
            </w:r>
            <w:proofErr w:type="spellEnd"/>
            <w:r>
              <w:rPr>
                <w:sz w:val="24"/>
                <w:lang w:val="en-US"/>
              </w:rPr>
              <w:t xml:space="preserve"> PT. King </w:t>
            </w:r>
            <w:proofErr w:type="spellStart"/>
            <w:r>
              <w:rPr>
                <w:sz w:val="24"/>
                <w:lang w:val="en-US"/>
              </w:rPr>
              <w:t>Teknologi</w:t>
            </w:r>
            <w:proofErr w:type="spellEnd"/>
            <w:r>
              <w:rPr>
                <w:sz w:val="24"/>
                <w:lang w:val="en-US"/>
              </w:rPr>
              <w:t xml:space="preserve"> Indonesia </w:t>
            </w:r>
            <w:proofErr w:type="spellStart"/>
            <w:r>
              <w:rPr>
                <w:sz w:val="24"/>
                <w:lang w:val="en-US"/>
              </w:rPr>
              <w:t>menawark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produk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aksesoris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r>
              <w:rPr>
                <w:i/>
                <w:iCs/>
                <w:sz w:val="24"/>
                <w:lang w:val="en-US"/>
              </w:rPr>
              <w:t xml:space="preserve">smartphone </w:t>
            </w:r>
            <w:proofErr w:type="spellStart"/>
            <w:r>
              <w:rPr>
                <w:sz w:val="24"/>
                <w:lang w:val="en-US"/>
              </w:rPr>
              <w:t>sesuai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kebutuh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saya</w:t>
            </w:r>
            <w:proofErr w:type="spellEnd"/>
            <w:r>
              <w:rPr>
                <w:sz w:val="24"/>
                <w:lang w:val="en-US"/>
              </w:rPr>
              <w:t>.</w:t>
            </w:r>
          </w:p>
        </w:tc>
        <w:tc>
          <w:tcPr>
            <w:tcW w:w="482" w:type="dxa"/>
          </w:tcPr>
          <w:p w14:paraId="07A400D0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17" w:type="dxa"/>
          </w:tcPr>
          <w:p w14:paraId="39BFD8AC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523" w:type="dxa"/>
          </w:tcPr>
          <w:p w14:paraId="0FE7FF4D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96" w:type="dxa"/>
          </w:tcPr>
          <w:p w14:paraId="5239E505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628" w:type="dxa"/>
          </w:tcPr>
          <w:p w14:paraId="1213C590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</w:tr>
      <w:tr w:rsidR="00235447" w14:paraId="5D901886" w14:textId="77777777" w:rsidTr="00235447">
        <w:trPr>
          <w:trHeight w:val="568"/>
        </w:trPr>
        <w:tc>
          <w:tcPr>
            <w:tcW w:w="576" w:type="dxa"/>
          </w:tcPr>
          <w:p w14:paraId="54A09237" w14:textId="77777777" w:rsidR="00235447" w:rsidRPr="00450E5E" w:rsidRDefault="00235447" w:rsidP="00235447">
            <w:pPr>
              <w:pStyle w:val="TableParagraph"/>
              <w:spacing w:line="273" w:lineRule="exact"/>
              <w:ind w:left="30"/>
              <w:jc w:val="left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3.</w:t>
            </w:r>
          </w:p>
        </w:tc>
        <w:tc>
          <w:tcPr>
            <w:tcW w:w="5029" w:type="dxa"/>
          </w:tcPr>
          <w:p w14:paraId="2F162318" w14:textId="77777777" w:rsidR="00235447" w:rsidRDefault="00235447" w:rsidP="00235447">
            <w:pPr>
              <w:pStyle w:val="TableParagraph"/>
              <w:spacing w:line="270" w:lineRule="atLeast"/>
              <w:ind w:left="107" w:right="506"/>
              <w:jc w:val="both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 xml:space="preserve">PT. King </w:t>
            </w:r>
            <w:proofErr w:type="spellStart"/>
            <w:r>
              <w:rPr>
                <w:sz w:val="24"/>
                <w:lang w:val="en-US"/>
              </w:rPr>
              <w:t>Teknologi</w:t>
            </w:r>
            <w:proofErr w:type="spellEnd"/>
            <w:r>
              <w:rPr>
                <w:sz w:val="24"/>
                <w:lang w:val="en-US"/>
              </w:rPr>
              <w:t xml:space="preserve"> Indonesia </w:t>
            </w:r>
            <w:proofErr w:type="spellStart"/>
            <w:r>
              <w:rPr>
                <w:sz w:val="24"/>
                <w:lang w:val="en-US"/>
              </w:rPr>
              <w:t>memberik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spesifikasi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produk</w:t>
            </w:r>
            <w:proofErr w:type="spellEnd"/>
            <w:r>
              <w:rPr>
                <w:sz w:val="24"/>
                <w:lang w:val="en-US"/>
              </w:rPr>
              <w:t xml:space="preserve"> yang </w:t>
            </w:r>
            <w:proofErr w:type="spellStart"/>
            <w:r>
              <w:rPr>
                <w:sz w:val="24"/>
                <w:lang w:val="en-US"/>
              </w:rPr>
              <w:t>tersedia</w:t>
            </w:r>
            <w:proofErr w:type="spellEnd"/>
            <w:r>
              <w:rPr>
                <w:sz w:val="24"/>
                <w:lang w:val="en-US"/>
              </w:rPr>
              <w:t>.</w:t>
            </w:r>
          </w:p>
        </w:tc>
        <w:tc>
          <w:tcPr>
            <w:tcW w:w="482" w:type="dxa"/>
          </w:tcPr>
          <w:p w14:paraId="7F4D24C2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17" w:type="dxa"/>
          </w:tcPr>
          <w:p w14:paraId="4D882CE6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523" w:type="dxa"/>
          </w:tcPr>
          <w:p w14:paraId="7C2F484C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96" w:type="dxa"/>
          </w:tcPr>
          <w:p w14:paraId="3CF57628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628" w:type="dxa"/>
          </w:tcPr>
          <w:p w14:paraId="2FC2C1C3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</w:tr>
      <w:tr w:rsidR="00235447" w14:paraId="488B4B58" w14:textId="77777777" w:rsidTr="00235447">
        <w:trPr>
          <w:trHeight w:val="337"/>
        </w:trPr>
        <w:tc>
          <w:tcPr>
            <w:tcW w:w="576" w:type="dxa"/>
          </w:tcPr>
          <w:p w14:paraId="7C09BFD7" w14:textId="77777777" w:rsidR="00235447" w:rsidRDefault="00235447" w:rsidP="00235447">
            <w:pPr>
              <w:pStyle w:val="TableParagraph"/>
              <w:spacing w:line="273" w:lineRule="exact"/>
              <w:ind w:left="30"/>
              <w:jc w:val="left"/>
              <w:rPr>
                <w:sz w:val="24"/>
              </w:rPr>
            </w:pPr>
          </w:p>
        </w:tc>
        <w:tc>
          <w:tcPr>
            <w:tcW w:w="7575" w:type="dxa"/>
            <w:gridSpan w:val="6"/>
          </w:tcPr>
          <w:p w14:paraId="1D11A247" w14:textId="77777777" w:rsidR="00235447" w:rsidRPr="006800FA" w:rsidRDefault="00235447" w:rsidP="00235447">
            <w:pPr>
              <w:pStyle w:val="TableParagraph"/>
              <w:spacing w:line="240" w:lineRule="auto"/>
              <w:rPr>
                <w:b/>
                <w:bCs/>
                <w:sz w:val="24"/>
                <w:lang w:val="en-US"/>
              </w:rPr>
            </w:pPr>
            <w:proofErr w:type="spellStart"/>
            <w:r w:rsidRPr="006800FA">
              <w:rPr>
                <w:b/>
                <w:bCs/>
                <w:sz w:val="24"/>
                <w:lang w:val="en-US"/>
              </w:rPr>
              <w:t>Pilihan</w:t>
            </w:r>
            <w:proofErr w:type="spellEnd"/>
            <w:r w:rsidRPr="006800FA">
              <w:rPr>
                <w:b/>
                <w:bCs/>
                <w:sz w:val="24"/>
                <w:lang w:val="en-US"/>
              </w:rPr>
              <w:t xml:space="preserve"> </w:t>
            </w:r>
            <w:proofErr w:type="spellStart"/>
            <w:r w:rsidRPr="006800FA">
              <w:rPr>
                <w:b/>
                <w:bCs/>
                <w:sz w:val="24"/>
                <w:lang w:val="en-US"/>
              </w:rPr>
              <w:t>merek</w:t>
            </w:r>
            <w:proofErr w:type="spellEnd"/>
          </w:p>
        </w:tc>
      </w:tr>
      <w:tr w:rsidR="00235447" w14:paraId="196C5A77" w14:textId="77777777" w:rsidTr="00235447">
        <w:trPr>
          <w:trHeight w:val="554"/>
        </w:trPr>
        <w:tc>
          <w:tcPr>
            <w:tcW w:w="576" w:type="dxa"/>
          </w:tcPr>
          <w:p w14:paraId="22D648BC" w14:textId="77777777" w:rsidR="00235447" w:rsidRPr="004F7EC6" w:rsidRDefault="00235447" w:rsidP="00235447">
            <w:pPr>
              <w:pStyle w:val="TableParagraph"/>
              <w:spacing w:line="275" w:lineRule="exact"/>
              <w:ind w:left="30"/>
              <w:jc w:val="left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4.</w:t>
            </w:r>
          </w:p>
        </w:tc>
        <w:tc>
          <w:tcPr>
            <w:tcW w:w="5029" w:type="dxa"/>
          </w:tcPr>
          <w:p w14:paraId="11B11F01" w14:textId="77777777" w:rsidR="00235447" w:rsidRPr="00637C5A" w:rsidRDefault="00235447" w:rsidP="00235447">
            <w:pPr>
              <w:pStyle w:val="TableParagraph"/>
              <w:spacing w:line="270" w:lineRule="atLeast"/>
              <w:ind w:left="107" w:right="506"/>
              <w:jc w:val="both"/>
              <w:rPr>
                <w:sz w:val="24"/>
                <w:lang w:val="en-US"/>
              </w:rPr>
            </w:pPr>
            <w:proofErr w:type="spellStart"/>
            <w:r>
              <w:rPr>
                <w:sz w:val="24"/>
                <w:lang w:val="en-US"/>
              </w:rPr>
              <w:t>Produk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aksesoris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r>
              <w:rPr>
                <w:i/>
                <w:iCs/>
                <w:sz w:val="24"/>
                <w:lang w:val="en-US"/>
              </w:rPr>
              <w:t xml:space="preserve">smartphone </w:t>
            </w:r>
            <w:proofErr w:type="spellStart"/>
            <w:r>
              <w:rPr>
                <w:sz w:val="24"/>
                <w:lang w:val="en-US"/>
              </w:rPr>
              <w:t>merek</w:t>
            </w:r>
            <w:proofErr w:type="spellEnd"/>
            <w:r>
              <w:rPr>
                <w:sz w:val="24"/>
                <w:lang w:val="en-US"/>
              </w:rPr>
              <w:t xml:space="preserve"> King </w:t>
            </w:r>
            <w:proofErr w:type="spellStart"/>
            <w:r>
              <w:rPr>
                <w:sz w:val="24"/>
                <w:lang w:val="en-US"/>
              </w:rPr>
              <w:t>menjadi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alternatif</w:t>
            </w:r>
            <w:proofErr w:type="spellEnd"/>
            <w:r>
              <w:rPr>
                <w:sz w:val="24"/>
                <w:lang w:val="en-US"/>
              </w:rPr>
              <w:t xml:space="preserve"> yang </w:t>
            </w:r>
            <w:proofErr w:type="spellStart"/>
            <w:r>
              <w:rPr>
                <w:sz w:val="24"/>
                <w:lang w:val="en-US"/>
              </w:rPr>
              <w:t>saya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pilih</w:t>
            </w:r>
            <w:proofErr w:type="spellEnd"/>
          </w:p>
        </w:tc>
        <w:tc>
          <w:tcPr>
            <w:tcW w:w="482" w:type="dxa"/>
          </w:tcPr>
          <w:p w14:paraId="52FF2082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17" w:type="dxa"/>
          </w:tcPr>
          <w:p w14:paraId="208F0F71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523" w:type="dxa"/>
          </w:tcPr>
          <w:p w14:paraId="2B503154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96" w:type="dxa"/>
          </w:tcPr>
          <w:p w14:paraId="3E811DBC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628" w:type="dxa"/>
          </w:tcPr>
          <w:p w14:paraId="7A5E944D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</w:tr>
      <w:tr w:rsidR="007C0BA4" w14:paraId="2CC6EBE4" w14:textId="77777777" w:rsidTr="00235447">
        <w:trPr>
          <w:trHeight w:val="554"/>
        </w:trPr>
        <w:tc>
          <w:tcPr>
            <w:tcW w:w="576" w:type="dxa"/>
          </w:tcPr>
          <w:p w14:paraId="45D75FE5" w14:textId="4E1BCD52" w:rsidR="007C0BA4" w:rsidRDefault="007C0BA4" w:rsidP="00235447">
            <w:pPr>
              <w:pStyle w:val="TableParagraph"/>
              <w:spacing w:line="275" w:lineRule="exact"/>
              <w:ind w:left="30"/>
              <w:jc w:val="left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5.</w:t>
            </w:r>
          </w:p>
        </w:tc>
        <w:tc>
          <w:tcPr>
            <w:tcW w:w="5029" w:type="dxa"/>
          </w:tcPr>
          <w:p w14:paraId="72869FA4" w14:textId="70F281BB" w:rsidR="007C0BA4" w:rsidRDefault="007C0BA4" w:rsidP="00235447">
            <w:pPr>
              <w:pStyle w:val="TableParagraph"/>
              <w:spacing w:line="270" w:lineRule="atLeast"/>
              <w:ind w:left="107" w:right="506"/>
              <w:jc w:val="both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 xml:space="preserve">PT. King </w:t>
            </w:r>
            <w:proofErr w:type="spellStart"/>
            <w:r>
              <w:rPr>
                <w:sz w:val="24"/>
                <w:lang w:val="en-US"/>
              </w:rPr>
              <w:t>Teknologi</w:t>
            </w:r>
            <w:proofErr w:type="spellEnd"/>
            <w:r>
              <w:rPr>
                <w:sz w:val="24"/>
                <w:lang w:val="en-US"/>
              </w:rPr>
              <w:t xml:space="preserve"> Indonesia </w:t>
            </w:r>
            <w:proofErr w:type="spellStart"/>
            <w:r>
              <w:rPr>
                <w:sz w:val="24"/>
                <w:lang w:val="en-US"/>
              </w:rPr>
              <w:t>menyediak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alternatif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merek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produk</w:t>
            </w:r>
            <w:proofErr w:type="spellEnd"/>
            <w:r>
              <w:rPr>
                <w:sz w:val="24"/>
                <w:lang w:val="en-US"/>
              </w:rPr>
              <w:t xml:space="preserve"> yang lain.</w:t>
            </w:r>
          </w:p>
        </w:tc>
        <w:tc>
          <w:tcPr>
            <w:tcW w:w="482" w:type="dxa"/>
          </w:tcPr>
          <w:p w14:paraId="31A75369" w14:textId="77777777" w:rsidR="007C0BA4" w:rsidRDefault="007C0BA4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17" w:type="dxa"/>
          </w:tcPr>
          <w:p w14:paraId="7B37AE4B" w14:textId="77777777" w:rsidR="007C0BA4" w:rsidRDefault="007C0BA4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523" w:type="dxa"/>
          </w:tcPr>
          <w:p w14:paraId="22267A92" w14:textId="77777777" w:rsidR="007C0BA4" w:rsidRDefault="007C0BA4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96" w:type="dxa"/>
          </w:tcPr>
          <w:p w14:paraId="3938E850" w14:textId="77777777" w:rsidR="007C0BA4" w:rsidRDefault="007C0BA4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628" w:type="dxa"/>
          </w:tcPr>
          <w:p w14:paraId="57352485" w14:textId="77777777" w:rsidR="007C0BA4" w:rsidRDefault="007C0BA4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</w:tr>
      <w:tr w:rsidR="00235447" w14:paraId="089EB5C7" w14:textId="77777777" w:rsidTr="00235447">
        <w:trPr>
          <w:trHeight w:val="420"/>
        </w:trPr>
        <w:tc>
          <w:tcPr>
            <w:tcW w:w="576" w:type="dxa"/>
          </w:tcPr>
          <w:p w14:paraId="6CD750E2" w14:textId="77777777" w:rsidR="00235447" w:rsidRDefault="00235447" w:rsidP="00235447">
            <w:pPr>
              <w:pStyle w:val="TableParagraph"/>
              <w:spacing w:line="273" w:lineRule="exact"/>
              <w:ind w:left="30"/>
              <w:jc w:val="left"/>
              <w:rPr>
                <w:sz w:val="24"/>
              </w:rPr>
            </w:pPr>
          </w:p>
        </w:tc>
        <w:tc>
          <w:tcPr>
            <w:tcW w:w="7575" w:type="dxa"/>
            <w:gridSpan w:val="6"/>
          </w:tcPr>
          <w:p w14:paraId="1B46DD26" w14:textId="77777777" w:rsidR="00235447" w:rsidRPr="006800FA" w:rsidRDefault="00235447" w:rsidP="00235447">
            <w:pPr>
              <w:pStyle w:val="TableParagraph"/>
              <w:spacing w:line="240" w:lineRule="auto"/>
              <w:rPr>
                <w:b/>
                <w:bCs/>
                <w:sz w:val="24"/>
                <w:lang w:val="en-US"/>
              </w:rPr>
            </w:pPr>
            <w:proofErr w:type="spellStart"/>
            <w:r w:rsidRPr="006800FA">
              <w:rPr>
                <w:b/>
                <w:bCs/>
                <w:sz w:val="24"/>
                <w:lang w:val="en-US"/>
              </w:rPr>
              <w:t>Pencarian</w:t>
            </w:r>
            <w:proofErr w:type="spellEnd"/>
            <w:r w:rsidRPr="006800FA">
              <w:rPr>
                <w:b/>
                <w:bCs/>
                <w:sz w:val="24"/>
                <w:lang w:val="en-US"/>
              </w:rPr>
              <w:t xml:space="preserve"> </w:t>
            </w:r>
            <w:proofErr w:type="spellStart"/>
            <w:r w:rsidRPr="006800FA">
              <w:rPr>
                <w:b/>
                <w:bCs/>
                <w:sz w:val="24"/>
                <w:lang w:val="en-US"/>
              </w:rPr>
              <w:t>Informasi</w:t>
            </w:r>
            <w:proofErr w:type="spellEnd"/>
          </w:p>
        </w:tc>
      </w:tr>
      <w:tr w:rsidR="00235447" w14:paraId="1034E37E" w14:textId="77777777" w:rsidTr="00235447">
        <w:trPr>
          <w:trHeight w:val="921"/>
        </w:trPr>
        <w:tc>
          <w:tcPr>
            <w:tcW w:w="576" w:type="dxa"/>
          </w:tcPr>
          <w:p w14:paraId="4BB044E5" w14:textId="040923EB" w:rsidR="00235447" w:rsidRDefault="007C0BA4" w:rsidP="00235447">
            <w:pPr>
              <w:pStyle w:val="TableParagraph"/>
              <w:spacing w:line="273" w:lineRule="exact"/>
              <w:ind w:left="30"/>
              <w:jc w:val="left"/>
              <w:rPr>
                <w:sz w:val="24"/>
              </w:rPr>
            </w:pPr>
            <w:r>
              <w:rPr>
                <w:sz w:val="24"/>
                <w:lang w:val="en-US"/>
              </w:rPr>
              <w:t>6</w:t>
            </w:r>
            <w:r w:rsidR="00235447">
              <w:rPr>
                <w:sz w:val="24"/>
              </w:rPr>
              <w:t>.</w:t>
            </w:r>
          </w:p>
        </w:tc>
        <w:tc>
          <w:tcPr>
            <w:tcW w:w="5029" w:type="dxa"/>
          </w:tcPr>
          <w:p w14:paraId="444FE879" w14:textId="77777777" w:rsidR="00235447" w:rsidRPr="00637C5A" w:rsidRDefault="00235447" w:rsidP="00235447">
            <w:pPr>
              <w:pStyle w:val="TableParagraph"/>
              <w:spacing w:line="270" w:lineRule="atLeast"/>
              <w:ind w:left="107" w:right="506"/>
              <w:jc w:val="both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 xml:space="preserve">Saya </w:t>
            </w:r>
            <w:proofErr w:type="spellStart"/>
            <w:r>
              <w:rPr>
                <w:sz w:val="24"/>
                <w:lang w:val="en-US"/>
              </w:rPr>
              <w:t>memperoleh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informasi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produk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aksesoris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r w:rsidRPr="00CC29F1">
              <w:rPr>
                <w:sz w:val="24"/>
                <w:lang w:val="en-US"/>
              </w:rPr>
              <w:t>smartphone</w:t>
            </w:r>
            <w:r>
              <w:rPr>
                <w:i/>
                <w:iCs/>
                <w:sz w:val="24"/>
                <w:lang w:val="en-US"/>
              </w:rPr>
              <w:t xml:space="preserve"> </w:t>
            </w:r>
            <w:r>
              <w:rPr>
                <w:sz w:val="24"/>
                <w:lang w:val="en-US"/>
              </w:rPr>
              <w:t xml:space="preserve">PT. King </w:t>
            </w:r>
            <w:proofErr w:type="spellStart"/>
            <w:r>
              <w:rPr>
                <w:sz w:val="24"/>
                <w:lang w:val="en-US"/>
              </w:rPr>
              <w:t>Teknologi</w:t>
            </w:r>
            <w:proofErr w:type="spellEnd"/>
            <w:r>
              <w:rPr>
                <w:sz w:val="24"/>
                <w:lang w:val="en-US"/>
              </w:rPr>
              <w:t xml:space="preserve"> Indonesia</w:t>
            </w:r>
            <w:r>
              <w:rPr>
                <w:i/>
                <w:iCs/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melalui</w:t>
            </w:r>
            <w:proofErr w:type="spellEnd"/>
            <w:r>
              <w:rPr>
                <w:sz w:val="24"/>
                <w:lang w:val="en-US"/>
              </w:rPr>
              <w:t xml:space="preserve"> media </w:t>
            </w:r>
            <w:proofErr w:type="spellStart"/>
            <w:r>
              <w:rPr>
                <w:sz w:val="24"/>
                <w:lang w:val="en-US"/>
              </w:rPr>
              <w:t>sosial</w:t>
            </w:r>
            <w:proofErr w:type="spellEnd"/>
            <w:r>
              <w:rPr>
                <w:sz w:val="24"/>
                <w:lang w:val="en-US"/>
              </w:rPr>
              <w:t xml:space="preserve">. </w:t>
            </w:r>
          </w:p>
        </w:tc>
        <w:tc>
          <w:tcPr>
            <w:tcW w:w="482" w:type="dxa"/>
          </w:tcPr>
          <w:p w14:paraId="48963748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17" w:type="dxa"/>
          </w:tcPr>
          <w:p w14:paraId="45D3B061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523" w:type="dxa"/>
          </w:tcPr>
          <w:p w14:paraId="6522504E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96" w:type="dxa"/>
          </w:tcPr>
          <w:p w14:paraId="706F9CB8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628" w:type="dxa"/>
          </w:tcPr>
          <w:p w14:paraId="04DC3DA0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</w:tr>
      <w:tr w:rsidR="00235447" w14:paraId="544C1080" w14:textId="77777777" w:rsidTr="00235447">
        <w:trPr>
          <w:trHeight w:val="1103"/>
        </w:trPr>
        <w:tc>
          <w:tcPr>
            <w:tcW w:w="576" w:type="dxa"/>
          </w:tcPr>
          <w:p w14:paraId="58080D5F" w14:textId="1E328091" w:rsidR="00235447" w:rsidRPr="00D618D1" w:rsidRDefault="007C0BA4" w:rsidP="00235447">
            <w:pPr>
              <w:pStyle w:val="TableParagraph"/>
              <w:spacing w:line="273" w:lineRule="exact"/>
              <w:ind w:left="30"/>
              <w:jc w:val="left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7</w:t>
            </w:r>
            <w:r w:rsidR="00235447">
              <w:rPr>
                <w:sz w:val="24"/>
                <w:lang w:val="en-US"/>
              </w:rPr>
              <w:t>.</w:t>
            </w:r>
          </w:p>
        </w:tc>
        <w:tc>
          <w:tcPr>
            <w:tcW w:w="5029" w:type="dxa"/>
          </w:tcPr>
          <w:p w14:paraId="47F5E2FB" w14:textId="77777777" w:rsidR="00235447" w:rsidRPr="00637C5A" w:rsidRDefault="00235447" w:rsidP="00235447">
            <w:pPr>
              <w:pStyle w:val="TableParagraph"/>
              <w:spacing w:line="270" w:lineRule="atLeast"/>
              <w:ind w:left="107" w:right="506"/>
              <w:jc w:val="both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 xml:space="preserve">Saya </w:t>
            </w:r>
            <w:proofErr w:type="spellStart"/>
            <w:r>
              <w:rPr>
                <w:sz w:val="24"/>
                <w:lang w:val="en-US"/>
              </w:rPr>
              <w:t>memperoleh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informasi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produk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aksesoris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r>
              <w:rPr>
                <w:i/>
                <w:iCs/>
                <w:sz w:val="24"/>
                <w:lang w:val="en-US"/>
              </w:rPr>
              <w:t xml:space="preserve">smartphone </w:t>
            </w:r>
            <w:r>
              <w:rPr>
                <w:sz w:val="24"/>
                <w:lang w:val="en-US"/>
              </w:rPr>
              <w:t>oleh</w:t>
            </w:r>
            <w:r>
              <w:rPr>
                <w:i/>
                <w:iCs/>
                <w:sz w:val="24"/>
                <w:lang w:val="en-US"/>
              </w:rPr>
              <w:t xml:space="preserve"> </w:t>
            </w:r>
            <w:r>
              <w:rPr>
                <w:sz w:val="24"/>
                <w:lang w:val="en-US"/>
              </w:rPr>
              <w:t xml:space="preserve">PT. King </w:t>
            </w:r>
            <w:proofErr w:type="spellStart"/>
            <w:r>
              <w:rPr>
                <w:sz w:val="24"/>
                <w:lang w:val="en-US"/>
              </w:rPr>
              <w:t>Teknologi</w:t>
            </w:r>
            <w:proofErr w:type="spellEnd"/>
            <w:r>
              <w:rPr>
                <w:sz w:val="24"/>
                <w:lang w:val="en-US"/>
              </w:rPr>
              <w:t xml:space="preserve"> Indonesia </w:t>
            </w:r>
            <w:proofErr w:type="spellStart"/>
            <w:r>
              <w:rPr>
                <w:sz w:val="24"/>
                <w:lang w:val="en-US"/>
              </w:rPr>
              <w:t>dari</w:t>
            </w:r>
            <w:proofErr w:type="spellEnd"/>
            <w:r>
              <w:rPr>
                <w:sz w:val="24"/>
                <w:lang w:val="en-US"/>
              </w:rPr>
              <w:t xml:space="preserve"> orang lain.</w:t>
            </w:r>
          </w:p>
        </w:tc>
        <w:tc>
          <w:tcPr>
            <w:tcW w:w="482" w:type="dxa"/>
          </w:tcPr>
          <w:p w14:paraId="3F119F7C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17" w:type="dxa"/>
          </w:tcPr>
          <w:p w14:paraId="22202BE5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523" w:type="dxa"/>
          </w:tcPr>
          <w:p w14:paraId="4740AD7C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96" w:type="dxa"/>
          </w:tcPr>
          <w:p w14:paraId="174C37DB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628" w:type="dxa"/>
          </w:tcPr>
          <w:p w14:paraId="62077CD0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</w:tr>
      <w:tr w:rsidR="00235447" w14:paraId="768906E0" w14:textId="77777777" w:rsidTr="00235447">
        <w:trPr>
          <w:trHeight w:val="1103"/>
        </w:trPr>
        <w:tc>
          <w:tcPr>
            <w:tcW w:w="576" w:type="dxa"/>
          </w:tcPr>
          <w:p w14:paraId="0521EFA5" w14:textId="15E3283C" w:rsidR="00235447" w:rsidRDefault="007C0BA4" w:rsidP="00235447">
            <w:pPr>
              <w:pStyle w:val="TableParagraph"/>
              <w:spacing w:line="273" w:lineRule="exact"/>
              <w:ind w:left="30"/>
              <w:jc w:val="left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8</w:t>
            </w:r>
            <w:r w:rsidR="00235447">
              <w:rPr>
                <w:sz w:val="24"/>
                <w:lang w:val="en-US"/>
              </w:rPr>
              <w:t>.</w:t>
            </w:r>
          </w:p>
        </w:tc>
        <w:tc>
          <w:tcPr>
            <w:tcW w:w="5029" w:type="dxa"/>
          </w:tcPr>
          <w:p w14:paraId="01F34B10" w14:textId="77777777" w:rsidR="00235447" w:rsidRPr="00450E5E" w:rsidRDefault="00235447" w:rsidP="00235447">
            <w:pPr>
              <w:pStyle w:val="TableParagraph"/>
              <w:spacing w:line="270" w:lineRule="atLeast"/>
              <w:ind w:left="107" w:right="506"/>
              <w:jc w:val="both"/>
              <w:rPr>
                <w:sz w:val="24"/>
                <w:lang w:val="en-US"/>
              </w:rPr>
            </w:pPr>
            <w:proofErr w:type="spellStart"/>
            <w:r>
              <w:rPr>
                <w:sz w:val="24"/>
                <w:lang w:val="en-US"/>
              </w:rPr>
              <w:t>Setelah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mendapatk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informasi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produk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aksesoris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r w:rsidRPr="00450E5E">
              <w:rPr>
                <w:i/>
                <w:iCs/>
                <w:sz w:val="24"/>
                <w:lang w:val="en-US"/>
              </w:rPr>
              <w:t>smartphone</w:t>
            </w:r>
            <w:r>
              <w:rPr>
                <w:i/>
                <w:iCs/>
                <w:sz w:val="24"/>
                <w:lang w:val="en-US"/>
              </w:rPr>
              <w:t xml:space="preserve"> </w:t>
            </w:r>
            <w:r>
              <w:rPr>
                <w:sz w:val="24"/>
                <w:lang w:val="en-US"/>
              </w:rPr>
              <w:t xml:space="preserve">PT. King </w:t>
            </w:r>
            <w:proofErr w:type="spellStart"/>
            <w:r>
              <w:rPr>
                <w:sz w:val="24"/>
                <w:lang w:val="en-US"/>
              </w:rPr>
              <w:t>Teknologi</w:t>
            </w:r>
            <w:proofErr w:type="spellEnd"/>
            <w:r>
              <w:rPr>
                <w:sz w:val="24"/>
                <w:lang w:val="en-US"/>
              </w:rPr>
              <w:t xml:space="preserve"> Indonesia </w:t>
            </w:r>
            <w:proofErr w:type="spellStart"/>
            <w:r>
              <w:rPr>
                <w:sz w:val="24"/>
                <w:lang w:val="en-US"/>
              </w:rPr>
              <w:t>saya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memutusk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melakuk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pembelian</w:t>
            </w:r>
            <w:proofErr w:type="spellEnd"/>
            <w:r>
              <w:rPr>
                <w:sz w:val="24"/>
                <w:lang w:val="en-US"/>
              </w:rPr>
              <w:t>.</w:t>
            </w:r>
          </w:p>
        </w:tc>
        <w:tc>
          <w:tcPr>
            <w:tcW w:w="482" w:type="dxa"/>
          </w:tcPr>
          <w:p w14:paraId="6D93482D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17" w:type="dxa"/>
          </w:tcPr>
          <w:p w14:paraId="4644DC5D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523" w:type="dxa"/>
          </w:tcPr>
          <w:p w14:paraId="5AC6A97C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96" w:type="dxa"/>
          </w:tcPr>
          <w:p w14:paraId="1260E1C0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628" w:type="dxa"/>
          </w:tcPr>
          <w:p w14:paraId="29C14537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</w:tr>
      <w:tr w:rsidR="00235447" w14:paraId="75CE0BB8" w14:textId="77777777" w:rsidTr="00235447">
        <w:trPr>
          <w:trHeight w:val="492"/>
        </w:trPr>
        <w:tc>
          <w:tcPr>
            <w:tcW w:w="576" w:type="dxa"/>
          </w:tcPr>
          <w:p w14:paraId="01D9AC8D" w14:textId="77777777" w:rsidR="00235447" w:rsidRDefault="00235447" w:rsidP="00235447">
            <w:pPr>
              <w:pStyle w:val="TableParagraph"/>
              <w:spacing w:line="273" w:lineRule="exact"/>
              <w:ind w:left="30"/>
              <w:jc w:val="left"/>
              <w:rPr>
                <w:sz w:val="24"/>
              </w:rPr>
            </w:pPr>
          </w:p>
        </w:tc>
        <w:tc>
          <w:tcPr>
            <w:tcW w:w="7575" w:type="dxa"/>
            <w:gridSpan w:val="6"/>
          </w:tcPr>
          <w:p w14:paraId="16BD435D" w14:textId="77777777" w:rsidR="00235447" w:rsidRPr="006800FA" w:rsidRDefault="00235447" w:rsidP="00235447">
            <w:pPr>
              <w:pStyle w:val="TableParagraph"/>
              <w:spacing w:line="240" w:lineRule="auto"/>
              <w:rPr>
                <w:b/>
                <w:bCs/>
                <w:sz w:val="24"/>
                <w:lang w:val="en-US"/>
              </w:rPr>
            </w:pPr>
            <w:r w:rsidRPr="006800FA">
              <w:rPr>
                <w:b/>
                <w:bCs/>
                <w:sz w:val="24"/>
                <w:lang w:val="en-US"/>
              </w:rPr>
              <w:t xml:space="preserve">Metode </w:t>
            </w:r>
            <w:proofErr w:type="spellStart"/>
            <w:r w:rsidRPr="006800FA">
              <w:rPr>
                <w:b/>
                <w:bCs/>
                <w:sz w:val="24"/>
                <w:lang w:val="en-US"/>
              </w:rPr>
              <w:t>Pembayaran</w:t>
            </w:r>
            <w:proofErr w:type="spellEnd"/>
          </w:p>
        </w:tc>
      </w:tr>
      <w:tr w:rsidR="00235447" w14:paraId="5CF1FA10" w14:textId="77777777" w:rsidTr="00235447">
        <w:trPr>
          <w:trHeight w:val="827"/>
        </w:trPr>
        <w:tc>
          <w:tcPr>
            <w:tcW w:w="576" w:type="dxa"/>
          </w:tcPr>
          <w:p w14:paraId="7CA486E1" w14:textId="01735BF3" w:rsidR="00235447" w:rsidRDefault="008E2D64" w:rsidP="00235447">
            <w:pPr>
              <w:pStyle w:val="TableParagraph"/>
              <w:spacing w:line="273" w:lineRule="exact"/>
              <w:ind w:left="30"/>
              <w:jc w:val="left"/>
              <w:rPr>
                <w:sz w:val="24"/>
              </w:rPr>
            </w:pPr>
            <w:r>
              <w:rPr>
                <w:sz w:val="24"/>
                <w:lang w:val="en-US"/>
              </w:rPr>
              <w:t>9.</w:t>
            </w:r>
          </w:p>
        </w:tc>
        <w:tc>
          <w:tcPr>
            <w:tcW w:w="5029" w:type="dxa"/>
          </w:tcPr>
          <w:p w14:paraId="4ED75B73" w14:textId="77777777" w:rsidR="00235447" w:rsidRDefault="00235447" w:rsidP="00235447">
            <w:pPr>
              <w:pStyle w:val="TableParagraph"/>
              <w:spacing w:line="270" w:lineRule="atLeast"/>
              <w:ind w:left="107" w:right="506"/>
              <w:jc w:val="both"/>
              <w:rPr>
                <w:sz w:val="24"/>
              </w:rPr>
            </w:pPr>
            <w:r>
              <w:rPr>
                <w:sz w:val="24"/>
                <w:lang w:val="en-US"/>
              </w:rPr>
              <w:t xml:space="preserve">Tenaga </w:t>
            </w:r>
            <w:proofErr w:type="spellStart"/>
            <w:r>
              <w:rPr>
                <w:sz w:val="24"/>
                <w:lang w:val="en-US"/>
              </w:rPr>
              <w:t>penjual</w:t>
            </w:r>
            <w:proofErr w:type="spellEnd"/>
            <w:r>
              <w:rPr>
                <w:sz w:val="24"/>
                <w:lang w:val="en-US"/>
              </w:rPr>
              <w:t xml:space="preserve"> oleh</w:t>
            </w:r>
            <w:r>
              <w:rPr>
                <w:i/>
                <w:iCs/>
                <w:sz w:val="24"/>
                <w:lang w:val="en-US"/>
              </w:rPr>
              <w:t xml:space="preserve"> </w:t>
            </w:r>
            <w:r>
              <w:rPr>
                <w:sz w:val="24"/>
                <w:lang w:val="en-US"/>
              </w:rPr>
              <w:t xml:space="preserve">PT. King </w:t>
            </w:r>
            <w:proofErr w:type="spellStart"/>
            <w:r>
              <w:rPr>
                <w:sz w:val="24"/>
                <w:lang w:val="en-US"/>
              </w:rPr>
              <w:t>Teknologi</w:t>
            </w:r>
            <w:proofErr w:type="spellEnd"/>
            <w:r>
              <w:rPr>
                <w:sz w:val="24"/>
                <w:lang w:val="en-US"/>
              </w:rPr>
              <w:t xml:space="preserve"> Indonesia </w:t>
            </w:r>
            <w:proofErr w:type="spellStart"/>
            <w:r>
              <w:rPr>
                <w:sz w:val="24"/>
                <w:lang w:val="en-US"/>
              </w:rPr>
              <w:t>memberik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alternatif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pembayar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kepada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konsumen</w:t>
            </w:r>
            <w:proofErr w:type="spellEnd"/>
            <w:r>
              <w:rPr>
                <w:sz w:val="24"/>
                <w:lang w:val="en-US"/>
              </w:rPr>
              <w:t>.</w:t>
            </w:r>
          </w:p>
        </w:tc>
        <w:tc>
          <w:tcPr>
            <w:tcW w:w="482" w:type="dxa"/>
          </w:tcPr>
          <w:p w14:paraId="36DC3267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17" w:type="dxa"/>
          </w:tcPr>
          <w:p w14:paraId="38867B46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523" w:type="dxa"/>
          </w:tcPr>
          <w:p w14:paraId="1A340ED0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96" w:type="dxa"/>
          </w:tcPr>
          <w:p w14:paraId="5A2907FE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628" w:type="dxa"/>
          </w:tcPr>
          <w:p w14:paraId="73249195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</w:tr>
      <w:tr w:rsidR="00235447" w14:paraId="2FD69A57" w14:textId="77777777" w:rsidTr="00235447">
        <w:trPr>
          <w:trHeight w:val="827"/>
        </w:trPr>
        <w:tc>
          <w:tcPr>
            <w:tcW w:w="576" w:type="dxa"/>
          </w:tcPr>
          <w:p w14:paraId="4A13183F" w14:textId="50828CA0" w:rsidR="00235447" w:rsidRDefault="008E2D64" w:rsidP="00235447">
            <w:pPr>
              <w:pStyle w:val="TableParagraph"/>
              <w:spacing w:line="273" w:lineRule="exact"/>
              <w:ind w:left="30"/>
              <w:jc w:val="left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10</w:t>
            </w:r>
            <w:r w:rsidR="00235447">
              <w:rPr>
                <w:sz w:val="24"/>
                <w:lang w:val="en-US"/>
              </w:rPr>
              <w:t>.</w:t>
            </w:r>
          </w:p>
        </w:tc>
        <w:tc>
          <w:tcPr>
            <w:tcW w:w="5029" w:type="dxa"/>
          </w:tcPr>
          <w:p w14:paraId="5995F9F5" w14:textId="36703D6A" w:rsidR="00235447" w:rsidRDefault="00235447" w:rsidP="00235447">
            <w:pPr>
              <w:pStyle w:val="TableParagraph"/>
              <w:spacing w:line="270" w:lineRule="atLeast"/>
              <w:ind w:left="107" w:right="506"/>
              <w:jc w:val="both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 xml:space="preserve">PT. King </w:t>
            </w:r>
            <w:proofErr w:type="spellStart"/>
            <w:r>
              <w:rPr>
                <w:sz w:val="24"/>
                <w:lang w:val="en-US"/>
              </w:rPr>
              <w:t>Teknologi</w:t>
            </w:r>
            <w:proofErr w:type="spellEnd"/>
            <w:r>
              <w:rPr>
                <w:sz w:val="24"/>
                <w:lang w:val="en-US"/>
              </w:rPr>
              <w:t xml:space="preserve"> Indonesia </w:t>
            </w:r>
            <w:proofErr w:type="spellStart"/>
            <w:r>
              <w:rPr>
                <w:sz w:val="24"/>
                <w:lang w:val="en-US"/>
              </w:rPr>
              <w:t>menjami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keaman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transaksi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pembayar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r w:rsidR="007C0BA4">
              <w:rPr>
                <w:sz w:val="24"/>
                <w:lang w:val="en-US"/>
              </w:rPr>
              <w:t xml:space="preserve">pada </w:t>
            </w:r>
            <w:proofErr w:type="spellStart"/>
            <w:r w:rsidR="007C0BA4">
              <w:rPr>
                <w:sz w:val="24"/>
                <w:lang w:val="en-US"/>
              </w:rPr>
              <w:t>setiap</w:t>
            </w:r>
            <w:proofErr w:type="spellEnd"/>
            <w:r w:rsidR="007C0BA4">
              <w:rPr>
                <w:sz w:val="24"/>
                <w:lang w:val="en-US"/>
              </w:rPr>
              <w:t xml:space="preserve"> </w:t>
            </w:r>
            <w:proofErr w:type="spellStart"/>
            <w:r w:rsidR="007C0BA4">
              <w:rPr>
                <w:sz w:val="24"/>
                <w:lang w:val="en-US"/>
              </w:rPr>
              <w:t>produk</w:t>
            </w:r>
            <w:proofErr w:type="spellEnd"/>
            <w:r w:rsidR="007C0BA4">
              <w:rPr>
                <w:sz w:val="24"/>
                <w:lang w:val="en-US"/>
              </w:rPr>
              <w:t xml:space="preserve"> yang </w:t>
            </w:r>
            <w:proofErr w:type="spellStart"/>
            <w:r w:rsidR="007C0BA4">
              <w:rPr>
                <w:sz w:val="24"/>
                <w:lang w:val="en-US"/>
              </w:rPr>
              <w:t>dipesan</w:t>
            </w:r>
            <w:proofErr w:type="spellEnd"/>
            <w:r w:rsidR="007C0BA4">
              <w:rPr>
                <w:sz w:val="24"/>
                <w:lang w:val="en-US"/>
              </w:rPr>
              <w:t>.</w:t>
            </w:r>
          </w:p>
        </w:tc>
        <w:tc>
          <w:tcPr>
            <w:tcW w:w="482" w:type="dxa"/>
          </w:tcPr>
          <w:p w14:paraId="69A31A5F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17" w:type="dxa"/>
          </w:tcPr>
          <w:p w14:paraId="31379DB5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523" w:type="dxa"/>
          </w:tcPr>
          <w:p w14:paraId="3DA9F182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96" w:type="dxa"/>
          </w:tcPr>
          <w:p w14:paraId="3BA2F061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628" w:type="dxa"/>
          </w:tcPr>
          <w:p w14:paraId="74EC7F25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</w:tr>
    </w:tbl>
    <w:p w14:paraId="2B725988" w14:textId="5807C8C3" w:rsidR="00D618D1" w:rsidRDefault="00D618D1" w:rsidP="00F074CF">
      <w:pPr>
        <w:pStyle w:val="ListParagraph"/>
        <w:numPr>
          <w:ilvl w:val="0"/>
          <w:numId w:val="65"/>
        </w:numPr>
        <w:spacing w:line="480" w:lineRule="auto"/>
        <w:ind w:left="426" w:hanging="426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Keputusan </w:t>
      </w:r>
      <w:proofErr w:type="spellStart"/>
      <w:r>
        <w:rPr>
          <w:rFonts w:ascii="Times New Roman" w:hAnsi="Times New Roman" w:cs="Times New Roman"/>
          <w:sz w:val="24"/>
        </w:rPr>
        <w:t>Pembel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lang</w:t>
      </w:r>
      <w:proofErr w:type="spellEnd"/>
      <w:r w:rsidR="00B6291B">
        <w:rPr>
          <w:rFonts w:ascii="Times New Roman" w:hAnsi="Times New Roman" w:cs="Times New Roman"/>
          <w:sz w:val="24"/>
        </w:rPr>
        <w:t xml:space="preserve"> (Y)</w:t>
      </w:r>
    </w:p>
    <w:p w14:paraId="185366B7" w14:textId="1FD06913" w:rsidR="00385F18" w:rsidRPr="006800FA" w:rsidRDefault="00D618D1" w:rsidP="00F074CF">
      <w:pPr>
        <w:pStyle w:val="ListParagraph"/>
        <w:numPr>
          <w:ilvl w:val="0"/>
          <w:numId w:val="65"/>
        </w:numPr>
        <w:spacing w:line="480" w:lineRule="auto"/>
        <w:ind w:left="426" w:hanging="426"/>
        <w:jc w:val="both"/>
        <w:rPr>
          <w:rFonts w:ascii="Times New Roman" w:hAnsi="Times New Roman" w:cs="Times New Roman"/>
          <w:sz w:val="24"/>
        </w:rPr>
      </w:pPr>
      <w:r w:rsidRPr="006800FA">
        <w:rPr>
          <w:rFonts w:ascii="Times New Roman" w:hAnsi="Times New Roman" w:cs="Times New Roman"/>
          <w:i/>
          <w:iCs/>
          <w:sz w:val="24"/>
        </w:rPr>
        <w:lastRenderedPageBreak/>
        <w:t xml:space="preserve">Personal Selling </w:t>
      </w:r>
      <w:r w:rsidRPr="006800FA">
        <w:rPr>
          <w:rFonts w:ascii="Times New Roman" w:hAnsi="Times New Roman" w:cs="Times New Roman"/>
          <w:sz w:val="24"/>
        </w:rPr>
        <w:t>(</w:t>
      </w:r>
      <w:proofErr w:type="spellStart"/>
      <w:r w:rsidRPr="006800FA">
        <w:rPr>
          <w:rFonts w:ascii="Times New Roman" w:hAnsi="Times New Roman" w:cs="Times New Roman"/>
          <w:sz w:val="24"/>
        </w:rPr>
        <w:t>penjualan</w:t>
      </w:r>
      <w:proofErr w:type="spellEnd"/>
      <w:r w:rsidRPr="006800FA">
        <w:rPr>
          <w:rFonts w:ascii="Times New Roman" w:hAnsi="Times New Roman" w:cs="Times New Roman"/>
          <w:sz w:val="24"/>
        </w:rPr>
        <w:t xml:space="preserve"> personal)</w:t>
      </w:r>
      <w:r w:rsidR="00B6291B" w:rsidRPr="006800FA">
        <w:rPr>
          <w:rFonts w:ascii="Times New Roman" w:hAnsi="Times New Roman" w:cs="Times New Roman"/>
          <w:sz w:val="24"/>
        </w:rPr>
        <w:t xml:space="preserve"> (X1)</w:t>
      </w:r>
    </w:p>
    <w:tbl>
      <w:tblPr>
        <w:tblpPr w:leftFromText="180" w:rightFromText="180" w:vertAnchor="text" w:horzAnchor="margin" w:tblpY="126"/>
        <w:tblW w:w="8151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576"/>
        <w:gridCol w:w="5029"/>
        <w:gridCol w:w="482"/>
        <w:gridCol w:w="417"/>
        <w:gridCol w:w="523"/>
        <w:gridCol w:w="496"/>
        <w:gridCol w:w="628"/>
      </w:tblGrid>
      <w:tr w:rsidR="00235447" w14:paraId="784F2ADC" w14:textId="77777777" w:rsidTr="00235447">
        <w:trPr>
          <w:trHeight w:val="278"/>
        </w:trPr>
        <w:tc>
          <w:tcPr>
            <w:tcW w:w="576" w:type="dxa"/>
          </w:tcPr>
          <w:p w14:paraId="6434E011" w14:textId="77777777" w:rsidR="00235447" w:rsidRDefault="00235447" w:rsidP="00235447">
            <w:pPr>
              <w:pStyle w:val="TableParagraph"/>
              <w:spacing w:before="1" w:line="257" w:lineRule="exact"/>
              <w:ind w:left="107"/>
              <w:jc w:val="left"/>
              <w:rPr>
                <w:b/>
                <w:sz w:val="24"/>
              </w:rPr>
            </w:pPr>
            <w:r>
              <w:rPr>
                <w:b/>
                <w:sz w:val="24"/>
              </w:rPr>
              <w:t>NO</w:t>
            </w:r>
          </w:p>
        </w:tc>
        <w:tc>
          <w:tcPr>
            <w:tcW w:w="5029" w:type="dxa"/>
            <w:vMerge w:val="restart"/>
          </w:tcPr>
          <w:p w14:paraId="5B84CDA8" w14:textId="77777777" w:rsidR="00235447" w:rsidRDefault="00235447" w:rsidP="00235447">
            <w:pPr>
              <w:pStyle w:val="TableParagraph"/>
              <w:spacing w:before="1" w:line="257" w:lineRule="exact"/>
              <w:ind w:left="1673"/>
              <w:jc w:val="left"/>
              <w:rPr>
                <w:b/>
                <w:sz w:val="24"/>
              </w:rPr>
            </w:pPr>
            <w:r>
              <w:rPr>
                <w:b/>
                <w:sz w:val="24"/>
              </w:rPr>
              <w:t>PERTANYAAN</w:t>
            </w:r>
          </w:p>
        </w:tc>
        <w:tc>
          <w:tcPr>
            <w:tcW w:w="2546" w:type="dxa"/>
            <w:gridSpan w:val="5"/>
          </w:tcPr>
          <w:p w14:paraId="10D28BF0" w14:textId="77777777" w:rsidR="00235447" w:rsidRDefault="00235447" w:rsidP="00235447">
            <w:pPr>
              <w:pStyle w:val="TableParagraph"/>
              <w:spacing w:before="1" w:line="257" w:lineRule="exact"/>
              <w:ind w:left="211"/>
              <w:jc w:val="left"/>
              <w:rPr>
                <w:b/>
                <w:sz w:val="24"/>
              </w:rPr>
            </w:pPr>
            <w:r>
              <w:rPr>
                <w:b/>
                <w:sz w:val="24"/>
              </w:rPr>
              <w:t>BOBOT</w:t>
            </w:r>
            <w:r>
              <w:rPr>
                <w:b/>
                <w:spacing w:val="-1"/>
                <w:sz w:val="24"/>
              </w:rPr>
              <w:t xml:space="preserve"> </w:t>
            </w:r>
            <w:r>
              <w:rPr>
                <w:b/>
                <w:sz w:val="24"/>
              </w:rPr>
              <w:t>JAWABAN</w:t>
            </w:r>
          </w:p>
        </w:tc>
      </w:tr>
      <w:tr w:rsidR="00235447" w14:paraId="710D4569" w14:textId="77777777" w:rsidTr="00235447">
        <w:trPr>
          <w:trHeight w:val="275"/>
        </w:trPr>
        <w:tc>
          <w:tcPr>
            <w:tcW w:w="576" w:type="dxa"/>
          </w:tcPr>
          <w:p w14:paraId="102C2E5D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0"/>
              </w:rPr>
            </w:pPr>
          </w:p>
        </w:tc>
        <w:tc>
          <w:tcPr>
            <w:tcW w:w="5029" w:type="dxa"/>
            <w:vMerge/>
          </w:tcPr>
          <w:p w14:paraId="09FB63C1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0"/>
              </w:rPr>
            </w:pPr>
          </w:p>
        </w:tc>
        <w:tc>
          <w:tcPr>
            <w:tcW w:w="482" w:type="dxa"/>
          </w:tcPr>
          <w:p w14:paraId="0C2E9EE9" w14:textId="77777777" w:rsidR="00235447" w:rsidRDefault="00235447" w:rsidP="00235447">
            <w:pPr>
              <w:pStyle w:val="TableParagraph"/>
              <w:spacing w:line="256" w:lineRule="exact"/>
              <w:ind w:left="107"/>
              <w:jc w:val="left"/>
              <w:rPr>
                <w:sz w:val="24"/>
              </w:rPr>
            </w:pPr>
            <w:r>
              <w:rPr>
                <w:sz w:val="24"/>
              </w:rPr>
              <w:t>5</w:t>
            </w:r>
          </w:p>
        </w:tc>
        <w:tc>
          <w:tcPr>
            <w:tcW w:w="417" w:type="dxa"/>
          </w:tcPr>
          <w:p w14:paraId="7393022B" w14:textId="77777777" w:rsidR="00235447" w:rsidRDefault="00235447" w:rsidP="00235447">
            <w:pPr>
              <w:pStyle w:val="TableParagraph"/>
              <w:spacing w:line="256" w:lineRule="exact"/>
              <w:ind w:left="108"/>
              <w:jc w:val="left"/>
              <w:rPr>
                <w:sz w:val="24"/>
              </w:rPr>
            </w:pPr>
            <w:r>
              <w:rPr>
                <w:sz w:val="24"/>
              </w:rPr>
              <w:t>4</w:t>
            </w:r>
          </w:p>
        </w:tc>
        <w:tc>
          <w:tcPr>
            <w:tcW w:w="523" w:type="dxa"/>
          </w:tcPr>
          <w:p w14:paraId="69C72E4B" w14:textId="77777777" w:rsidR="00235447" w:rsidRDefault="00235447" w:rsidP="00235447">
            <w:pPr>
              <w:pStyle w:val="TableParagraph"/>
              <w:spacing w:line="256" w:lineRule="exact"/>
              <w:ind w:left="109"/>
              <w:jc w:val="left"/>
              <w:rPr>
                <w:sz w:val="24"/>
              </w:rPr>
            </w:pPr>
            <w:r>
              <w:rPr>
                <w:sz w:val="24"/>
              </w:rPr>
              <w:t>3</w:t>
            </w:r>
          </w:p>
        </w:tc>
        <w:tc>
          <w:tcPr>
            <w:tcW w:w="496" w:type="dxa"/>
          </w:tcPr>
          <w:p w14:paraId="1947EB0F" w14:textId="77777777" w:rsidR="00235447" w:rsidRDefault="00235447" w:rsidP="00235447">
            <w:pPr>
              <w:pStyle w:val="TableParagraph"/>
              <w:spacing w:line="256" w:lineRule="exact"/>
              <w:ind w:left="107"/>
              <w:jc w:val="left"/>
              <w:rPr>
                <w:sz w:val="24"/>
              </w:rPr>
            </w:pPr>
            <w:r>
              <w:rPr>
                <w:sz w:val="24"/>
              </w:rPr>
              <w:t>2</w:t>
            </w:r>
          </w:p>
        </w:tc>
        <w:tc>
          <w:tcPr>
            <w:tcW w:w="628" w:type="dxa"/>
          </w:tcPr>
          <w:p w14:paraId="771162EE" w14:textId="77777777" w:rsidR="00235447" w:rsidRDefault="00235447" w:rsidP="00235447">
            <w:pPr>
              <w:pStyle w:val="TableParagraph"/>
              <w:spacing w:line="256" w:lineRule="exact"/>
              <w:ind w:left="110"/>
              <w:jc w:val="left"/>
              <w:rPr>
                <w:sz w:val="24"/>
              </w:rPr>
            </w:pPr>
            <w:r>
              <w:rPr>
                <w:sz w:val="24"/>
              </w:rPr>
              <w:t>1</w:t>
            </w:r>
          </w:p>
        </w:tc>
      </w:tr>
      <w:tr w:rsidR="00235447" w14:paraId="6834AA43" w14:textId="77777777" w:rsidTr="00235447">
        <w:trPr>
          <w:trHeight w:val="275"/>
        </w:trPr>
        <w:tc>
          <w:tcPr>
            <w:tcW w:w="576" w:type="dxa"/>
          </w:tcPr>
          <w:p w14:paraId="252CBE37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0"/>
              </w:rPr>
            </w:pPr>
          </w:p>
        </w:tc>
        <w:tc>
          <w:tcPr>
            <w:tcW w:w="5029" w:type="dxa"/>
            <w:vMerge/>
          </w:tcPr>
          <w:p w14:paraId="4089FB34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0"/>
              </w:rPr>
            </w:pPr>
          </w:p>
        </w:tc>
        <w:tc>
          <w:tcPr>
            <w:tcW w:w="482" w:type="dxa"/>
          </w:tcPr>
          <w:p w14:paraId="0876CEB7" w14:textId="77777777" w:rsidR="00235447" w:rsidRDefault="00235447" w:rsidP="00235447">
            <w:pPr>
              <w:pStyle w:val="TableParagraph"/>
              <w:spacing w:line="256" w:lineRule="exact"/>
              <w:ind w:left="107"/>
              <w:jc w:val="left"/>
              <w:rPr>
                <w:sz w:val="24"/>
              </w:rPr>
            </w:pPr>
            <w:r>
              <w:rPr>
                <w:sz w:val="24"/>
              </w:rPr>
              <w:t>SS</w:t>
            </w:r>
          </w:p>
        </w:tc>
        <w:tc>
          <w:tcPr>
            <w:tcW w:w="417" w:type="dxa"/>
          </w:tcPr>
          <w:p w14:paraId="50E4E745" w14:textId="77777777" w:rsidR="00235447" w:rsidRDefault="00235447" w:rsidP="00235447">
            <w:pPr>
              <w:pStyle w:val="TableParagraph"/>
              <w:spacing w:line="256" w:lineRule="exact"/>
              <w:ind w:left="108"/>
              <w:jc w:val="left"/>
              <w:rPr>
                <w:sz w:val="24"/>
              </w:rPr>
            </w:pPr>
            <w:r>
              <w:rPr>
                <w:w w:val="99"/>
                <w:sz w:val="24"/>
              </w:rPr>
              <w:t>S</w:t>
            </w:r>
          </w:p>
        </w:tc>
        <w:tc>
          <w:tcPr>
            <w:tcW w:w="523" w:type="dxa"/>
          </w:tcPr>
          <w:p w14:paraId="78892305" w14:textId="77777777" w:rsidR="00235447" w:rsidRPr="00662310" w:rsidRDefault="00235447" w:rsidP="00235447">
            <w:pPr>
              <w:pStyle w:val="TableParagraph"/>
              <w:spacing w:line="256" w:lineRule="exact"/>
              <w:ind w:left="109"/>
              <w:jc w:val="left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N</w:t>
            </w:r>
          </w:p>
        </w:tc>
        <w:tc>
          <w:tcPr>
            <w:tcW w:w="496" w:type="dxa"/>
          </w:tcPr>
          <w:p w14:paraId="401178AB" w14:textId="77777777" w:rsidR="00235447" w:rsidRDefault="00235447" w:rsidP="00235447">
            <w:pPr>
              <w:pStyle w:val="TableParagraph"/>
              <w:spacing w:line="256" w:lineRule="exact"/>
              <w:ind w:left="107"/>
              <w:jc w:val="left"/>
              <w:rPr>
                <w:sz w:val="24"/>
              </w:rPr>
            </w:pPr>
            <w:r>
              <w:rPr>
                <w:sz w:val="24"/>
              </w:rPr>
              <w:t>TS</w:t>
            </w:r>
          </w:p>
        </w:tc>
        <w:tc>
          <w:tcPr>
            <w:tcW w:w="628" w:type="dxa"/>
          </w:tcPr>
          <w:p w14:paraId="794F09B7" w14:textId="77777777" w:rsidR="00235447" w:rsidRDefault="00235447" w:rsidP="00235447">
            <w:pPr>
              <w:pStyle w:val="TableParagraph"/>
              <w:spacing w:line="256" w:lineRule="exact"/>
              <w:ind w:left="110"/>
              <w:jc w:val="left"/>
              <w:rPr>
                <w:sz w:val="24"/>
              </w:rPr>
            </w:pPr>
            <w:r>
              <w:rPr>
                <w:sz w:val="24"/>
              </w:rPr>
              <w:t>STS</w:t>
            </w:r>
          </w:p>
        </w:tc>
      </w:tr>
      <w:tr w:rsidR="00235447" w14:paraId="6ABF67F1" w14:textId="77777777" w:rsidTr="00235447">
        <w:trPr>
          <w:trHeight w:val="275"/>
        </w:trPr>
        <w:tc>
          <w:tcPr>
            <w:tcW w:w="576" w:type="dxa"/>
          </w:tcPr>
          <w:p w14:paraId="4774C50D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0"/>
              </w:rPr>
            </w:pPr>
          </w:p>
        </w:tc>
        <w:tc>
          <w:tcPr>
            <w:tcW w:w="7575" w:type="dxa"/>
            <w:gridSpan w:val="6"/>
          </w:tcPr>
          <w:p w14:paraId="65B84F19" w14:textId="77777777" w:rsidR="00235447" w:rsidRPr="00385F18" w:rsidRDefault="00235447" w:rsidP="00235447">
            <w:pPr>
              <w:pStyle w:val="TableParagraph"/>
              <w:spacing w:line="256" w:lineRule="exact"/>
              <w:ind w:left="961" w:right="952"/>
              <w:rPr>
                <w:b/>
                <w:bCs/>
                <w:sz w:val="24"/>
                <w:lang w:val="en-US"/>
              </w:rPr>
            </w:pPr>
            <w:proofErr w:type="spellStart"/>
            <w:r w:rsidRPr="00385F18">
              <w:rPr>
                <w:b/>
                <w:bCs/>
                <w:sz w:val="24"/>
                <w:lang w:val="en-US"/>
              </w:rPr>
              <w:t>Wiraniaga</w:t>
            </w:r>
            <w:proofErr w:type="spellEnd"/>
          </w:p>
        </w:tc>
      </w:tr>
      <w:tr w:rsidR="00235447" w14:paraId="0AE9E831" w14:textId="77777777" w:rsidTr="00235447">
        <w:trPr>
          <w:trHeight w:val="827"/>
        </w:trPr>
        <w:tc>
          <w:tcPr>
            <w:tcW w:w="576" w:type="dxa"/>
          </w:tcPr>
          <w:p w14:paraId="4C037E0A" w14:textId="77777777" w:rsidR="00235447" w:rsidRDefault="00235447" w:rsidP="00235447">
            <w:pPr>
              <w:pStyle w:val="TableParagraph"/>
              <w:spacing w:line="273" w:lineRule="exact"/>
              <w:ind w:left="30"/>
              <w:jc w:val="left"/>
              <w:rPr>
                <w:sz w:val="24"/>
              </w:rPr>
            </w:pPr>
            <w:r>
              <w:rPr>
                <w:sz w:val="24"/>
              </w:rPr>
              <w:t>1.</w:t>
            </w:r>
          </w:p>
        </w:tc>
        <w:tc>
          <w:tcPr>
            <w:tcW w:w="5029" w:type="dxa"/>
          </w:tcPr>
          <w:p w14:paraId="3D071847" w14:textId="2649527D" w:rsidR="00235447" w:rsidRPr="00C948D8" w:rsidRDefault="00385F18" w:rsidP="00235447">
            <w:pPr>
              <w:pStyle w:val="TableParagraph"/>
              <w:spacing w:line="270" w:lineRule="atLeast"/>
              <w:ind w:left="107" w:right="506"/>
              <w:jc w:val="both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 xml:space="preserve">Tenaga </w:t>
            </w:r>
            <w:proofErr w:type="spellStart"/>
            <w:r>
              <w:rPr>
                <w:sz w:val="24"/>
                <w:lang w:val="en-US"/>
              </w:rPr>
              <w:t>penjual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memberik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kes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hangat</w:t>
            </w:r>
            <w:proofErr w:type="spellEnd"/>
            <w:r>
              <w:rPr>
                <w:sz w:val="24"/>
                <w:lang w:val="en-US"/>
              </w:rPr>
              <w:t xml:space="preserve"> dan </w:t>
            </w:r>
            <w:proofErr w:type="spellStart"/>
            <w:r>
              <w:rPr>
                <w:sz w:val="24"/>
                <w:lang w:val="en-US"/>
              </w:rPr>
              <w:t>ramah</w:t>
            </w:r>
            <w:proofErr w:type="spellEnd"/>
            <w:r>
              <w:rPr>
                <w:sz w:val="24"/>
                <w:lang w:val="en-US"/>
              </w:rPr>
              <w:t xml:space="preserve"> pada </w:t>
            </w:r>
            <w:proofErr w:type="spellStart"/>
            <w:r>
              <w:rPr>
                <w:sz w:val="24"/>
                <w:lang w:val="en-US"/>
              </w:rPr>
              <w:t>saat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saya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pertama</w:t>
            </w:r>
            <w:proofErr w:type="spellEnd"/>
            <w:r>
              <w:rPr>
                <w:sz w:val="24"/>
                <w:lang w:val="en-US"/>
              </w:rPr>
              <w:t xml:space="preserve"> kali </w:t>
            </w:r>
            <w:proofErr w:type="spellStart"/>
            <w:r>
              <w:rPr>
                <w:sz w:val="24"/>
                <w:lang w:val="en-US"/>
              </w:rPr>
              <w:t>bertemu</w:t>
            </w:r>
            <w:proofErr w:type="spellEnd"/>
            <w:r>
              <w:rPr>
                <w:sz w:val="24"/>
                <w:lang w:val="en-US"/>
              </w:rPr>
              <w:t>.</w:t>
            </w:r>
          </w:p>
        </w:tc>
        <w:tc>
          <w:tcPr>
            <w:tcW w:w="482" w:type="dxa"/>
          </w:tcPr>
          <w:p w14:paraId="543B430B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17" w:type="dxa"/>
          </w:tcPr>
          <w:p w14:paraId="0087E261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523" w:type="dxa"/>
          </w:tcPr>
          <w:p w14:paraId="78044D7F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96" w:type="dxa"/>
          </w:tcPr>
          <w:p w14:paraId="581DEC0F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628" w:type="dxa"/>
          </w:tcPr>
          <w:p w14:paraId="0EF5E8A0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</w:tr>
      <w:tr w:rsidR="00235447" w14:paraId="2043E65C" w14:textId="77777777" w:rsidTr="00235447">
        <w:trPr>
          <w:trHeight w:val="784"/>
        </w:trPr>
        <w:tc>
          <w:tcPr>
            <w:tcW w:w="576" w:type="dxa"/>
          </w:tcPr>
          <w:p w14:paraId="4A7D5DC4" w14:textId="77777777" w:rsidR="00235447" w:rsidRDefault="00235447" w:rsidP="00235447">
            <w:pPr>
              <w:pStyle w:val="TableParagraph"/>
              <w:spacing w:line="273" w:lineRule="exact"/>
              <w:ind w:left="30"/>
              <w:jc w:val="left"/>
              <w:rPr>
                <w:sz w:val="24"/>
              </w:rPr>
            </w:pPr>
            <w:r>
              <w:rPr>
                <w:sz w:val="24"/>
              </w:rPr>
              <w:t>2.</w:t>
            </w:r>
          </w:p>
        </w:tc>
        <w:tc>
          <w:tcPr>
            <w:tcW w:w="5029" w:type="dxa"/>
          </w:tcPr>
          <w:p w14:paraId="46830A5C" w14:textId="5B3A149B" w:rsidR="00235447" w:rsidRPr="00C948D8" w:rsidRDefault="00385F18" w:rsidP="00235447">
            <w:pPr>
              <w:pStyle w:val="TableParagraph"/>
              <w:spacing w:line="240" w:lineRule="auto"/>
              <w:ind w:left="107" w:right="546"/>
              <w:jc w:val="both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 xml:space="preserve">Tenaga </w:t>
            </w:r>
            <w:proofErr w:type="spellStart"/>
            <w:r>
              <w:rPr>
                <w:sz w:val="24"/>
                <w:lang w:val="en-US"/>
              </w:rPr>
              <w:t>penjual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berpenampil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menarik</w:t>
            </w:r>
            <w:proofErr w:type="spellEnd"/>
            <w:r>
              <w:rPr>
                <w:sz w:val="24"/>
                <w:lang w:val="en-US"/>
              </w:rPr>
              <w:t xml:space="preserve"> Ketika </w:t>
            </w:r>
            <w:proofErr w:type="spellStart"/>
            <w:r>
              <w:rPr>
                <w:sz w:val="24"/>
                <w:lang w:val="en-US"/>
              </w:rPr>
              <w:t>bertemu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deng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konsumen</w:t>
            </w:r>
            <w:proofErr w:type="spellEnd"/>
            <w:r>
              <w:rPr>
                <w:sz w:val="24"/>
                <w:lang w:val="en-US"/>
              </w:rPr>
              <w:t>.</w:t>
            </w:r>
          </w:p>
        </w:tc>
        <w:tc>
          <w:tcPr>
            <w:tcW w:w="482" w:type="dxa"/>
          </w:tcPr>
          <w:p w14:paraId="2C314350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17" w:type="dxa"/>
          </w:tcPr>
          <w:p w14:paraId="78F0305F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523" w:type="dxa"/>
          </w:tcPr>
          <w:p w14:paraId="317CA453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96" w:type="dxa"/>
          </w:tcPr>
          <w:p w14:paraId="15B8C8B7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628" w:type="dxa"/>
          </w:tcPr>
          <w:p w14:paraId="6CF8CFAC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</w:tr>
      <w:tr w:rsidR="00385F18" w14:paraId="0D678C5A" w14:textId="77777777" w:rsidTr="00385F18">
        <w:trPr>
          <w:trHeight w:val="336"/>
        </w:trPr>
        <w:tc>
          <w:tcPr>
            <w:tcW w:w="576" w:type="dxa"/>
          </w:tcPr>
          <w:p w14:paraId="4C7A7069" w14:textId="77777777" w:rsidR="00385F18" w:rsidRDefault="00385F18" w:rsidP="00235447">
            <w:pPr>
              <w:pStyle w:val="TableParagraph"/>
              <w:spacing w:line="273" w:lineRule="exact"/>
              <w:ind w:left="30"/>
              <w:jc w:val="left"/>
              <w:rPr>
                <w:sz w:val="24"/>
              </w:rPr>
            </w:pPr>
          </w:p>
        </w:tc>
        <w:tc>
          <w:tcPr>
            <w:tcW w:w="7575" w:type="dxa"/>
            <w:gridSpan w:val="6"/>
          </w:tcPr>
          <w:p w14:paraId="25717A24" w14:textId="23F49F6A" w:rsidR="00385F18" w:rsidRPr="00385F18" w:rsidRDefault="00385F18" w:rsidP="00F87FF8">
            <w:pPr>
              <w:pStyle w:val="TableParagraph"/>
              <w:tabs>
                <w:tab w:val="left" w:pos="2904"/>
              </w:tabs>
              <w:spacing w:line="240" w:lineRule="auto"/>
              <w:rPr>
                <w:b/>
                <w:bCs/>
                <w:sz w:val="24"/>
                <w:lang w:val="en-US"/>
              </w:rPr>
            </w:pPr>
            <w:proofErr w:type="spellStart"/>
            <w:r w:rsidRPr="00385F18">
              <w:rPr>
                <w:b/>
                <w:bCs/>
                <w:sz w:val="24"/>
                <w:lang w:val="en-US"/>
              </w:rPr>
              <w:t>Demonstrasi</w:t>
            </w:r>
            <w:proofErr w:type="spellEnd"/>
          </w:p>
        </w:tc>
      </w:tr>
      <w:tr w:rsidR="00235447" w14:paraId="75B83890" w14:textId="77777777" w:rsidTr="00235447">
        <w:trPr>
          <w:trHeight w:val="784"/>
        </w:trPr>
        <w:tc>
          <w:tcPr>
            <w:tcW w:w="576" w:type="dxa"/>
          </w:tcPr>
          <w:p w14:paraId="67E9080C" w14:textId="77777777" w:rsidR="00235447" w:rsidRPr="00997218" w:rsidRDefault="00235447" w:rsidP="00235447">
            <w:pPr>
              <w:pStyle w:val="TableParagraph"/>
              <w:spacing w:line="273" w:lineRule="exact"/>
              <w:ind w:left="30"/>
              <w:jc w:val="left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3.</w:t>
            </w:r>
          </w:p>
        </w:tc>
        <w:tc>
          <w:tcPr>
            <w:tcW w:w="5029" w:type="dxa"/>
          </w:tcPr>
          <w:p w14:paraId="18725307" w14:textId="77777777" w:rsidR="00385F18" w:rsidRPr="00385F18" w:rsidRDefault="00385F18" w:rsidP="00385F18">
            <w:pPr>
              <w:pStyle w:val="TableParagraph"/>
              <w:spacing w:line="240" w:lineRule="auto"/>
              <w:ind w:left="107" w:right="546"/>
              <w:jc w:val="both"/>
              <w:rPr>
                <w:sz w:val="24"/>
              </w:rPr>
            </w:pPr>
            <w:r>
              <w:rPr>
                <w:sz w:val="24"/>
                <w:lang w:val="en-US"/>
              </w:rPr>
              <w:t xml:space="preserve">Tenaga </w:t>
            </w:r>
            <w:proofErr w:type="spellStart"/>
            <w:r>
              <w:rPr>
                <w:sz w:val="24"/>
                <w:lang w:val="en-US"/>
              </w:rPr>
              <w:t>penjual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menjelask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informasi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deng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baik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dalam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menawark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produk</w:t>
            </w:r>
            <w:proofErr w:type="spellEnd"/>
            <w:r>
              <w:rPr>
                <w:sz w:val="24"/>
                <w:lang w:val="en-US"/>
              </w:rPr>
              <w:t xml:space="preserve"> PT. King </w:t>
            </w:r>
            <w:proofErr w:type="spellStart"/>
            <w:r>
              <w:rPr>
                <w:sz w:val="24"/>
                <w:lang w:val="en-US"/>
              </w:rPr>
              <w:t>Teknologi</w:t>
            </w:r>
            <w:proofErr w:type="spellEnd"/>
            <w:r>
              <w:rPr>
                <w:sz w:val="24"/>
                <w:lang w:val="en-US"/>
              </w:rPr>
              <w:t xml:space="preserve"> Indonesia</w:t>
            </w:r>
          </w:p>
          <w:p w14:paraId="71E6B023" w14:textId="73FF5ABF" w:rsidR="00235447" w:rsidRDefault="00235447" w:rsidP="00235447">
            <w:pPr>
              <w:pStyle w:val="TableParagraph"/>
              <w:spacing w:line="240" w:lineRule="auto"/>
              <w:ind w:left="107" w:right="546"/>
              <w:jc w:val="both"/>
              <w:rPr>
                <w:sz w:val="24"/>
                <w:lang w:val="en-US"/>
              </w:rPr>
            </w:pPr>
          </w:p>
        </w:tc>
        <w:tc>
          <w:tcPr>
            <w:tcW w:w="482" w:type="dxa"/>
          </w:tcPr>
          <w:p w14:paraId="3A00319E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17" w:type="dxa"/>
          </w:tcPr>
          <w:p w14:paraId="347C3A77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523" w:type="dxa"/>
          </w:tcPr>
          <w:p w14:paraId="1CDBA653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96" w:type="dxa"/>
          </w:tcPr>
          <w:p w14:paraId="31886F62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628" w:type="dxa"/>
          </w:tcPr>
          <w:p w14:paraId="5A25C30A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</w:tr>
      <w:tr w:rsidR="00235447" w14:paraId="1E32CB00" w14:textId="77777777" w:rsidTr="00235447">
        <w:trPr>
          <w:trHeight w:val="579"/>
        </w:trPr>
        <w:tc>
          <w:tcPr>
            <w:tcW w:w="576" w:type="dxa"/>
          </w:tcPr>
          <w:p w14:paraId="375ED5AA" w14:textId="77777777" w:rsidR="00235447" w:rsidRPr="00997218" w:rsidRDefault="00235447" w:rsidP="00235447">
            <w:pPr>
              <w:pStyle w:val="TableParagraph"/>
              <w:spacing w:line="273" w:lineRule="exact"/>
              <w:ind w:left="30"/>
              <w:jc w:val="left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4.</w:t>
            </w:r>
          </w:p>
        </w:tc>
        <w:tc>
          <w:tcPr>
            <w:tcW w:w="5029" w:type="dxa"/>
          </w:tcPr>
          <w:p w14:paraId="4C379D38" w14:textId="7BD6E2E2" w:rsidR="00235447" w:rsidRDefault="00385F18" w:rsidP="00235447">
            <w:pPr>
              <w:pStyle w:val="TableParagraph"/>
              <w:spacing w:line="240" w:lineRule="auto"/>
              <w:ind w:left="107" w:right="546"/>
              <w:jc w:val="both"/>
              <w:rPr>
                <w:sz w:val="24"/>
                <w:lang w:val="en-US"/>
              </w:rPr>
            </w:pPr>
            <w:proofErr w:type="spellStart"/>
            <w:r>
              <w:rPr>
                <w:sz w:val="24"/>
                <w:lang w:val="en-US"/>
              </w:rPr>
              <w:t>Komunikasi</w:t>
            </w:r>
            <w:proofErr w:type="spellEnd"/>
            <w:r>
              <w:rPr>
                <w:sz w:val="24"/>
                <w:lang w:val="en-US"/>
              </w:rPr>
              <w:t xml:space="preserve"> yang </w:t>
            </w:r>
            <w:proofErr w:type="spellStart"/>
            <w:r>
              <w:rPr>
                <w:sz w:val="24"/>
                <w:lang w:val="en-US"/>
              </w:rPr>
              <w:t>baik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tenaga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penjual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membuat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saya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tertarik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produk</w:t>
            </w:r>
            <w:proofErr w:type="spellEnd"/>
            <w:r>
              <w:rPr>
                <w:sz w:val="24"/>
                <w:lang w:val="en-US"/>
              </w:rPr>
              <w:t xml:space="preserve"> PT. King </w:t>
            </w:r>
            <w:proofErr w:type="spellStart"/>
            <w:r>
              <w:rPr>
                <w:sz w:val="24"/>
                <w:lang w:val="en-US"/>
              </w:rPr>
              <w:t>Teknologi</w:t>
            </w:r>
            <w:proofErr w:type="spellEnd"/>
            <w:r>
              <w:rPr>
                <w:sz w:val="24"/>
                <w:lang w:val="en-US"/>
              </w:rPr>
              <w:t xml:space="preserve"> Indonesia</w:t>
            </w:r>
          </w:p>
        </w:tc>
        <w:tc>
          <w:tcPr>
            <w:tcW w:w="482" w:type="dxa"/>
          </w:tcPr>
          <w:p w14:paraId="0C974B9B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17" w:type="dxa"/>
          </w:tcPr>
          <w:p w14:paraId="233C401E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523" w:type="dxa"/>
          </w:tcPr>
          <w:p w14:paraId="59748B53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96" w:type="dxa"/>
          </w:tcPr>
          <w:p w14:paraId="6711D37B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628" w:type="dxa"/>
          </w:tcPr>
          <w:p w14:paraId="31EAF7D7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</w:tr>
      <w:tr w:rsidR="00235447" w14:paraId="0AFE270F" w14:textId="77777777" w:rsidTr="00235447">
        <w:trPr>
          <w:trHeight w:val="275"/>
        </w:trPr>
        <w:tc>
          <w:tcPr>
            <w:tcW w:w="576" w:type="dxa"/>
          </w:tcPr>
          <w:p w14:paraId="1DA274F3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0"/>
              </w:rPr>
            </w:pPr>
          </w:p>
        </w:tc>
        <w:tc>
          <w:tcPr>
            <w:tcW w:w="7575" w:type="dxa"/>
            <w:gridSpan w:val="6"/>
          </w:tcPr>
          <w:p w14:paraId="7C6D5FB9" w14:textId="77777777" w:rsidR="00235447" w:rsidRPr="00385F18" w:rsidRDefault="00235447" w:rsidP="00235447">
            <w:pPr>
              <w:pStyle w:val="TableParagraph"/>
              <w:spacing w:line="256" w:lineRule="exact"/>
              <w:ind w:left="961" w:right="952"/>
              <w:rPr>
                <w:b/>
                <w:bCs/>
                <w:sz w:val="24"/>
                <w:lang w:val="en-US"/>
              </w:rPr>
            </w:pPr>
            <w:proofErr w:type="spellStart"/>
            <w:r w:rsidRPr="00385F18">
              <w:rPr>
                <w:b/>
                <w:bCs/>
                <w:sz w:val="24"/>
                <w:lang w:val="en-US"/>
              </w:rPr>
              <w:t>Bernegosiasi</w:t>
            </w:r>
            <w:proofErr w:type="spellEnd"/>
            <w:r w:rsidRPr="00385F18">
              <w:rPr>
                <w:b/>
                <w:bCs/>
                <w:sz w:val="24"/>
                <w:lang w:val="en-US"/>
              </w:rPr>
              <w:t xml:space="preserve"> </w:t>
            </w:r>
          </w:p>
        </w:tc>
      </w:tr>
      <w:tr w:rsidR="00235447" w14:paraId="09219FAB" w14:textId="77777777" w:rsidTr="00235447">
        <w:trPr>
          <w:trHeight w:val="997"/>
        </w:trPr>
        <w:tc>
          <w:tcPr>
            <w:tcW w:w="576" w:type="dxa"/>
          </w:tcPr>
          <w:p w14:paraId="532D1ED3" w14:textId="77777777" w:rsidR="00235447" w:rsidRDefault="00235447" w:rsidP="00235447">
            <w:pPr>
              <w:pStyle w:val="TableParagraph"/>
              <w:spacing w:line="273" w:lineRule="exact"/>
              <w:ind w:left="30"/>
              <w:jc w:val="left"/>
              <w:rPr>
                <w:sz w:val="24"/>
              </w:rPr>
            </w:pPr>
            <w:r>
              <w:rPr>
                <w:sz w:val="24"/>
                <w:lang w:val="en-US"/>
              </w:rPr>
              <w:t>5</w:t>
            </w:r>
            <w:r>
              <w:rPr>
                <w:sz w:val="24"/>
              </w:rPr>
              <w:t>.</w:t>
            </w:r>
          </w:p>
        </w:tc>
        <w:tc>
          <w:tcPr>
            <w:tcW w:w="5029" w:type="dxa"/>
          </w:tcPr>
          <w:p w14:paraId="05045D39" w14:textId="77777777" w:rsidR="00235447" w:rsidRPr="00C948D8" w:rsidRDefault="00235447" w:rsidP="00235447">
            <w:pPr>
              <w:pStyle w:val="TableParagraph"/>
              <w:spacing w:line="270" w:lineRule="atLeast"/>
              <w:ind w:left="107" w:right="506"/>
              <w:jc w:val="both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 xml:space="preserve">Jika </w:t>
            </w:r>
            <w:proofErr w:type="spellStart"/>
            <w:r>
              <w:rPr>
                <w:sz w:val="24"/>
                <w:lang w:val="en-US"/>
              </w:rPr>
              <w:t>ada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komplai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tenaga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penjual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mampu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menjelask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produk</w:t>
            </w:r>
            <w:proofErr w:type="spellEnd"/>
            <w:r>
              <w:rPr>
                <w:sz w:val="24"/>
                <w:lang w:val="en-US"/>
              </w:rPr>
              <w:t xml:space="preserve"> PT. King </w:t>
            </w:r>
            <w:proofErr w:type="spellStart"/>
            <w:r>
              <w:rPr>
                <w:sz w:val="24"/>
                <w:lang w:val="en-US"/>
              </w:rPr>
              <w:t>Teknologi</w:t>
            </w:r>
            <w:proofErr w:type="spellEnd"/>
            <w:r>
              <w:rPr>
                <w:sz w:val="24"/>
                <w:lang w:val="en-US"/>
              </w:rPr>
              <w:t xml:space="preserve"> Indonesia </w:t>
            </w:r>
            <w:proofErr w:type="spellStart"/>
            <w:r>
              <w:rPr>
                <w:sz w:val="24"/>
                <w:lang w:val="en-US"/>
              </w:rPr>
              <w:t>merupak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produk</w:t>
            </w:r>
            <w:proofErr w:type="spellEnd"/>
            <w:r>
              <w:rPr>
                <w:sz w:val="24"/>
                <w:lang w:val="en-US"/>
              </w:rPr>
              <w:t xml:space="preserve"> yang </w:t>
            </w:r>
            <w:proofErr w:type="spellStart"/>
            <w:r>
              <w:rPr>
                <w:sz w:val="24"/>
                <w:lang w:val="en-US"/>
              </w:rPr>
              <w:t>unggul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</w:p>
        </w:tc>
        <w:tc>
          <w:tcPr>
            <w:tcW w:w="482" w:type="dxa"/>
          </w:tcPr>
          <w:p w14:paraId="1378FBA6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17" w:type="dxa"/>
          </w:tcPr>
          <w:p w14:paraId="235ABBAA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523" w:type="dxa"/>
          </w:tcPr>
          <w:p w14:paraId="6ADE309D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96" w:type="dxa"/>
          </w:tcPr>
          <w:p w14:paraId="68FBD84A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628" w:type="dxa"/>
          </w:tcPr>
          <w:p w14:paraId="20A58665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</w:tr>
      <w:tr w:rsidR="00235447" w14:paraId="08C39B46" w14:textId="77777777" w:rsidTr="00235447">
        <w:trPr>
          <w:trHeight w:val="1172"/>
        </w:trPr>
        <w:tc>
          <w:tcPr>
            <w:tcW w:w="576" w:type="dxa"/>
          </w:tcPr>
          <w:p w14:paraId="69F727D4" w14:textId="77777777" w:rsidR="00235447" w:rsidRDefault="00235447" w:rsidP="00235447">
            <w:pPr>
              <w:pStyle w:val="TableParagraph"/>
              <w:spacing w:line="273" w:lineRule="exact"/>
              <w:ind w:left="30"/>
              <w:jc w:val="left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6.</w:t>
            </w:r>
          </w:p>
        </w:tc>
        <w:tc>
          <w:tcPr>
            <w:tcW w:w="5029" w:type="dxa"/>
          </w:tcPr>
          <w:p w14:paraId="49BFDF82" w14:textId="77777777" w:rsidR="00235447" w:rsidRPr="00C948D8" w:rsidRDefault="00235447" w:rsidP="00235447">
            <w:pPr>
              <w:pStyle w:val="TableParagraph"/>
              <w:spacing w:line="270" w:lineRule="atLeast"/>
              <w:ind w:left="107" w:right="506"/>
              <w:jc w:val="both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 xml:space="preserve">Tenaga </w:t>
            </w:r>
            <w:proofErr w:type="spellStart"/>
            <w:r>
              <w:rPr>
                <w:sz w:val="24"/>
                <w:lang w:val="en-US"/>
              </w:rPr>
              <w:t>penjual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memberik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kesempat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negosiasi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jika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terdapat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konsumen</w:t>
            </w:r>
            <w:proofErr w:type="spellEnd"/>
            <w:r>
              <w:rPr>
                <w:sz w:val="24"/>
                <w:lang w:val="en-US"/>
              </w:rPr>
              <w:t xml:space="preserve"> yang </w:t>
            </w:r>
            <w:proofErr w:type="spellStart"/>
            <w:r>
              <w:rPr>
                <w:sz w:val="24"/>
                <w:lang w:val="en-US"/>
              </w:rPr>
              <w:t>komplai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tentang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produk</w:t>
            </w:r>
            <w:proofErr w:type="spellEnd"/>
            <w:r>
              <w:rPr>
                <w:sz w:val="24"/>
                <w:lang w:val="en-US"/>
              </w:rPr>
              <w:t xml:space="preserve"> PT. King </w:t>
            </w:r>
            <w:proofErr w:type="spellStart"/>
            <w:r>
              <w:rPr>
                <w:sz w:val="24"/>
                <w:lang w:val="en-US"/>
              </w:rPr>
              <w:t>Teknologi</w:t>
            </w:r>
            <w:proofErr w:type="spellEnd"/>
            <w:r>
              <w:rPr>
                <w:sz w:val="24"/>
                <w:lang w:val="en-US"/>
              </w:rPr>
              <w:t xml:space="preserve"> Indonesia.</w:t>
            </w:r>
          </w:p>
        </w:tc>
        <w:tc>
          <w:tcPr>
            <w:tcW w:w="482" w:type="dxa"/>
          </w:tcPr>
          <w:p w14:paraId="60EE62DB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17" w:type="dxa"/>
          </w:tcPr>
          <w:p w14:paraId="3453433A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523" w:type="dxa"/>
          </w:tcPr>
          <w:p w14:paraId="7946CF79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96" w:type="dxa"/>
          </w:tcPr>
          <w:p w14:paraId="2C925922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628" w:type="dxa"/>
          </w:tcPr>
          <w:p w14:paraId="057230B7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</w:tr>
      <w:tr w:rsidR="00235447" w14:paraId="5F68C200" w14:textId="77777777" w:rsidTr="00235447">
        <w:trPr>
          <w:trHeight w:val="283"/>
        </w:trPr>
        <w:tc>
          <w:tcPr>
            <w:tcW w:w="576" w:type="dxa"/>
          </w:tcPr>
          <w:p w14:paraId="53288826" w14:textId="77777777" w:rsidR="00235447" w:rsidRDefault="00235447" w:rsidP="00235447">
            <w:pPr>
              <w:pStyle w:val="TableParagraph"/>
              <w:spacing w:line="273" w:lineRule="exact"/>
              <w:ind w:left="30"/>
              <w:jc w:val="left"/>
              <w:rPr>
                <w:sz w:val="24"/>
              </w:rPr>
            </w:pPr>
          </w:p>
        </w:tc>
        <w:tc>
          <w:tcPr>
            <w:tcW w:w="7575" w:type="dxa"/>
            <w:gridSpan w:val="6"/>
          </w:tcPr>
          <w:p w14:paraId="54FBEABA" w14:textId="77777777" w:rsidR="00235447" w:rsidRPr="00385F18" w:rsidRDefault="00235447" w:rsidP="00235447">
            <w:pPr>
              <w:pStyle w:val="TableParagraph"/>
              <w:spacing w:line="240" w:lineRule="auto"/>
              <w:rPr>
                <w:b/>
                <w:bCs/>
                <w:sz w:val="24"/>
                <w:lang w:val="en-US"/>
              </w:rPr>
            </w:pPr>
            <w:proofErr w:type="spellStart"/>
            <w:r w:rsidRPr="00385F18">
              <w:rPr>
                <w:b/>
                <w:bCs/>
                <w:sz w:val="24"/>
                <w:lang w:val="en-US"/>
              </w:rPr>
              <w:t>Pemasaran</w:t>
            </w:r>
            <w:proofErr w:type="spellEnd"/>
            <w:r w:rsidRPr="00385F18">
              <w:rPr>
                <w:b/>
                <w:bCs/>
                <w:sz w:val="24"/>
                <w:lang w:val="en-US"/>
              </w:rPr>
              <w:t xml:space="preserve"> </w:t>
            </w:r>
            <w:proofErr w:type="spellStart"/>
            <w:r w:rsidRPr="00385F18">
              <w:rPr>
                <w:b/>
                <w:bCs/>
                <w:sz w:val="24"/>
                <w:lang w:val="en-US"/>
              </w:rPr>
              <w:t>Hubungan</w:t>
            </w:r>
            <w:proofErr w:type="spellEnd"/>
            <w:r w:rsidRPr="00385F18">
              <w:rPr>
                <w:b/>
                <w:bCs/>
                <w:sz w:val="24"/>
                <w:lang w:val="en-US"/>
              </w:rPr>
              <w:t xml:space="preserve"> </w:t>
            </w:r>
          </w:p>
        </w:tc>
      </w:tr>
      <w:tr w:rsidR="00235447" w14:paraId="0B7937AC" w14:textId="77777777" w:rsidTr="00235447">
        <w:trPr>
          <w:trHeight w:val="827"/>
        </w:trPr>
        <w:tc>
          <w:tcPr>
            <w:tcW w:w="576" w:type="dxa"/>
          </w:tcPr>
          <w:p w14:paraId="50E7716F" w14:textId="77777777" w:rsidR="00235447" w:rsidRPr="004F7EC6" w:rsidRDefault="00235447" w:rsidP="00235447">
            <w:pPr>
              <w:pStyle w:val="TableParagraph"/>
              <w:spacing w:line="273" w:lineRule="exact"/>
              <w:ind w:left="30"/>
              <w:jc w:val="left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7.</w:t>
            </w:r>
          </w:p>
        </w:tc>
        <w:tc>
          <w:tcPr>
            <w:tcW w:w="5029" w:type="dxa"/>
          </w:tcPr>
          <w:p w14:paraId="59F79DB1" w14:textId="77777777" w:rsidR="00235447" w:rsidRPr="00C948D8" w:rsidRDefault="00235447" w:rsidP="00235447">
            <w:pPr>
              <w:pStyle w:val="TableParagraph"/>
              <w:spacing w:line="270" w:lineRule="atLeast"/>
              <w:ind w:left="107" w:right="506"/>
              <w:jc w:val="both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 xml:space="preserve">Tenaga </w:t>
            </w:r>
            <w:proofErr w:type="spellStart"/>
            <w:r>
              <w:rPr>
                <w:sz w:val="24"/>
                <w:lang w:val="en-US"/>
              </w:rPr>
              <w:t>penjual</w:t>
            </w:r>
            <w:proofErr w:type="spellEnd"/>
            <w:r>
              <w:rPr>
                <w:sz w:val="24"/>
                <w:lang w:val="en-US"/>
              </w:rPr>
              <w:t xml:space="preserve"> PT. King </w:t>
            </w:r>
            <w:proofErr w:type="spellStart"/>
            <w:r>
              <w:rPr>
                <w:sz w:val="24"/>
                <w:lang w:val="en-US"/>
              </w:rPr>
              <w:t>Teknologi</w:t>
            </w:r>
            <w:proofErr w:type="spellEnd"/>
            <w:r>
              <w:rPr>
                <w:sz w:val="24"/>
                <w:lang w:val="en-US"/>
              </w:rPr>
              <w:t xml:space="preserve"> Indonesia </w:t>
            </w:r>
            <w:proofErr w:type="spellStart"/>
            <w:r>
              <w:rPr>
                <w:sz w:val="24"/>
                <w:lang w:val="en-US"/>
              </w:rPr>
              <w:t>memastik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kepuas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atas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produk</w:t>
            </w:r>
            <w:proofErr w:type="spellEnd"/>
            <w:r>
              <w:rPr>
                <w:sz w:val="24"/>
                <w:lang w:val="en-US"/>
              </w:rPr>
              <w:t xml:space="preserve"> yang </w:t>
            </w:r>
            <w:proofErr w:type="spellStart"/>
            <w:r>
              <w:rPr>
                <w:sz w:val="24"/>
                <w:lang w:val="en-US"/>
              </w:rPr>
              <w:t>ditawark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kepada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saya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</w:p>
        </w:tc>
        <w:tc>
          <w:tcPr>
            <w:tcW w:w="482" w:type="dxa"/>
          </w:tcPr>
          <w:p w14:paraId="0B697E7F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17" w:type="dxa"/>
          </w:tcPr>
          <w:p w14:paraId="692696E4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523" w:type="dxa"/>
          </w:tcPr>
          <w:p w14:paraId="087790FB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96" w:type="dxa"/>
          </w:tcPr>
          <w:p w14:paraId="6E01B317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628" w:type="dxa"/>
          </w:tcPr>
          <w:p w14:paraId="52406540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</w:tr>
      <w:tr w:rsidR="00235447" w14:paraId="657E22A9" w14:textId="77777777" w:rsidTr="00235447">
        <w:trPr>
          <w:trHeight w:val="827"/>
        </w:trPr>
        <w:tc>
          <w:tcPr>
            <w:tcW w:w="576" w:type="dxa"/>
          </w:tcPr>
          <w:p w14:paraId="445978C8" w14:textId="77777777" w:rsidR="00235447" w:rsidRPr="004F7EC6" w:rsidRDefault="00235447" w:rsidP="00235447">
            <w:pPr>
              <w:pStyle w:val="TableParagraph"/>
              <w:spacing w:line="273" w:lineRule="exact"/>
              <w:ind w:left="30"/>
              <w:jc w:val="left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8.</w:t>
            </w:r>
          </w:p>
        </w:tc>
        <w:tc>
          <w:tcPr>
            <w:tcW w:w="5029" w:type="dxa"/>
          </w:tcPr>
          <w:p w14:paraId="377B6C72" w14:textId="77777777" w:rsidR="00235447" w:rsidRPr="009872A3" w:rsidRDefault="00235447" w:rsidP="00235447">
            <w:pPr>
              <w:pStyle w:val="TableParagraph"/>
              <w:spacing w:line="270" w:lineRule="atLeast"/>
              <w:ind w:left="107" w:right="506"/>
              <w:jc w:val="both"/>
              <w:rPr>
                <w:sz w:val="24"/>
                <w:lang w:val="en-US"/>
              </w:rPr>
            </w:pPr>
            <w:proofErr w:type="spellStart"/>
            <w:r>
              <w:rPr>
                <w:sz w:val="24"/>
                <w:lang w:val="en-US"/>
              </w:rPr>
              <w:t>Hubungan</w:t>
            </w:r>
            <w:proofErr w:type="spellEnd"/>
            <w:r>
              <w:rPr>
                <w:sz w:val="24"/>
                <w:lang w:val="en-US"/>
              </w:rPr>
              <w:t xml:space="preserve"> yang </w:t>
            </w:r>
            <w:proofErr w:type="spellStart"/>
            <w:r>
              <w:rPr>
                <w:sz w:val="24"/>
                <w:lang w:val="en-US"/>
              </w:rPr>
              <w:t>baik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masih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saya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miliki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dengan</w:t>
            </w:r>
            <w:proofErr w:type="spellEnd"/>
            <w:r>
              <w:rPr>
                <w:sz w:val="24"/>
                <w:lang w:val="en-US"/>
              </w:rPr>
              <w:t xml:space="preserve"> PT. King </w:t>
            </w:r>
            <w:proofErr w:type="spellStart"/>
            <w:r>
              <w:rPr>
                <w:sz w:val="24"/>
                <w:lang w:val="en-US"/>
              </w:rPr>
              <w:t>Teknologi</w:t>
            </w:r>
            <w:proofErr w:type="spellEnd"/>
            <w:r>
              <w:rPr>
                <w:sz w:val="24"/>
                <w:lang w:val="en-US"/>
              </w:rPr>
              <w:t xml:space="preserve"> Indonesia.</w:t>
            </w:r>
          </w:p>
        </w:tc>
        <w:tc>
          <w:tcPr>
            <w:tcW w:w="482" w:type="dxa"/>
          </w:tcPr>
          <w:p w14:paraId="14FC1873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17" w:type="dxa"/>
          </w:tcPr>
          <w:p w14:paraId="2642AEBF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523" w:type="dxa"/>
          </w:tcPr>
          <w:p w14:paraId="6736AD5A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96" w:type="dxa"/>
          </w:tcPr>
          <w:p w14:paraId="37A538FA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628" w:type="dxa"/>
          </w:tcPr>
          <w:p w14:paraId="58879C25" w14:textId="77777777" w:rsidR="00235447" w:rsidRDefault="00235447" w:rsidP="00235447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</w:tr>
    </w:tbl>
    <w:p w14:paraId="108C6BD1" w14:textId="77777777" w:rsidR="00D618D1" w:rsidRDefault="00D618D1" w:rsidP="00D618D1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</w:rPr>
      </w:pPr>
    </w:p>
    <w:p w14:paraId="3974425E" w14:textId="3C7B42EA" w:rsidR="00662310" w:rsidRDefault="00662310">
      <w:pPr>
        <w:spacing w:after="160" w:line="259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07A12F72" w14:textId="6F1BF1B4" w:rsidR="00293821" w:rsidRPr="008E2472" w:rsidRDefault="006E541E" w:rsidP="00F074CF">
      <w:pPr>
        <w:pStyle w:val="ListParagraph"/>
        <w:numPr>
          <w:ilvl w:val="0"/>
          <w:numId w:val="65"/>
        </w:numPr>
        <w:spacing w:line="480" w:lineRule="auto"/>
        <w:ind w:left="426" w:hanging="426"/>
        <w:jc w:val="both"/>
        <w:rPr>
          <w:rFonts w:ascii="Times New Roman" w:hAnsi="Times New Roman" w:cs="Times New Roman"/>
          <w:i/>
          <w:iCs/>
          <w:sz w:val="24"/>
        </w:rPr>
      </w:pPr>
      <w:r w:rsidRPr="008E2472">
        <w:rPr>
          <w:rFonts w:ascii="Times New Roman" w:hAnsi="Times New Roman" w:cs="Times New Roman"/>
          <w:i/>
          <w:iCs/>
          <w:sz w:val="24"/>
        </w:rPr>
        <w:lastRenderedPageBreak/>
        <w:t xml:space="preserve">Facebook Marketplace </w:t>
      </w:r>
      <w:r w:rsidR="00B6291B">
        <w:rPr>
          <w:rFonts w:ascii="Times New Roman" w:hAnsi="Times New Roman" w:cs="Times New Roman"/>
          <w:sz w:val="24"/>
        </w:rPr>
        <w:t>(X2)</w:t>
      </w:r>
    </w:p>
    <w:tbl>
      <w:tblPr>
        <w:tblpPr w:leftFromText="180" w:rightFromText="180" w:vertAnchor="text" w:horzAnchor="margin" w:tblpY="42"/>
        <w:tblW w:w="8151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576"/>
        <w:gridCol w:w="5029"/>
        <w:gridCol w:w="482"/>
        <w:gridCol w:w="417"/>
        <w:gridCol w:w="523"/>
        <w:gridCol w:w="496"/>
        <w:gridCol w:w="628"/>
      </w:tblGrid>
      <w:tr w:rsidR="00235447" w14:paraId="43AC1A31" w14:textId="77777777" w:rsidTr="00F6553A">
        <w:trPr>
          <w:trHeight w:val="278"/>
        </w:trPr>
        <w:tc>
          <w:tcPr>
            <w:tcW w:w="576" w:type="dxa"/>
          </w:tcPr>
          <w:p w14:paraId="3866EDA7" w14:textId="77777777" w:rsidR="00235447" w:rsidRDefault="00235447" w:rsidP="00F6553A">
            <w:pPr>
              <w:pStyle w:val="TableParagraph"/>
              <w:spacing w:before="1" w:line="257" w:lineRule="exact"/>
              <w:ind w:left="107"/>
              <w:jc w:val="left"/>
              <w:rPr>
                <w:b/>
                <w:sz w:val="24"/>
              </w:rPr>
            </w:pPr>
            <w:r>
              <w:rPr>
                <w:b/>
                <w:sz w:val="24"/>
              </w:rPr>
              <w:t>NO</w:t>
            </w:r>
          </w:p>
        </w:tc>
        <w:tc>
          <w:tcPr>
            <w:tcW w:w="5029" w:type="dxa"/>
            <w:vMerge w:val="restart"/>
          </w:tcPr>
          <w:p w14:paraId="5FB7F11D" w14:textId="77777777" w:rsidR="00235447" w:rsidRDefault="00235447" w:rsidP="00F6553A">
            <w:pPr>
              <w:pStyle w:val="TableParagraph"/>
              <w:spacing w:before="1" w:line="257" w:lineRule="exact"/>
              <w:ind w:left="1673"/>
              <w:jc w:val="left"/>
              <w:rPr>
                <w:b/>
                <w:sz w:val="24"/>
              </w:rPr>
            </w:pPr>
            <w:r>
              <w:rPr>
                <w:b/>
                <w:sz w:val="24"/>
              </w:rPr>
              <w:t>PERTANYAAN</w:t>
            </w:r>
          </w:p>
        </w:tc>
        <w:tc>
          <w:tcPr>
            <w:tcW w:w="2546" w:type="dxa"/>
            <w:gridSpan w:val="5"/>
          </w:tcPr>
          <w:p w14:paraId="2EA9D062" w14:textId="77777777" w:rsidR="00235447" w:rsidRDefault="00235447" w:rsidP="00F6553A">
            <w:pPr>
              <w:pStyle w:val="TableParagraph"/>
              <w:spacing w:before="1" w:line="257" w:lineRule="exact"/>
              <w:ind w:left="211"/>
              <w:jc w:val="left"/>
              <w:rPr>
                <w:b/>
                <w:sz w:val="24"/>
              </w:rPr>
            </w:pPr>
            <w:r>
              <w:rPr>
                <w:b/>
                <w:sz w:val="24"/>
              </w:rPr>
              <w:t>BOBOT</w:t>
            </w:r>
            <w:r>
              <w:rPr>
                <w:b/>
                <w:spacing w:val="-1"/>
                <w:sz w:val="24"/>
              </w:rPr>
              <w:t xml:space="preserve"> </w:t>
            </w:r>
            <w:r>
              <w:rPr>
                <w:b/>
                <w:sz w:val="24"/>
              </w:rPr>
              <w:t>JAWABAN</w:t>
            </w:r>
          </w:p>
        </w:tc>
      </w:tr>
      <w:tr w:rsidR="00235447" w14:paraId="15BD5FBE" w14:textId="77777777" w:rsidTr="00F6553A">
        <w:trPr>
          <w:trHeight w:val="275"/>
        </w:trPr>
        <w:tc>
          <w:tcPr>
            <w:tcW w:w="576" w:type="dxa"/>
            <w:vMerge w:val="restart"/>
          </w:tcPr>
          <w:p w14:paraId="3C75946E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0"/>
              </w:rPr>
            </w:pPr>
          </w:p>
        </w:tc>
        <w:tc>
          <w:tcPr>
            <w:tcW w:w="5029" w:type="dxa"/>
            <w:vMerge/>
          </w:tcPr>
          <w:p w14:paraId="05CC1682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0"/>
              </w:rPr>
            </w:pPr>
          </w:p>
        </w:tc>
        <w:tc>
          <w:tcPr>
            <w:tcW w:w="482" w:type="dxa"/>
          </w:tcPr>
          <w:p w14:paraId="018824D7" w14:textId="77777777" w:rsidR="00235447" w:rsidRDefault="00235447" w:rsidP="00F6553A">
            <w:pPr>
              <w:pStyle w:val="TableParagraph"/>
              <w:spacing w:line="256" w:lineRule="exact"/>
              <w:ind w:left="107"/>
              <w:jc w:val="left"/>
              <w:rPr>
                <w:sz w:val="24"/>
              </w:rPr>
            </w:pPr>
            <w:r>
              <w:rPr>
                <w:sz w:val="24"/>
              </w:rPr>
              <w:t>5</w:t>
            </w:r>
          </w:p>
        </w:tc>
        <w:tc>
          <w:tcPr>
            <w:tcW w:w="417" w:type="dxa"/>
          </w:tcPr>
          <w:p w14:paraId="5EF9F4A4" w14:textId="77777777" w:rsidR="00235447" w:rsidRDefault="00235447" w:rsidP="00F6553A">
            <w:pPr>
              <w:pStyle w:val="TableParagraph"/>
              <w:spacing w:line="256" w:lineRule="exact"/>
              <w:ind w:left="108"/>
              <w:jc w:val="left"/>
              <w:rPr>
                <w:sz w:val="24"/>
              </w:rPr>
            </w:pPr>
            <w:r>
              <w:rPr>
                <w:sz w:val="24"/>
              </w:rPr>
              <w:t>4</w:t>
            </w:r>
          </w:p>
        </w:tc>
        <w:tc>
          <w:tcPr>
            <w:tcW w:w="523" w:type="dxa"/>
          </w:tcPr>
          <w:p w14:paraId="362B1BAF" w14:textId="77777777" w:rsidR="00235447" w:rsidRDefault="00235447" w:rsidP="00F6553A">
            <w:pPr>
              <w:pStyle w:val="TableParagraph"/>
              <w:spacing w:line="256" w:lineRule="exact"/>
              <w:ind w:left="109"/>
              <w:jc w:val="left"/>
              <w:rPr>
                <w:sz w:val="24"/>
              </w:rPr>
            </w:pPr>
            <w:r>
              <w:rPr>
                <w:sz w:val="24"/>
              </w:rPr>
              <w:t>3</w:t>
            </w:r>
          </w:p>
        </w:tc>
        <w:tc>
          <w:tcPr>
            <w:tcW w:w="496" w:type="dxa"/>
          </w:tcPr>
          <w:p w14:paraId="2ED1E14A" w14:textId="77777777" w:rsidR="00235447" w:rsidRDefault="00235447" w:rsidP="00F6553A">
            <w:pPr>
              <w:pStyle w:val="TableParagraph"/>
              <w:spacing w:line="256" w:lineRule="exact"/>
              <w:ind w:left="107"/>
              <w:jc w:val="left"/>
              <w:rPr>
                <w:sz w:val="24"/>
              </w:rPr>
            </w:pPr>
            <w:r>
              <w:rPr>
                <w:sz w:val="24"/>
              </w:rPr>
              <w:t>2</w:t>
            </w:r>
          </w:p>
        </w:tc>
        <w:tc>
          <w:tcPr>
            <w:tcW w:w="628" w:type="dxa"/>
          </w:tcPr>
          <w:p w14:paraId="44BCB01F" w14:textId="77777777" w:rsidR="00235447" w:rsidRDefault="00235447" w:rsidP="00F6553A">
            <w:pPr>
              <w:pStyle w:val="TableParagraph"/>
              <w:spacing w:line="256" w:lineRule="exact"/>
              <w:ind w:left="110"/>
              <w:jc w:val="left"/>
              <w:rPr>
                <w:sz w:val="24"/>
              </w:rPr>
            </w:pPr>
            <w:r>
              <w:rPr>
                <w:sz w:val="24"/>
              </w:rPr>
              <w:t>1</w:t>
            </w:r>
          </w:p>
        </w:tc>
      </w:tr>
      <w:tr w:rsidR="00235447" w14:paraId="33918F39" w14:textId="77777777" w:rsidTr="00F6553A">
        <w:trPr>
          <w:trHeight w:val="411"/>
        </w:trPr>
        <w:tc>
          <w:tcPr>
            <w:tcW w:w="576" w:type="dxa"/>
            <w:vMerge/>
          </w:tcPr>
          <w:p w14:paraId="1D0EC4A2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0"/>
              </w:rPr>
            </w:pPr>
          </w:p>
        </w:tc>
        <w:tc>
          <w:tcPr>
            <w:tcW w:w="5029" w:type="dxa"/>
            <w:vMerge/>
          </w:tcPr>
          <w:p w14:paraId="5A9A2EB3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0"/>
              </w:rPr>
            </w:pPr>
          </w:p>
        </w:tc>
        <w:tc>
          <w:tcPr>
            <w:tcW w:w="482" w:type="dxa"/>
          </w:tcPr>
          <w:p w14:paraId="67FE7D8A" w14:textId="77777777" w:rsidR="00235447" w:rsidRDefault="00235447" w:rsidP="00F6553A">
            <w:pPr>
              <w:pStyle w:val="TableParagraph"/>
              <w:spacing w:line="256" w:lineRule="exact"/>
              <w:ind w:left="107"/>
              <w:jc w:val="left"/>
              <w:rPr>
                <w:sz w:val="24"/>
              </w:rPr>
            </w:pPr>
            <w:r>
              <w:rPr>
                <w:sz w:val="24"/>
              </w:rPr>
              <w:t>SS</w:t>
            </w:r>
          </w:p>
        </w:tc>
        <w:tc>
          <w:tcPr>
            <w:tcW w:w="417" w:type="dxa"/>
          </w:tcPr>
          <w:p w14:paraId="29230248" w14:textId="77777777" w:rsidR="00235447" w:rsidRDefault="00235447" w:rsidP="00F6553A">
            <w:pPr>
              <w:pStyle w:val="TableParagraph"/>
              <w:spacing w:line="256" w:lineRule="exact"/>
              <w:ind w:left="108"/>
              <w:jc w:val="left"/>
              <w:rPr>
                <w:sz w:val="24"/>
              </w:rPr>
            </w:pPr>
            <w:r>
              <w:rPr>
                <w:w w:val="99"/>
                <w:sz w:val="24"/>
              </w:rPr>
              <w:t>S</w:t>
            </w:r>
          </w:p>
        </w:tc>
        <w:tc>
          <w:tcPr>
            <w:tcW w:w="523" w:type="dxa"/>
          </w:tcPr>
          <w:p w14:paraId="3F1B5441" w14:textId="77777777" w:rsidR="00235447" w:rsidRPr="00662310" w:rsidRDefault="00235447" w:rsidP="00F6553A">
            <w:pPr>
              <w:pStyle w:val="TableParagraph"/>
              <w:spacing w:line="256" w:lineRule="exact"/>
              <w:ind w:left="109"/>
              <w:jc w:val="left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N</w:t>
            </w:r>
          </w:p>
        </w:tc>
        <w:tc>
          <w:tcPr>
            <w:tcW w:w="496" w:type="dxa"/>
          </w:tcPr>
          <w:p w14:paraId="167C2220" w14:textId="77777777" w:rsidR="00235447" w:rsidRDefault="00235447" w:rsidP="00F6553A">
            <w:pPr>
              <w:pStyle w:val="TableParagraph"/>
              <w:spacing w:line="256" w:lineRule="exact"/>
              <w:ind w:left="107"/>
              <w:jc w:val="left"/>
              <w:rPr>
                <w:sz w:val="24"/>
              </w:rPr>
            </w:pPr>
            <w:r>
              <w:rPr>
                <w:sz w:val="24"/>
              </w:rPr>
              <w:t>TS</w:t>
            </w:r>
          </w:p>
        </w:tc>
        <w:tc>
          <w:tcPr>
            <w:tcW w:w="628" w:type="dxa"/>
          </w:tcPr>
          <w:p w14:paraId="3335D74E" w14:textId="77777777" w:rsidR="00235447" w:rsidRDefault="00235447" w:rsidP="00F6553A">
            <w:pPr>
              <w:pStyle w:val="TableParagraph"/>
              <w:spacing w:line="256" w:lineRule="exact"/>
              <w:ind w:left="110"/>
              <w:jc w:val="left"/>
              <w:rPr>
                <w:sz w:val="24"/>
              </w:rPr>
            </w:pPr>
            <w:r>
              <w:rPr>
                <w:sz w:val="24"/>
              </w:rPr>
              <w:t>STS</w:t>
            </w:r>
          </w:p>
        </w:tc>
      </w:tr>
      <w:tr w:rsidR="00235447" w14:paraId="1ACFD212" w14:textId="77777777" w:rsidTr="00F6553A">
        <w:trPr>
          <w:trHeight w:val="275"/>
        </w:trPr>
        <w:tc>
          <w:tcPr>
            <w:tcW w:w="576" w:type="dxa"/>
            <w:vMerge/>
          </w:tcPr>
          <w:p w14:paraId="723046E9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0"/>
              </w:rPr>
            </w:pPr>
          </w:p>
        </w:tc>
        <w:tc>
          <w:tcPr>
            <w:tcW w:w="7575" w:type="dxa"/>
            <w:gridSpan w:val="6"/>
          </w:tcPr>
          <w:p w14:paraId="411D443E" w14:textId="77777777" w:rsidR="00235447" w:rsidRPr="00385F18" w:rsidRDefault="00235447" w:rsidP="00F6553A">
            <w:pPr>
              <w:pStyle w:val="TableParagraph"/>
              <w:spacing w:line="256" w:lineRule="exact"/>
              <w:ind w:left="961" w:right="952"/>
              <w:rPr>
                <w:b/>
                <w:bCs/>
                <w:sz w:val="24"/>
                <w:lang w:val="en-US"/>
              </w:rPr>
            </w:pPr>
            <w:proofErr w:type="spellStart"/>
            <w:r w:rsidRPr="00385F18">
              <w:rPr>
                <w:b/>
                <w:bCs/>
                <w:sz w:val="24"/>
                <w:lang w:val="en-US"/>
              </w:rPr>
              <w:t>Frekuensi</w:t>
            </w:r>
            <w:proofErr w:type="spellEnd"/>
            <w:r w:rsidRPr="00385F18">
              <w:rPr>
                <w:b/>
                <w:bCs/>
                <w:sz w:val="24"/>
                <w:lang w:val="en-US"/>
              </w:rPr>
              <w:t xml:space="preserve"> </w:t>
            </w:r>
            <w:proofErr w:type="spellStart"/>
            <w:r w:rsidRPr="00385F18">
              <w:rPr>
                <w:b/>
                <w:bCs/>
                <w:sz w:val="24"/>
                <w:lang w:val="en-US"/>
              </w:rPr>
              <w:t>Penjualan</w:t>
            </w:r>
            <w:proofErr w:type="spellEnd"/>
          </w:p>
        </w:tc>
      </w:tr>
      <w:tr w:rsidR="00235447" w14:paraId="2629E7E6" w14:textId="77777777" w:rsidTr="00F6553A">
        <w:trPr>
          <w:trHeight w:val="827"/>
        </w:trPr>
        <w:tc>
          <w:tcPr>
            <w:tcW w:w="576" w:type="dxa"/>
          </w:tcPr>
          <w:p w14:paraId="31BAC452" w14:textId="77777777" w:rsidR="00235447" w:rsidRDefault="00235447" w:rsidP="00F6553A">
            <w:pPr>
              <w:pStyle w:val="TableParagraph"/>
              <w:spacing w:line="273" w:lineRule="exact"/>
              <w:ind w:left="30"/>
              <w:jc w:val="left"/>
              <w:rPr>
                <w:sz w:val="24"/>
              </w:rPr>
            </w:pPr>
            <w:r>
              <w:rPr>
                <w:sz w:val="24"/>
              </w:rPr>
              <w:t>1.</w:t>
            </w:r>
          </w:p>
        </w:tc>
        <w:tc>
          <w:tcPr>
            <w:tcW w:w="5029" w:type="dxa"/>
          </w:tcPr>
          <w:p w14:paraId="650A5813" w14:textId="77777777" w:rsidR="00235447" w:rsidRPr="00C94027" w:rsidRDefault="00235447" w:rsidP="00F6553A">
            <w:pPr>
              <w:pStyle w:val="TableParagraph"/>
              <w:spacing w:line="270" w:lineRule="atLeast"/>
              <w:ind w:left="107" w:right="506"/>
              <w:jc w:val="both"/>
              <w:rPr>
                <w:i/>
                <w:iCs/>
                <w:sz w:val="24"/>
                <w:lang w:val="en-US"/>
              </w:rPr>
            </w:pPr>
            <w:r>
              <w:rPr>
                <w:sz w:val="24"/>
                <w:lang w:val="en-US"/>
              </w:rPr>
              <w:t xml:space="preserve">PT. King </w:t>
            </w:r>
            <w:proofErr w:type="spellStart"/>
            <w:r>
              <w:rPr>
                <w:sz w:val="24"/>
                <w:lang w:val="en-US"/>
              </w:rPr>
              <w:t>Teknologi</w:t>
            </w:r>
            <w:proofErr w:type="spellEnd"/>
            <w:r>
              <w:rPr>
                <w:sz w:val="24"/>
                <w:lang w:val="en-US"/>
              </w:rPr>
              <w:t xml:space="preserve"> Indonesia </w:t>
            </w:r>
            <w:proofErr w:type="spellStart"/>
            <w:r>
              <w:rPr>
                <w:sz w:val="24"/>
                <w:lang w:val="en-US"/>
              </w:rPr>
              <w:t>sering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mengunggah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produk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terbaru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diplatform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i/>
                <w:iCs/>
                <w:sz w:val="24"/>
                <w:lang w:val="en-US"/>
              </w:rPr>
              <w:t>facebook</w:t>
            </w:r>
            <w:proofErr w:type="spellEnd"/>
            <w:r>
              <w:rPr>
                <w:i/>
                <w:iCs/>
                <w:sz w:val="24"/>
                <w:lang w:val="en-US"/>
              </w:rPr>
              <w:t xml:space="preserve"> marketplace.</w:t>
            </w:r>
          </w:p>
        </w:tc>
        <w:tc>
          <w:tcPr>
            <w:tcW w:w="482" w:type="dxa"/>
          </w:tcPr>
          <w:p w14:paraId="58E1CC62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17" w:type="dxa"/>
          </w:tcPr>
          <w:p w14:paraId="696AB2A0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523" w:type="dxa"/>
          </w:tcPr>
          <w:p w14:paraId="3D539AF6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96" w:type="dxa"/>
          </w:tcPr>
          <w:p w14:paraId="4B6CAC5A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628" w:type="dxa"/>
          </w:tcPr>
          <w:p w14:paraId="231CE27F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</w:tr>
      <w:tr w:rsidR="00235447" w14:paraId="39B97AB4" w14:textId="77777777" w:rsidTr="00F6553A">
        <w:trPr>
          <w:trHeight w:val="827"/>
        </w:trPr>
        <w:tc>
          <w:tcPr>
            <w:tcW w:w="576" w:type="dxa"/>
          </w:tcPr>
          <w:p w14:paraId="30B21A27" w14:textId="77777777" w:rsidR="00235447" w:rsidRPr="00450E5E" w:rsidRDefault="00235447" w:rsidP="00F6553A">
            <w:pPr>
              <w:pStyle w:val="TableParagraph"/>
              <w:spacing w:line="273" w:lineRule="exact"/>
              <w:ind w:left="30"/>
              <w:jc w:val="left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2.</w:t>
            </w:r>
          </w:p>
        </w:tc>
        <w:tc>
          <w:tcPr>
            <w:tcW w:w="5029" w:type="dxa"/>
          </w:tcPr>
          <w:p w14:paraId="3BA21B77" w14:textId="77777777" w:rsidR="00235447" w:rsidRPr="00450E5E" w:rsidRDefault="00235447" w:rsidP="00F6553A">
            <w:pPr>
              <w:pStyle w:val="TableParagraph"/>
              <w:spacing w:line="270" w:lineRule="atLeast"/>
              <w:ind w:left="107" w:right="506"/>
              <w:jc w:val="both"/>
              <w:rPr>
                <w:sz w:val="24"/>
                <w:lang w:val="en-US"/>
              </w:rPr>
            </w:pPr>
            <w:proofErr w:type="spellStart"/>
            <w:r>
              <w:rPr>
                <w:sz w:val="24"/>
                <w:lang w:val="en-US"/>
              </w:rPr>
              <w:t>Ikl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melalui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i/>
                <w:iCs/>
                <w:sz w:val="24"/>
                <w:lang w:val="en-US"/>
              </w:rPr>
              <w:t>facebook</w:t>
            </w:r>
            <w:proofErr w:type="spellEnd"/>
            <w:r>
              <w:rPr>
                <w:i/>
                <w:iCs/>
                <w:sz w:val="24"/>
                <w:lang w:val="en-US"/>
              </w:rPr>
              <w:t xml:space="preserve"> marketplace </w:t>
            </w:r>
            <w:r>
              <w:rPr>
                <w:sz w:val="24"/>
                <w:lang w:val="en-US"/>
              </w:rPr>
              <w:t xml:space="preserve">yang </w:t>
            </w:r>
            <w:proofErr w:type="spellStart"/>
            <w:r>
              <w:rPr>
                <w:sz w:val="24"/>
                <w:lang w:val="en-US"/>
              </w:rPr>
              <w:t>sering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dilakukan</w:t>
            </w:r>
            <w:proofErr w:type="spellEnd"/>
            <w:r>
              <w:rPr>
                <w:sz w:val="24"/>
                <w:lang w:val="en-US"/>
              </w:rPr>
              <w:t xml:space="preserve"> oleh PT. King </w:t>
            </w:r>
            <w:proofErr w:type="spellStart"/>
            <w:r>
              <w:rPr>
                <w:sz w:val="24"/>
                <w:lang w:val="en-US"/>
              </w:rPr>
              <w:t>Teknologi</w:t>
            </w:r>
            <w:proofErr w:type="spellEnd"/>
            <w:r>
              <w:rPr>
                <w:sz w:val="24"/>
                <w:lang w:val="en-US"/>
              </w:rPr>
              <w:t xml:space="preserve"> Indonesia </w:t>
            </w:r>
            <w:proofErr w:type="spellStart"/>
            <w:r>
              <w:rPr>
                <w:sz w:val="24"/>
                <w:lang w:val="en-US"/>
              </w:rPr>
              <w:t>membuat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saya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mengingat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produknya</w:t>
            </w:r>
            <w:proofErr w:type="spellEnd"/>
            <w:r>
              <w:rPr>
                <w:sz w:val="24"/>
                <w:lang w:val="en-US"/>
              </w:rPr>
              <w:t>.</w:t>
            </w:r>
          </w:p>
        </w:tc>
        <w:tc>
          <w:tcPr>
            <w:tcW w:w="482" w:type="dxa"/>
          </w:tcPr>
          <w:p w14:paraId="55048124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17" w:type="dxa"/>
          </w:tcPr>
          <w:p w14:paraId="28DB24E9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523" w:type="dxa"/>
          </w:tcPr>
          <w:p w14:paraId="7A23C885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96" w:type="dxa"/>
          </w:tcPr>
          <w:p w14:paraId="49D09A44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628" w:type="dxa"/>
          </w:tcPr>
          <w:p w14:paraId="62BAF798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</w:tr>
      <w:tr w:rsidR="00235447" w14:paraId="2000E2D4" w14:textId="77777777" w:rsidTr="00F6553A">
        <w:trPr>
          <w:trHeight w:val="337"/>
        </w:trPr>
        <w:tc>
          <w:tcPr>
            <w:tcW w:w="576" w:type="dxa"/>
          </w:tcPr>
          <w:p w14:paraId="1BA5283B" w14:textId="77777777" w:rsidR="00235447" w:rsidRDefault="00235447" w:rsidP="00F6553A">
            <w:pPr>
              <w:pStyle w:val="TableParagraph"/>
              <w:spacing w:line="273" w:lineRule="exact"/>
              <w:ind w:left="30"/>
              <w:jc w:val="left"/>
              <w:rPr>
                <w:sz w:val="24"/>
              </w:rPr>
            </w:pPr>
          </w:p>
        </w:tc>
        <w:tc>
          <w:tcPr>
            <w:tcW w:w="7575" w:type="dxa"/>
            <w:gridSpan w:val="6"/>
          </w:tcPr>
          <w:p w14:paraId="2A0514EF" w14:textId="77777777" w:rsidR="00235447" w:rsidRPr="00385F18" w:rsidRDefault="00235447" w:rsidP="00F6553A">
            <w:pPr>
              <w:pStyle w:val="TableParagraph"/>
              <w:spacing w:line="240" w:lineRule="auto"/>
              <w:rPr>
                <w:b/>
                <w:bCs/>
                <w:sz w:val="24"/>
                <w:lang w:val="en-US"/>
              </w:rPr>
            </w:pPr>
            <w:proofErr w:type="spellStart"/>
            <w:r w:rsidRPr="00385F18">
              <w:rPr>
                <w:b/>
                <w:bCs/>
                <w:sz w:val="24"/>
                <w:lang w:val="en-US"/>
              </w:rPr>
              <w:t>Kualitas</w:t>
            </w:r>
            <w:proofErr w:type="spellEnd"/>
            <w:r w:rsidRPr="00385F18">
              <w:rPr>
                <w:b/>
                <w:bCs/>
                <w:sz w:val="24"/>
                <w:lang w:val="en-US"/>
              </w:rPr>
              <w:t xml:space="preserve"> </w:t>
            </w:r>
            <w:proofErr w:type="spellStart"/>
            <w:r w:rsidRPr="00385F18">
              <w:rPr>
                <w:b/>
                <w:bCs/>
                <w:sz w:val="24"/>
                <w:lang w:val="en-US"/>
              </w:rPr>
              <w:t>Promosi</w:t>
            </w:r>
            <w:proofErr w:type="spellEnd"/>
            <w:r w:rsidRPr="00385F18">
              <w:rPr>
                <w:b/>
                <w:bCs/>
                <w:sz w:val="24"/>
                <w:lang w:val="en-US"/>
              </w:rPr>
              <w:t xml:space="preserve"> </w:t>
            </w:r>
          </w:p>
        </w:tc>
      </w:tr>
      <w:tr w:rsidR="00235447" w14:paraId="6B062804" w14:textId="77777777" w:rsidTr="00F6553A">
        <w:trPr>
          <w:trHeight w:val="554"/>
        </w:trPr>
        <w:tc>
          <w:tcPr>
            <w:tcW w:w="576" w:type="dxa"/>
          </w:tcPr>
          <w:p w14:paraId="5D0A95DD" w14:textId="77777777" w:rsidR="00235447" w:rsidRPr="004F7EC6" w:rsidRDefault="00235447" w:rsidP="00F6553A">
            <w:pPr>
              <w:pStyle w:val="TableParagraph"/>
              <w:spacing w:line="275" w:lineRule="exact"/>
              <w:ind w:left="30"/>
              <w:jc w:val="left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3.</w:t>
            </w:r>
          </w:p>
        </w:tc>
        <w:tc>
          <w:tcPr>
            <w:tcW w:w="5029" w:type="dxa"/>
          </w:tcPr>
          <w:p w14:paraId="7A24179F" w14:textId="77777777" w:rsidR="00235447" w:rsidRPr="00C94027" w:rsidRDefault="00235447" w:rsidP="00F6553A">
            <w:pPr>
              <w:pStyle w:val="TableParagraph"/>
              <w:spacing w:line="270" w:lineRule="atLeast"/>
              <w:ind w:left="107" w:right="506"/>
              <w:jc w:val="both"/>
              <w:rPr>
                <w:sz w:val="24"/>
                <w:lang w:val="en-US"/>
              </w:rPr>
            </w:pPr>
            <w:proofErr w:type="spellStart"/>
            <w:r>
              <w:rPr>
                <w:sz w:val="24"/>
                <w:lang w:val="en-US"/>
              </w:rPr>
              <w:t>Promosi</w:t>
            </w:r>
            <w:proofErr w:type="spellEnd"/>
            <w:r>
              <w:rPr>
                <w:sz w:val="24"/>
                <w:lang w:val="en-US"/>
              </w:rPr>
              <w:t xml:space="preserve"> yang </w:t>
            </w:r>
            <w:proofErr w:type="spellStart"/>
            <w:r>
              <w:rPr>
                <w:sz w:val="24"/>
                <w:lang w:val="en-US"/>
              </w:rPr>
              <w:t>baik</w:t>
            </w:r>
            <w:proofErr w:type="spellEnd"/>
            <w:r>
              <w:rPr>
                <w:sz w:val="24"/>
                <w:lang w:val="en-US"/>
              </w:rPr>
              <w:t xml:space="preserve"> oleh</w:t>
            </w:r>
            <w:r>
              <w:rPr>
                <w:i/>
                <w:iCs/>
                <w:sz w:val="24"/>
                <w:lang w:val="en-US"/>
              </w:rPr>
              <w:t xml:space="preserve"> </w:t>
            </w:r>
            <w:r>
              <w:rPr>
                <w:sz w:val="24"/>
                <w:lang w:val="en-US"/>
              </w:rPr>
              <w:t xml:space="preserve">PT. King </w:t>
            </w:r>
            <w:proofErr w:type="spellStart"/>
            <w:r>
              <w:rPr>
                <w:sz w:val="24"/>
                <w:lang w:val="en-US"/>
              </w:rPr>
              <w:t>Teknologi</w:t>
            </w:r>
            <w:proofErr w:type="spellEnd"/>
            <w:r>
              <w:rPr>
                <w:sz w:val="24"/>
                <w:lang w:val="en-US"/>
              </w:rPr>
              <w:t xml:space="preserve"> Indonesia di </w:t>
            </w:r>
            <w:proofErr w:type="spellStart"/>
            <w:r>
              <w:rPr>
                <w:i/>
                <w:iCs/>
                <w:sz w:val="24"/>
                <w:lang w:val="en-US"/>
              </w:rPr>
              <w:t>facebook</w:t>
            </w:r>
            <w:proofErr w:type="spellEnd"/>
            <w:r>
              <w:rPr>
                <w:i/>
                <w:iCs/>
                <w:sz w:val="24"/>
                <w:lang w:val="en-US"/>
              </w:rPr>
              <w:t xml:space="preserve"> marketplace </w:t>
            </w:r>
            <w:proofErr w:type="spellStart"/>
            <w:r>
              <w:rPr>
                <w:sz w:val="24"/>
                <w:lang w:val="en-US"/>
              </w:rPr>
              <w:t>membuat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saya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tertarik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membeli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produk</w:t>
            </w:r>
            <w:proofErr w:type="spellEnd"/>
            <w:r>
              <w:rPr>
                <w:sz w:val="24"/>
                <w:lang w:val="en-US"/>
              </w:rPr>
              <w:t>.</w:t>
            </w:r>
          </w:p>
        </w:tc>
        <w:tc>
          <w:tcPr>
            <w:tcW w:w="482" w:type="dxa"/>
          </w:tcPr>
          <w:p w14:paraId="55AB34E2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17" w:type="dxa"/>
          </w:tcPr>
          <w:p w14:paraId="2418A156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523" w:type="dxa"/>
          </w:tcPr>
          <w:p w14:paraId="5FF234E9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96" w:type="dxa"/>
          </w:tcPr>
          <w:p w14:paraId="69E4B239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628" w:type="dxa"/>
          </w:tcPr>
          <w:p w14:paraId="05961DE9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</w:tr>
      <w:tr w:rsidR="00235447" w14:paraId="64EE9917" w14:textId="77777777" w:rsidTr="00F6553A">
        <w:trPr>
          <w:trHeight w:val="554"/>
        </w:trPr>
        <w:tc>
          <w:tcPr>
            <w:tcW w:w="576" w:type="dxa"/>
          </w:tcPr>
          <w:p w14:paraId="663A2061" w14:textId="77777777" w:rsidR="00235447" w:rsidRDefault="00235447" w:rsidP="00F6553A">
            <w:pPr>
              <w:pStyle w:val="TableParagraph"/>
              <w:spacing w:line="275" w:lineRule="exact"/>
              <w:ind w:left="30"/>
              <w:jc w:val="left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4.</w:t>
            </w:r>
          </w:p>
        </w:tc>
        <w:tc>
          <w:tcPr>
            <w:tcW w:w="5029" w:type="dxa"/>
          </w:tcPr>
          <w:p w14:paraId="5EF91E0D" w14:textId="77777777" w:rsidR="00235447" w:rsidRPr="00171C69" w:rsidRDefault="00235447" w:rsidP="00F6553A">
            <w:pPr>
              <w:pStyle w:val="TableParagraph"/>
              <w:spacing w:line="270" w:lineRule="atLeast"/>
              <w:ind w:left="107" w:right="506"/>
              <w:jc w:val="both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 xml:space="preserve">Tenaga </w:t>
            </w:r>
            <w:proofErr w:type="spellStart"/>
            <w:r>
              <w:rPr>
                <w:sz w:val="24"/>
                <w:lang w:val="en-US"/>
              </w:rPr>
              <w:t>penjual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mampu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menyampaik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informasi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dengan</w:t>
            </w:r>
            <w:proofErr w:type="spellEnd"/>
            <w:r>
              <w:rPr>
                <w:sz w:val="24"/>
                <w:lang w:val="en-US"/>
              </w:rPr>
              <w:t xml:space="preserve"> detail </w:t>
            </w:r>
            <w:proofErr w:type="spellStart"/>
            <w:r>
              <w:rPr>
                <w:sz w:val="24"/>
                <w:lang w:val="en-US"/>
              </w:rPr>
              <w:t>tentang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produk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aksesoris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r>
              <w:rPr>
                <w:i/>
                <w:iCs/>
                <w:sz w:val="24"/>
                <w:lang w:val="en-US"/>
              </w:rPr>
              <w:t xml:space="preserve">smartphone </w:t>
            </w:r>
            <w:r>
              <w:rPr>
                <w:sz w:val="24"/>
                <w:lang w:val="en-US"/>
              </w:rPr>
              <w:t xml:space="preserve">PT. King </w:t>
            </w:r>
            <w:proofErr w:type="spellStart"/>
            <w:r>
              <w:rPr>
                <w:sz w:val="24"/>
                <w:lang w:val="en-US"/>
              </w:rPr>
              <w:t>Teknologi</w:t>
            </w:r>
            <w:proofErr w:type="spellEnd"/>
            <w:r>
              <w:rPr>
                <w:sz w:val="24"/>
                <w:lang w:val="en-US"/>
              </w:rPr>
              <w:t xml:space="preserve"> Indonesia</w:t>
            </w:r>
          </w:p>
        </w:tc>
        <w:tc>
          <w:tcPr>
            <w:tcW w:w="482" w:type="dxa"/>
          </w:tcPr>
          <w:p w14:paraId="1602B962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17" w:type="dxa"/>
          </w:tcPr>
          <w:p w14:paraId="018EA438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523" w:type="dxa"/>
          </w:tcPr>
          <w:p w14:paraId="583EB3FC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96" w:type="dxa"/>
          </w:tcPr>
          <w:p w14:paraId="788BBADD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628" w:type="dxa"/>
          </w:tcPr>
          <w:p w14:paraId="238CA04E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</w:tr>
      <w:tr w:rsidR="00856E53" w14:paraId="31A218D2" w14:textId="77777777" w:rsidTr="00F6553A">
        <w:trPr>
          <w:trHeight w:val="554"/>
        </w:trPr>
        <w:tc>
          <w:tcPr>
            <w:tcW w:w="576" w:type="dxa"/>
          </w:tcPr>
          <w:p w14:paraId="3073EF82" w14:textId="60340511" w:rsidR="00856E53" w:rsidRDefault="00856E53" w:rsidP="00F6553A">
            <w:pPr>
              <w:pStyle w:val="TableParagraph"/>
              <w:spacing w:line="275" w:lineRule="exact"/>
              <w:ind w:left="30"/>
              <w:jc w:val="left"/>
              <w:rPr>
                <w:sz w:val="24"/>
                <w:lang w:val="en-US"/>
              </w:rPr>
            </w:pPr>
          </w:p>
        </w:tc>
        <w:tc>
          <w:tcPr>
            <w:tcW w:w="7575" w:type="dxa"/>
            <w:gridSpan w:val="6"/>
          </w:tcPr>
          <w:p w14:paraId="399203A1" w14:textId="3C6258C7" w:rsidR="00856E53" w:rsidRPr="002A72CD" w:rsidRDefault="002A72CD" w:rsidP="00F87FF8">
            <w:pPr>
              <w:pStyle w:val="TableParagraph"/>
              <w:tabs>
                <w:tab w:val="left" w:pos="2208"/>
              </w:tabs>
              <w:spacing w:line="240" w:lineRule="auto"/>
              <w:rPr>
                <w:b/>
                <w:bCs/>
                <w:sz w:val="24"/>
                <w:lang w:val="en-US"/>
              </w:rPr>
            </w:pPr>
            <w:r>
              <w:rPr>
                <w:b/>
                <w:bCs/>
                <w:sz w:val="24"/>
                <w:lang w:val="en-US"/>
              </w:rPr>
              <w:t xml:space="preserve">Halaman </w:t>
            </w:r>
            <w:proofErr w:type="spellStart"/>
            <w:r>
              <w:rPr>
                <w:b/>
                <w:bCs/>
                <w:sz w:val="24"/>
                <w:lang w:val="en-US"/>
              </w:rPr>
              <w:t>Pencarian</w:t>
            </w:r>
            <w:proofErr w:type="spellEnd"/>
          </w:p>
        </w:tc>
      </w:tr>
      <w:tr w:rsidR="00235447" w14:paraId="1D609E3E" w14:textId="77777777" w:rsidTr="00F6553A">
        <w:trPr>
          <w:trHeight w:val="554"/>
        </w:trPr>
        <w:tc>
          <w:tcPr>
            <w:tcW w:w="576" w:type="dxa"/>
          </w:tcPr>
          <w:p w14:paraId="329F0842" w14:textId="4C95FB57" w:rsidR="00235447" w:rsidRDefault="002A72CD" w:rsidP="00F6553A">
            <w:pPr>
              <w:pStyle w:val="TableParagraph"/>
              <w:spacing w:line="275" w:lineRule="exact"/>
              <w:ind w:left="30"/>
              <w:jc w:val="left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5.</w:t>
            </w:r>
          </w:p>
        </w:tc>
        <w:tc>
          <w:tcPr>
            <w:tcW w:w="5029" w:type="dxa"/>
          </w:tcPr>
          <w:p w14:paraId="1A0C88E5" w14:textId="23414273" w:rsidR="00235447" w:rsidRPr="00450E5E" w:rsidRDefault="00856E53" w:rsidP="00F6553A">
            <w:pPr>
              <w:pStyle w:val="TableParagraph"/>
              <w:spacing w:line="270" w:lineRule="atLeast"/>
              <w:ind w:left="107" w:right="506"/>
              <w:jc w:val="both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 xml:space="preserve">Saya </w:t>
            </w:r>
            <w:proofErr w:type="spellStart"/>
            <w:r>
              <w:rPr>
                <w:sz w:val="24"/>
                <w:lang w:val="en-US"/>
              </w:rPr>
              <w:t>lebih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suka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membaca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iklan</w:t>
            </w:r>
            <w:proofErr w:type="spellEnd"/>
            <w:r>
              <w:rPr>
                <w:sz w:val="24"/>
                <w:lang w:val="en-US"/>
              </w:rPr>
              <w:t xml:space="preserve"> PT. King </w:t>
            </w:r>
            <w:proofErr w:type="spellStart"/>
            <w:r>
              <w:rPr>
                <w:sz w:val="24"/>
                <w:lang w:val="en-US"/>
              </w:rPr>
              <w:t>Teknologi</w:t>
            </w:r>
            <w:proofErr w:type="spellEnd"/>
            <w:r>
              <w:rPr>
                <w:sz w:val="24"/>
                <w:lang w:val="en-US"/>
              </w:rPr>
              <w:t xml:space="preserve"> Indonesia </w:t>
            </w:r>
            <w:proofErr w:type="spellStart"/>
            <w:r>
              <w:rPr>
                <w:sz w:val="24"/>
                <w:lang w:val="en-US"/>
              </w:rPr>
              <w:t>melalui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i/>
                <w:iCs/>
                <w:sz w:val="24"/>
                <w:lang w:val="en-US"/>
              </w:rPr>
              <w:t>facebook</w:t>
            </w:r>
            <w:proofErr w:type="spellEnd"/>
            <w:r>
              <w:rPr>
                <w:i/>
                <w:iCs/>
                <w:sz w:val="24"/>
                <w:lang w:val="en-US"/>
              </w:rPr>
              <w:t xml:space="preserve"> marketplace </w:t>
            </w:r>
            <w:proofErr w:type="spellStart"/>
            <w:r w:rsidRPr="00450E5E">
              <w:rPr>
                <w:sz w:val="24"/>
                <w:lang w:val="en-US"/>
              </w:rPr>
              <w:t>daripada</w:t>
            </w:r>
            <w:proofErr w:type="spellEnd"/>
            <w:r w:rsidRPr="00450E5E">
              <w:rPr>
                <w:sz w:val="24"/>
                <w:lang w:val="en-US"/>
              </w:rPr>
              <w:t xml:space="preserve"> media </w:t>
            </w:r>
            <w:proofErr w:type="spellStart"/>
            <w:r w:rsidRPr="00450E5E">
              <w:rPr>
                <w:sz w:val="24"/>
                <w:lang w:val="en-US"/>
              </w:rPr>
              <w:t>promosi</w:t>
            </w:r>
            <w:proofErr w:type="spellEnd"/>
            <w:r w:rsidRPr="00450E5E"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tradisional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seperti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koran</w:t>
            </w:r>
            <w:proofErr w:type="spellEnd"/>
            <w:r>
              <w:rPr>
                <w:sz w:val="24"/>
                <w:lang w:val="en-US"/>
              </w:rPr>
              <w:t xml:space="preserve">, dan </w:t>
            </w:r>
            <w:proofErr w:type="spellStart"/>
            <w:r>
              <w:rPr>
                <w:sz w:val="24"/>
                <w:lang w:val="en-US"/>
              </w:rPr>
              <w:t>lainnya</w:t>
            </w:r>
            <w:proofErr w:type="spellEnd"/>
          </w:p>
        </w:tc>
        <w:tc>
          <w:tcPr>
            <w:tcW w:w="482" w:type="dxa"/>
          </w:tcPr>
          <w:p w14:paraId="6DEC8684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17" w:type="dxa"/>
          </w:tcPr>
          <w:p w14:paraId="25F1612D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523" w:type="dxa"/>
          </w:tcPr>
          <w:p w14:paraId="3829D27D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96" w:type="dxa"/>
          </w:tcPr>
          <w:p w14:paraId="377CE8C4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628" w:type="dxa"/>
          </w:tcPr>
          <w:p w14:paraId="4DFA7B7F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</w:tr>
      <w:tr w:rsidR="002A72CD" w14:paraId="133C7687" w14:textId="77777777" w:rsidTr="00F6553A">
        <w:trPr>
          <w:trHeight w:val="554"/>
        </w:trPr>
        <w:tc>
          <w:tcPr>
            <w:tcW w:w="576" w:type="dxa"/>
          </w:tcPr>
          <w:p w14:paraId="0CF91781" w14:textId="6DB86088" w:rsidR="002A72CD" w:rsidRDefault="002A72CD" w:rsidP="00F6553A">
            <w:pPr>
              <w:pStyle w:val="TableParagraph"/>
              <w:spacing w:line="275" w:lineRule="exact"/>
              <w:ind w:left="30"/>
              <w:jc w:val="left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6.</w:t>
            </w:r>
          </w:p>
        </w:tc>
        <w:tc>
          <w:tcPr>
            <w:tcW w:w="5029" w:type="dxa"/>
          </w:tcPr>
          <w:p w14:paraId="4B0768A9" w14:textId="04DF10A7" w:rsidR="002A72CD" w:rsidRPr="002A72CD" w:rsidRDefault="002A72CD" w:rsidP="00F6553A">
            <w:pPr>
              <w:pStyle w:val="TableParagraph"/>
              <w:spacing w:line="270" w:lineRule="atLeast"/>
              <w:ind w:left="107" w:right="506"/>
              <w:jc w:val="both"/>
              <w:rPr>
                <w:sz w:val="24"/>
                <w:lang w:val="en-US"/>
              </w:rPr>
            </w:pPr>
            <w:proofErr w:type="spellStart"/>
            <w:r>
              <w:rPr>
                <w:sz w:val="24"/>
                <w:lang w:val="en-US"/>
              </w:rPr>
              <w:t>Pencari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produk</w:t>
            </w:r>
            <w:proofErr w:type="spellEnd"/>
            <w:r>
              <w:rPr>
                <w:sz w:val="24"/>
                <w:lang w:val="en-US"/>
              </w:rPr>
              <w:t xml:space="preserve"> di </w:t>
            </w:r>
            <w:proofErr w:type="spellStart"/>
            <w:r>
              <w:rPr>
                <w:i/>
                <w:iCs/>
                <w:sz w:val="24"/>
                <w:lang w:val="en-US"/>
              </w:rPr>
              <w:t>facebook</w:t>
            </w:r>
            <w:proofErr w:type="spellEnd"/>
            <w:r>
              <w:rPr>
                <w:i/>
                <w:iCs/>
                <w:sz w:val="24"/>
                <w:lang w:val="en-US"/>
              </w:rPr>
              <w:t xml:space="preserve"> marketplace </w:t>
            </w:r>
            <w:proofErr w:type="spellStart"/>
            <w:r>
              <w:rPr>
                <w:sz w:val="24"/>
                <w:lang w:val="en-US"/>
              </w:rPr>
              <w:t>lebih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mudah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dibandingk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dimedia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sosial</w:t>
            </w:r>
            <w:proofErr w:type="spellEnd"/>
            <w:r>
              <w:rPr>
                <w:sz w:val="24"/>
                <w:lang w:val="en-US"/>
              </w:rPr>
              <w:t xml:space="preserve"> lain.</w:t>
            </w:r>
          </w:p>
        </w:tc>
        <w:tc>
          <w:tcPr>
            <w:tcW w:w="482" w:type="dxa"/>
          </w:tcPr>
          <w:p w14:paraId="7646E918" w14:textId="77777777" w:rsidR="002A72CD" w:rsidRDefault="002A72CD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17" w:type="dxa"/>
          </w:tcPr>
          <w:p w14:paraId="1969256C" w14:textId="77777777" w:rsidR="002A72CD" w:rsidRDefault="002A72CD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523" w:type="dxa"/>
          </w:tcPr>
          <w:p w14:paraId="71CD62B1" w14:textId="77777777" w:rsidR="002A72CD" w:rsidRDefault="002A72CD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96" w:type="dxa"/>
          </w:tcPr>
          <w:p w14:paraId="6F5024EC" w14:textId="77777777" w:rsidR="002A72CD" w:rsidRDefault="002A72CD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628" w:type="dxa"/>
          </w:tcPr>
          <w:p w14:paraId="70A55F0D" w14:textId="77777777" w:rsidR="002A72CD" w:rsidRDefault="002A72CD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</w:tr>
      <w:tr w:rsidR="00235447" w14:paraId="5824D45F" w14:textId="77777777" w:rsidTr="00F6553A">
        <w:trPr>
          <w:trHeight w:val="420"/>
        </w:trPr>
        <w:tc>
          <w:tcPr>
            <w:tcW w:w="576" w:type="dxa"/>
          </w:tcPr>
          <w:p w14:paraId="1EA3619B" w14:textId="77777777" w:rsidR="00235447" w:rsidRDefault="00235447" w:rsidP="00F6553A">
            <w:pPr>
              <w:pStyle w:val="TableParagraph"/>
              <w:spacing w:line="273" w:lineRule="exact"/>
              <w:ind w:left="30"/>
              <w:jc w:val="left"/>
              <w:rPr>
                <w:sz w:val="24"/>
              </w:rPr>
            </w:pPr>
          </w:p>
        </w:tc>
        <w:tc>
          <w:tcPr>
            <w:tcW w:w="7575" w:type="dxa"/>
            <w:gridSpan w:val="6"/>
          </w:tcPr>
          <w:p w14:paraId="7CE429CF" w14:textId="199F0C19" w:rsidR="00235447" w:rsidRPr="00385F18" w:rsidRDefault="00235447" w:rsidP="00F6553A">
            <w:pPr>
              <w:pStyle w:val="TableParagraph"/>
              <w:spacing w:line="240" w:lineRule="auto"/>
              <w:rPr>
                <w:b/>
                <w:bCs/>
                <w:sz w:val="24"/>
                <w:lang w:val="en-US"/>
              </w:rPr>
            </w:pPr>
            <w:proofErr w:type="spellStart"/>
            <w:r w:rsidRPr="00385F18">
              <w:rPr>
                <w:b/>
                <w:bCs/>
                <w:sz w:val="24"/>
                <w:lang w:val="en-US"/>
              </w:rPr>
              <w:t>Kesesuaian</w:t>
            </w:r>
            <w:proofErr w:type="spellEnd"/>
            <w:r w:rsidRPr="00385F18">
              <w:rPr>
                <w:b/>
                <w:bCs/>
                <w:sz w:val="24"/>
                <w:lang w:val="en-US"/>
              </w:rPr>
              <w:t xml:space="preserve"> </w:t>
            </w:r>
            <w:proofErr w:type="spellStart"/>
            <w:r w:rsidRPr="00385F18">
              <w:rPr>
                <w:b/>
                <w:bCs/>
                <w:sz w:val="24"/>
                <w:lang w:val="en-US"/>
              </w:rPr>
              <w:t>Sasaran</w:t>
            </w:r>
            <w:proofErr w:type="spellEnd"/>
          </w:p>
        </w:tc>
      </w:tr>
      <w:tr w:rsidR="00235447" w14:paraId="38812553" w14:textId="77777777" w:rsidTr="007C0BA4">
        <w:trPr>
          <w:trHeight w:val="869"/>
        </w:trPr>
        <w:tc>
          <w:tcPr>
            <w:tcW w:w="576" w:type="dxa"/>
          </w:tcPr>
          <w:p w14:paraId="17F42930" w14:textId="77777777" w:rsidR="00235447" w:rsidRDefault="00235447" w:rsidP="00F6553A">
            <w:pPr>
              <w:pStyle w:val="TableParagraph"/>
              <w:spacing w:line="273" w:lineRule="exact"/>
              <w:ind w:left="30"/>
              <w:jc w:val="left"/>
              <w:rPr>
                <w:sz w:val="24"/>
              </w:rPr>
            </w:pPr>
            <w:r>
              <w:rPr>
                <w:sz w:val="24"/>
                <w:lang w:val="en-US"/>
              </w:rPr>
              <w:t>7.</w:t>
            </w:r>
          </w:p>
        </w:tc>
        <w:tc>
          <w:tcPr>
            <w:tcW w:w="5029" w:type="dxa"/>
          </w:tcPr>
          <w:p w14:paraId="0CDCE6C4" w14:textId="64BFF44D" w:rsidR="00235447" w:rsidRPr="002A72CD" w:rsidRDefault="002A72CD" w:rsidP="00F6553A">
            <w:pPr>
              <w:pStyle w:val="TableParagraph"/>
              <w:spacing w:line="270" w:lineRule="atLeast"/>
              <w:ind w:left="107" w:right="506"/>
              <w:jc w:val="both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 xml:space="preserve">Strategi media </w:t>
            </w:r>
            <w:proofErr w:type="spellStart"/>
            <w:r>
              <w:rPr>
                <w:sz w:val="24"/>
                <w:lang w:val="en-US"/>
              </w:rPr>
              <w:t>promosi</w:t>
            </w:r>
            <w:proofErr w:type="spellEnd"/>
            <w:r>
              <w:rPr>
                <w:sz w:val="24"/>
                <w:lang w:val="en-US"/>
              </w:rPr>
              <w:t xml:space="preserve"> yang </w:t>
            </w:r>
            <w:proofErr w:type="spellStart"/>
            <w:r>
              <w:rPr>
                <w:sz w:val="24"/>
                <w:lang w:val="en-US"/>
              </w:rPr>
              <w:t>diterapk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r w:rsidRPr="00CC29F1">
              <w:rPr>
                <w:sz w:val="24"/>
                <w:lang w:val="en-US"/>
              </w:rPr>
              <w:t>PT</w:t>
            </w:r>
            <w:r>
              <w:rPr>
                <w:sz w:val="24"/>
                <w:lang w:val="en-US"/>
              </w:rPr>
              <w:t xml:space="preserve">. King </w:t>
            </w:r>
            <w:proofErr w:type="spellStart"/>
            <w:r>
              <w:rPr>
                <w:sz w:val="24"/>
                <w:lang w:val="en-US"/>
              </w:rPr>
              <w:t>Teknologi</w:t>
            </w:r>
            <w:proofErr w:type="spellEnd"/>
            <w:r>
              <w:rPr>
                <w:sz w:val="24"/>
                <w:lang w:val="en-US"/>
              </w:rPr>
              <w:t xml:space="preserve"> Indonesia </w:t>
            </w:r>
            <w:proofErr w:type="spellStart"/>
            <w:r>
              <w:rPr>
                <w:sz w:val="24"/>
                <w:lang w:val="en-US"/>
              </w:rPr>
              <w:t>sesuai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deng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produk</w:t>
            </w:r>
            <w:proofErr w:type="spellEnd"/>
            <w:r>
              <w:rPr>
                <w:sz w:val="24"/>
                <w:lang w:val="en-US"/>
              </w:rPr>
              <w:t xml:space="preserve"> yang </w:t>
            </w:r>
            <w:proofErr w:type="spellStart"/>
            <w:r>
              <w:rPr>
                <w:sz w:val="24"/>
                <w:lang w:val="en-US"/>
              </w:rPr>
              <w:t>ditawarkan</w:t>
            </w:r>
            <w:proofErr w:type="spellEnd"/>
            <w:r>
              <w:rPr>
                <w:sz w:val="24"/>
                <w:lang w:val="en-US"/>
              </w:rPr>
              <w:t>.</w:t>
            </w:r>
          </w:p>
        </w:tc>
        <w:tc>
          <w:tcPr>
            <w:tcW w:w="482" w:type="dxa"/>
          </w:tcPr>
          <w:p w14:paraId="118D95E4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17" w:type="dxa"/>
          </w:tcPr>
          <w:p w14:paraId="7FBC1781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523" w:type="dxa"/>
          </w:tcPr>
          <w:p w14:paraId="6DDE9B3C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96" w:type="dxa"/>
          </w:tcPr>
          <w:p w14:paraId="0FF631E1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628" w:type="dxa"/>
          </w:tcPr>
          <w:p w14:paraId="72E4398F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</w:tr>
      <w:tr w:rsidR="00235447" w14:paraId="40386545" w14:textId="77777777" w:rsidTr="007C0BA4">
        <w:trPr>
          <w:trHeight w:val="556"/>
        </w:trPr>
        <w:tc>
          <w:tcPr>
            <w:tcW w:w="576" w:type="dxa"/>
          </w:tcPr>
          <w:p w14:paraId="4D81BD17" w14:textId="77777777" w:rsidR="00235447" w:rsidRPr="00D618D1" w:rsidRDefault="00235447" w:rsidP="00F6553A">
            <w:pPr>
              <w:pStyle w:val="TableParagraph"/>
              <w:spacing w:line="273" w:lineRule="exact"/>
              <w:jc w:val="left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8.</w:t>
            </w:r>
          </w:p>
        </w:tc>
        <w:tc>
          <w:tcPr>
            <w:tcW w:w="5029" w:type="dxa"/>
          </w:tcPr>
          <w:p w14:paraId="053FF054" w14:textId="77777777" w:rsidR="00235447" w:rsidRPr="00CC29F1" w:rsidRDefault="00235447" w:rsidP="00F6553A">
            <w:pPr>
              <w:pStyle w:val="TableParagraph"/>
              <w:spacing w:line="270" w:lineRule="atLeast"/>
              <w:ind w:left="107" w:right="506"/>
              <w:jc w:val="both"/>
              <w:rPr>
                <w:sz w:val="24"/>
                <w:lang w:val="en-US"/>
              </w:rPr>
            </w:pPr>
            <w:proofErr w:type="spellStart"/>
            <w:r>
              <w:rPr>
                <w:sz w:val="24"/>
                <w:lang w:val="en-US"/>
              </w:rPr>
              <w:t>Produk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r w:rsidRPr="00CC29F1">
              <w:rPr>
                <w:sz w:val="24"/>
                <w:lang w:val="en-US"/>
              </w:rPr>
              <w:t>PT</w:t>
            </w:r>
            <w:r>
              <w:rPr>
                <w:sz w:val="24"/>
                <w:lang w:val="en-US"/>
              </w:rPr>
              <w:t xml:space="preserve">. King </w:t>
            </w:r>
            <w:proofErr w:type="spellStart"/>
            <w:r>
              <w:rPr>
                <w:sz w:val="24"/>
                <w:lang w:val="en-US"/>
              </w:rPr>
              <w:t>Teknologi</w:t>
            </w:r>
            <w:proofErr w:type="spellEnd"/>
            <w:r>
              <w:rPr>
                <w:sz w:val="24"/>
                <w:lang w:val="en-US"/>
              </w:rPr>
              <w:t xml:space="preserve"> Indonesia yang </w:t>
            </w:r>
            <w:proofErr w:type="spellStart"/>
            <w:r>
              <w:rPr>
                <w:sz w:val="24"/>
                <w:lang w:val="en-US"/>
              </w:rPr>
              <w:t>saya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beli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sesuai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dengan</w:t>
            </w:r>
            <w:proofErr w:type="spellEnd"/>
            <w:r>
              <w:rPr>
                <w:sz w:val="24"/>
                <w:lang w:val="en-US"/>
              </w:rPr>
              <w:t xml:space="preserve"> yang </w:t>
            </w:r>
            <w:proofErr w:type="spellStart"/>
            <w:r>
              <w:rPr>
                <w:sz w:val="24"/>
                <w:lang w:val="en-US"/>
              </w:rPr>
              <w:t>saya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butuhkan</w:t>
            </w:r>
            <w:proofErr w:type="spellEnd"/>
            <w:r>
              <w:rPr>
                <w:sz w:val="24"/>
                <w:lang w:val="en-US"/>
              </w:rPr>
              <w:t>.</w:t>
            </w:r>
          </w:p>
        </w:tc>
        <w:tc>
          <w:tcPr>
            <w:tcW w:w="482" w:type="dxa"/>
          </w:tcPr>
          <w:p w14:paraId="00F3793F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17" w:type="dxa"/>
          </w:tcPr>
          <w:p w14:paraId="177F183E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523" w:type="dxa"/>
          </w:tcPr>
          <w:p w14:paraId="01D1B867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96" w:type="dxa"/>
          </w:tcPr>
          <w:p w14:paraId="659BF708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628" w:type="dxa"/>
          </w:tcPr>
          <w:p w14:paraId="2B60EB87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</w:tr>
      <w:tr w:rsidR="00235447" w14:paraId="49F4F779" w14:textId="77777777" w:rsidTr="00F6553A">
        <w:trPr>
          <w:trHeight w:val="492"/>
        </w:trPr>
        <w:tc>
          <w:tcPr>
            <w:tcW w:w="576" w:type="dxa"/>
          </w:tcPr>
          <w:p w14:paraId="4E91EFFE" w14:textId="77777777" w:rsidR="00235447" w:rsidRDefault="00235447" w:rsidP="00F6553A">
            <w:pPr>
              <w:pStyle w:val="TableParagraph"/>
              <w:spacing w:line="273" w:lineRule="exact"/>
              <w:ind w:left="30"/>
              <w:jc w:val="left"/>
              <w:rPr>
                <w:sz w:val="24"/>
              </w:rPr>
            </w:pPr>
          </w:p>
        </w:tc>
        <w:tc>
          <w:tcPr>
            <w:tcW w:w="7575" w:type="dxa"/>
            <w:gridSpan w:val="6"/>
          </w:tcPr>
          <w:p w14:paraId="4FB0BAA4" w14:textId="77777777" w:rsidR="00235447" w:rsidRPr="00385F18" w:rsidRDefault="00235447" w:rsidP="00F6553A">
            <w:pPr>
              <w:pStyle w:val="TableParagraph"/>
              <w:spacing w:line="240" w:lineRule="auto"/>
              <w:rPr>
                <w:b/>
                <w:bCs/>
                <w:sz w:val="24"/>
                <w:lang w:val="en-US"/>
              </w:rPr>
            </w:pPr>
            <w:r w:rsidRPr="00385F18">
              <w:rPr>
                <w:b/>
                <w:bCs/>
                <w:sz w:val="24"/>
                <w:lang w:val="en-US"/>
              </w:rPr>
              <w:t xml:space="preserve">Waktu </w:t>
            </w:r>
            <w:proofErr w:type="spellStart"/>
            <w:r w:rsidRPr="00385F18">
              <w:rPr>
                <w:b/>
                <w:bCs/>
                <w:sz w:val="24"/>
                <w:lang w:val="en-US"/>
              </w:rPr>
              <w:t>Promosi</w:t>
            </w:r>
            <w:proofErr w:type="spellEnd"/>
          </w:p>
        </w:tc>
      </w:tr>
      <w:tr w:rsidR="00235447" w14:paraId="55851374" w14:textId="77777777" w:rsidTr="00F6553A">
        <w:trPr>
          <w:trHeight w:val="827"/>
        </w:trPr>
        <w:tc>
          <w:tcPr>
            <w:tcW w:w="576" w:type="dxa"/>
          </w:tcPr>
          <w:p w14:paraId="55C6CB40" w14:textId="77777777" w:rsidR="00235447" w:rsidRDefault="00235447" w:rsidP="00F6553A">
            <w:pPr>
              <w:pStyle w:val="TableParagraph"/>
              <w:spacing w:line="273" w:lineRule="exact"/>
              <w:ind w:left="30"/>
              <w:jc w:val="left"/>
              <w:rPr>
                <w:sz w:val="24"/>
              </w:rPr>
            </w:pPr>
            <w:r>
              <w:rPr>
                <w:sz w:val="24"/>
                <w:lang w:val="en-US"/>
              </w:rPr>
              <w:t>9</w:t>
            </w:r>
            <w:r>
              <w:rPr>
                <w:sz w:val="24"/>
              </w:rPr>
              <w:t>.</w:t>
            </w:r>
          </w:p>
        </w:tc>
        <w:tc>
          <w:tcPr>
            <w:tcW w:w="5029" w:type="dxa"/>
          </w:tcPr>
          <w:p w14:paraId="46703E7A" w14:textId="77777777" w:rsidR="00235447" w:rsidRDefault="00235447" w:rsidP="00F6553A">
            <w:pPr>
              <w:pStyle w:val="TableParagraph"/>
              <w:spacing w:line="270" w:lineRule="atLeast"/>
              <w:ind w:left="107" w:right="506"/>
              <w:jc w:val="both"/>
              <w:rPr>
                <w:sz w:val="24"/>
              </w:rPr>
            </w:pPr>
            <w:r>
              <w:rPr>
                <w:sz w:val="24"/>
                <w:lang w:val="en-US"/>
              </w:rPr>
              <w:t xml:space="preserve">PT. King </w:t>
            </w:r>
            <w:proofErr w:type="spellStart"/>
            <w:r>
              <w:rPr>
                <w:sz w:val="24"/>
                <w:lang w:val="en-US"/>
              </w:rPr>
              <w:t>Teknologi</w:t>
            </w:r>
            <w:proofErr w:type="spellEnd"/>
            <w:r>
              <w:rPr>
                <w:sz w:val="24"/>
                <w:lang w:val="en-US"/>
              </w:rPr>
              <w:t xml:space="preserve"> Indonesia </w:t>
            </w:r>
            <w:proofErr w:type="spellStart"/>
            <w:r>
              <w:rPr>
                <w:sz w:val="24"/>
                <w:lang w:val="en-US"/>
              </w:rPr>
              <w:t>melakuk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penawar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produk</w:t>
            </w:r>
            <w:proofErr w:type="spellEnd"/>
            <w:r>
              <w:rPr>
                <w:sz w:val="24"/>
                <w:lang w:val="en-US"/>
              </w:rPr>
              <w:t xml:space="preserve"> pada </w:t>
            </w:r>
            <w:proofErr w:type="spellStart"/>
            <w:r>
              <w:rPr>
                <w:sz w:val="24"/>
                <w:lang w:val="en-US"/>
              </w:rPr>
              <w:t>waktu</w:t>
            </w:r>
            <w:proofErr w:type="spellEnd"/>
            <w:r>
              <w:rPr>
                <w:sz w:val="24"/>
                <w:lang w:val="en-US"/>
              </w:rPr>
              <w:t xml:space="preserve"> yang </w:t>
            </w:r>
            <w:proofErr w:type="spellStart"/>
            <w:r>
              <w:rPr>
                <w:sz w:val="24"/>
                <w:lang w:val="en-US"/>
              </w:rPr>
              <w:t>sesuai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deng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pengguna</w:t>
            </w:r>
            <w:proofErr w:type="spellEnd"/>
            <w:r>
              <w:rPr>
                <w:sz w:val="24"/>
                <w:lang w:val="en-US"/>
              </w:rPr>
              <w:t xml:space="preserve"> media </w:t>
            </w:r>
            <w:proofErr w:type="spellStart"/>
            <w:r>
              <w:rPr>
                <w:sz w:val="24"/>
                <w:lang w:val="en-US"/>
              </w:rPr>
              <w:t>sosial</w:t>
            </w:r>
            <w:proofErr w:type="spellEnd"/>
          </w:p>
        </w:tc>
        <w:tc>
          <w:tcPr>
            <w:tcW w:w="482" w:type="dxa"/>
          </w:tcPr>
          <w:p w14:paraId="5B199B32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17" w:type="dxa"/>
          </w:tcPr>
          <w:p w14:paraId="0063B4F2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523" w:type="dxa"/>
          </w:tcPr>
          <w:p w14:paraId="0C214AFC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96" w:type="dxa"/>
          </w:tcPr>
          <w:p w14:paraId="74465952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628" w:type="dxa"/>
          </w:tcPr>
          <w:p w14:paraId="49DD9AB6" w14:textId="77777777" w:rsidR="00235447" w:rsidRDefault="00235447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</w:tr>
      <w:tr w:rsidR="007C0BA4" w14:paraId="5AC6CE98" w14:textId="77777777" w:rsidTr="00F6553A">
        <w:trPr>
          <w:trHeight w:val="827"/>
        </w:trPr>
        <w:tc>
          <w:tcPr>
            <w:tcW w:w="576" w:type="dxa"/>
          </w:tcPr>
          <w:p w14:paraId="1B71244A" w14:textId="449F9DFB" w:rsidR="007C0BA4" w:rsidRDefault="007C0BA4" w:rsidP="00F6553A">
            <w:pPr>
              <w:pStyle w:val="TableParagraph"/>
              <w:spacing w:line="273" w:lineRule="exact"/>
              <w:ind w:left="30"/>
              <w:jc w:val="left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10.</w:t>
            </w:r>
          </w:p>
        </w:tc>
        <w:tc>
          <w:tcPr>
            <w:tcW w:w="5029" w:type="dxa"/>
          </w:tcPr>
          <w:p w14:paraId="5E89E5C6" w14:textId="660E11CA" w:rsidR="007C0BA4" w:rsidRDefault="00BB4260" w:rsidP="00F6553A">
            <w:pPr>
              <w:pStyle w:val="TableParagraph"/>
              <w:spacing w:line="270" w:lineRule="atLeast"/>
              <w:ind w:left="107" w:right="506"/>
              <w:jc w:val="both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 xml:space="preserve">PT. King </w:t>
            </w:r>
            <w:proofErr w:type="spellStart"/>
            <w:r>
              <w:rPr>
                <w:sz w:val="24"/>
                <w:lang w:val="en-US"/>
              </w:rPr>
              <w:t>Teknologi</w:t>
            </w:r>
            <w:proofErr w:type="spellEnd"/>
            <w:r>
              <w:rPr>
                <w:sz w:val="24"/>
                <w:lang w:val="en-US"/>
              </w:rPr>
              <w:t xml:space="preserve"> Indonesia </w:t>
            </w:r>
            <w:proofErr w:type="spellStart"/>
            <w:r>
              <w:rPr>
                <w:sz w:val="24"/>
                <w:lang w:val="en-US"/>
              </w:rPr>
              <w:t>memberik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respo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cepat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disetiap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waktu</w:t>
            </w:r>
            <w:proofErr w:type="spellEnd"/>
            <w:r>
              <w:rPr>
                <w:sz w:val="24"/>
                <w:lang w:val="en-US"/>
              </w:rPr>
              <w:t xml:space="preserve"> pada </w:t>
            </w:r>
            <w:proofErr w:type="spellStart"/>
            <w:r>
              <w:rPr>
                <w:sz w:val="24"/>
                <w:lang w:val="en-US"/>
              </w:rPr>
              <w:t>melakuk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promosi</w:t>
            </w:r>
            <w:proofErr w:type="spellEnd"/>
            <w:r>
              <w:rPr>
                <w:sz w:val="24"/>
                <w:lang w:val="en-US"/>
              </w:rPr>
              <w:t>.</w:t>
            </w:r>
          </w:p>
        </w:tc>
        <w:tc>
          <w:tcPr>
            <w:tcW w:w="482" w:type="dxa"/>
          </w:tcPr>
          <w:p w14:paraId="6B40D44A" w14:textId="77777777" w:rsidR="007C0BA4" w:rsidRDefault="007C0BA4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17" w:type="dxa"/>
          </w:tcPr>
          <w:p w14:paraId="311D0249" w14:textId="77777777" w:rsidR="007C0BA4" w:rsidRDefault="007C0BA4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523" w:type="dxa"/>
          </w:tcPr>
          <w:p w14:paraId="40ED7779" w14:textId="77777777" w:rsidR="007C0BA4" w:rsidRDefault="007C0BA4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96" w:type="dxa"/>
          </w:tcPr>
          <w:p w14:paraId="710D2556" w14:textId="77777777" w:rsidR="007C0BA4" w:rsidRDefault="007C0BA4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628" w:type="dxa"/>
          </w:tcPr>
          <w:p w14:paraId="205E3FEB" w14:textId="77777777" w:rsidR="007C0BA4" w:rsidRDefault="007C0BA4" w:rsidP="00F6553A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</w:tr>
    </w:tbl>
    <w:p w14:paraId="0871B7E6" w14:textId="21C968C1" w:rsidR="008E2472" w:rsidRDefault="008E2472" w:rsidP="00F074CF">
      <w:pPr>
        <w:pStyle w:val="ListParagraph"/>
        <w:numPr>
          <w:ilvl w:val="0"/>
          <w:numId w:val="65"/>
        </w:numPr>
        <w:spacing w:line="480" w:lineRule="auto"/>
        <w:ind w:left="426" w:hanging="426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>Harga (X3)</w:t>
      </w:r>
    </w:p>
    <w:tbl>
      <w:tblPr>
        <w:tblpPr w:leftFromText="180" w:rightFromText="180" w:vertAnchor="text" w:horzAnchor="margin" w:tblpY="30"/>
        <w:tblW w:w="8151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576"/>
        <w:gridCol w:w="5029"/>
        <w:gridCol w:w="482"/>
        <w:gridCol w:w="417"/>
        <w:gridCol w:w="523"/>
        <w:gridCol w:w="496"/>
        <w:gridCol w:w="628"/>
      </w:tblGrid>
      <w:tr w:rsidR="00B6291B" w14:paraId="79F4B10D" w14:textId="77777777" w:rsidTr="00B6291B">
        <w:trPr>
          <w:trHeight w:val="278"/>
        </w:trPr>
        <w:tc>
          <w:tcPr>
            <w:tcW w:w="576" w:type="dxa"/>
          </w:tcPr>
          <w:p w14:paraId="186632CB" w14:textId="77777777" w:rsidR="00B6291B" w:rsidRDefault="00B6291B" w:rsidP="00B6291B">
            <w:pPr>
              <w:pStyle w:val="TableParagraph"/>
              <w:spacing w:before="1" w:line="257" w:lineRule="exact"/>
              <w:ind w:left="107"/>
              <w:jc w:val="left"/>
              <w:rPr>
                <w:b/>
                <w:sz w:val="24"/>
              </w:rPr>
            </w:pPr>
            <w:r>
              <w:rPr>
                <w:b/>
                <w:sz w:val="24"/>
              </w:rPr>
              <w:t>NO</w:t>
            </w:r>
          </w:p>
        </w:tc>
        <w:tc>
          <w:tcPr>
            <w:tcW w:w="5029" w:type="dxa"/>
            <w:vMerge w:val="restart"/>
          </w:tcPr>
          <w:p w14:paraId="23B751D7" w14:textId="77777777" w:rsidR="00B6291B" w:rsidRDefault="00B6291B" w:rsidP="00B6291B">
            <w:pPr>
              <w:pStyle w:val="TableParagraph"/>
              <w:spacing w:before="1" w:line="257" w:lineRule="exact"/>
              <w:ind w:left="1673"/>
              <w:jc w:val="left"/>
              <w:rPr>
                <w:b/>
                <w:sz w:val="24"/>
              </w:rPr>
            </w:pPr>
            <w:r>
              <w:rPr>
                <w:b/>
                <w:sz w:val="24"/>
              </w:rPr>
              <w:t>PERTANYAAN</w:t>
            </w:r>
          </w:p>
        </w:tc>
        <w:tc>
          <w:tcPr>
            <w:tcW w:w="2546" w:type="dxa"/>
            <w:gridSpan w:val="5"/>
          </w:tcPr>
          <w:p w14:paraId="4ACB7282" w14:textId="77777777" w:rsidR="00B6291B" w:rsidRDefault="00B6291B" w:rsidP="00B6291B">
            <w:pPr>
              <w:pStyle w:val="TableParagraph"/>
              <w:spacing w:before="1" w:line="257" w:lineRule="exact"/>
              <w:ind w:left="211"/>
              <w:jc w:val="left"/>
              <w:rPr>
                <w:b/>
                <w:sz w:val="24"/>
              </w:rPr>
            </w:pPr>
            <w:r>
              <w:rPr>
                <w:b/>
                <w:sz w:val="24"/>
              </w:rPr>
              <w:t>BOBOT</w:t>
            </w:r>
            <w:r>
              <w:rPr>
                <w:b/>
                <w:spacing w:val="-1"/>
                <w:sz w:val="24"/>
              </w:rPr>
              <w:t xml:space="preserve"> </w:t>
            </w:r>
            <w:r>
              <w:rPr>
                <w:b/>
                <w:sz w:val="24"/>
              </w:rPr>
              <w:t>JAWABAN</w:t>
            </w:r>
          </w:p>
        </w:tc>
      </w:tr>
      <w:tr w:rsidR="00B6291B" w14:paraId="4D4F2A13" w14:textId="77777777" w:rsidTr="00B6291B">
        <w:trPr>
          <w:trHeight w:val="275"/>
        </w:trPr>
        <w:tc>
          <w:tcPr>
            <w:tcW w:w="576" w:type="dxa"/>
            <w:vMerge w:val="restart"/>
          </w:tcPr>
          <w:p w14:paraId="3B393908" w14:textId="77777777" w:rsidR="00B6291B" w:rsidRDefault="00B6291B" w:rsidP="00B6291B">
            <w:pPr>
              <w:pStyle w:val="TableParagraph"/>
              <w:spacing w:line="240" w:lineRule="auto"/>
              <w:jc w:val="left"/>
              <w:rPr>
                <w:sz w:val="20"/>
              </w:rPr>
            </w:pPr>
          </w:p>
        </w:tc>
        <w:tc>
          <w:tcPr>
            <w:tcW w:w="5029" w:type="dxa"/>
            <w:vMerge/>
          </w:tcPr>
          <w:p w14:paraId="1D4DC4BF" w14:textId="77777777" w:rsidR="00B6291B" w:rsidRDefault="00B6291B" w:rsidP="00B6291B">
            <w:pPr>
              <w:pStyle w:val="TableParagraph"/>
              <w:spacing w:line="240" w:lineRule="auto"/>
              <w:jc w:val="left"/>
              <w:rPr>
                <w:sz w:val="20"/>
              </w:rPr>
            </w:pPr>
          </w:p>
        </w:tc>
        <w:tc>
          <w:tcPr>
            <w:tcW w:w="482" w:type="dxa"/>
          </w:tcPr>
          <w:p w14:paraId="4B8188E3" w14:textId="77777777" w:rsidR="00B6291B" w:rsidRDefault="00B6291B" w:rsidP="00B6291B">
            <w:pPr>
              <w:pStyle w:val="TableParagraph"/>
              <w:spacing w:line="256" w:lineRule="exact"/>
              <w:ind w:left="107"/>
              <w:jc w:val="left"/>
              <w:rPr>
                <w:sz w:val="24"/>
              </w:rPr>
            </w:pPr>
            <w:r>
              <w:rPr>
                <w:sz w:val="24"/>
              </w:rPr>
              <w:t>5</w:t>
            </w:r>
          </w:p>
        </w:tc>
        <w:tc>
          <w:tcPr>
            <w:tcW w:w="417" w:type="dxa"/>
          </w:tcPr>
          <w:p w14:paraId="436D3A77" w14:textId="77777777" w:rsidR="00B6291B" w:rsidRDefault="00B6291B" w:rsidP="00B6291B">
            <w:pPr>
              <w:pStyle w:val="TableParagraph"/>
              <w:spacing w:line="256" w:lineRule="exact"/>
              <w:ind w:left="108"/>
              <w:jc w:val="left"/>
              <w:rPr>
                <w:sz w:val="24"/>
              </w:rPr>
            </w:pPr>
            <w:r>
              <w:rPr>
                <w:sz w:val="24"/>
              </w:rPr>
              <w:t>4</w:t>
            </w:r>
          </w:p>
        </w:tc>
        <w:tc>
          <w:tcPr>
            <w:tcW w:w="523" w:type="dxa"/>
          </w:tcPr>
          <w:p w14:paraId="5068C471" w14:textId="77777777" w:rsidR="00B6291B" w:rsidRDefault="00B6291B" w:rsidP="00B6291B">
            <w:pPr>
              <w:pStyle w:val="TableParagraph"/>
              <w:spacing w:line="256" w:lineRule="exact"/>
              <w:ind w:left="109"/>
              <w:jc w:val="left"/>
              <w:rPr>
                <w:sz w:val="24"/>
              </w:rPr>
            </w:pPr>
            <w:r>
              <w:rPr>
                <w:sz w:val="24"/>
              </w:rPr>
              <w:t>3</w:t>
            </w:r>
          </w:p>
        </w:tc>
        <w:tc>
          <w:tcPr>
            <w:tcW w:w="496" w:type="dxa"/>
          </w:tcPr>
          <w:p w14:paraId="5E44FB64" w14:textId="77777777" w:rsidR="00B6291B" w:rsidRDefault="00B6291B" w:rsidP="00B6291B">
            <w:pPr>
              <w:pStyle w:val="TableParagraph"/>
              <w:spacing w:line="256" w:lineRule="exact"/>
              <w:ind w:left="107"/>
              <w:jc w:val="left"/>
              <w:rPr>
                <w:sz w:val="24"/>
              </w:rPr>
            </w:pPr>
            <w:r>
              <w:rPr>
                <w:sz w:val="24"/>
              </w:rPr>
              <w:t>2</w:t>
            </w:r>
          </w:p>
        </w:tc>
        <w:tc>
          <w:tcPr>
            <w:tcW w:w="628" w:type="dxa"/>
          </w:tcPr>
          <w:p w14:paraId="176D0B17" w14:textId="77777777" w:rsidR="00B6291B" w:rsidRDefault="00B6291B" w:rsidP="00B6291B">
            <w:pPr>
              <w:pStyle w:val="TableParagraph"/>
              <w:spacing w:line="256" w:lineRule="exact"/>
              <w:ind w:left="110"/>
              <w:jc w:val="left"/>
              <w:rPr>
                <w:sz w:val="24"/>
              </w:rPr>
            </w:pPr>
            <w:r>
              <w:rPr>
                <w:sz w:val="24"/>
              </w:rPr>
              <w:t>1</w:t>
            </w:r>
          </w:p>
        </w:tc>
      </w:tr>
      <w:tr w:rsidR="00B6291B" w14:paraId="65575F8A" w14:textId="77777777" w:rsidTr="00B6291B">
        <w:trPr>
          <w:trHeight w:val="275"/>
        </w:trPr>
        <w:tc>
          <w:tcPr>
            <w:tcW w:w="576" w:type="dxa"/>
            <w:vMerge/>
          </w:tcPr>
          <w:p w14:paraId="710E07FF" w14:textId="77777777" w:rsidR="00B6291B" w:rsidRDefault="00B6291B" w:rsidP="00B6291B">
            <w:pPr>
              <w:pStyle w:val="TableParagraph"/>
              <w:spacing w:line="240" w:lineRule="auto"/>
              <w:jc w:val="left"/>
              <w:rPr>
                <w:sz w:val="20"/>
              </w:rPr>
            </w:pPr>
          </w:p>
        </w:tc>
        <w:tc>
          <w:tcPr>
            <w:tcW w:w="5029" w:type="dxa"/>
            <w:vMerge/>
          </w:tcPr>
          <w:p w14:paraId="4255AD75" w14:textId="77777777" w:rsidR="00B6291B" w:rsidRDefault="00B6291B" w:rsidP="00B6291B">
            <w:pPr>
              <w:pStyle w:val="TableParagraph"/>
              <w:spacing w:line="240" w:lineRule="auto"/>
              <w:jc w:val="left"/>
              <w:rPr>
                <w:sz w:val="20"/>
              </w:rPr>
            </w:pPr>
          </w:p>
        </w:tc>
        <w:tc>
          <w:tcPr>
            <w:tcW w:w="482" w:type="dxa"/>
          </w:tcPr>
          <w:p w14:paraId="6BEC4A07" w14:textId="77777777" w:rsidR="00B6291B" w:rsidRDefault="00B6291B" w:rsidP="00B6291B">
            <w:pPr>
              <w:pStyle w:val="TableParagraph"/>
              <w:spacing w:line="256" w:lineRule="exact"/>
              <w:ind w:left="107"/>
              <w:jc w:val="left"/>
              <w:rPr>
                <w:sz w:val="24"/>
              </w:rPr>
            </w:pPr>
            <w:r>
              <w:rPr>
                <w:sz w:val="24"/>
              </w:rPr>
              <w:t>SS</w:t>
            </w:r>
          </w:p>
        </w:tc>
        <w:tc>
          <w:tcPr>
            <w:tcW w:w="417" w:type="dxa"/>
          </w:tcPr>
          <w:p w14:paraId="62E0D74A" w14:textId="77777777" w:rsidR="00B6291B" w:rsidRDefault="00B6291B" w:rsidP="00B6291B">
            <w:pPr>
              <w:pStyle w:val="TableParagraph"/>
              <w:spacing w:line="256" w:lineRule="exact"/>
              <w:ind w:left="108"/>
              <w:jc w:val="left"/>
              <w:rPr>
                <w:sz w:val="24"/>
              </w:rPr>
            </w:pPr>
            <w:r>
              <w:rPr>
                <w:w w:val="99"/>
                <w:sz w:val="24"/>
              </w:rPr>
              <w:t>S</w:t>
            </w:r>
          </w:p>
        </w:tc>
        <w:tc>
          <w:tcPr>
            <w:tcW w:w="523" w:type="dxa"/>
          </w:tcPr>
          <w:p w14:paraId="66B02FAF" w14:textId="77777777" w:rsidR="00B6291B" w:rsidRPr="00662310" w:rsidRDefault="00B6291B" w:rsidP="00B6291B">
            <w:pPr>
              <w:pStyle w:val="TableParagraph"/>
              <w:spacing w:line="256" w:lineRule="exact"/>
              <w:ind w:left="109"/>
              <w:jc w:val="left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N</w:t>
            </w:r>
          </w:p>
        </w:tc>
        <w:tc>
          <w:tcPr>
            <w:tcW w:w="496" w:type="dxa"/>
          </w:tcPr>
          <w:p w14:paraId="10224BCE" w14:textId="77777777" w:rsidR="00B6291B" w:rsidRDefault="00B6291B" w:rsidP="00B6291B">
            <w:pPr>
              <w:pStyle w:val="TableParagraph"/>
              <w:spacing w:line="256" w:lineRule="exact"/>
              <w:ind w:left="107"/>
              <w:jc w:val="left"/>
              <w:rPr>
                <w:sz w:val="24"/>
              </w:rPr>
            </w:pPr>
            <w:r>
              <w:rPr>
                <w:sz w:val="24"/>
              </w:rPr>
              <w:t>TS</w:t>
            </w:r>
          </w:p>
        </w:tc>
        <w:tc>
          <w:tcPr>
            <w:tcW w:w="628" w:type="dxa"/>
          </w:tcPr>
          <w:p w14:paraId="0EC2E1A6" w14:textId="77777777" w:rsidR="00B6291B" w:rsidRDefault="00B6291B" w:rsidP="00B6291B">
            <w:pPr>
              <w:pStyle w:val="TableParagraph"/>
              <w:spacing w:line="256" w:lineRule="exact"/>
              <w:ind w:left="110"/>
              <w:jc w:val="left"/>
              <w:rPr>
                <w:sz w:val="24"/>
              </w:rPr>
            </w:pPr>
            <w:r>
              <w:rPr>
                <w:sz w:val="24"/>
              </w:rPr>
              <w:t>STS</w:t>
            </w:r>
          </w:p>
        </w:tc>
      </w:tr>
      <w:tr w:rsidR="00B6291B" w14:paraId="068FC775" w14:textId="77777777" w:rsidTr="00B6291B">
        <w:trPr>
          <w:trHeight w:val="275"/>
        </w:trPr>
        <w:tc>
          <w:tcPr>
            <w:tcW w:w="576" w:type="dxa"/>
            <w:vMerge/>
          </w:tcPr>
          <w:p w14:paraId="63F920D9" w14:textId="77777777" w:rsidR="00B6291B" w:rsidRDefault="00B6291B" w:rsidP="00B6291B">
            <w:pPr>
              <w:pStyle w:val="TableParagraph"/>
              <w:spacing w:line="240" w:lineRule="auto"/>
              <w:jc w:val="left"/>
              <w:rPr>
                <w:sz w:val="20"/>
              </w:rPr>
            </w:pPr>
          </w:p>
        </w:tc>
        <w:tc>
          <w:tcPr>
            <w:tcW w:w="7575" w:type="dxa"/>
            <w:gridSpan w:val="6"/>
          </w:tcPr>
          <w:p w14:paraId="676E1E5D" w14:textId="0AF69C32" w:rsidR="00B6291B" w:rsidRPr="00F87FF8" w:rsidRDefault="00B6291B" w:rsidP="00B6291B">
            <w:pPr>
              <w:pStyle w:val="TableParagraph"/>
              <w:spacing w:line="256" w:lineRule="exact"/>
              <w:ind w:left="961" w:right="952"/>
              <w:rPr>
                <w:b/>
                <w:bCs/>
                <w:sz w:val="24"/>
                <w:lang w:val="en-US"/>
              </w:rPr>
            </w:pPr>
            <w:proofErr w:type="spellStart"/>
            <w:r w:rsidRPr="00F87FF8">
              <w:rPr>
                <w:b/>
                <w:bCs/>
                <w:sz w:val="24"/>
                <w:lang w:val="en-US"/>
              </w:rPr>
              <w:t>Keterjangkauan</w:t>
            </w:r>
            <w:proofErr w:type="spellEnd"/>
            <w:r w:rsidRPr="00F87FF8">
              <w:rPr>
                <w:b/>
                <w:bCs/>
                <w:sz w:val="24"/>
                <w:lang w:val="en-US"/>
              </w:rPr>
              <w:t xml:space="preserve"> Harga</w:t>
            </w:r>
          </w:p>
        </w:tc>
      </w:tr>
      <w:tr w:rsidR="00B6291B" w14:paraId="7C9CABC1" w14:textId="77777777" w:rsidTr="00B6291B">
        <w:trPr>
          <w:trHeight w:val="827"/>
        </w:trPr>
        <w:tc>
          <w:tcPr>
            <w:tcW w:w="576" w:type="dxa"/>
          </w:tcPr>
          <w:p w14:paraId="54E375AC" w14:textId="77777777" w:rsidR="00B6291B" w:rsidRDefault="00B6291B" w:rsidP="00B6291B">
            <w:pPr>
              <w:pStyle w:val="TableParagraph"/>
              <w:spacing w:line="273" w:lineRule="exact"/>
              <w:ind w:left="30"/>
              <w:jc w:val="left"/>
              <w:rPr>
                <w:sz w:val="24"/>
              </w:rPr>
            </w:pPr>
            <w:r>
              <w:rPr>
                <w:sz w:val="24"/>
              </w:rPr>
              <w:t>1.</w:t>
            </w:r>
          </w:p>
        </w:tc>
        <w:tc>
          <w:tcPr>
            <w:tcW w:w="5029" w:type="dxa"/>
          </w:tcPr>
          <w:p w14:paraId="35261ABB" w14:textId="1F2483B8" w:rsidR="00B6291B" w:rsidRPr="0061538C" w:rsidRDefault="0061538C" w:rsidP="00B15626">
            <w:pPr>
              <w:pStyle w:val="TableParagraph"/>
              <w:spacing w:line="270" w:lineRule="atLeast"/>
              <w:ind w:left="107" w:right="506"/>
              <w:jc w:val="both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 xml:space="preserve">Harga </w:t>
            </w:r>
            <w:proofErr w:type="spellStart"/>
            <w:r>
              <w:rPr>
                <w:sz w:val="24"/>
                <w:lang w:val="en-US"/>
              </w:rPr>
              <w:t>produk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aksesoris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r>
              <w:rPr>
                <w:i/>
                <w:iCs/>
                <w:sz w:val="24"/>
                <w:lang w:val="en-US"/>
              </w:rPr>
              <w:t xml:space="preserve">smartphone </w:t>
            </w:r>
            <w:r>
              <w:rPr>
                <w:sz w:val="24"/>
                <w:lang w:val="en-US"/>
              </w:rPr>
              <w:t xml:space="preserve">PT. King </w:t>
            </w:r>
            <w:proofErr w:type="spellStart"/>
            <w:r>
              <w:rPr>
                <w:sz w:val="24"/>
                <w:lang w:val="en-US"/>
              </w:rPr>
              <w:t>Teknologi</w:t>
            </w:r>
            <w:proofErr w:type="spellEnd"/>
            <w:r w:rsidR="00402BBB">
              <w:rPr>
                <w:sz w:val="24"/>
                <w:lang w:val="en-US"/>
              </w:rPr>
              <w:t xml:space="preserve"> Indonesia </w:t>
            </w:r>
            <w:r>
              <w:rPr>
                <w:sz w:val="24"/>
                <w:lang w:val="en-US"/>
              </w:rPr>
              <w:t xml:space="preserve">yang </w:t>
            </w:r>
            <w:proofErr w:type="spellStart"/>
            <w:r>
              <w:rPr>
                <w:sz w:val="24"/>
                <w:lang w:val="en-US"/>
              </w:rPr>
              <w:t>saya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gunak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terjangkau</w:t>
            </w:r>
            <w:proofErr w:type="spellEnd"/>
            <w:r>
              <w:rPr>
                <w:sz w:val="24"/>
                <w:lang w:val="en-US"/>
              </w:rPr>
              <w:t>.</w:t>
            </w:r>
          </w:p>
        </w:tc>
        <w:tc>
          <w:tcPr>
            <w:tcW w:w="482" w:type="dxa"/>
          </w:tcPr>
          <w:p w14:paraId="11DC4A35" w14:textId="77777777" w:rsidR="00B6291B" w:rsidRDefault="00B6291B" w:rsidP="00B6291B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17" w:type="dxa"/>
          </w:tcPr>
          <w:p w14:paraId="4B1797AA" w14:textId="77777777" w:rsidR="00B6291B" w:rsidRDefault="00B6291B" w:rsidP="00B6291B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523" w:type="dxa"/>
          </w:tcPr>
          <w:p w14:paraId="63222860" w14:textId="77777777" w:rsidR="00B6291B" w:rsidRDefault="00B6291B" w:rsidP="00B6291B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96" w:type="dxa"/>
          </w:tcPr>
          <w:p w14:paraId="3073DFFD" w14:textId="77777777" w:rsidR="00B6291B" w:rsidRDefault="00B6291B" w:rsidP="00B6291B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628" w:type="dxa"/>
          </w:tcPr>
          <w:p w14:paraId="6864C313" w14:textId="77777777" w:rsidR="00B6291B" w:rsidRDefault="00B6291B" w:rsidP="00B6291B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</w:tr>
      <w:tr w:rsidR="0061538C" w14:paraId="57458FC4" w14:textId="77777777" w:rsidTr="00B6291B">
        <w:trPr>
          <w:trHeight w:val="827"/>
        </w:trPr>
        <w:tc>
          <w:tcPr>
            <w:tcW w:w="576" w:type="dxa"/>
          </w:tcPr>
          <w:p w14:paraId="64F7C8DE" w14:textId="520DD102" w:rsidR="0061538C" w:rsidRPr="0061538C" w:rsidRDefault="0061538C" w:rsidP="00B6291B">
            <w:pPr>
              <w:pStyle w:val="TableParagraph"/>
              <w:spacing w:line="273" w:lineRule="exact"/>
              <w:ind w:left="30"/>
              <w:jc w:val="left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2.</w:t>
            </w:r>
          </w:p>
        </w:tc>
        <w:tc>
          <w:tcPr>
            <w:tcW w:w="5029" w:type="dxa"/>
          </w:tcPr>
          <w:p w14:paraId="10E1D0D5" w14:textId="2F6951FD" w:rsidR="0061538C" w:rsidRDefault="00451DE1" w:rsidP="00B15626">
            <w:pPr>
              <w:pStyle w:val="TableParagraph"/>
              <w:spacing w:line="270" w:lineRule="atLeast"/>
              <w:ind w:left="107" w:right="506"/>
              <w:jc w:val="both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 xml:space="preserve">Harga </w:t>
            </w:r>
            <w:proofErr w:type="spellStart"/>
            <w:r>
              <w:rPr>
                <w:sz w:val="24"/>
                <w:lang w:val="en-US"/>
              </w:rPr>
              <w:t>produk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aksesoris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r>
              <w:rPr>
                <w:i/>
                <w:iCs/>
                <w:sz w:val="24"/>
                <w:lang w:val="en-US"/>
              </w:rPr>
              <w:t xml:space="preserve">smartphone </w:t>
            </w:r>
            <w:r>
              <w:rPr>
                <w:sz w:val="24"/>
                <w:lang w:val="en-US"/>
              </w:rPr>
              <w:t xml:space="preserve">PT. King </w:t>
            </w:r>
            <w:proofErr w:type="spellStart"/>
            <w:r>
              <w:rPr>
                <w:sz w:val="24"/>
                <w:lang w:val="en-US"/>
              </w:rPr>
              <w:t>Teknologi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r w:rsidR="00402BBB">
              <w:rPr>
                <w:sz w:val="24"/>
                <w:lang w:val="en-US"/>
              </w:rPr>
              <w:t xml:space="preserve">Indonesia </w:t>
            </w:r>
            <w:r>
              <w:rPr>
                <w:sz w:val="24"/>
                <w:lang w:val="en-US"/>
              </w:rPr>
              <w:t xml:space="preserve">yang </w:t>
            </w:r>
            <w:proofErr w:type="spellStart"/>
            <w:r>
              <w:rPr>
                <w:sz w:val="24"/>
                <w:lang w:val="en-US"/>
              </w:rPr>
              <w:t>ditawark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sesuai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deng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kemampu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daya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beli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masyarakat</w:t>
            </w:r>
            <w:proofErr w:type="spellEnd"/>
            <w:r>
              <w:rPr>
                <w:sz w:val="24"/>
                <w:lang w:val="en-US"/>
              </w:rPr>
              <w:t>.</w:t>
            </w:r>
          </w:p>
        </w:tc>
        <w:tc>
          <w:tcPr>
            <w:tcW w:w="482" w:type="dxa"/>
          </w:tcPr>
          <w:p w14:paraId="4215293C" w14:textId="77777777" w:rsidR="0061538C" w:rsidRDefault="0061538C" w:rsidP="00B6291B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17" w:type="dxa"/>
          </w:tcPr>
          <w:p w14:paraId="40DBC2EE" w14:textId="77777777" w:rsidR="0061538C" w:rsidRDefault="0061538C" w:rsidP="00B6291B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523" w:type="dxa"/>
          </w:tcPr>
          <w:p w14:paraId="49D20006" w14:textId="77777777" w:rsidR="0061538C" w:rsidRDefault="0061538C" w:rsidP="00B6291B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96" w:type="dxa"/>
          </w:tcPr>
          <w:p w14:paraId="1857BEAC" w14:textId="77777777" w:rsidR="0061538C" w:rsidRDefault="0061538C" w:rsidP="00B6291B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628" w:type="dxa"/>
          </w:tcPr>
          <w:p w14:paraId="793A93D0" w14:textId="77777777" w:rsidR="0061538C" w:rsidRDefault="0061538C" w:rsidP="00B6291B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</w:tr>
      <w:tr w:rsidR="00B6291B" w14:paraId="09676318" w14:textId="77777777" w:rsidTr="00B6291B">
        <w:trPr>
          <w:trHeight w:val="337"/>
        </w:trPr>
        <w:tc>
          <w:tcPr>
            <w:tcW w:w="576" w:type="dxa"/>
          </w:tcPr>
          <w:p w14:paraId="0613702E" w14:textId="77777777" w:rsidR="00B6291B" w:rsidRDefault="00B6291B" w:rsidP="00B6291B">
            <w:pPr>
              <w:pStyle w:val="TableParagraph"/>
              <w:spacing w:line="273" w:lineRule="exact"/>
              <w:ind w:left="30"/>
              <w:jc w:val="left"/>
              <w:rPr>
                <w:sz w:val="24"/>
              </w:rPr>
            </w:pPr>
          </w:p>
        </w:tc>
        <w:tc>
          <w:tcPr>
            <w:tcW w:w="7575" w:type="dxa"/>
            <w:gridSpan w:val="6"/>
          </w:tcPr>
          <w:p w14:paraId="32C34CD5" w14:textId="794B3DFE" w:rsidR="00B6291B" w:rsidRPr="00F87FF8" w:rsidRDefault="00B6291B" w:rsidP="00B6291B">
            <w:pPr>
              <w:pStyle w:val="TableParagraph"/>
              <w:spacing w:line="240" w:lineRule="auto"/>
              <w:rPr>
                <w:b/>
                <w:bCs/>
                <w:sz w:val="24"/>
                <w:lang w:val="en-US"/>
              </w:rPr>
            </w:pPr>
            <w:r w:rsidRPr="00F87FF8">
              <w:rPr>
                <w:b/>
                <w:bCs/>
                <w:sz w:val="24"/>
                <w:lang w:val="en-US"/>
              </w:rPr>
              <w:t>Daya Saing Harga</w:t>
            </w:r>
          </w:p>
        </w:tc>
      </w:tr>
      <w:tr w:rsidR="00B6291B" w14:paraId="0E4170F6" w14:textId="77777777" w:rsidTr="00B6291B">
        <w:trPr>
          <w:trHeight w:val="554"/>
        </w:trPr>
        <w:tc>
          <w:tcPr>
            <w:tcW w:w="576" w:type="dxa"/>
          </w:tcPr>
          <w:p w14:paraId="5E514FC8" w14:textId="72D8A627" w:rsidR="00B6291B" w:rsidRPr="004F7EC6" w:rsidRDefault="0061538C" w:rsidP="00B6291B">
            <w:pPr>
              <w:pStyle w:val="TableParagraph"/>
              <w:spacing w:line="275" w:lineRule="exact"/>
              <w:ind w:left="30"/>
              <w:jc w:val="left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3</w:t>
            </w:r>
            <w:r w:rsidR="00B6291B">
              <w:rPr>
                <w:sz w:val="24"/>
                <w:lang w:val="en-US"/>
              </w:rPr>
              <w:t>.</w:t>
            </w:r>
          </w:p>
        </w:tc>
        <w:tc>
          <w:tcPr>
            <w:tcW w:w="5029" w:type="dxa"/>
          </w:tcPr>
          <w:p w14:paraId="706E911B" w14:textId="7FF1AC6D" w:rsidR="00B6291B" w:rsidRPr="00451DE1" w:rsidRDefault="00451DE1" w:rsidP="00B15626">
            <w:pPr>
              <w:pStyle w:val="TableParagraph"/>
              <w:spacing w:line="270" w:lineRule="atLeast"/>
              <w:ind w:left="107" w:right="506"/>
              <w:jc w:val="both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 xml:space="preserve">Harga </w:t>
            </w:r>
            <w:proofErr w:type="spellStart"/>
            <w:r>
              <w:rPr>
                <w:sz w:val="24"/>
                <w:lang w:val="en-US"/>
              </w:rPr>
              <w:t>produk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aksesoris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r>
              <w:rPr>
                <w:i/>
                <w:iCs/>
                <w:sz w:val="24"/>
                <w:lang w:val="en-US"/>
              </w:rPr>
              <w:t xml:space="preserve">smartphone </w:t>
            </w:r>
            <w:r>
              <w:rPr>
                <w:sz w:val="24"/>
                <w:lang w:val="en-US"/>
              </w:rPr>
              <w:t xml:space="preserve">PT. King </w:t>
            </w:r>
            <w:proofErr w:type="spellStart"/>
            <w:r>
              <w:rPr>
                <w:sz w:val="24"/>
                <w:lang w:val="en-US"/>
              </w:rPr>
              <w:t>Teknologi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r w:rsidR="00402BBB">
              <w:rPr>
                <w:sz w:val="24"/>
                <w:lang w:val="en-US"/>
              </w:rPr>
              <w:t xml:space="preserve">Indonesia </w:t>
            </w:r>
            <w:proofErr w:type="spellStart"/>
            <w:r>
              <w:rPr>
                <w:sz w:val="24"/>
                <w:lang w:val="en-US"/>
              </w:rPr>
              <w:t>mampu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bersaing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deng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produk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 w:rsidR="007E73E5">
              <w:rPr>
                <w:sz w:val="24"/>
                <w:lang w:val="en-US"/>
              </w:rPr>
              <w:t>pesaing</w:t>
            </w:r>
            <w:proofErr w:type="spellEnd"/>
            <w:r>
              <w:rPr>
                <w:sz w:val="24"/>
                <w:lang w:val="en-US"/>
              </w:rPr>
              <w:t>.</w:t>
            </w:r>
          </w:p>
        </w:tc>
        <w:tc>
          <w:tcPr>
            <w:tcW w:w="482" w:type="dxa"/>
          </w:tcPr>
          <w:p w14:paraId="5CC1B6C3" w14:textId="77777777" w:rsidR="00B6291B" w:rsidRDefault="00B6291B" w:rsidP="00B6291B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17" w:type="dxa"/>
          </w:tcPr>
          <w:p w14:paraId="0E8D3DB8" w14:textId="77777777" w:rsidR="00B6291B" w:rsidRDefault="00B6291B" w:rsidP="00B6291B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523" w:type="dxa"/>
          </w:tcPr>
          <w:p w14:paraId="5B857E61" w14:textId="77777777" w:rsidR="00B6291B" w:rsidRDefault="00B6291B" w:rsidP="00B6291B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96" w:type="dxa"/>
          </w:tcPr>
          <w:p w14:paraId="2B4E3478" w14:textId="77777777" w:rsidR="00B6291B" w:rsidRDefault="00B6291B" w:rsidP="00B6291B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628" w:type="dxa"/>
          </w:tcPr>
          <w:p w14:paraId="723FA247" w14:textId="77777777" w:rsidR="00B6291B" w:rsidRDefault="00B6291B" w:rsidP="00B6291B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</w:tr>
      <w:tr w:rsidR="0085418B" w14:paraId="7511AC0F" w14:textId="77777777" w:rsidTr="00B6291B">
        <w:trPr>
          <w:trHeight w:val="554"/>
        </w:trPr>
        <w:tc>
          <w:tcPr>
            <w:tcW w:w="576" w:type="dxa"/>
          </w:tcPr>
          <w:p w14:paraId="5383FB0A" w14:textId="5AD7DD7E" w:rsidR="0085418B" w:rsidRDefault="0085418B" w:rsidP="00B6291B">
            <w:pPr>
              <w:pStyle w:val="TableParagraph"/>
              <w:spacing w:line="275" w:lineRule="exact"/>
              <w:ind w:left="30"/>
              <w:jc w:val="left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4.</w:t>
            </w:r>
          </w:p>
        </w:tc>
        <w:tc>
          <w:tcPr>
            <w:tcW w:w="5029" w:type="dxa"/>
          </w:tcPr>
          <w:p w14:paraId="0942887A" w14:textId="0FD84E96" w:rsidR="0085418B" w:rsidRDefault="00100C38" w:rsidP="00B15626">
            <w:pPr>
              <w:pStyle w:val="TableParagraph"/>
              <w:spacing w:line="270" w:lineRule="atLeast"/>
              <w:ind w:left="107" w:right="506"/>
              <w:jc w:val="both"/>
              <w:rPr>
                <w:sz w:val="24"/>
                <w:lang w:val="en-US"/>
              </w:rPr>
            </w:pPr>
            <w:r>
              <w:rPr>
                <w:i/>
                <w:iCs/>
                <w:sz w:val="24"/>
                <w:lang w:val="en-US"/>
              </w:rPr>
              <w:t xml:space="preserve">smartphone </w:t>
            </w:r>
            <w:r>
              <w:rPr>
                <w:sz w:val="24"/>
                <w:lang w:val="en-US"/>
              </w:rPr>
              <w:t xml:space="preserve">PT. King </w:t>
            </w:r>
            <w:proofErr w:type="spellStart"/>
            <w:r>
              <w:rPr>
                <w:sz w:val="24"/>
                <w:lang w:val="en-US"/>
              </w:rPr>
              <w:t>Teknologi</w:t>
            </w:r>
            <w:proofErr w:type="spellEnd"/>
            <w:r>
              <w:rPr>
                <w:sz w:val="24"/>
                <w:lang w:val="en-US"/>
              </w:rPr>
              <w:t xml:space="preserve"> Indonesia </w:t>
            </w:r>
            <w:proofErr w:type="spellStart"/>
            <w:r>
              <w:rPr>
                <w:sz w:val="24"/>
                <w:lang w:val="en-US"/>
              </w:rPr>
              <w:t>memberik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harga</w:t>
            </w:r>
            <w:proofErr w:type="spellEnd"/>
            <w:r>
              <w:rPr>
                <w:sz w:val="24"/>
                <w:lang w:val="en-US"/>
              </w:rPr>
              <w:t xml:space="preserve"> yang </w:t>
            </w:r>
            <w:proofErr w:type="spellStart"/>
            <w:r>
              <w:rPr>
                <w:sz w:val="24"/>
                <w:lang w:val="en-US"/>
              </w:rPr>
              <w:t>lebih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 w:rsidR="00A41BAD">
              <w:rPr>
                <w:sz w:val="24"/>
                <w:lang w:val="en-US"/>
              </w:rPr>
              <w:t>ekonomis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dari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p</w:t>
            </w:r>
            <w:r w:rsidR="00A41BAD">
              <w:rPr>
                <w:sz w:val="24"/>
                <w:lang w:val="en-US"/>
              </w:rPr>
              <w:t>roduk</w:t>
            </w:r>
            <w:proofErr w:type="spellEnd"/>
            <w:r w:rsidR="00A41BAD">
              <w:rPr>
                <w:sz w:val="24"/>
                <w:lang w:val="en-US"/>
              </w:rPr>
              <w:t xml:space="preserve"> </w:t>
            </w:r>
            <w:proofErr w:type="spellStart"/>
            <w:r w:rsidR="00A41BAD">
              <w:rPr>
                <w:sz w:val="24"/>
                <w:lang w:val="en-US"/>
              </w:rPr>
              <w:t>lain</w:t>
            </w:r>
            <w:proofErr w:type="spellEnd"/>
            <w:r>
              <w:rPr>
                <w:sz w:val="24"/>
                <w:lang w:val="en-US"/>
              </w:rPr>
              <w:t>.</w:t>
            </w:r>
          </w:p>
        </w:tc>
        <w:tc>
          <w:tcPr>
            <w:tcW w:w="482" w:type="dxa"/>
          </w:tcPr>
          <w:p w14:paraId="587A5BA1" w14:textId="77777777" w:rsidR="0085418B" w:rsidRDefault="0085418B" w:rsidP="00B6291B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17" w:type="dxa"/>
          </w:tcPr>
          <w:p w14:paraId="691A08E0" w14:textId="77777777" w:rsidR="0085418B" w:rsidRDefault="0085418B" w:rsidP="00B6291B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523" w:type="dxa"/>
          </w:tcPr>
          <w:p w14:paraId="26D36DF7" w14:textId="77777777" w:rsidR="0085418B" w:rsidRDefault="0085418B" w:rsidP="00B6291B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96" w:type="dxa"/>
          </w:tcPr>
          <w:p w14:paraId="182E687C" w14:textId="77777777" w:rsidR="0085418B" w:rsidRDefault="0085418B" w:rsidP="00B6291B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628" w:type="dxa"/>
          </w:tcPr>
          <w:p w14:paraId="476B2906" w14:textId="77777777" w:rsidR="0085418B" w:rsidRDefault="0085418B" w:rsidP="00B6291B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</w:tr>
      <w:tr w:rsidR="00B6291B" w14:paraId="4578D031" w14:textId="77777777" w:rsidTr="00B6291B">
        <w:trPr>
          <w:trHeight w:val="420"/>
        </w:trPr>
        <w:tc>
          <w:tcPr>
            <w:tcW w:w="576" w:type="dxa"/>
          </w:tcPr>
          <w:p w14:paraId="7F9747E2" w14:textId="77777777" w:rsidR="00B6291B" w:rsidRDefault="00B6291B" w:rsidP="00B6291B">
            <w:pPr>
              <w:pStyle w:val="TableParagraph"/>
              <w:spacing w:line="273" w:lineRule="exact"/>
              <w:ind w:left="30"/>
              <w:jc w:val="left"/>
              <w:rPr>
                <w:sz w:val="24"/>
              </w:rPr>
            </w:pPr>
          </w:p>
        </w:tc>
        <w:tc>
          <w:tcPr>
            <w:tcW w:w="7575" w:type="dxa"/>
            <w:gridSpan w:val="6"/>
          </w:tcPr>
          <w:p w14:paraId="69ADA3FB" w14:textId="047B8B50" w:rsidR="00B6291B" w:rsidRPr="00F87FF8" w:rsidRDefault="00B6291B" w:rsidP="00B6291B">
            <w:pPr>
              <w:pStyle w:val="TableParagraph"/>
              <w:spacing w:line="240" w:lineRule="auto"/>
              <w:rPr>
                <w:b/>
                <w:bCs/>
                <w:sz w:val="24"/>
                <w:lang w:val="en-US"/>
              </w:rPr>
            </w:pPr>
            <w:proofErr w:type="spellStart"/>
            <w:r w:rsidRPr="00F87FF8">
              <w:rPr>
                <w:b/>
                <w:bCs/>
                <w:sz w:val="24"/>
                <w:lang w:val="en-US"/>
              </w:rPr>
              <w:t>Kesesuaian</w:t>
            </w:r>
            <w:proofErr w:type="spellEnd"/>
            <w:r w:rsidRPr="00F87FF8">
              <w:rPr>
                <w:b/>
                <w:bCs/>
                <w:sz w:val="24"/>
                <w:lang w:val="en-US"/>
              </w:rPr>
              <w:t xml:space="preserve"> Harga </w:t>
            </w:r>
            <w:proofErr w:type="spellStart"/>
            <w:r w:rsidRPr="00F87FF8">
              <w:rPr>
                <w:b/>
                <w:bCs/>
                <w:sz w:val="24"/>
                <w:lang w:val="en-US"/>
              </w:rPr>
              <w:t>dengan</w:t>
            </w:r>
            <w:proofErr w:type="spellEnd"/>
            <w:r w:rsidRPr="00F87FF8">
              <w:rPr>
                <w:b/>
                <w:bCs/>
                <w:sz w:val="24"/>
                <w:lang w:val="en-US"/>
              </w:rPr>
              <w:t xml:space="preserve"> </w:t>
            </w:r>
            <w:proofErr w:type="spellStart"/>
            <w:r w:rsidRPr="00F87FF8">
              <w:rPr>
                <w:b/>
                <w:bCs/>
                <w:sz w:val="24"/>
                <w:lang w:val="en-US"/>
              </w:rPr>
              <w:t>Kualitas</w:t>
            </w:r>
            <w:proofErr w:type="spellEnd"/>
          </w:p>
        </w:tc>
      </w:tr>
      <w:tr w:rsidR="00B6291B" w14:paraId="11549A03" w14:textId="77777777" w:rsidTr="0085418B">
        <w:trPr>
          <w:trHeight w:val="953"/>
        </w:trPr>
        <w:tc>
          <w:tcPr>
            <w:tcW w:w="576" w:type="dxa"/>
          </w:tcPr>
          <w:p w14:paraId="46D7B2E1" w14:textId="3F7793B1" w:rsidR="00B6291B" w:rsidRPr="0085418B" w:rsidRDefault="0085418B" w:rsidP="00B6291B">
            <w:pPr>
              <w:pStyle w:val="TableParagraph"/>
              <w:spacing w:line="273" w:lineRule="exact"/>
              <w:ind w:left="30"/>
              <w:jc w:val="left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5.</w:t>
            </w:r>
          </w:p>
        </w:tc>
        <w:tc>
          <w:tcPr>
            <w:tcW w:w="5029" w:type="dxa"/>
          </w:tcPr>
          <w:p w14:paraId="5BF63BBA" w14:textId="06AB97F8" w:rsidR="00B6291B" w:rsidRPr="00451DE1" w:rsidRDefault="00451DE1" w:rsidP="00B15626">
            <w:pPr>
              <w:pStyle w:val="TableParagraph"/>
              <w:spacing w:line="270" w:lineRule="atLeast"/>
              <w:ind w:left="107" w:right="506"/>
              <w:jc w:val="both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 xml:space="preserve">Harga </w:t>
            </w:r>
            <w:proofErr w:type="spellStart"/>
            <w:r>
              <w:rPr>
                <w:sz w:val="24"/>
                <w:lang w:val="en-US"/>
              </w:rPr>
              <w:t>produk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aksesoris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r>
              <w:rPr>
                <w:i/>
                <w:iCs/>
                <w:sz w:val="24"/>
                <w:lang w:val="en-US"/>
              </w:rPr>
              <w:t xml:space="preserve">smartphone </w:t>
            </w:r>
            <w:r>
              <w:rPr>
                <w:sz w:val="24"/>
                <w:lang w:val="en-US"/>
              </w:rPr>
              <w:t xml:space="preserve">PT. King </w:t>
            </w:r>
            <w:proofErr w:type="spellStart"/>
            <w:r>
              <w:rPr>
                <w:sz w:val="24"/>
                <w:lang w:val="en-US"/>
              </w:rPr>
              <w:t>Teknologi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r w:rsidR="00402BBB">
              <w:rPr>
                <w:sz w:val="24"/>
                <w:lang w:val="en-US"/>
              </w:rPr>
              <w:t xml:space="preserve">Indonesia </w:t>
            </w:r>
            <w:r>
              <w:rPr>
                <w:sz w:val="24"/>
                <w:lang w:val="en-US"/>
              </w:rPr>
              <w:t xml:space="preserve">yang </w:t>
            </w:r>
            <w:proofErr w:type="spellStart"/>
            <w:r>
              <w:rPr>
                <w:sz w:val="24"/>
                <w:lang w:val="en-US"/>
              </w:rPr>
              <w:t>diberik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sesuai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deng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kualitas</w:t>
            </w:r>
            <w:proofErr w:type="spellEnd"/>
            <w:r>
              <w:rPr>
                <w:sz w:val="24"/>
                <w:lang w:val="en-US"/>
              </w:rPr>
              <w:t xml:space="preserve"> yang </w:t>
            </w:r>
            <w:proofErr w:type="spellStart"/>
            <w:r>
              <w:rPr>
                <w:sz w:val="24"/>
                <w:lang w:val="en-US"/>
              </w:rPr>
              <w:t>saya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rasakan</w:t>
            </w:r>
            <w:proofErr w:type="spellEnd"/>
            <w:r>
              <w:rPr>
                <w:sz w:val="24"/>
                <w:lang w:val="en-US"/>
              </w:rPr>
              <w:t>.</w:t>
            </w:r>
          </w:p>
        </w:tc>
        <w:tc>
          <w:tcPr>
            <w:tcW w:w="482" w:type="dxa"/>
          </w:tcPr>
          <w:p w14:paraId="105E2E2F" w14:textId="77777777" w:rsidR="00B6291B" w:rsidRDefault="00B6291B" w:rsidP="00B6291B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17" w:type="dxa"/>
          </w:tcPr>
          <w:p w14:paraId="081E6BDD" w14:textId="77777777" w:rsidR="00B6291B" w:rsidRDefault="00B6291B" w:rsidP="00B6291B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523" w:type="dxa"/>
          </w:tcPr>
          <w:p w14:paraId="121CA5E6" w14:textId="77777777" w:rsidR="00B6291B" w:rsidRDefault="00B6291B" w:rsidP="00B6291B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96" w:type="dxa"/>
          </w:tcPr>
          <w:p w14:paraId="70152D43" w14:textId="77777777" w:rsidR="00B6291B" w:rsidRDefault="00B6291B" w:rsidP="00B6291B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628" w:type="dxa"/>
          </w:tcPr>
          <w:p w14:paraId="777652D5" w14:textId="77777777" w:rsidR="00B6291B" w:rsidRDefault="00B6291B" w:rsidP="00B6291B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</w:tr>
      <w:tr w:rsidR="00B6291B" w14:paraId="4FA58C44" w14:textId="77777777" w:rsidTr="00B6291B">
        <w:trPr>
          <w:trHeight w:val="1103"/>
        </w:trPr>
        <w:tc>
          <w:tcPr>
            <w:tcW w:w="576" w:type="dxa"/>
          </w:tcPr>
          <w:p w14:paraId="75A51677" w14:textId="18D30FB8" w:rsidR="00B6291B" w:rsidRPr="00D618D1" w:rsidRDefault="0085418B" w:rsidP="00B6291B">
            <w:pPr>
              <w:pStyle w:val="TableParagraph"/>
              <w:spacing w:line="273" w:lineRule="exact"/>
              <w:ind w:left="30"/>
              <w:jc w:val="left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6.</w:t>
            </w:r>
          </w:p>
        </w:tc>
        <w:tc>
          <w:tcPr>
            <w:tcW w:w="5029" w:type="dxa"/>
          </w:tcPr>
          <w:p w14:paraId="595BC7F8" w14:textId="11666A86" w:rsidR="00B6291B" w:rsidRPr="007E73E5" w:rsidRDefault="00FB11D4" w:rsidP="00B15626">
            <w:pPr>
              <w:pStyle w:val="TableParagraph"/>
              <w:spacing w:line="270" w:lineRule="atLeast"/>
              <w:ind w:left="107" w:right="506"/>
              <w:jc w:val="both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 xml:space="preserve"> Harga yang </w:t>
            </w:r>
            <w:proofErr w:type="spellStart"/>
            <w:r>
              <w:rPr>
                <w:sz w:val="24"/>
                <w:lang w:val="en-US"/>
              </w:rPr>
              <w:t>saya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keluark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untuk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produk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aksesoris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r>
              <w:rPr>
                <w:i/>
                <w:iCs/>
                <w:sz w:val="24"/>
                <w:lang w:val="en-US"/>
              </w:rPr>
              <w:t xml:space="preserve">smartphone </w:t>
            </w:r>
            <w:r>
              <w:rPr>
                <w:sz w:val="24"/>
                <w:lang w:val="en-US"/>
              </w:rPr>
              <w:t xml:space="preserve">PT. King </w:t>
            </w:r>
            <w:proofErr w:type="spellStart"/>
            <w:r>
              <w:rPr>
                <w:sz w:val="24"/>
                <w:lang w:val="en-US"/>
              </w:rPr>
              <w:t>Teknologi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r w:rsidR="00402BBB">
              <w:rPr>
                <w:sz w:val="24"/>
                <w:lang w:val="en-US"/>
              </w:rPr>
              <w:t xml:space="preserve">Indonesia </w:t>
            </w:r>
            <w:proofErr w:type="spellStart"/>
            <w:r>
              <w:rPr>
                <w:sz w:val="24"/>
                <w:lang w:val="en-US"/>
              </w:rPr>
              <w:t>sesuai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deng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hasil</w:t>
            </w:r>
            <w:proofErr w:type="spellEnd"/>
            <w:r>
              <w:rPr>
                <w:sz w:val="24"/>
                <w:lang w:val="en-US"/>
              </w:rPr>
              <w:t xml:space="preserve"> yang </w:t>
            </w:r>
            <w:proofErr w:type="spellStart"/>
            <w:r>
              <w:rPr>
                <w:sz w:val="24"/>
                <w:lang w:val="en-US"/>
              </w:rPr>
              <w:t>diinginkan</w:t>
            </w:r>
            <w:proofErr w:type="spellEnd"/>
            <w:r>
              <w:rPr>
                <w:sz w:val="24"/>
                <w:lang w:val="en-US"/>
              </w:rPr>
              <w:t>.</w:t>
            </w:r>
          </w:p>
        </w:tc>
        <w:tc>
          <w:tcPr>
            <w:tcW w:w="482" w:type="dxa"/>
          </w:tcPr>
          <w:p w14:paraId="31134EEF" w14:textId="77777777" w:rsidR="00B6291B" w:rsidRDefault="00B6291B" w:rsidP="00B6291B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17" w:type="dxa"/>
          </w:tcPr>
          <w:p w14:paraId="4CC7F87F" w14:textId="77777777" w:rsidR="00B6291B" w:rsidRDefault="00B6291B" w:rsidP="00B6291B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523" w:type="dxa"/>
          </w:tcPr>
          <w:p w14:paraId="2E94F987" w14:textId="77777777" w:rsidR="00B6291B" w:rsidRDefault="00B6291B" w:rsidP="00B6291B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96" w:type="dxa"/>
          </w:tcPr>
          <w:p w14:paraId="24357E45" w14:textId="77777777" w:rsidR="00B6291B" w:rsidRDefault="00B6291B" w:rsidP="00B6291B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628" w:type="dxa"/>
          </w:tcPr>
          <w:p w14:paraId="3339E8D2" w14:textId="77777777" w:rsidR="00B6291B" w:rsidRDefault="00B6291B" w:rsidP="00B6291B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</w:tr>
      <w:tr w:rsidR="00B6291B" w14:paraId="77E010BB" w14:textId="77777777" w:rsidTr="00B6291B">
        <w:trPr>
          <w:trHeight w:val="492"/>
        </w:trPr>
        <w:tc>
          <w:tcPr>
            <w:tcW w:w="576" w:type="dxa"/>
          </w:tcPr>
          <w:p w14:paraId="1D02ED96" w14:textId="77777777" w:rsidR="00B6291B" w:rsidRDefault="00B6291B" w:rsidP="00B6291B">
            <w:pPr>
              <w:pStyle w:val="TableParagraph"/>
              <w:spacing w:line="273" w:lineRule="exact"/>
              <w:ind w:left="30"/>
              <w:jc w:val="left"/>
              <w:rPr>
                <w:sz w:val="24"/>
              </w:rPr>
            </w:pPr>
          </w:p>
        </w:tc>
        <w:tc>
          <w:tcPr>
            <w:tcW w:w="7575" w:type="dxa"/>
            <w:gridSpan w:val="6"/>
          </w:tcPr>
          <w:p w14:paraId="14616804" w14:textId="6256595D" w:rsidR="00B6291B" w:rsidRPr="00F87FF8" w:rsidRDefault="00B6291B" w:rsidP="00B6291B">
            <w:pPr>
              <w:pStyle w:val="TableParagraph"/>
              <w:spacing w:line="240" w:lineRule="auto"/>
              <w:rPr>
                <w:b/>
                <w:bCs/>
                <w:sz w:val="24"/>
                <w:lang w:val="en-US"/>
              </w:rPr>
            </w:pPr>
            <w:proofErr w:type="spellStart"/>
            <w:r w:rsidRPr="00F87FF8">
              <w:rPr>
                <w:b/>
                <w:bCs/>
                <w:sz w:val="24"/>
                <w:lang w:val="en-US"/>
              </w:rPr>
              <w:t>Kesesuaian</w:t>
            </w:r>
            <w:proofErr w:type="spellEnd"/>
            <w:r w:rsidRPr="00F87FF8">
              <w:rPr>
                <w:b/>
                <w:bCs/>
                <w:sz w:val="24"/>
                <w:lang w:val="en-US"/>
              </w:rPr>
              <w:t xml:space="preserve"> Harga </w:t>
            </w:r>
            <w:proofErr w:type="spellStart"/>
            <w:r w:rsidRPr="00F87FF8">
              <w:rPr>
                <w:b/>
                <w:bCs/>
                <w:sz w:val="24"/>
                <w:lang w:val="en-US"/>
              </w:rPr>
              <w:t>dengan</w:t>
            </w:r>
            <w:proofErr w:type="spellEnd"/>
            <w:r w:rsidRPr="00F87FF8">
              <w:rPr>
                <w:b/>
                <w:bCs/>
                <w:sz w:val="24"/>
                <w:lang w:val="en-US"/>
              </w:rPr>
              <w:t xml:space="preserve"> Manfaat</w:t>
            </w:r>
          </w:p>
        </w:tc>
      </w:tr>
      <w:tr w:rsidR="00B6291B" w14:paraId="0FC8B3D5" w14:textId="77777777" w:rsidTr="00B6291B">
        <w:trPr>
          <w:trHeight w:val="827"/>
        </w:trPr>
        <w:tc>
          <w:tcPr>
            <w:tcW w:w="576" w:type="dxa"/>
          </w:tcPr>
          <w:p w14:paraId="69EEC75F" w14:textId="774C6967" w:rsidR="00B6291B" w:rsidRPr="0085418B" w:rsidRDefault="0085418B" w:rsidP="00B6291B">
            <w:pPr>
              <w:pStyle w:val="TableParagraph"/>
              <w:spacing w:line="273" w:lineRule="exact"/>
              <w:ind w:left="30"/>
              <w:jc w:val="left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7.</w:t>
            </w:r>
          </w:p>
        </w:tc>
        <w:tc>
          <w:tcPr>
            <w:tcW w:w="5029" w:type="dxa"/>
          </w:tcPr>
          <w:p w14:paraId="08638804" w14:textId="6F3C43E8" w:rsidR="00B6291B" w:rsidRPr="00FB11D4" w:rsidRDefault="00FB11D4" w:rsidP="00B15626">
            <w:pPr>
              <w:pStyle w:val="TableParagraph"/>
              <w:spacing w:line="270" w:lineRule="atLeast"/>
              <w:ind w:left="107" w:right="506"/>
              <w:jc w:val="both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 xml:space="preserve">Harga </w:t>
            </w:r>
            <w:proofErr w:type="spellStart"/>
            <w:r>
              <w:rPr>
                <w:sz w:val="24"/>
                <w:lang w:val="en-US"/>
              </w:rPr>
              <w:t>produk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aksesoris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r>
              <w:rPr>
                <w:i/>
                <w:iCs/>
                <w:sz w:val="24"/>
                <w:lang w:val="en-US"/>
              </w:rPr>
              <w:t xml:space="preserve">smartphone </w:t>
            </w:r>
            <w:r>
              <w:rPr>
                <w:sz w:val="24"/>
                <w:lang w:val="en-US"/>
              </w:rPr>
              <w:t xml:space="preserve">PT. King </w:t>
            </w:r>
            <w:proofErr w:type="spellStart"/>
            <w:r>
              <w:rPr>
                <w:sz w:val="24"/>
                <w:lang w:val="en-US"/>
              </w:rPr>
              <w:t>Teknologi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r w:rsidR="00402BBB">
              <w:rPr>
                <w:sz w:val="24"/>
                <w:lang w:val="en-US"/>
              </w:rPr>
              <w:t xml:space="preserve">Indonesia </w:t>
            </w:r>
            <w:proofErr w:type="spellStart"/>
            <w:r>
              <w:rPr>
                <w:sz w:val="24"/>
                <w:lang w:val="en-US"/>
              </w:rPr>
              <w:t>sesuai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deng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manfaat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produk</w:t>
            </w:r>
            <w:proofErr w:type="spellEnd"/>
            <w:r>
              <w:rPr>
                <w:sz w:val="24"/>
                <w:lang w:val="en-US"/>
              </w:rPr>
              <w:t xml:space="preserve"> yang </w:t>
            </w:r>
            <w:proofErr w:type="spellStart"/>
            <w:r>
              <w:rPr>
                <w:sz w:val="24"/>
                <w:lang w:val="en-US"/>
              </w:rPr>
              <w:t>saya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butuhkan</w:t>
            </w:r>
            <w:proofErr w:type="spellEnd"/>
            <w:r>
              <w:rPr>
                <w:sz w:val="24"/>
                <w:lang w:val="en-US"/>
              </w:rPr>
              <w:t>.</w:t>
            </w:r>
          </w:p>
        </w:tc>
        <w:tc>
          <w:tcPr>
            <w:tcW w:w="482" w:type="dxa"/>
          </w:tcPr>
          <w:p w14:paraId="6D65C8A2" w14:textId="77777777" w:rsidR="00B6291B" w:rsidRDefault="00B6291B" w:rsidP="00B6291B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17" w:type="dxa"/>
          </w:tcPr>
          <w:p w14:paraId="74CEDE1E" w14:textId="77777777" w:rsidR="00B6291B" w:rsidRDefault="00B6291B" w:rsidP="00B6291B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523" w:type="dxa"/>
          </w:tcPr>
          <w:p w14:paraId="3F2C1B10" w14:textId="77777777" w:rsidR="00B6291B" w:rsidRDefault="00B6291B" w:rsidP="00B6291B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96" w:type="dxa"/>
          </w:tcPr>
          <w:p w14:paraId="1A16F986" w14:textId="77777777" w:rsidR="00B6291B" w:rsidRDefault="00B6291B" w:rsidP="00B6291B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628" w:type="dxa"/>
          </w:tcPr>
          <w:p w14:paraId="7E6F52CE" w14:textId="77777777" w:rsidR="00B6291B" w:rsidRDefault="00B6291B" w:rsidP="00B6291B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</w:tr>
      <w:tr w:rsidR="0085418B" w14:paraId="0E359255" w14:textId="77777777" w:rsidTr="00B6291B">
        <w:trPr>
          <w:trHeight w:val="827"/>
        </w:trPr>
        <w:tc>
          <w:tcPr>
            <w:tcW w:w="576" w:type="dxa"/>
          </w:tcPr>
          <w:p w14:paraId="6A7AD44D" w14:textId="15DB8784" w:rsidR="0085418B" w:rsidRPr="0085418B" w:rsidRDefault="0085418B" w:rsidP="00B6291B">
            <w:pPr>
              <w:pStyle w:val="TableParagraph"/>
              <w:spacing w:line="273" w:lineRule="exact"/>
              <w:ind w:left="30"/>
              <w:jc w:val="left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>8.</w:t>
            </w:r>
          </w:p>
        </w:tc>
        <w:tc>
          <w:tcPr>
            <w:tcW w:w="5029" w:type="dxa"/>
          </w:tcPr>
          <w:p w14:paraId="052F7A9F" w14:textId="32596D2E" w:rsidR="0085418B" w:rsidRPr="00100C38" w:rsidRDefault="00A41BAD" w:rsidP="00B15626">
            <w:pPr>
              <w:pStyle w:val="TableParagraph"/>
              <w:spacing w:line="270" w:lineRule="atLeast"/>
              <w:ind w:left="107" w:right="506"/>
              <w:jc w:val="both"/>
              <w:rPr>
                <w:sz w:val="24"/>
                <w:lang w:val="en-US"/>
              </w:rPr>
            </w:pPr>
            <w:r>
              <w:rPr>
                <w:sz w:val="24"/>
                <w:lang w:val="en-US"/>
              </w:rPr>
              <w:t xml:space="preserve">Harga </w:t>
            </w:r>
            <w:proofErr w:type="spellStart"/>
            <w:r>
              <w:rPr>
                <w:sz w:val="24"/>
                <w:lang w:val="en-US"/>
              </w:rPr>
              <w:t>p</w:t>
            </w:r>
            <w:r w:rsidR="00100C38">
              <w:rPr>
                <w:sz w:val="24"/>
                <w:lang w:val="en-US"/>
              </w:rPr>
              <w:t>roduk</w:t>
            </w:r>
            <w:proofErr w:type="spellEnd"/>
            <w:r w:rsidR="00100C38">
              <w:rPr>
                <w:sz w:val="24"/>
                <w:lang w:val="en-US"/>
              </w:rPr>
              <w:t xml:space="preserve"> </w:t>
            </w:r>
            <w:proofErr w:type="spellStart"/>
            <w:r w:rsidR="00100C38">
              <w:rPr>
                <w:sz w:val="24"/>
                <w:lang w:val="en-US"/>
              </w:rPr>
              <w:t>aksesoris</w:t>
            </w:r>
            <w:proofErr w:type="spellEnd"/>
            <w:r w:rsidR="00100C38">
              <w:rPr>
                <w:sz w:val="24"/>
                <w:lang w:val="en-US"/>
              </w:rPr>
              <w:t xml:space="preserve"> </w:t>
            </w:r>
            <w:r w:rsidR="00100C38">
              <w:rPr>
                <w:i/>
                <w:iCs/>
                <w:sz w:val="24"/>
                <w:lang w:val="en-US"/>
              </w:rPr>
              <w:t xml:space="preserve">smartphone </w:t>
            </w:r>
            <w:r w:rsidR="00100C38">
              <w:rPr>
                <w:sz w:val="24"/>
                <w:lang w:val="en-US"/>
              </w:rPr>
              <w:t xml:space="preserve">yang </w:t>
            </w:r>
            <w:proofErr w:type="spellStart"/>
            <w:r w:rsidR="00100C38">
              <w:rPr>
                <w:sz w:val="24"/>
                <w:lang w:val="en-US"/>
              </w:rPr>
              <w:t>saya</w:t>
            </w:r>
            <w:proofErr w:type="spellEnd"/>
            <w:r w:rsidR="00100C38">
              <w:rPr>
                <w:sz w:val="24"/>
                <w:lang w:val="en-US"/>
              </w:rPr>
              <w:t xml:space="preserve"> </w:t>
            </w:r>
            <w:proofErr w:type="spellStart"/>
            <w:r w:rsidR="00100C38">
              <w:rPr>
                <w:sz w:val="24"/>
                <w:lang w:val="en-US"/>
              </w:rPr>
              <w:t>beli</w:t>
            </w:r>
            <w:proofErr w:type="spellEnd"/>
            <w:r w:rsidR="00100C38"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lebih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bermanfaat</w:t>
            </w:r>
            <w:proofErr w:type="spellEnd"/>
            <w:r>
              <w:rPr>
                <w:sz w:val="24"/>
                <w:lang w:val="en-US"/>
              </w:rPr>
              <w:t xml:space="preserve"> disbanding </w:t>
            </w:r>
            <w:proofErr w:type="spellStart"/>
            <w:r>
              <w:rPr>
                <w:sz w:val="24"/>
                <w:lang w:val="en-US"/>
              </w:rPr>
              <w:t>produk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lain</w:t>
            </w:r>
            <w:proofErr w:type="spellEnd"/>
            <w:r>
              <w:rPr>
                <w:sz w:val="24"/>
                <w:lang w:val="en-US"/>
              </w:rPr>
              <w:t>.</w:t>
            </w:r>
            <w:r w:rsidR="00B81D25">
              <w:rPr>
                <w:sz w:val="24"/>
                <w:lang w:val="en-US"/>
              </w:rPr>
              <w:t xml:space="preserve"> </w:t>
            </w:r>
          </w:p>
        </w:tc>
        <w:tc>
          <w:tcPr>
            <w:tcW w:w="482" w:type="dxa"/>
          </w:tcPr>
          <w:p w14:paraId="097FE7C7" w14:textId="77777777" w:rsidR="0085418B" w:rsidRDefault="0085418B" w:rsidP="00B6291B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17" w:type="dxa"/>
          </w:tcPr>
          <w:p w14:paraId="0AEB71BF" w14:textId="77777777" w:rsidR="0085418B" w:rsidRDefault="0085418B" w:rsidP="00B6291B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523" w:type="dxa"/>
          </w:tcPr>
          <w:p w14:paraId="05776590" w14:textId="77777777" w:rsidR="0085418B" w:rsidRDefault="0085418B" w:rsidP="00B6291B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496" w:type="dxa"/>
          </w:tcPr>
          <w:p w14:paraId="507FE921" w14:textId="77777777" w:rsidR="0085418B" w:rsidRDefault="0085418B" w:rsidP="00B6291B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  <w:tc>
          <w:tcPr>
            <w:tcW w:w="628" w:type="dxa"/>
          </w:tcPr>
          <w:p w14:paraId="561F6A15" w14:textId="77777777" w:rsidR="0085418B" w:rsidRDefault="0085418B" w:rsidP="00B6291B">
            <w:pPr>
              <w:pStyle w:val="TableParagraph"/>
              <w:spacing w:line="240" w:lineRule="auto"/>
              <w:jc w:val="left"/>
              <w:rPr>
                <w:sz w:val="24"/>
              </w:rPr>
            </w:pPr>
          </w:p>
        </w:tc>
      </w:tr>
    </w:tbl>
    <w:p w14:paraId="4F075E0D" w14:textId="46C25D0B" w:rsidR="009C3577" w:rsidRDefault="009C3577" w:rsidP="00B6291B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sz w:val="24"/>
        </w:rPr>
      </w:pPr>
    </w:p>
    <w:p w14:paraId="297858F2" w14:textId="77777777" w:rsidR="009C3577" w:rsidRDefault="009C3577">
      <w:pPr>
        <w:spacing w:after="160" w:line="259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34C36339" w14:textId="141AC8D2" w:rsidR="00B6291B" w:rsidRDefault="009C3577" w:rsidP="00B6291B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lastRenderedPageBreak/>
        <w:t>Lampiran 2</w:t>
      </w:r>
    </w:p>
    <w:p w14:paraId="32C5010F" w14:textId="62E73F5F" w:rsidR="00747031" w:rsidRDefault="00747031" w:rsidP="00F074CF">
      <w:pPr>
        <w:pStyle w:val="ListParagraph"/>
        <w:numPr>
          <w:ilvl w:val="0"/>
          <w:numId w:val="91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</w:rPr>
        <w:t>Tabulasi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Data Keputusan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Pembelian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Ulang</w:t>
      </w:r>
      <w:proofErr w:type="spellEnd"/>
    </w:p>
    <w:tbl>
      <w:tblPr>
        <w:tblW w:w="4140" w:type="dxa"/>
        <w:jc w:val="center"/>
        <w:tblLook w:val="04A0" w:firstRow="1" w:lastRow="0" w:firstColumn="1" w:lastColumn="0" w:noHBand="0" w:noVBand="1"/>
      </w:tblPr>
      <w:tblGrid>
        <w:gridCol w:w="576"/>
        <w:gridCol w:w="570"/>
        <w:gridCol w:w="570"/>
        <w:gridCol w:w="570"/>
        <w:gridCol w:w="570"/>
        <w:gridCol w:w="570"/>
        <w:gridCol w:w="570"/>
        <w:gridCol w:w="570"/>
        <w:gridCol w:w="570"/>
      </w:tblGrid>
      <w:tr w:rsidR="00747031" w:rsidRPr="00747031" w14:paraId="53994D5D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4CD7B6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NO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A0381D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.1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39A19F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.2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9E3A77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.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D9BA48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.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7034F92" w14:textId="6ECF376B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.</w:t>
            </w:r>
            <w:r w:rsidRPr="002E0C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51051EE" w14:textId="47C0CFED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.</w:t>
            </w:r>
            <w:r w:rsidRPr="002E0C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E23F2A7" w14:textId="47B250C9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.</w:t>
            </w:r>
            <w:r w:rsidRPr="002E0C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420A651" w14:textId="79DE9AC6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.</w:t>
            </w:r>
            <w:r w:rsidRPr="002E0C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</w:t>
            </w:r>
          </w:p>
        </w:tc>
      </w:tr>
      <w:tr w:rsidR="00747031" w:rsidRPr="00747031" w14:paraId="3EF271E6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39BDC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1316E3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05D999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1DAAB8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CF3E45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38BA63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F743FD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9C19C8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39ED23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729DAD09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608650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19EED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CED0B8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CDFBD7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E754C0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4F2D72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333C90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4B3182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5B2ACD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5A95B8A4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60438E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B08529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954F55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B551B4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B04DC6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488DC5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7A165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3B75FB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CE0E3F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423537D3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CD963F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ADDB6C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6B9D04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178017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3DE267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C76D8C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6674EE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44B545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8EEF4E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3A390E98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EAB7C9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3D64AC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F004D9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9ACD59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68B163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0E0085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DAC823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E0D447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E07544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1E74E259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9F1BF2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A3EFE2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DA906D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8785CC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C8CA6C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AE7ABC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4B6296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B5EC65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DEB7F0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62A6EBCA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51C29A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76C3C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B41C0D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91167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D17729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795421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415177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8310E8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D07788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03172A99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8B0990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9EC341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596D17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5EF634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BC1785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8323C4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A3F631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CC9F1A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A4779C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4DF40AEC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AC9F39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093CB8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0F4677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B33180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22C9FE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5001E7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09D8D2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73BF2E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E3099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7336AD1A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653DF7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AB1C3D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0B395A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481137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6D58AD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93CFBB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39103E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D4EA05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C69D5A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06039F93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39BB03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6C2F11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FA7B60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000017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B46006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78A9A7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552E7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DE42D2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5A5D5B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6AB398A5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40D8DB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701772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E43C67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92193C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82F1D5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284BF6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9B0EDB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39BC6E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A2AE58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43608434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6F3EBC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6A8F21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A5CD43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6463D1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FA25F8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338163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9B8F0B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6F80AF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4C9F8F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06B88F6E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8BC976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60851E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83C14A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3F1AB9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95117B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707F9D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8075FB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DF0412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4FF71A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2647CB47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1632E6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4F8DFA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AA9757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20C47F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C31EAF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20F882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8E62CA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14B2A1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B9B0CD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210608EB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B4E275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048894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9C6491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6F0014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06CF00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E413F7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82BB86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04E25E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110EAA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760A27AF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F90DE7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7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3B32C7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BD6B6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CCD513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BB170D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141C07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2826EF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0E73D9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231A81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629F22E4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EA160B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8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008BF0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A9521F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6450A4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1A8F25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9656FD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381219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F363F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34E019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</w:tr>
      <w:tr w:rsidR="00747031" w:rsidRPr="00747031" w14:paraId="120D38D5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E0A716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9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1AD4E7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0A8011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83EFC1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358E5C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474CA3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F7E19D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3B204A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F685EE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35413C07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049FB5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0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13C797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80CDF4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0DDF20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D9B6EA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EF0002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8421CE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B5B89D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1C387E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3805DB8D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2A8983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8E4F86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31A99F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E91F0B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FCDC2E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3BBDB8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8E1DDB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C0402E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0F166E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02B76571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3C4811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498690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601208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44AD59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5F0817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6A4290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2C7714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85161F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52760B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352E95F9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0BB62D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FCA995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A69459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39EB6E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ADB6C9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EE2EC2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28A463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DB4B91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92CC28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05A74D01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73C336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8C7D8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7B8D46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8BA236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7ECFD0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9B41B3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D84B16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696542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027E5C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67618B2A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E41D1F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E1FD55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647DC2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DD54F1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B48AC9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E1187A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18DDC0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A3DA6A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A2FD09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4C4EE364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24BC7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05E5AB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ECB47F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794C9F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215C10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79B2CB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71050E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7FBE27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52BCC7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5FA0A43A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976531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B5E521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C7F900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4C4157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17811F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6559F6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DD1CDA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4CB23D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02B7E7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3BEFEFDA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0C939F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2C153A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DB2295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6E8F75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265FE2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DD307E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3E454C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99476E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FA299B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3C8BBD64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ED1470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D9EA04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9786BD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BCDBD9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EF03E2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18E0DD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1B6454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88D846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81D066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1BA7D553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7ED779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C12135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C7D5DA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07FAAF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CCE759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782BE2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DC4FDB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946F7F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2A4143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498033F2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AFA11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CC4350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E32BAB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B32A7C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15C0D5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3794A8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F2C06A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7086C6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93320D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0A9C36C1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55A23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E3C962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55A552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580947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0CCDCB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E3C54D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9069D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E3948D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6ACB4A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262E822A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ED3EC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8E997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A201B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276AC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38CDE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3F0C6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CA9E5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290C9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D5551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</w:tr>
      <w:tr w:rsidR="00747031" w:rsidRPr="00747031" w14:paraId="702B6316" w14:textId="77777777" w:rsidTr="0002205A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44562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AB032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A4738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F056F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44E43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F3414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1C4F4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1B4FC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CF98F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241B8D18" w14:textId="77777777" w:rsidTr="0002205A">
        <w:trPr>
          <w:trHeight w:val="312"/>
          <w:jc w:val="center"/>
        </w:trPr>
        <w:tc>
          <w:tcPr>
            <w:tcW w:w="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8547C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lastRenderedPageBreak/>
              <w:t>35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1EFEF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27747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ABB7F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BC9A0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6DD39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5B018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5752D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10F88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491DA56B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0085B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6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16BFE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CDF05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8B170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FE0E1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6FD0A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A3EB3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8342F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AD017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229D5203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5FD16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7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F0A2C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A2522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36D7D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044BD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DE826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3D504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3EA49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3D100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33D240CA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5FF2A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8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ED38B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A610A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D9FC1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A99A6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95789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415AB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42922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ED89F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5E2EC11F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0C557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9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383BB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56DBF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42639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F2B46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00920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EE63D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7823E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05A8E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7A080ABF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B3BC7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0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522B4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52000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D8EFB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70A55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8378A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B8A98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4BD05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83A96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40565221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91324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43A9F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DD059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2CFC1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CF4CF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C8F81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E3AD4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7B6BD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E4D1E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2BD3DE08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999E7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6048D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D645C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3ED01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C0C33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0DE0C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76382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54C04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613FA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1FCEA551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F9B61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CC753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BA84F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8CEA6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093B1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2C109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85055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29981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BC95E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</w:tr>
      <w:tr w:rsidR="00747031" w:rsidRPr="00747031" w14:paraId="3D61C4E0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A8E05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B2D06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F2E49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38BD3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BFB59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A5DD5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29F02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EF1CB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2ED30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17D956AD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CA945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AA056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9E2FF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A3C23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5EB8D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E6939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B895C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575E5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CB286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180D39C5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DEF63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6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98DE9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9F562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B95BE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07943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CEFAD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7B098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28D1E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08CF8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7ED5E963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6DECF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7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29AF7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3DC80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3016F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EE4B8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D3C07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8CB52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0EA46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C5302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2B0FF414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67804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8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B0699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CF012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6BD31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8CF8D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33E6E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2E748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38360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7CA69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0D84A08F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137B7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9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74095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969C7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FDE0B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A3AC7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1D44F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EAFCA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ECC0A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A8BDC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077E5633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1042B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0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DBA21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E56C9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83FE5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C0A0C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E4B7F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72C8C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8EA8F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F581B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3AC7B0A4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BD9AA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E2AE0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3AB5E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605E3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0A556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7AC42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C307E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13ABB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AF9A8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3B897577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D052A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FEB62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9F54A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7E897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6D7AE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11628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FE017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8A974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D989D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0403C4D0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6C1BD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74D72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6DE68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31A53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9BA5E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38DCA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76841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B5EC1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3060F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55B2983C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A2091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42E98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04DE4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CFBFD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FEFBD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110A9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CF999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434CA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E0A1F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10F387F6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871A4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07DF8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16E75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B55E9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FA1E5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69FF7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7948C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E8B82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ED982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0E66149B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38FC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6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9FB3F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C7C91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79962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82FFA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95C80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27E77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E7DD8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2981D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33021491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31448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7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1E5D5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F0715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398F3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38250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F1FEB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C4DB7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2528B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98F52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46A6F794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DBBD0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8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EF211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D532B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077BA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1ED7E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4EBCC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ABCBD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B7085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C89FC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74D445F7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74B18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9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CB237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1C788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47B26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93BC1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A45BD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63D62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1BF6A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D2460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2D4D4E93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E8CF80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60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113587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E36A59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17BD7E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71622A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73CAF9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E2A34C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36FA0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C239D1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2D196CED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CC164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57F501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030B2A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742E6A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C980FD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0A40C7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07ED98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D6C78B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55F1E4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68AF1681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747F7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74BAB8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CFF96E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44D25B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EAC926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D78763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15C1A2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5646C3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89935B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0DA90C36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FF4F5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092CB5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A8EA3B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D2A78C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168E62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051466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9076D2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CF476A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978783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32C7258E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461D8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1E6A5F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87904B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5B6A51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AE9490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2A46E8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930D10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0D0359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EA59EB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</w:tr>
      <w:tr w:rsidR="00747031" w:rsidRPr="00747031" w14:paraId="1AC63DE3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F8864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544863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0DDFB2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EF97EE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4856AE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D63391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2914BD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B1865C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20667B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72685DE5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40F5D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6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1244B2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8637E9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BFC50E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9B7A27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4E0FAE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605A4C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18EC5E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D4BDCF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5E1225E5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E7118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7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39935B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7ADE7F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5A8198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CE888D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FD590E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F255CD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7686DC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C48C09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0A9FF15A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449A6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8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7E3736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BCFDD8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073A34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F4C671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11C887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EAC4D2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31941D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AFF991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49D2B77F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ACAC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9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4433B1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23FD88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662525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4FE90E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50AB77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72CB16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89FD66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6F1EB0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49D5A791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D66D5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0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42C584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4444B5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B0AA8A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2F6336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A1E59D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96A91F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86F3F7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EE1DC8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1DC0181F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8A49E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8430AA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EFC5E5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2BB255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09535D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73EE61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30D3B8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DB053C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089B3B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</w:tr>
      <w:tr w:rsidR="00747031" w:rsidRPr="00747031" w14:paraId="21851413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6A304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DCB1DE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4465E5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A9CFC8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3909C3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DC697C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6BA131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B7B838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C714C3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1514ED5B" w14:textId="77777777" w:rsidTr="0002205A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5FE4C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ED7C7B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716484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CE04CA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3E9494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7AC315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3EE5BB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A41EF7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E8BD27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6D5FB050" w14:textId="77777777" w:rsidTr="0002205A">
        <w:trPr>
          <w:trHeight w:val="312"/>
          <w:jc w:val="center"/>
        </w:trPr>
        <w:tc>
          <w:tcPr>
            <w:tcW w:w="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E2674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lastRenderedPageBreak/>
              <w:t>7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EA17AA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3EBC47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6DCFAF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694F1F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B13132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5D1ABA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7B24D2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E47A3B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08F79293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FBE64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CBEC78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DFA532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755AF0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D27820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FB4C12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463CBB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38BFD2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C7CC0A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7B4CA77D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BEC50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6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D997D2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463125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7C27C6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B2B402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547FB1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579928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3F71CB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A15398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6ACFA229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C2502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7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7890D9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FDACFD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86351B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5432D6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D30AFC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FD4B22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DC326A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2AEE68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60EB1141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8CF12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8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C0C8BE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85F3CB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8A8E34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22376A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58CB5E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22BE7D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96AEDE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63601A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6D83B96B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01C86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9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072C0F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D615C2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B194C9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9CF40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44ABE4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273A9A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A40340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C199C0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3CF07BFE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6D27E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0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3A056E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933C11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83D7B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9F7561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0AE2BD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4D574A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BE933D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C776F2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7B8582BA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D1A21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544AFB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714D0A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496393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21EC26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115FE0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3BF4D5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D07445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AD6BFB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1155AE04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BF5231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64F02A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02521A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B88AF8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5C1A56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0F258F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C4B2C8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AF8377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F74DD2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6F9138A0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01787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676483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2BE270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3ECDDD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082D5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1C05C7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BA71BD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4E4CBB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867576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05B25DDA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36380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8103F9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264053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228801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6C606D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601007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F7C5D2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10D8AC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F922C1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49F1D81E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C7327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2E7B08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D6C3F2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CC07F2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FDB0B4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14BA1C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D89BE4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855C77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DD11A7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2AA0533A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FCE54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6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9F450E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CD0505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EA5CED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9FD471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49D9C5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D83A50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E5EB4D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24C77E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7D4F4EF1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A5930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7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206BE9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7CAD6D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BA1A99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3F4B0E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D33185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C39583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EFACA1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627BB7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</w:tr>
      <w:tr w:rsidR="00747031" w:rsidRPr="00747031" w14:paraId="0473F8FC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9472C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8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04269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4A4B9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42078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2726E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0B3AB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D8421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6B59D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6395B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314FB2BD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238B0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9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9A51B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3D5A7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C3FBD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A14FE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843BB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F3EF2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2AF89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90C7D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5EF8AFD0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88CD8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0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40CDB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1FD48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27D3D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F6D8C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E7A21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4204A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B857C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0C251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</w:tr>
      <w:tr w:rsidR="00747031" w:rsidRPr="00747031" w14:paraId="5FFE243B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7D961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F35D1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476E2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58F75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15175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2D964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EA558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DF863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2DB17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6E471FA9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C0CAE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34766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AF24A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1D452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F39F8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3B98C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6177A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389F6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47384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758EFDF1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679C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C98F3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873FD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A8EA4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318BF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D2CC6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F8978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DA2FD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6B545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33A9116A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B1082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93897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0DF31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32ED0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BB15A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3B97A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3549D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5EA01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3043E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</w:tr>
      <w:tr w:rsidR="00747031" w:rsidRPr="00747031" w14:paraId="2FFD327C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0DE0F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7BE6F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59612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F229C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39B21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725E1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919A9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E53A4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FA578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490BB5FA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86815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6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1D76C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614C7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BE305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524B2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1A228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ABB5E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6EAB2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A996D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7EE37787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5120C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7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63F7F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2BBD7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10E4D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28B79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1764C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82397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E2E71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C82FE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777DDB83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6D6D7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8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0DCFD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EB41F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4DCEC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01CD6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31DC0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D3032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2D171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DB5CA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59AB10F3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5B2BE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9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B0D5F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0D981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913E5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10829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6EBA8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F7184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6A1A1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7842E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464735AD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B6183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0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CCAD7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273E6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924B5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61127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0EFCA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FEA7B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761C8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30841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</w:tbl>
    <w:p w14:paraId="5E6D9F28" w14:textId="404F5525" w:rsidR="00747031" w:rsidRDefault="00747031" w:rsidP="00747031">
      <w:pPr>
        <w:pStyle w:val="ListParagraph"/>
        <w:spacing w:line="480" w:lineRule="auto"/>
        <w:ind w:left="786"/>
        <w:jc w:val="both"/>
        <w:rPr>
          <w:rFonts w:ascii="Times New Roman" w:hAnsi="Times New Roman" w:cs="Times New Roman"/>
          <w:b/>
          <w:bCs/>
          <w:sz w:val="24"/>
        </w:rPr>
      </w:pPr>
    </w:p>
    <w:p w14:paraId="3E82344C" w14:textId="77777777" w:rsidR="00747031" w:rsidRDefault="00747031">
      <w:pPr>
        <w:spacing w:after="160" w:line="259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br w:type="page"/>
      </w:r>
    </w:p>
    <w:p w14:paraId="71D62B7D" w14:textId="40F65D73" w:rsidR="00747031" w:rsidRPr="00747031" w:rsidRDefault="00747031" w:rsidP="00F074CF">
      <w:pPr>
        <w:pStyle w:val="ListParagraph"/>
        <w:numPr>
          <w:ilvl w:val="0"/>
          <w:numId w:val="91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</w:rPr>
        <w:lastRenderedPageBreak/>
        <w:t>Tabulasi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Data </w:t>
      </w:r>
      <w:r>
        <w:rPr>
          <w:rFonts w:ascii="Times New Roman" w:hAnsi="Times New Roman" w:cs="Times New Roman"/>
          <w:b/>
          <w:bCs/>
          <w:i/>
          <w:iCs/>
          <w:sz w:val="24"/>
        </w:rPr>
        <w:t>Personal Selling</w:t>
      </w:r>
    </w:p>
    <w:tbl>
      <w:tblPr>
        <w:tblW w:w="5100" w:type="dxa"/>
        <w:jc w:val="center"/>
        <w:tblLook w:val="04A0" w:firstRow="1" w:lastRow="0" w:firstColumn="1" w:lastColumn="0" w:noHBand="0" w:noVBand="1"/>
      </w:tblPr>
      <w:tblGrid>
        <w:gridCol w:w="576"/>
        <w:gridCol w:w="690"/>
        <w:gridCol w:w="690"/>
        <w:gridCol w:w="690"/>
        <w:gridCol w:w="690"/>
        <w:gridCol w:w="690"/>
        <w:gridCol w:w="690"/>
        <w:gridCol w:w="690"/>
        <w:gridCol w:w="690"/>
      </w:tblGrid>
      <w:tr w:rsidR="00747031" w:rsidRPr="00747031" w14:paraId="73328359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AFF6F8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NO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4668DB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1.1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D57B97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1.2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972DA1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1.3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626096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1.4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C43E58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1.5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3CA14F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1.6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A93DB6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1.7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5546EF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1.8</w:t>
            </w:r>
          </w:p>
        </w:tc>
      </w:tr>
      <w:tr w:rsidR="00747031" w:rsidRPr="00747031" w14:paraId="7D0082DC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3E5EA4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65AD80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61D693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15A4E6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07F97B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9EC4BC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924EF2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8F6C84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E6D952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4E6E10C0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7A9360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18A40A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FDEEA2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5CAEAA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4992A3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2F54B2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750384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B8D0A5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CD264B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419E35EC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F857AE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EC8D1F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92D1B0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271901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9B27C7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F5D58C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B231CE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D18079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DE8A8B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59CE2ABB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D8781B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288214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7235F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78CA73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9F79DB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B6AE3F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EB8CDE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2BF055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53C6A7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21F893A6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54A224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81299B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C9F249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04AC5E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F966EE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92A75A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CF075B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FE1A70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ED2A45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36D3556E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845178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DA56AA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DF9F1E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8C2AF7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FD1719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100A61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0EFDB0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CB36BB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A39648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1A737183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4813F7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D6D992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098E82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50ECD2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3E01DD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7E6996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499125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F60D7F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149E21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4AF34246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9D66A4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B929A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77E993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EC7E43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58BC02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D57FA7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32FFCE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305C55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F7086E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48D58515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1425DD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A17800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296CAD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DF01BC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F6594C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70A669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50DD0A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E0B23F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C6F672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5F5F0430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25F53C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E1D579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6B5864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CED56D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82A4CE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9D513F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E6C6AC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04887D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9911EF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3B0A1FC3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B30805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EB7D6A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DB2B11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B4092E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7506FB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3DA007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D50B84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CBAA74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FB12CA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0E437B43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E715EA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E49B65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CE5EB5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B83705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C79380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1676BF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7A4B8B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54F3F3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C38E8A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4DD9024B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DDC6C3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C3060A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6F7FAD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25F220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6AA816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632175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AB5574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9E29C0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589ADB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11D2B650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939CA6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917362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A8624E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7419EF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B7CFBD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4D56BB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A9185B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C3DFE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472592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231A3D12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BA8D4A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6F40B3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B5E844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404C4F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6064F7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245AF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CC3309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72BEFC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B9AF79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0DAF1F2E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0A598C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BE20D5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A2590C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E30E10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360AE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84E458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DCED3B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29CF4B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A65C7C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6F3A15E7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24BDD1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7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36C6EE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1E66CD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FE9D89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927993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F2C88F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A8F9DB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2A12B9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C1365E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5F90A5B0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26732D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8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C15EF3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087090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771B7F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0AC676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108F75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005EBF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E3B673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7F43B3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03837BC8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B3142A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9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D7DCB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33B013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9AB7A2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27AAAD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6FA126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2A0570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C37731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64656F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454C3F73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6305BB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83BF7F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FA583B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BBA14E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CC01E6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15B62C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9EA6FA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1CAF67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25E436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107C26B7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92AFCB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12EAFF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72126E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DDEC1D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5BF1EF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014874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E96B7E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71A4EE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7526F1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7405FA77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5E5E2C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F3A54F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BD9A18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7169B2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94BCCB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BFA3BC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9D37E2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19BA7F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B8763A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1ECABD3E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66A56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0E4827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96ECAF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A6DC34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FE9F25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D036C4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75E4DF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7E2CD7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2F0E69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647BA3AE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2CAC89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87D42B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875FAE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126D97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A708B0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A91A61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09DA7E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B3F4A2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60D3A2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6A388A84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643440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D96412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84F137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CAABE4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D539CC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B1CA5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EAD56C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AE7204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FCF2E8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4C7C1F69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626E0D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C8D623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6FEA3D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1E0355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16A1F7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F461D8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FE7A33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46CCF9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D64BB8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6ECED452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0CDDD7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4B6857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92AC82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94E24B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5E2529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68694B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403022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275457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7F6B6C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2A9AD875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FB43A7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0329CD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0B8199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1BA406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1463A2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E3234D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720DFB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33416C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05A7DD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30C12918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6EDD3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528381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2FD2A1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5449CB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43D8CB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84D5AE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AA5D9E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7A5B91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BBB052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4CEB6236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D52509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9EA86A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53C676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957666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900800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33C0A4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63CE3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CEAEE3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BC0C25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5075CED1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2381B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63429F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A3BA6F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D80A28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AE7DE3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C46027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4DA229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F6DE8F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6907F7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70C3E12B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8C0DA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1F5994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607686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53C34A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1BD5F6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901159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9A5CD0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8B7152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2B2646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445F3F91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A22F9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07E51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ED1A5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1789A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0827E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F096A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D0395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34B30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C5912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3ED82810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167DD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E549C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4B965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D3023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08A87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337E5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83011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CE74C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62B57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20CCDCC9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85D07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9C541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52691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9691D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66A48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C28F5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01840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32B35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1716A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48759189" w14:textId="77777777" w:rsidTr="0002205A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3ED5D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6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9FB77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4DEFA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EEAB2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291C2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2A29D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93C18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73EFF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C8EE9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37706C0C" w14:textId="77777777" w:rsidTr="0002205A">
        <w:trPr>
          <w:trHeight w:val="312"/>
          <w:jc w:val="center"/>
        </w:trPr>
        <w:tc>
          <w:tcPr>
            <w:tcW w:w="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5D129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lastRenderedPageBreak/>
              <w:t>37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9EA17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A61D9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C8FF6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FA969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70E57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1FFDA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53512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5C27D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</w:tr>
      <w:tr w:rsidR="00747031" w:rsidRPr="00747031" w14:paraId="247957E6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EDCA2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8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70D9B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5D071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E5CD6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04DBC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703D7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F2750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7FE72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D4A98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57E1B2F8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2DC59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9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01B35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4A75C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96788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9B270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34990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E03DF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B6406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D1FCF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3397E1C1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9BB2E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2A32F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F1DD4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C406A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3FFE2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06BF1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DDBEC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ECC7F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BF0E6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68C6A59E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BC714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523AD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A7E44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EC7A8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24D8D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9EB2F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44EDA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5CCD9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47279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20AE36F2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CC8F9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AE657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780BA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63FC2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CC5E7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52062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C3D69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0C74C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E92E9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342CD56F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EA9B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40EBF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A8C4C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912D8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8B7E5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7A863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7C48F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0738B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17A54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12832473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04DD1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A2860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FDCAF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600D3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E7EC9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6D4A2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C1C0E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136EB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8B067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</w:tr>
      <w:tr w:rsidR="00747031" w:rsidRPr="00747031" w14:paraId="72085E15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1A0BD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46376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C8A95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151B3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C0DD3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F2C26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197B5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9E2EE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79E30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3CA9C513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0E4F3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6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01563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55F53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AC37E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E8C63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0857F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2446F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C4866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65924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22B601B0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FA398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7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7EB34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B0C1E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0C62B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34A4A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9CA8A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FDF0C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0B808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4E7A4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0D7B5A42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6B752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8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797C0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98213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3EFA7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1ABB7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97563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D46C5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4CAA4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2C746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7E2C7754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42559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9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DA63D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35DF3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C20BB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483C2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397C3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600D9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F66D7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D241A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025308C7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EADA6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C9C29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3AE98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1DD5C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9E34A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5738A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24F87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5BF37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983C6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3557FE43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84725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23485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9B7FE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85DD1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807D7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5A5FE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1EE02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8B6A2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74366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75B020BD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C2191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4995D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0751E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DE904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51702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4732E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79638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EBD2B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FF717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24D4BC5F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E4FC4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B009B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72637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5F90E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467CE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32905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D8656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B7B7D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14177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3E49B698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4B4C5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BBCE6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E99BA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065BC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FA79B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1B43D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06159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786D6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09A69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59259165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EEABB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3ED57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90EAD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8EDA9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6445B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D46C0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4138D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2F401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BA88F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3A0886D8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47C0D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6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BD8FD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44B4A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D33A5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71129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E1EFB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B4F07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7970D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EB257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2BB2386C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29CCA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7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9E229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A23D4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164DC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B37CF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CEEA9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09DC1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4E7F7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7D730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5B96B371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2B442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8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E2597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9021F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750AB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2877C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87E5B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84377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5144A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C35B6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19F6E4CA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6EF04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9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03F7A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3FCBA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74C2A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5C333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26C2A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06D86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A825A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B87F4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5B0550E2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B3DCB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2284A2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EB2826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14286E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03D6C8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F7994D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64FEA7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2E3132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C6287E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</w:tr>
      <w:tr w:rsidR="00747031" w:rsidRPr="00747031" w14:paraId="584C7814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FCDA5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0525A6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263373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3497D3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554849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6703D4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AEB6FC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52C453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E67344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3EA10763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A788C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E37419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8DCFF8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143893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6F35B5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104156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4B734D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372FD2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D660A2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708918A2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A52CC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5B43AB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E3C750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063BBB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D24E0F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AD6AE2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8E4133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0C2FBC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341DB5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13F71987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82F23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89403D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165699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A8F945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13B0EC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B27FC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7DB969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E2D987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63E029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6EE3AE99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9B176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DDC94B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2421E5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D923AE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DEBA21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3B5255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766592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C7782F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FE7137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646570CF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AE1E0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6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5C251C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AC8F0D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9CCAAB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BBD3DC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5F8410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FE390C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836A11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2D0193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7A406186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A596C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7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59556F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D36D87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C1B1BA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701C2D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99DA4A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FC1702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AF7924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6B49EE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66EBC501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EA439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8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02F157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957B03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40F8E4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3D266B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9BBD01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52B49D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8BB9EC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0C73FE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7F9D318E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F19EC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9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964922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247D0F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829462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27675D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593307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AB8098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152128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49E7FE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54AA04B9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830BC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A686AA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2D03E7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9F9451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ADCE99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7FAE67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F68CA3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22339A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C66F3F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61A7C093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841DA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C7341F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CB6DC4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E2D5C2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D34D4E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ED7829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CBAE14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8625B7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05C57F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12B7DDD4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93AE6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B97826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E73B97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89EB55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B9EA8E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0C2CD3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C48418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B05A90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331A5F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</w:tr>
      <w:tr w:rsidR="00747031" w:rsidRPr="00747031" w14:paraId="7BC098FC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C5C83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89F84C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AB6B8F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EE2A54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7ECAFC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E20243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21ADB7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B61B9D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F228E7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356B37E6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BA045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94657B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A9F47C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92017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B4E764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C1CC2B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66775A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A19227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14D16A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06471655" w14:textId="77777777" w:rsidTr="0002205A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4C389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024B28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AE0E63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0EBABC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C2A0A8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3E27B9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2AD141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4E7CEC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BF58DA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5EEFE0C2" w14:textId="77777777" w:rsidTr="0002205A">
        <w:trPr>
          <w:trHeight w:val="312"/>
          <w:jc w:val="center"/>
        </w:trPr>
        <w:tc>
          <w:tcPr>
            <w:tcW w:w="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30813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lastRenderedPageBreak/>
              <w:t>76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FDACA2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7899DE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57C2E3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805D8C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359701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92D94C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4B20E4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DDBA90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499C1C51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8E584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7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6DE7C6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05773F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60921B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75EAEB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66252E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513B51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0165A1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48BFE0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146681A0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F732D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8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A66D6D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64C194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07243E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AA30A7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BD48CF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3163A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5C9023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B66DE2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56C72D38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8794B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9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B61162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69BE90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6478BF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1D1FF3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039A5F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EA0062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C1842A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9C21C5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</w:tr>
      <w:tr w:rsidR="00747031" w:rsidRPr="00747031" w14:paraId="6D9F26EC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1EACD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DD9725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A057E2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FC6721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14C6C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71AD75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BC4525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5989C3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AAEC3E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668AB2EC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A5250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38AF3D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4B90E3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A642E8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059A7E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A8AAE2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548876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A7E735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01AFDE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6A27E67D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FEF02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511CD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CCD90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AF72E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D7138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16050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CCB53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51C61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2A486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20737DAF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C2322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0B263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C4CA5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94443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09406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F799A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CDD83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ED3D5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57917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2D2239FE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A9700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3C758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753E2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DDC83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56B75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C4DB9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28751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21A3C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95567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68193797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17924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54635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73285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DF6C7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52045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7DBDB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E43D0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07385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0893C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4FFDB5C9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768BF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6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E3B8E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3A392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AFA44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3EDF9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15420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92148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29612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81935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70583D68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33C9A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7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CC834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D62D8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9DD7A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68122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8DBAF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494F5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74D73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71AF2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30577554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38B65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8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B90A1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C4FB4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E9CF3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BEDF1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80A60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6D66D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0FA80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AD6DB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1059943E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3CDBA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9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C2673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FF480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7B2F9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DCFDF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086F6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A5DD5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292B2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6A054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04B4B9E2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98D66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65287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CF612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CE3CC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FD851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E6A58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6A244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FDD29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83CF4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</w:tr>
      <w:tr w:rsidR="00747031" w:rsidRPr="00747031" w14:paraId="0FBEA03B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4BBEB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E01B0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794C8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7AD73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9EA3C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FE0AD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F2E7F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BA44C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EE444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32414817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15A6A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A6A5B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2F2F0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2CBE9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98A1E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87653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41FFE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046CB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CA4EE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1BE1C867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775AD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E5DF8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BDE31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BDAC0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7DEEC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3EE8E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7A4CE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E5D37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EFA03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11EB517F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D1E54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55575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04853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76618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88186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1D5FF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F76F2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71197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EBD23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08B0DB7B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A22D0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A5092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5C8BB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6A027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EE690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3FEF7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D150A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104D5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73FCA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073D1C42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E0A95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6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CE510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06E66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C3245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54F1C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CCE5B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94952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2C1CC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586C3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0BE63446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71B70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7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86E04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56FD1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38AB4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0FC50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062D3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00FC4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DC231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39F7D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31CB43B8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701F4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8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6B881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5153F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0E203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F5B0E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902AC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C5786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A98B3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4DCD5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61F85C5D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F1BDC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9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09CC7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F5B6E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77060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2E037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48DC4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37720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1E2F1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024AB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4F2457B2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FC437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B5D4D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B44D4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053D3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0B199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E173D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25218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83CA2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EFF8B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</w:tbl>
    <w:p w14:paraId="3267EF29" w14:textId="1E4812ED" w:rsidR="00747031" w:rsidRDefault="00747031" w:rsidP="00747031">
      <w:pPr>
        <w:pStyle w:val="ListParagraph"/>
        <w:spacing w:line="480" w:lineRule="auto"/>
        <w:ind w:left="786"/>
        <w:jc w:val="center"/>
        <w:rPr>
          <w:rFonts w:ascii="Times New Roman" w:hAnsi="Times New Roman" w:cs="Times New Roman"/>
          <w:b/>
          <w:bCs/>
          <w:sz w:val="24"/>
        </w:rPr>
      </w:pPr>
    </w:p>
    <w:p w14:paraId="4E0ADDF8" w14:textId="77777777" w:rsidR="00747031" w:rsidRDefault="00747031">
      <w:pPr>
        <w:spacing w:after="160" w:line="259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br w:type="page"/>
      </w:r>
    </w:p>
    <w:p w14:paraId="3A5D09A7" w14:textId="6D961ED5" w:rsidR="00747031" w:rsidRPr="00747031" w:rsidRDefault="00747031" w:rsidP="00F074CF">
      <w:pPr>
        <w:pStyle w:val="ListParagraph"/>
        <w:numPr>
          <w:ilvl w:val="0"/>
          <w:numId w:val="91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</w:rPr>
        <w:lastRenderedPageBreak/>
        <w:t>Tabulasi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Data </w:t>
      </w:r>
      <w:r>
        <w:rPr>
          <w:rFonts w:ascii="Times New Roman" w:hAnsi="Times New Roman" w:cs="Times New Roman"/>
          <w:b/>
          <w:bCs/>
          <w:i/>
          <w:iCs/>
          <w:sz w:val="24"/>
        </w:rPr>
        <w:t>Facebook Marketplace</w:t>
      </w:r>
    </w:p>
    <w:tbl>
      <w:tblPr>
        <w:tblW w:w="5680" w:type="dxa"/>
        <w:jc w:val="center"/>
        <w:tblLook w:val="04A0" w:firstRow="1" w:lastRow="0" w:firstColumn="1" w:lastColumn="0" w:noHBand="0" w:noVBand="1"/>
      </w:tblPr>
      <w:tblGrid>
        <w:gridCol w:w="576"/>
        <w:gridCol w:w="690"/>
        <w:gridCol w:w="690"/>
        <w:gridCol w:w="690"/>
        <w:gridCol w:w="690"/>
        <w:gridCol w:w="690"/>
        <w:gridCol w:w="690"/>
        <w:gridCol w:w="690"/>
        <w:gridCol w:w="690"/>
        <w:gridCol w:w="690"/>
      </w:tblGrid>
      <w:tr w:rsidR="00747031" w:rsidRPr="00747031" w14:paraId="72EFA722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ED8862" w14:textId="77777777" w:rsidR="00747031" w:rsidRPr="00747031" w:rsidRDefault="00747031" w:rsidP="0074703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NO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795FBDB" w14:textId="77777777" w:rsidR="00747031" w:rsidRPr="00747031" w:rsidRDefault="00747031" w:rsidP="0074703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2.1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FEBDBC0" w14:textId="77777777" w:rsidR="00747031" w:rsidRPr="00747031" w:rsidRDefault="00747031" w:rsidP="0074703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2.2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65A0A66" w14:textId="77777777" w:rsidR="00747031" w:rsidRPr="00747031" w:rsidRDefault="00747031" w:rsidP="0074703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2.3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74DC6FE" w14:textId="77777777" w:rsidR="00747031" w:rsidRPr="00747031" w:rsidRDefault="00747031" w:rsidP="0074703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2.4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D7D33D" w14:textId="77777777" w:rsidR="00747031" w:rsidRPr="00747031" w:rsidRDefault="00747031" w:rsidP="0074703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2.5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BCFCA9E" w14:textId="77777777" w:rsidR="00747031" w:rsidRPr="00747031" w:rsidRDefault="00747031" w:rsidP="0074703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2.6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D9CC1D3" w14:textId="77777777" w:rsidR="00747031" w:rsidRPr="00747031" w:rsidRDefault="00747031" w:rsidP="0074703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2.7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1C49EDC" w14:textId="77777777" w:rsidR="00747031" w:rsidRPr="00747031" w:rsidRDefault="00747031" w:rsidP="0074703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2.8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F0F2448" w14:textId="77777777" w:rsidR="00747031" w:rsidRPr="00747031" w:rsidRDefault="00747031" w:rsidP="0074703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2.9</w:t>
            </w:r>
          </w:p>
        </w:tc>
      </w:tr>
      <w:tr w:rsidR="00747031" w:rsidRPr="00747031" w14:paraId="3DA65027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EEBC06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54135C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B86DE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B5D1E9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E6C7C3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2E6750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E24F4D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AD1F81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428048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E430F1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0218768A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05DB28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595932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63BBB1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C84BBA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B205AF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34DEF3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FDF3A8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1D5C25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08E119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544F93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1F9C6422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F88464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9FCE9D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6A391A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C16B3F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E03DD5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54ED95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CF512A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0D9A37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8606CB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63663B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5480B329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DBA418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D715F7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169312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8E761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3540AB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A2B2D8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57E45D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84B4DD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BF5CBB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F94A4B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7F6367E1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866173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F9490D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1853A0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F0F378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5D1A63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6E3191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147A57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4A45D3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097DDC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D24948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3F58E418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39520F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B1F8CA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46407C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C8C76E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3BB3D2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12535C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8D6AB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43AA5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DEAF73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A19EAF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1EF3DDCD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033540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C2C165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261FA7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3D2B8E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60BE0D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0BE568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10B380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670AE5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BDE3FD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843DFF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30065DE5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C90B78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6DC5B8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EB116F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ACA433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C8268C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FA908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4877D0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CD39A2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CCCCD1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7E5A56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76AA92CD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F4CE3F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3D3844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858A8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221345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EE2B84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AC3D26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56CBBF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7741C8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C76E4B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8314ED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347F539A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8CEB69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D406D7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BB5470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473944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10BC6A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BD1A9B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569E87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08F70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1F9856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C80CE8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518FC587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3B716E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1F5B11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996D8A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B01714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163941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4346A3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9DC1E4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C82FA5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7C9AB7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EC3333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2698B3FA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399A71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8AB9EB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AF4439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7D10C4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9D0201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06CADB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451DDC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3B655B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5032FC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64D17D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6D8B8918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B3D56F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B3EE13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6536C8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978281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1A64C5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3CBDE4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F1C265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5F870F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712698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86749E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</w:tr>
      <w:tr w:rsidR="00747031" w:rsidRPr="00747031" w14:paraId="155BA130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D175DE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7AF87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C9B670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0CCDB1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DFE409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E000FD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36D373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FEB75E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717A2C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0CC36B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7263BFA6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743635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F46BD3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7D60B9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987C8F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935AA8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ADB23F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3FF229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DDF5B6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CC2D9C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A2AAE0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276BAC1E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7BC337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A0F7FA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FA0E34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A3C5B8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88F6AF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10725F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A47B92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C974A9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3153D8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0E6202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45177C7E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8B6C6B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7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6F2A08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504C4B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2FB756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3D2B60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59CD47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C9018D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F14BF9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A06465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DC54C9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0B7523A9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10FC69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8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541658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8E065A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3A966D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DAA9D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3B3246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A88683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E122BD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A28C39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8E4C56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0DBDCAB6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7E5C2D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9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46F9D2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8EC90C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679D65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B20911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B6BC04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FBC4D3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5EB26A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935945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78829F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38B40A80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516588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54ECD3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22B9B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E3AED4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5ACBFA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F41A98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512B3D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989C6F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5A31B1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D52487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</w:tr>
      <w:tr w:rsidR="00747031" w:rsidRPr="00747031" w14:paraId="63812BB4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E03AC9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E00D96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1A0EEE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5F9ED6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0149DC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1F662B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36DF6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824433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2343B1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8CB1F6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09CC64C3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D767E7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5DD9E0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204387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6F67FC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98FB8C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9B05D7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DFEA0C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C69F5F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80EB7A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7A7C20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52BFA9C6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1423FD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598F5D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81D5E2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9B0EF6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3DE27D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CAAB3D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BC18E5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7DFCD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B59932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66F313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20E60DB2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DE103D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C5E4DE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8DFE3E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037AD6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303112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7B5870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A0A793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ED983C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9A2589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42D822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0F13C14F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4A83A1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4CA12D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741DE0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4EFB28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AA07B7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9ACAA2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00900B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46D8F8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A27EB1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8736C6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7EBD59A3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3EBA52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22B9E8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E6CDD2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6D320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524457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B8A2F7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F4CA3E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A38B88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D0AC96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DDA2D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5C9F64C2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124B74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89707F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5194FE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71BC54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F6B5B7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4A143B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9B0A37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87CFFF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E73EBA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02593A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4489B5FB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9E94B8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60461B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124E51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F74C39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D80992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9812FF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C19B75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19AC58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998350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F37A38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28D0335D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21737B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FC1905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FCC502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C2C82B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29FCBC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759393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4F55F3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453295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56585F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2D1E1C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0D4F7E93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64F51F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C08997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0F46C8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BF4726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BD4A5F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7EFCD7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5A96AA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F6D532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01BA16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F0C135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4C9F1249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B7924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672EB6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1BDD12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A0E370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E623AF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97E239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728923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A7DA4C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26BEC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672C93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32197589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8D4E4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101499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97033F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08660F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E43186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F0CAED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9D470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0B9A87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D7F979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2E68F7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663AA263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BEC4F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95FF8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79D8A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79785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0AEDF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56D07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88AC5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476AA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D3709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934E9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</w:tr>
      <w:tr w:rsidR="00747031" w:rsidRPr="00747031" w14:paraId="32C29778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749E4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E8323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DAC1D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4B43E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79A75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16E44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3FEF1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C48F9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C550D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BB694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</w:tr>
      <w:tr w:rsidR="00747031" w:rsidRPr="00747031" w14:paraId="3132A67E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39A5C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9A365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244A8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4CE8F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928BE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0EB30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F7DD2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EBFC6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3FEAF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24F75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</w:tr>
      <w:tr w:rsidR="00747031" w:rsidRPr="00747031" w14:paraId="56446A43" w14:textId="77777777" w:rsidTr="0002205A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2A056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6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1EA4F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AAD86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3D480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0209F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46250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062EA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391C6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0383F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E99D4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</w:tr>
      <w:tr w:rsidR="00747031" w:rsidRPr="00747031" w14:paraId="72EC70C7" w14:textId="77777777" w:rsidTr="0002205A">
        <w:trPr>
          <w:trHeight w:val="312"/>
          <w:jc w:val="center"/>
        </w:trPr>
        <w:tc>
          <w:tcPr>
            <w:tcW w:w="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AD7DA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lastRenderedPageBreak/>
              <w:t>37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B97BE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D334C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9C39F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688ED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3C032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52BCF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287E5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82A57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11CCD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</w:tr>
      <w:tr w:rsidR="00747031" w:rsidRPr="00747031" w14:paraId="35D27348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AF7B3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8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17408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12660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E0501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6C60E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CDAD9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8984D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BA509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B1E5C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C8DCF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</w:tr>
      <w:tr w:rsidR="00747031" w:rsidRPr="00747031" w14:paraId="3754B345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9D72C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9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497CD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47D6B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051FA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9CC04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88755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0ABB3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BCE56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B971A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49768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</w:tr>
      <w:tr w:rsidR="00747031" w:rsidRPr="00747031" w14:paraId="3855E890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6E279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F0ED2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C68DD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3D46E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D6E4A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0F1D4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E23C1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28841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604D9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8E18A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</w:tr>
      <w:tr w:rsidR="00747031" w:rsidRPr="00747031" w14:paraId="6DA54816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C7A0D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736C9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18E38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DE48C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9AC8B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1401A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91563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A4517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D54C5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DF96B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</w:tr>
      <w:tr w:rsidR="00747031" w:rsidRPr="00747031" w14:paraId="1C21C6D8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CB65E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E106C8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720B11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C3699B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5B403E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607A45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E397AF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E30621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13054A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62BDF4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5871330B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D5FF5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B1B99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2ADCC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63C9B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3DE65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B988C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C1A5A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FC72D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CFBD3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9B9A0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</w:tr>
      <w:tr w:rsidR="00747031" w:rsidRPr="00747031" w14:paraId="09B8306B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C01CC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1D4B8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E71AD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FE593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B07C8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A604B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0F806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BDB16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4CA3C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33C27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1</w:t>
            </w:r>
          </w:p>
        </w:tc>
      </w:tr>
      <w:tr w:rsidR="00747031" w:rsidRPr="00747031" w14:paraId="6F495FB6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261C8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219F4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E8CCE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09666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AB396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C58A5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5923B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BC03D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EC193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8FF8D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</w:tr>
      <w:tr w:rsidR="00747031" w:rsidRPr="00747031" w14:paraId="3232584B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E9B7A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6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36BF0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4C6A0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8B941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BDD7A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07079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BA471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45985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F225C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A0643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</w:tr>
      <w:tr w:rsidR="00747031" w:rsidRPr="00747031" w14:paraId="54701BBE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7210C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7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FBADB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4326A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2DEBB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B7D32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2C173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83A4F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5BBD7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7F769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F6218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</w:tr>
      <w:tr w:rsidR="00747031" w:rsidRPr="00747031" w14:paraId="5B0257C9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E5259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8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E0A67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5FFAE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2A370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8EEF9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89ABE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956E8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BEEDB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B16A4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48055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</w:tr>
      <w:tr w:rsidR="00747031" w:rsidRPr="00747031" w14:paraId="539D1391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EEB13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9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11FDE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4635C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88CE7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6531D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3544E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A0C57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C4D3A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F9857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8118B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</w:tr>
      <w:tr w:rsidR="00747031" w:rsidRPr="00747031" w14:paraId="33F2BF1F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0496A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13D9C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97B7E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782E9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9FCD3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8F9A2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19C3C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787B9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292E1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D9E35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</w:tr>
      <w:tr w:rsidR="00747031" w:rsidRPr="00747031" w14:paraId="7332E749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9AC52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8B430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979B7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351ED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ECBBD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EE087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C8426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A9577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8C6FF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AFBEA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</w:tr>
      <w:tr w:rsidR="00747031" w:rsidRPr="00747031" w14:paraId="1F84083C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DFBFB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CA0A5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FAD2E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79634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E2443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60501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EC84B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ABAFC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833C9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B8117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</w:tr>
      <w:tr w:rsidR="00747031" w:rsidRPr="00747031" w14:paraId="79ACD4ED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3CAA2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57A70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AEA43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DF679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95E4D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7A10C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E1C2D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FC55D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7631F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6772D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</w:tr>
      <w:tr w:rsidR="00747031" w:rsidRPr="00747031" w14:paraId="78C81C15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71850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08496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F5171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838E0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EC264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85C1D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6B4B7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3A408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CAA5B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44C86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</w:tr>
      <w:tr w:rsidR="00747031" w:rsidRPr="00747031" w14:paraId="718F4D00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EA529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6EE8D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E710E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7FC8A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428A8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CA778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57446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E7707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D271A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5EF2A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</w:tr>
      <w:tr w:rsidR="00747031" w:rsidRPr="00747031" w14:paraId="52C78685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89E78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6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83B02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09DC6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5833A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C2734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CD039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0FD3C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3C1D4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3CBDF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512A1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</w:tr>
      <w:tr w:rsidR="00747031" w:rsidRPr="00747031" w14:paraId="1E7719DA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808CE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7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AB86E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62990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96080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BE9D8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AE2B9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CB414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934F0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4C89E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53372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</w:tr>
      <w:tr w:rsidR="00747031" w:rsidRPr="00747031" w14:paraId="715AFF86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27756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8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CF7C2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DBDE6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F012A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074B9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EC5E1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E2579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4747C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9848F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334E9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</w:tr>
      <w:tr w:rsidR="00747031" w:rsidRPr="00747031" w14:paraId="569CA6D8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099D8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9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EC585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070DA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A4858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A38A8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06018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75A9D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01FC2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33CDA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650C7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</w:tr>
      <w:tr w:rsidR="00747031" w:rsidRPr="00747031" w14:paraId="620FA56C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B9965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4C97AB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074D88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DA29E8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2A8C72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FED3E1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B74F70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135206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E29FCD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BD5BF1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33D8F83A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4A0D8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CF6DAF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53A785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F286AC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C94B90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08ACA2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77A5C7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C3A055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8EBB8B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61A23B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7C67E6B0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B78D4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DB2DBB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1A2F06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2EDE78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BD8EC4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BED5AC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BBF6B5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986B30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F8F61F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AAE510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6ABADBA2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09EA0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C6393D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32C5B2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7B1C72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A31F0C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8EF7C7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687415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DE28B7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70CF41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6FC5E5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7671C41B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88B50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09501C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F728A1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828307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8D7B06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597263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2A24B9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73A0B5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8D1C04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1CA3C2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297BCDEC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7D456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1DC7B8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27BAE3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DD7CC2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ABFA8F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5C2F44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322707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B410D7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9AEB43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E43C8D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</w:tr>
      <w:tr w:rsidR="00747031" w:rsidRPr="00747031" w14:paraId="7CA173EE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97A1F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6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D2D424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C550E9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61E6EF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8928EC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97B6A5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EAB587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E6E4E7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8C4CE4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12B13B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76C44064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E960B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7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C30B5B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3B8B1E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F8EDFF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733AF4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D8CDE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C5FE1D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5680DE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3E97EF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FB8273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1A90AEAA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E7220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8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B106CE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02FEE3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9D32C5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559F15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68B316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4F2FDC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8FDBDE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96C7E7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23BC8B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18D360A2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89657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9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107029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FB2BB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2C871D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EC4B3C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B30BAC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778FDB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7AB190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9EBBB1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3755F3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5E1780C9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2EE68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24F251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14F690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E7C3EA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F7D619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815C9A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6E6DA4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51778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D63D28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991813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0EEEB192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B47C7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5175B6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C19B85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1C281A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DF3E00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FE5F42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3D59D2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4FA67D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56E5CF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5F0B8C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1672C96B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1EF5B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CC673B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451BFF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F3F59E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C69AD1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D223CF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588F7D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298CA7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A9C560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A9C3A3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6E45D45F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A5DB7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E277D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81D6C9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BDBE11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D57932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3B486B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FA22FD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C123EE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302BCE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B1636E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4D27EE8C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F13C2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C9D263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3CEFBF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6A52E9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9F913F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380FFD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6E4C68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1A0416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BFA77B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2CEA8A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3930C297" w14:textId="77777777" w:rsidTr="0002205A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F7445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C0548B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C2AA0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400E44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142FBB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1BFA00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F6B12C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9BAF9F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51329C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369CF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374465E5" w14:textId="77777777" w:rsidTr="0002205A">
        <w:trPr>
          <w:trHeight w:val="312"/>
          <w:jc w:val="center"/>
        </w:trPr>
        <w:tc>
          <w:tcPr>
            <w:tcW w:w="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A5F54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lastRenderedPageBreak/>
              <w:t>76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FC0214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8CA65C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7AE94B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F8B6CF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2E04D0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1F88ED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78D956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DA906C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874E36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6FF82745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05D1B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7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84A426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3E3223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BA58BC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8F0104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CAE775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C246FB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CDE7AA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E15055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77B4AF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4A9D7181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0762B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8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C63395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59B61D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5049D5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D15DE1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AF5E20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5EC55C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6A347B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1045AC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F1B6FD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</w:tr>
      <w:tr w:rsidR="00747031" w:rsidRPr="00747031" w14:paraId="76D812F2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182DC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9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BA0921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A12618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E34C06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8C5FE0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EAECE1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326600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23F453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4FF45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65CF2B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</w:tr>
      <w:tr w:rsidR="00747031" w:rsidRPr="00747031" w14:paraId="18B2C11A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5BBE2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C9AE24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CE72D7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BC7CAC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ABB15F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647D27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C612E2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734D77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13C25F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B892DE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</w:tr>
      <w:tr w:rsidR="00747031" w:rsidRPr="00747031" w14:paraId="10F3C585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A6AF2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19B3C0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B5B650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C3EF6F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695115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FC5EAB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6CAB20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91D2D2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F5942B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E61973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</w:tr>
      <w:tr w:rsidR="00747031" w:rsidRPr="00747031" w14:paraId="3FFFC291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ED484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FB624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F703F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5F9BA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E2503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2C615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A011A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D186C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2CAE6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2C6A8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</w:tr>
      <w:tr w:rsidR="00747031" w:rsidRPr="00747031" w14:paraId="2FEA37FC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D8026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E0049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1C643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3DE35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46FAB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0BFE5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2A1A1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38ACB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45DA3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D0661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</w:tr>
      <w:tr w:rsidR="00747031" w:rsidRPr="00747031" w14:paraId="0CE7ADB2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72830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19A47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C866C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1B43B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02C85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CD405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296DE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69B77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AF4E4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5BE18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</w:tr>
      <w:tr w:rsidR="00747031" w:rsidRPr="00747031" w14:paraId="435B3C4C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FF3B3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90682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F7931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D23EF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C6FF6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419CB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25E13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3EA2F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FE0A5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DF58B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</w:tr>
      <w:tr w:rsidR="00747031" w:rsidRPr="00747031" w14:paraId="030B77A4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2504F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6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3BDA3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2F0DB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2E76A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8BD07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C87A1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005B3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B7E97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83E1E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7D4D4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</w:tr>
      <w:tr w:rsidR="00747031" w:rsidRPr="00747031" w14:paraId="587CBBD5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F97AE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7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EE110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10CB4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526AE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DC2E8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F0FE2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53F31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A1A50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44D80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217B1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</w:tr>
      <w:tr w:rsidR="00747031" w:rsidRPr="00747031" w14:paraId="696579A2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3ED25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8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18260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77ACE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30723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9A2AE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6CBCF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9AC1F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1050B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F62FF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9BC1C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</w:tr>
      <w:tr w:rsidR="00747031" w:rsidRPr="00747031" w14:paraId="419589EF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F8183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9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C6B49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0A522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FD970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97B59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1F529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AFCC0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34428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E9F2A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0F3C9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</w:tr>
      <w:tr w:rsidR="00747031" w:rsidRPr="00747031" w14:paraId="1DE84937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D97E8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D6C4D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49A1B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CD421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6C718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4CECD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27AE6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5B8B2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F5415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D7691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</w:tr>
      <w:tr w:rsidR="00747031" w:rsidRPr="00747031" w14:paraId="0AC8A081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D882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6C99A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4F8E1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0AA37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2E818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2CA5D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E3C62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34DEB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500C1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EB7A8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</w:tr>
      <w:tr w:rsidR="00747031" w:rsidRPr="00747031" w14:paraId="3AC21FE7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C23A5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44443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FAB9F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BC2DF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3C274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BBEB2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39ADA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C8DCF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D24AD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8D389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</w:tr>
      <w:tr w:rsidR="00747031" w:rsidRPr="00747031" w14:paraId="1C3258FE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4EA96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C4942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74728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5BC25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3BA77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94B05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3CC18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D866E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F0869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67D3B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</w:tr>
      <w:tr w:rsidR="00747031" w:rsidRPr="00747031" w14:paraId="2E9DA2C0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8CDA9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ABD12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83219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ABF9E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9E7DF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523F6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57E6E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420F7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59645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6B11F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</w:tr>
      <w:tr w:rsidR="00747031" w:rsidRPr="00747031" w14:paraId="2C55781E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796E0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7FBB7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46CC4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17546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0DA50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80941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BE507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2270D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51145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856A8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</w:tr>
      <w:tr w:rsidR="00747031" w:rsidRPr="00747031" w14:paraId="5D81B9B9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EDE90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6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1141A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107F8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F9528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E0FCD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4F684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5FD51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7EABC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908B4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3C973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</w:tr>
      <w:tr w:rsidR="00747031" w:rsidRPr="00747031" w14:paraId="1F9CD5F2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BED68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7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380D1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5A4F3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9CFAF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54D2B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24691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DF2F3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23A88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05F2F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464A4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</w:tr>
      <w:tr w:rsidR="00747031" w:rsidRPr="00747031" w14:paraId="1803AF84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C86F5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8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635E6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2A59E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C8F39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36234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F332F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F6994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62FC1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6D699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7906B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</w:tr>
      <w:tr w:rsidR="00747031" w:rsidRPr="00747031" w14:paraId="50A6C0DF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71194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9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E430E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34116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8BE14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4F14B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DBD23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1C079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5CA2A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D9606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54009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</w:tr>
      <w:tr w:rsidR="00747031" w:rsidRPr="00747031" w14:paraId="3773E241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42111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957BC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BABA3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86B4E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D71BD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53249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AEFAB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D4F3C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98129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0D549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ID" w:eastAsia="en-ID"/>
              </w:rPr>
              <w:t>4</w:t>
            </w:r>
          </w:p>
        </w:tc>
      </w:tr>
    </w:tbl>
    <w:p w14:paraId="65AD9AA2" w14:textId="4464D7B1" w:rsidR="00747031" w:rsidRDefault="00747031" w:rsidP="00747031">
      <w:pPr>
        <w:pStyle w:val="ListParagraph"/>
        <w:spacing w:line="480" w:lineRule="auto"/>
        <w:ind w:left="786"/>
        <w:jc w:val="both"/>
        <w:rPr>
          <w:rFonts w:ascii="Times New Roman" w:hAnsi="Times New Roman" w:cs="Times New Roman"/>
          <w:b/>
          <w:bCs/>
          <w:sz w:val="24"/>
        </w:rPr>
      </w:pPr>
    </w:p>
    <w:p w14:paraId="6BB371D9" w14:textId="77777777" w:rsidR="00747031" w:rsidRDefault="00747031">
      <w:pPr>
        <w:spacing w:after="160" w:line="259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br w:type="page"/>
      </w:r>
    </w:p>
    <w:p w14:paraId="7C2C23C3" w14:textId="0F93FAC9" w:rsidR="00747031" w:rsidRDefault="00747031" w:rsidP="00F074CF">
      <w:pPr>
        <w:pStyle w:val="ListParagraph"/>
        <w:numPr>
          <w:ilvl w:val="0"/>
          <w:numId w:val="91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</w:rPr>
        <w:lastRenderedPageBreak/>
        <w:t>Tabulasi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Data Harga</w:t>
      </w:r>
    </w:p>
    <w:tbl>
      <w:tblPr>
        <w:tblW w:w="5100" w:type="dxa"/>
        <w:jc w:val="center"/>
        <w:tblLook w:val="04A0" w:firstRow="1" w:lastRow="0" w:firstColumn="1" w:lastColumn="0" w:noHBand="0" w:noVBand="1"/>
      </w:tblPr>
      <w:tblGrid>
        <w:gridCol w:w="576"/>
        <w:gridCol w:w="690"/>
        <w:gridCol w:w="690"/>
        <w:gridCol w:w="690"/>
        <w:gridCol w:w="690"/>
        <w:gridCol w:w="690"/>
        <w:gridCol w:w="690"/>
        <w:gridCol w:w="690"/>
        <w:gridCol w:w="690"/>
      </w:tblGrid>
      <w:tr w:rsidR="00747031" w:rsidRPr="00747031" w14:paraId="0FB6C47F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9791F9B" w14:textId="77777777" w:rsidR="00747031" w:rsidRPr="00747031" w:rsidRDefault="00747031" w:rsidP="0074703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NO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6BE4384" w14:textId="77777777" w:rsidR="00747031" w:rsidRPr="00747031" w:rsidRDefault="00747031" w:rsidP="0074703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3.1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C31005C" w14:textId="77777777" w:rsidR="00747031" w:rsidRPr="00747031" w:rsidRDefault="00747031" w:rsidP="0074703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3.2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EE7A85B" w14:textId="77777777" w:rsidR="00747031" w:rsidRPr="00747031" w:rsidRDefault="00747031" w:rsidP="0074703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3.3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328A37" w14:textId="77777777" w:rsidR="00747031" w:rsidRPr="00747031" w:rsidRDefault="00747031" w:rsidP="0074703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3.4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5ED540B" w14:textId="77777777" w:rsidR="00747031" w:rsidRPr="00747031" w:rsidRDefault="00747031" w:rsidP="0074703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3.5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3CBE11C6" w14:textId="77777777" w:rsidR="00747031" w:rsidRPr="00747031" w:rsidRDefault="00747031" w:rsidP="0074703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3.6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2BCA25C" w14:textId="77777777" w:rsidR="00747031" w:rsidRPr="00747031" w:rsidRDefault="00747031" w:rsidP="0074703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3.7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9AD7D8F" w14:textId="77777777" w:rsidR="00747031" w:rsidRPr="00747031" w:rsidRDefault="00747031" w:rsidP="0074703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X3.8</w:t>
            </w:r>
          </w:p>
        </w:tc>
      </w:tr>
      <w:tr w:rsidR="00747031" w:rsidRPr="00747031" w14:paraId="282F58FE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19D053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FDD067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D4DB8C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9B78BC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17B36E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EF6FAC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400D9C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FB0580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B2DD41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74242586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75D6E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2C1179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4B3730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3514FC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16D620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C5661E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8F615E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3B35A5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29CCAF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0A52C9BE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9C068D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581B30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BBDE79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F6B443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1256F5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42C2ED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E0E0C0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BF1568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4916EC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008BEB19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512399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7383F3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3DD969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6E608F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1F4140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B2027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715CE6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A9AFA5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683923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360AFB6E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2C6BF4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DA4CC2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639C75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1A0D62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245756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DB6EB2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D6924F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5BC0F1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A9BCCC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490D0CE9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E5C735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BC1BC4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260CA4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63DFC5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307302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5CF6D7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1A7162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20A425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E9FF1D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7F7ECD66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4B517A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258D5F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515CB2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01EC61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7A2896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17DB92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F345E9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71C94E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E892C8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5AEF4C94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E9ABA6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0ED5D6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D241DE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D9C856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8B5BF3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F7681A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059564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E500E3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03DB90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07614C45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959B53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189D2F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F6F8C0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55C904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B1817E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659315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6C784B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F3B48B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06114A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3ADE426F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AB7962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007707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87358F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C2877E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78CF55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5ADFB2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E89D9F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97CCDA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3EA341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01D9FB08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BA7668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01435F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266E2C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016BFE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3CD42C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486F9A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92421B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A2EE74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46AD77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03CB5105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28017D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71FFE0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606E3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71058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9ECF15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F286E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02DCA5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7B872E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A1DC99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0926E074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9EFD1E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05487B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5E89BC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7AC0E3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EA9F20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8B6CA3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7795BE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5C698C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EE02CE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44DF91D0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37D696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D41752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3381FC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B26E6C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E70854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DB6314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18EA43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83E262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34A4FA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644A7AE8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FE9BCF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50338D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7A8FD5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90B5C3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3DD04E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1117C0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6D063F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398273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F25481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663FADFC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85A021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00F87E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EDD3DF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89F54E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387B99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8E6BF3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743D05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F9C8E7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4135F6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2A84EE39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40285E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7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FD78AD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AF736F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904BD8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5E6EFF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7913C2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9BDD1C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22593E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6A7481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0C8B4FA7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8B3DB1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8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6E81DA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1C5660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CE811C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DFDF29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25003F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2B47D4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137249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B83DB9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37EEF098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77B647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9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3C9851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504949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BC5EDC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340B61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496DB1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A60AEF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A24315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986802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199C66A7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490D97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3F2EFA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9E0186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5151F9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66A3E4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4E3C96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B2B42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FB65BC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1EB43F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398420B3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01AE66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30650D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4591EC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9FD9E3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1AC78F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0AA017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506E24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422E87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A3C61E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65C03F02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CE747B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FB65B3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1D742B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A278DF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A7D557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5451E2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7A1DF0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7F535B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51A1C6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37D95BF6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B3E144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79CDED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81E431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C00806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A4BC2D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77EABD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1941D7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A3C4D4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66E7DB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5CB6E748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8A9CE6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55F02D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8FC639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584A8B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D4A264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0AABCB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117AE2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80BB9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9A8D31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775DB9C8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FD38B6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197A48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18F3B7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EE9F49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05917F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F8B00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386B66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210FC9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0B6FEE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246D0E29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1AD340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CB0D81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75DC58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36F1B6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87B8FC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7473F6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357126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E68D82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739EE0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26F83A9F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6C4F44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CDC99F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60B85D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319DB7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205996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DB0C9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D7DCBB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DFD692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DB6C03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69FD8ADD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BEDB44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92A3C2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452394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16CFAF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CE5A8B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185F7B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7C86F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3526BC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BFE688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41E075F9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EC52F8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DBE2A5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369FCB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411583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8721E8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D09239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2A8155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547028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0387B5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72153FBC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B1AA24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7D163C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6EE84A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7645BC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020C77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490FD9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95D702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0A39FD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038E77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6D8BBD43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43AF84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5535B5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9E3DE2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5CDD42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44FFA1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B3A00B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B3B88A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5F69D2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0F8A2D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40A1E5D9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E8A52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C14C61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3FF98E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F98984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C16998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A0CEA0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C7AA61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841DBE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19D0A5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7CD2F06A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DFB8B8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625724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59D96E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9B42EC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07488E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1B4C74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F4CF17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5D733F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BF0B81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752CF75A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35E1D3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C930FC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0D0645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5A60F6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EAAE72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D72693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93BE0C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92A7AF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DBD608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32B48067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91A2F8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9D52C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A7DCA9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6D1564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7E7925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9E62EC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E9D8F5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D8FD60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2131FB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2C44878B" w14:textId="77777777" w:rsidTr="0002205A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1AECFD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6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A68C64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08B2A5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5E5482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80E624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ADE052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78998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7A7EE7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074649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1D28C200" w14:textId="77777777" w:rsidTr="0002205A">
        <w:trPr>
          <w:trHeight w:val="312"/>
          <w:jc w:val="center"/>
        </w:trPr>
        <w:tc>
          <w:tcPr>
            <w:tcW w:w="4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C10B54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lastRenderedPageBreak/>
              <w:t>37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807B0E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A1A394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B151F5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45FC9F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9D494A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B58794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C32719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63D6A6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3B360F80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FA72AC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8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B20F7A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C96F9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CCB27A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8BE3C0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113E6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193737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0C1A71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0334DA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2BB43B66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3FD7E9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9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EED24B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AA6687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D03150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A4A2EA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AED256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6C0744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039808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9040EA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60695F8A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C577A3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2F878B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13C753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769FD0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81BCC0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D7013D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FB7233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FCF8AB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80A5B9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70C04547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583123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05F979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E471EC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9745E2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04C0DD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0BC335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F09A37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FCFC09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1BACC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4D1F2BF8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B2E9FB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6B2111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847530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486CE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C860F4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E05670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04DFC3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D0A15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0C97F2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381787F2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FE6A32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E0E279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010F76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5F05C2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10BF1F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24DD07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E425EB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3392A6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31CEF5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1D9D9917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9C71B9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6795C8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8E03CC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D896B6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BEAFE1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1230C8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8A566A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C5FB79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F12C1B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273579E5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206CF8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A53AB5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6E1A8F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A1AC1B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F86BB7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ED17A6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55081A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C8BAAA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51EBC9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2EAEAA50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99210E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6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39EFEB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59E0D3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B6ED2C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599BCB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5E8B14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AE709D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C70D3A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F75363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26458688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DC884F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7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0A209F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3661E5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FA65A2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BDE4C2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A1BA1D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11BDD9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510BDB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E4A5FA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3B61C4E2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446CD9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8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B4A374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93790B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3B6670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79AA4F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2B7B7D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D15066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AA37FF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D7061B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</w:t>
            </w:r>
          </w:p>
        </w:tc>
      </w:tr>
      <w:tr w:rsidR="00747031" w:rsidRPr="00747031" w14:paraId="58DB4646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0CAE14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9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32209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818FDA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1C6A29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C584EE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2D8AC4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D569D2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ED6B35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DAAB47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1C4C5D53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F23D8F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D47B7B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3602A5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B46432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18ACAF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4994E7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8649BF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6C090C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47DE1C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18F25FC0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8A509B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E71FBF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5DCB1D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EA0316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294B04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D3CA9C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B492FE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1BF5BC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530B73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768D523A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550124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BD928B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4FC044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33C945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613E68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47FE54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98B574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19FA56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498D76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42BB59EA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6986EE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0E3B39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A6D849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685764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917ED7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5FCEBD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2F1084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3D8405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A29700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10A56B14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87547A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64A2C0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688E7E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D3497E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B53C3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4D49B2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B51A47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620A13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CD55ED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</w:t>
            </w:r>
          </w:p>
        </w:tc>
      </w:tr>
      <w:tr w:rsidR="00747031" w:rsidRPr="00747031" w14:paraId="71F8D702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5099E7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D11A1B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75927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180C6C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456C18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F4BD7F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BAA3E0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D1B98E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6C656B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37A5B500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25D5A9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6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2693E3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A851C2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F95B8E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DE3FB6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E310F0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B19C97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751EEB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D3F7CD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1ED15BCD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B1D99F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7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9A77D5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97FE42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A60371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82EF49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C69AF9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D81842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CB6A4C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5DC485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2E818F92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0BB818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8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465829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54EE30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E690C3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F057C8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0883BB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6887B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62B715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BA6F13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1D941726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6DA8C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9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8F0EB3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D7C0EF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B571B4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7BE752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A1CE8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7E18E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28EC89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AB2EF5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35796D85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548D80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69492D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CD1CCB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7A88D4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840F18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E7E90D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888AA2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DF39C2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5B9D6F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</w:tr>
      <w:tr w:rsidR="00747031" w:rsidRPr="00747031" w14:paraId="137AE2EE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E6B575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7027E2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5AE2D9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61856D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EC7830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6FA0A4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169B0E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EB500C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0EB071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72DA8B01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C60907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F91F99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E202AA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310657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7114D3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DCB04C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084088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44938E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819DA5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6ABF88CF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5139D2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C818BE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0E124D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84F129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C89E7F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1944A1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0EB350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A5D9A3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3F21FE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5AEA294C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0F0528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E99E88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179FEF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0385DD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D740B5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7E30DF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C9AEFD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EF0707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91738C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7E3A95B2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43F1DE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46A0F5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3DB44D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DECA37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A48621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5E75C2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7C80C0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083498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7A8B52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53323C4C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88DC98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6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278D6E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0D8F86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EBDEF1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78937B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62C425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AF93CE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6A1253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F1E29B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6B9AABBF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940170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7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ABF9B0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3ABBD6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E8CF78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01906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40C768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D2C406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5B0B3E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6F3373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728BDEF3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7BBAC0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8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5C298A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567F76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08BA42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82555B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B57313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B08DB7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DD8F43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71DEFF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51CE163E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AF4F2A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69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20E03E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EB88BE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8DC3F1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46C255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3E1ADB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3D0F10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BCA82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D8C135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20EB5DD3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A38201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634DF5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568C82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FD4295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9428A8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8CA39E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11C6EB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ACF6E5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2C8EAF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19978154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07B3BC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2B1DA4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C0F8F1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BF22F2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507C4A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60F500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47EA3F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96613A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C0BBE7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48EBA254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44924B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51373D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64F479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A7A087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6A418F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05FBEF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2DB26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8227EA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E608C1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</w:tr>
      <w:tr w:rsidR="00747031" w:rsidRPr="00747031" w14:paraId="79453842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2BF450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EC83FE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348BF1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8D788F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FAEE4D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38EF0C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DB75A0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E06B68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2956B6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2EDF281D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F8C3BE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1E202F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698FB6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5F0618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1DA2EB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A3FF96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350B29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9E075E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318862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51F23313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2129EE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F65D60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0CFF46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DEE51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60656A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C37153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835C2F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184308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7458AF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6710167C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39E4E6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lastRenderedPageBreak/>
              <w:t>76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B335C0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C5D52E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341445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9E7F69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2EC5DD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0D8F08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D90226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D851F5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34A55EDC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F3B70A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7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65CCBA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0FE50A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7685E2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9F1997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499888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118821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44338F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1EC632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201D62C3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734E98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8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3EF9E1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A9074C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2DBE3E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8C231C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CFCE04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C3623F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40DCE4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0B08CF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22E6D617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26283B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79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6307A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A28554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85D2C1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9711BE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348A44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4D2B0D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1D66C9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A11AB5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</w:tr>
      <w:tr w:rsidR="00747031" w:rsidRPr="00747031" w14:paraId="0B5A5935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CAFEDA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43CC31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A15DFC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437215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20637E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39C8A1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76A6C0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8BF009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286759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38776483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41D0BF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95FCD2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4F332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869558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C02DC0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4BFFD6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468C10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1C2830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E2ABBE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78A4382A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757B60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AEF0C7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FBE674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68E040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3CB76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1552C8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B9B35B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C68065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DC9252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6C43842C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4F0B970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AD8D1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F0A388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628052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859E4F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BB2662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605880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D409F0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320CC1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0DB6DF8C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5326DB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AA6F3B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1E1B52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2AEED5E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790149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D72EEB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D3D117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AD2D48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530D70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257FC13E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BAABED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0676AA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A72BBB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E9846C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2E01E5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AF854C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3D9557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3AFD99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C3C6F1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3748EE2E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1253E3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6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CD0A3E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6B2C287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81A01F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CAA112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09213C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F0E2DF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E0505D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1BDBEA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61D7DEEC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3E633C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7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15E183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1D2C5A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DF6485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C41872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E9A17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5E4B0C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15E3B2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710FD7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368435FB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18FDBC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8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6EF252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F721EE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818E2A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DBD07B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7DE2E3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1A0681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1C658D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14A9D5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4E0F651E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917AA5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89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BED878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274C59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4CD2EC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E87C0C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8FCBA7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28A250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8BC119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FB3AE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0098865C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FA7088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5FF6B6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2C81D0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20E110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0B0D71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B38967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4F1893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12A7E2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635FF8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</w:tr>
      <w:tr w:rsidR="00747031" w:rsidRPr="00747031" w14:paraId="38F031C9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667204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D4D5D9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C0C588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0ACF17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5B7FB1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E29205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ACA61C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116D82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46F327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12EC515A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1B2C01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80048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73B791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FA1B93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A4BDDA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B834BF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706766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DF963C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376782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</w:tr>
      <w:tr w:rsidR="00747031" w:rsidRPr="00747031" w14:paraId="4DF1EE89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EF9B3B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C70ABB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978F18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FD5FA7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EF78DA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A03719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129101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F5BD7B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170582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12D89A7D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558E3F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E2EA37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E420E8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7344C5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C62D81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09B74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AC8604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423577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DE726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007147BC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AAB6D8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D96804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1C41DA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BB16A4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047EA6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1F7865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FE9C88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6BE550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ED0EF1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015DF499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4D9ACE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6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DC9BBF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F3D70C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31C436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E52C0B3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7B77DA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5C355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D7794A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F8FF95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49DDCBA5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0C7D51A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7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B20C6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F9261C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DBE2B2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89FD1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FBF1C3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1AB5BE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5F17D8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C6A020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73AB9B6E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5CDA5CBF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8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024E32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22A375D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89AC47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470400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1563AB7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417725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289869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0FCF76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  <w:tr w:rsidR="00747031" w:rsidRPr="00747031" w14:paraId="2056AE6C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1976BE94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99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B79F1B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03B751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407CB6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A12CBF0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E26A5C1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BB1C8B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E6DC1A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AB5E8A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</w:tr>
      <w:tr w:rsidR="00747031" w:rsidRPr="00747031" w14:paraId="13899750" w14:textId="77777777" w:rsidTr="00747031">
        <w:trPr>
          <w:trHeight w:val="312"/>
          <w:jc w:val="center"/>
        </w:trPr>
        <w:tc>
          <w:tcPr>
            <w:tcW w:w="4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386E3A5B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00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7C175B8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3CE0AAE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27C9259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00731B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F0AAA45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32F7C6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958578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D236FEC" w14:textId="77777777" w:rsidR="00747031" w:rsidRPr="00747031" w:rsidRDefault="00747031" w:rsidP="007470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7470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5</w:t>
            </w:r>
          </w:p>
        </w:tc>
      </w:tr>
    </w:tbl>
    <w:p w14:paraId="57367B50" w14:textId="050EB3E9" w:rsidR="002E0CC5" w:rsidRDefault="002E0CC5" w:rsidP="00747031">
      <w:pPr>
        <w:pStyle w:val="ListParagraph"/>
        <w:spacing w:line="480" w:lineRule="auto"/>
        <w:ind w:left="786"/>
        <w:jc w:val="both"/>
        <w:rPr>
          <w:rFonts w:ascii="Times New Roman" w:hAnsi="Times New Roman" w:cs="Times New Roman"/>
          <w:b/>
          <w:bCs/>
          <w:sz w:val="24"/>
        </w:rPr>
      </w:pPr>
    </w:p>
    <w:p w14:paraId="201891DE" w14:textId="77777777" w:rsidR="002E0CC5" w:rsidRDefault="002E0CC5">
      <w:pPr>
        <w:spacing w:after="160" w:line="259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br w:type="page"/>
      </w:r>
    </w:p>
    <w:p w14:paraId="5C6E8625" w14:textId="08940AA2" w:rsidR="002E0CC5" w:rsidRDefault="002E0CC5" w:rsidP="00747031">
      <w:pPr>
        <w:pStyle w:val="ListParagraph"/>
        <w:spacing w:line="480" w:lineRule="auto"/>
        <w:ind w:left="786"/>
        <w:jc w:val="both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lastRenderedPageBreak/>
        <w:t>Lampiran 3</w:t>
      </w:r>
      <w:r w:rsidR="00F779C6">
        <w:rPr>
          <w:rFonts w:ascii="Times New Roman" w:hAnsi="Times New Roman" w:cs="Times New Roman"/>
          <w:b/>
          <w:bCs/>
          <w:sz w:val="24"/>
        </w:rPr>
        <w:t xml:space="preserve">: </w:t>
      </w:r>
      <w:r>
        <w:rPr>
          <w:rFonts w:ascii="Times New Roman" w:hAnsi="Times New Roman" w:cs="Times New Roman"/>
          <w:b/>
          <w:bCs/>
          <w:sz w:val="24"/>
        </w:rPr>
        <w:t xml:space="preserve">Hasil Uji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Validitas</w:t>
      </w:r>
      <w:proofErr w:type="spellEnd"/>
      <w:r w:rsidR="00F779C6">
        <w:rPr>
          <w:rFonts w:ascii="Times New Roman" w:hAnsi="Times New Roman" w:cs="Times New Roman"/>
          <w:b/>
          <w:bCs/>
          <w:sz w:val="24"/>
        </w:rPr>
        <w:t xml:space="preserve"> dan Reliabilitas</w:t>
      </w:r>
    </w:p>
    <w:p w14:paraId="74217673" w14:textId="42C66D12" w:rsidR="00C5230B" w:rsidRDefault="00C5230B" w:rsidP="00950A5E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bCs/>
          <w:color w:val="010205"/>
          <w:sz w:val="24"/>
          <w:szCs w:val="24"/>
          <w:lang w:val="en-ID" w:eastAsia="en-ID"/>
        </w:rPr>
      </w:pPr>
      <w:r>
        <w:rPr>
          <w:rFonts w:ascii="Times New Roman" w:eastAsia="Times New Roman" w:hAnsi="Times New Roman" w:cs="Times New Roman"/>
          <w:b/>
          <w:bCs/>
          <w:color w:val="010205"/>
          <w:sz w:val="24"/>
          <w:szCs w:val="24"/>
          <w:lang w:val="en-ID" w:eastAsia="en-ID"/>
        </w:rPr>
        <w:t xml:space="preserve">Hasil Uji </w:t>
      </w:r>
      <w:proofErr w:type="spellStart"/>
      <w:r>
        <w:rPr>
          <w:rFonts w:ascii="Times New Roman" w:eastAsia="Times New Roman" w:hAnsi="Times New Roman" w:cs="Times New Roman"/>
          <w:b/>
          <w:bCs/>
          <w:color w:val="010205"/>
          <w:sz w:val="24"/>
          <w:szCs w:val="24"/>
          <w:lang w:val="en-ID" w:eastAsia="en-ID"/>
        </w:rPr>
        <w:t>Validitas</w:t>
      </w:r>
      <w:proofErr w:type="spellEnd"/>
      <w:r>
        <w:rPr>
          <w:rFonts w:ascii="Times New Roman" w:eastAsia="Times New Roman" w:hAnsi="Times New Roman" w:cs="Times New Roman"/>
          <w:b/>
          <w:bCs/>
          <w:color w:val="010205"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/>
          <w:bCs/>
          <w:color w:val="010205"/>
          <w:sz w:val="24"/>
          <w:szCs w:val="24"/>
          <w:lang w:val="en-ID" w:eastAsia="en-ID"/>
        </w:rPr>
        <w:t>Variabel</w:t>
      </w:r>
      <w:proofErr w:type="spellEnd"/>
      <w:r>
        <w:rPr>
          <w:rFonts w:ascii="Times New Roman" w:eastAsia="Times New Roman" w:hAnsi="Times New Roman" w:cs="Times New Roman"/>
          <w:b/>
          <w:bCs/>
          <w:color w:val="010205"/>
          <w:sz w:val="24"/>
          <w:szCs w:val="24"/>
          <w:lang w:val="en-ID" w:eastAsia="en-ID"/>
        </w:rPr>
        <w:t xml:space="preserve"> Keputusan </w:t>
      </w:r>
      <w:proofErr w:type="spellStart"/>
      <w:r>
        <w:rPr>
          <w:rFonts w:ascii="Times New Roman" w:eastAsia="Times New Roman" w:hAnsi="Times New Roman" w:cs="Times New Roman"/>
          <w:b/>
          <w:bCs/>
          <w:color w:val="010205"/>
          <w:sz w:val="24"/>
          <w:szCs w:val="24"/>
          <w:lang w:val="en-ID" w:eastAsia="en-ID"/>
        </w:rPr>
        <w:t>Pembelian</w:t>
      </w:r>
      <w:proofErr w:type="spellEnd"/>
      <w:r>
        <w:rPr>
          <w:rFonts w:ascii="Times New Roman" w:eastAsia="Times New Roman" w:hAnsi="Times New Roman" w:cs="Times New Roman"/>
          <w:b/>
          <w:bCs/>
          <w:color w:val="010205"/>
          <w:sz w:val="24"/>
          <w:szCs w:val="24"/>
          <w:lang w:val="en-ID"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/>
          <w:bCs/>
          <w:color w:val="010205"/>
          <w:sz w:val="24"/>
          <w:szCs w:val="24"/>
          <w:lang w:val="en-ID" w:eastAsia="en-ID"/>
        </w:rPr>
        <w:t>Ulang</w:t>
      </w:r>
      <w:proofErr w:type="spellEnd"/>
    </w:p>
    <w:p w14:paraId="0E160C42" w14:textId="2876E44F" w:rsidR="00950A5E" w:rsidRPr="00950A5E" w:rsidRDefault="00950A5E" w:rsidP="00950A5E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bCs/>
          <w:color w:val="010205"/>
          <w:sz w:val="24"/>
          <w:szCs w:val="24"/>
          <w:lang w:val="en-ID" w:eastAsia="en-ID"/>
        </w:rPr>
      </w:pPr>
      <w:r w:rsidRPr="00950A5E">
        <w:rPr>
          <w:rFonts w:ascii="Times New Roman" w:eastAsia="Times New Roman" w:hAnsi="Times New Roman" w:cs="Times New Roman"/>
          <w:b/>
          <w:bCs/>
          <w:color w:val="010205"/>
          <w:sz w:val="24"/>
          <w:szCs w:val="24"/>
          <w:lang w:val="en-ID" w:eastAsia="en-ID"/>
        </w:rPr>
        <w:t>Correlations</w:t>
      </w:r>
    </w:p>
    <w:tbl>
      <w:tblPr>
        <w:tblW w:w="9781" w:type="dxa"/>
        <w:jc w:val="center"/>
        <w:tblLook w:val="04A0" w:firstRow="1" w:lastRow="0" w:firstColumn="1" w:lastColumn="0" w:noHBand="0" w:noVBand="1"/>
      </w:tblPr>
      <w:tblGrid>
        <w:gridCol w:w="906"/>
        <w:gridCol w:w="1036"/>
        <w:gridCol w:w="687"/>
        <w:gridCol w:w="687"/>
        <w:gridCol w:w="687"/>
        <w:gridCol w:w="687"/>
        <w:gridCol w:w="687"/>
        <w:gridCol w:w="687"/>
        <w:gridCol w:w="687"/>
        <w:gridCol w:w="687"/>
        <w:gridCol w:w="687"/>
        <w:gridCol w:w="375"/>
        <w:gridCol w:w="412"/>
        <w:gridCol w:w="869"/>
      </w:tblGrid>
      <w:tr w:rsidR="00F779C6" w:rsidRPr="00C5230B" w14:paraId="4EB0D003" w14:textId="77777777" w:rsidTr="00950A5E">
        <w:trPr>
          <w:trHeight w:val="312"/>
          <w:jc w:val="center"/>
        </w:trPr>
        <w:tc>
          <w:tcPr>
            <w:tcW w:w="1942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66F9CF8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 </w:t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2E5CB5B" w14:textId="18984198" w:rsidR="00F779C6" w:rsidRPr="00F779C6" w:rsidRDefault="00950A5E" w:rsidP="00F779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Y.</w:t>
            </w:r>
            <w:r w:rsidR="00F779C6"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4B7462A" w14:textId="184CC06D" w:rsidR="00F779C6" w:rsidRPr="00F779C6" w:rsidRDefault="00950A5E" w:rsidP="00F779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Y.</w:t>
            </w:r>
            <w:r w:rsidR="00F779C6"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2</w:t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60B8683" w14:textId="2B39C6B7" w:rsidR="00F779C6" w:rsidRPr="00F779C6" w:rsidRDefault="00950A5E" w:rsidP="00F779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Y.</w:t>
            </w:r>
            <w:r w:rsidR="00F779C6"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</w:t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3340D7C" w14:textId="056B3EFD" w:rsidR="00F779C6" w:rsidRPr="00F779C6" w:rsidRDefault="00950A5E" w:rsidP="00F779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Y.</w:t>
            </w:r>
            <w:r w:rsidR="00F779C6"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4</w:t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EF602E0" w14:textId="4BDF1D1A" w:rsidR="00F779C6" w:rsidRPr="00F779C6" w:rsidRDefault="00950A5E" w:rsidP="00F779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Y.</w:t>
            </w:r>
            <w:r w:rsidR="00F779C6"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5</w:t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ED90106" w14:textId="4A767CF2" w:rsidR="00F779C6" w:rsidRPr="00F779C6" w:rsidRDefault="00950A5E" w:rsidP="00F779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Y.</w:t>
            </w:r>
            <w:r w:rsidR="00F779C6"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6091F1E" w14:textId="58AF9DD8" w:rsidR="00F779C6" w:rsidRPr="00F779C6" w:rsidRDefault="00950A5E" w:rsidP="00F779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Y.</w:t>
            </w:r>
            <w:r w:rsidR="00F779C6"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6FB96DD" w14:textId="223161B6" w:rsidR="00F779C6" w:rsidRPr="00F779C6" w:rsidRDefault="00950A5E" w:rsidP="00F779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Y.</w:t>
            </w:r>
            <w:r w:rsidR="00F779C6"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8</w:t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CD79BBD" w14:textId="4D241E4B" w:rsidR="00F779C6" w:rsidRPr="00F779C6" w:rsidRDefault="00950A5E" w:rsidP="00F779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Y.</w:t>
            </w:r>
            <w:r w:rsidR="00F779C6"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78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67E7A60" w14:textId="3D40357E" w:rsidR="00F779C6" w:rsidRPr="00F779C6" w:rsidRDefault="00950A5E" w:rsidP="00F779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Y.</w:t>
            </w:r>
            <w:r w:rsidR="00F779C6"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0</w:t>
            </w:r>
          </w:p>
        </w:tc>
        <w:tc>
          <w:tcPr>
            <w:tcW w:w="8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D29911C" w14:textId="25425786" w:rsidR="00F779C6" w:rsidRPr="00F779C6" w:rsidRDefault="00950A5E" w:rsidP="00F779C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 xml:space="preserve">Y. </w:t>
            </w:r>
            <w:r w:rsidR="00F779C6"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T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otal</w:t>
            </w:r>
          </w:p>
        </w:tc>
      </w:tr>
      <w:tr w:rsidR="00F779C6" w:rsidRPr="00C5230B" w14:paraId="0E676097" w14:textId="77777777" w:rsidTr="00950A5E">
        <w:trPr>
          <w:trHeight w:val="456"/>
          <w:jc w:val="center"/>
        </w:trPr>
        <w:tc>
          <w:tcPr>
            <w:tcW w:w="90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028F20E" w14:textId="2450E878" w:rsidR="00F779C6" w:rsidRPr="00F779C6" w:rsidRDefault="00950A5E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Y.</w:t>
            </w:r>
            <w:r w:rsidR="00F779C6"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DDB03A9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285EE9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CDD581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716</w:t>
            </w: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848CEE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2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1F62D8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98</w:t>
            </w: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1FF73F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5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5D129C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-0,02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9FEC00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-0,03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2D8341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5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114AD9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-0,199</w:t>
            </w:r>
          </w:p>
        </w:tc>
        <w:tc>
          <w:tcPr>
            <w:tcW w:w="78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7158CC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70</w:t>
            </w: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686E97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96</w:t>
            </w: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F779C6" w:rsidRPr="00C5230B" w14:paraId="793559F6" w14:textId="77777777" w:rsidTr="00950A5E">
        <w:trPr>
          <w:trHeight w:val="456"/>
          <w:jc w:val="center"/>
        </w:trPr>
        <w:tc>
          <w:tcPr>
            <w:tcW w:w="90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F12A24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4EA8423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Sig. (1-tailed)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3DC237B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4A0DC3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FEB0C8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2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D0B250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1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556FBE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38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ACAD35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44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7D9448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43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AE79AE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38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7ED4C9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46</w:t>
            </w:r>
          </w:p>
        </w:tc>
        <w:tc>
          <w:tcPr>
            <w:tcW w:w="78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B6154A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22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5B6B6F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3</w:t>
            </w:r>
          </w:p>
        </w:tc>
      </w:tr>
      <w:tr w:rsidR="00F779C6" w:rsidRPr="00C5230B" w14:paraId="76B15F88" w14:textId="77777777" w:rsidTr="00950A5E">
        <w:trPr>
          <w:trHeight w:val="312"/>
          <w:jc w:val="center"/>
        </w:trPr>
        <w:tc>
          <w:tcPr>
            <w:tcW w:w="90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C92E01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6F684C0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4F8FEB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50FFDD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74A4CA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E2BB9E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4454E4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79AD61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FD5A80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85A86F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9B6C30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8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923A51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D3F6D6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</w:tr>
      <w:tr w:rsidR="00F779C6" w:rsidRPr="00C5230B" w14:paraId="4EAD5034" w14:textId="77777777" w:rsidTr="00950A5E">
        <w:trPr>
          <w:trHeight w:val="456"/>
          <w:jc w:val="center"/>
        </w:trPr>
        <w:tc>
          <w:tcPr>
            <w:tcW w:w="90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DAAE4E9" w14:textId="58981286" w:rsidR="00F779C6" w:rsidRPr="00F779C6" w:rsidRDefault="00950A5E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Y.</w:t>
            </w:r>
            <w:r w:rsidR="00F779C6"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2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01C85E6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49BECB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716</w:t>
            </w: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293D7F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29237B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34</w:t>
            </w: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42E035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45</w:t>
            </w: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9FFF69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9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1634CA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-0,10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F3F476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3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F62CDA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7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23AD2B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-0,026</w:t>
            </w:r>
          </w:p>
        </w:tc>
        <w:tc>
          <w:tcPr>
            <w:tcW w:w="78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B71BC4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32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B1238A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511</w:t>
            </w: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F779C6" w:rsidRPr="00C5230B" w14:paraId="609533EF" w14:textId="77777777" w:rsidTr="00950A5E">
        <w:trPr>
          <w:trHeight w:val="456"/>
          <w:jc w:val="center"/>
        </w:trPr>
        <w:tc>
          <w:tcPr>
            <w:tcW w:w="90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EACA62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F62F63A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Sig. (1-tailed)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8D0D1A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83C6601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21F9C0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3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76F5DF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3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C32B8E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31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6AA9A6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9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FB0E96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42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6B5CB1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CFE816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445</w:t>
            </w:r>
          </w:p>
        </w:tc>
        <w:tc>
          <w:tcPr>
            <w:tcW w:w="78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078283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43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26B25B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2</w:t>
            </w:r>
          </w:p>
        </w:tc>
      </w:tr>
      <w:tr w:rsidR="00F779C6" w:rsidRPr="00C5230B" w14:paraId="2B2EABE0" w14:textId="77777777" w:rsidTr="00950A5E">
        <w:trPr>
          <w:trHeight w:val="312"/>
          <w:jc w:val="center"/>
        </w:trPr>
        <w:tc>
          <w:tcPr>
            <w:tcW w:w="90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F640B9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01DDE6F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EB315F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D1FCAD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D759A7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974F94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D4E0E5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C47C0B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D79D71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BFE42D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A149F3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8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9E9A37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8EE687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</w:tr>
      <w:tr w:rsidR="00F779C6" w:rsidRPr="00C5230B" w14:paraId="3DAB86A3" w14:textId="77777777" w:rsidTr="00950A5E">
        <w:trPr>
          <w:trHeight w:val="456"/>
          <w:jc w:val="center"/>
        </w:trPr>
        <w:tc>
          <w:tcPr>
            <w:tcW w:w="90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8847A41" w14:textId="5A7BC4DB" w:rsidR="00F779C6" w:rsidRPr="00F779C6" w:rsidRDefault="00950A5E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Y.</w:t>
            </w:r>
            <w:r w:rsidR="00F779C6"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D52ED33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62925A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2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952B7C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34</w:t>
            </w: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B21502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DCAE51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9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1822EF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09</w:t>
            </w: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00E591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5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73D51A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0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C30FB9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1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3F1EC5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82</w:t>
            </w:r>
          </w:p>
        </w:tc>
        <w:tc>
          <w:tcPr>
            <w:tcW w:w="78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8C616F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79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828816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667</w:t>
            </w: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F779C6" w:rsidRPr="00C5230B" w14:paraId="7740C4A6" w14:textId="77777777" w:rsidTr="00950A5E">
        <w:trPr>
          <w:trHeight w:val="456"/>
          <w:jc w:val="center"/>
        </w:trPr>
        <w:tc>
          <w:tcPr>
            <w:tcW w:w="90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590277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9C0749D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Sig. (1-tailed)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46555F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2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45E90B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3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50A0212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FE336B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30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0789A1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1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37C5B2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8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A82033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3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E7F289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3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50397A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66</w:t>
            </w:r>
          </w:p>
        </w:tc>
        <w:tc>
          <w:tcPr>
            <w:tcW w:w="78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B9D0A3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72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85FCD1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</w:tr>
      <w:tr w:rsidR="00F779C6" w:rsidRPr="00C5230B" w14:paraId="5E522C5E" w14:textId="77777777" w:rsidTr="00950A5E">
        <w:trPr>
          <w:trHeight w:val="312"/>
          <w:jc w:val="center"/>
        </w:trPr>
        <w:tc>
          <w:tcPr>
            <w:tcW w:w="90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C515A2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5DBAF1C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D9950C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37B8F7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BF99C6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7B03B1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497112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839C39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0D2AFE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374EE0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D9EA34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8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FA8610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F5DDFD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</w:tr>
      <w:tr w:rsidR="00F779C6" w:rsidRPr="00C5230B" w14:paraId="3B9AC1E3" w14:textId="77777777" w:rsidTr="00950A5E">
        <w:trPr>
          <w:trHeight w:val="456"/>
          <w:jc w:val="center"/>
        </w:trPr>
        <w:tc>
          <w:tcPr>
            <w:tcW w:w="90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17CFCD9" w14:textId="59E2B4C0" w:rsidR="00F779C6" w:rsidRPr="00F779C6" w:rsidRDefault="00950A5E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Y.</w:t>
            </w:r>
            <w:r w:rsidR="00F779C6"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4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2FCDD7D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C9B0EB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98</w:t>
            </w: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94FD2C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45</w:t>
            </w: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C12447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9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99807A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E28325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-0,06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CDC61B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52</w:t>
            </w: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35E555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-0,19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ABD176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8F5EB4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52</w:t>
            </w:r>
          </w:p>
        </w:tc>
        <w:tc>
          <w:tcPr>
            <w:tcW w:w="78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30FA21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7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F89C8D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562</w:t>
            </w: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F779C6" w:rsidRPr="00C5230B" w14:paraId="669DD557" w14:textId="77777777" w:rsidTr="00950A5E">
        <w:trPr>
          <w:trHeight w:val="456"/>
          <w:jc w:val="center"/>
        </w:trPr>
        <w:tc>
          <w:tcPr>
            <w:tcW w:w="90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0CF443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B037D29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Sig. (1-tailed)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E59165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1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07A124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3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BDA691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30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6ABBCE8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7AB48D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36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6D40E7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5FBE8A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4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1D8368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6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470D5E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11</w:t>
            </w:r>
          </w:p>
        </w:tc>
        <w:tc>
          <w:tcPr>
            <w:tcW w:w="78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D887CB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85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DE5CE0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1</w:t>
            </w:r>
          </w:p>
        </w:tc>
      </w:tr>
      <w:tr w:rsidR="00F779C6" w:rsidRPr="00C5230B" w14:paraId="50096FEA" w14:textId="77777777" w:rsidTr="00950A5E">
        <w:trPr>
          <w:trHeight w:val="312"/>
          <w:jc w:val="center"/>
        </w:trPr>
        <w:tc>
          <w:tcPr>
            <w:tcW w:w="90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0E4DE3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FCECACA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46929B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731B5F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EE0E42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A5F8D5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47CACA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3B5ED5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B1D4BD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3B3BD1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727CA4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8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2496DD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BC7CB7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</w:tr>
      <w:tr w:rsidR="00F779C6" w:rsidRPr="00C5230B" w14:paraId="5BE79E00" w14:textId="77777777" w:rsidTr="00950A5E">
        <w:trPr>
          <w:trHeight w:val="360"/>
          <w:jc w:val="center"/>
        </w:trPr>
        <w:tc>
          <w:tcPr>
            <w:tcW w:w="90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5175288" w14:textId="44CF3B0C" w:rsidR="00F779C6" w:rsidRPr="00F779C6" w:rsidRDefault="00950A5E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Y.</w:t>
            </w:r>
            <w:r w:rsidR="00F779C6"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5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AC5DBD0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8E7B13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5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1470CE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9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384DB3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09</w:t>
            </w: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09B514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-0,06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748D11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54A5FB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-0,17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708219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86</w:t>
            </w: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3BD2D9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-0,07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149989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-0,021</w:t>
            </w:r>
          </w:p>
        </w:tc>
        <w:tc>
          <w:tcPr>
            <w:tcW w:w="78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52FA47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-0,105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586A01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09</w:t>
            </w: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</w:tr>
      <w:tr w:rsidR="00F779C6" w:rsidRPr="00C5230B" w14:paraId="222F8F9F" w14:textId="77777777" w:rsidTr="00950A5E">
        <w:trPr>
          <w:trHeight w:val="468"/>
          <w:jc w:val="center"/>
        </w:trPr>
        <w:tc>
          <w:tcPr>
            <w:tcW w:w="90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A546BB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29760E1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Sig. (1-tailed)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6C759F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38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E94575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31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1A542D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1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1BFE71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36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0FD0275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53E7F9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8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F6E809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1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30AFE4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35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D899C4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457</w:t>
            </w:r>
          </w:p>
        </w:tc>
        <w:tc>
          <w:tcPr>
            <w:tcW w:w="78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8FC92C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9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257612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48</w:t>
            </w:r>
          </w:p>
        </w:tc>
      </w:tr>
      <w:tr w:rsidR="00F779C6" w:rsidRPr="00C5230B" w14:paraId="5C92762C" w14:textId="77777777" w:rsidTr="00950A5E">
        <w:trPr>
          <w:trHeight w:val="312"/>
          <w:jc w:val="center"/>
        </w:trPr>
        <w:tc>
          <w:tcPr>
            <w:tcW w:w="90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A57CA3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8AB43B3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50CC45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B94D49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D6914E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91487D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968D25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B1A4F2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11D652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57CBBF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3054EC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8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36C95C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D7B047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</w:tr>
      <w:tr w:rsidR="00F779C6" w:rsidRPr="00C5230B" w14:paraId="13DFE52F" w14:textId="77777777" w:rsidTr="00950A5E">
        <w:trPr>
          <w:trHeight w:val="552"/>
          <w:jc w:val="center"/>
        </w:trPr>
        <w:tc>
          <w:tcPr>
            <w:tcW w:w="90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9CC62C7" w14:textId="7D2A8B09" w:rsidR="00F779C6" w:rsidRPr="00F779C6" w:rsidRDefault="00950A5E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Y.</w:t>
            </w:r>
            <w:r w:rsidR="00F779C6"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6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0F6629B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31A6F4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-0,02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DEC5E4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-0,10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5AA15B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5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ECFE9F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52</w:t>
            </w: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F0D63B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-0,17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575F51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F05DA6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-0,02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457E20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045CC7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97</w:t>
            </w: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78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681F41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-0,165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83B5BC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59</w:t>
            </w: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F779C6" w:rsidRPr="00C5230B" w14:paraId="18AACAD3" w14:textId="77777777" w:rsidTr="00950A5E">
        <w:trPr>
          <w:trHeight w:val="552"/>
          <w:jc w:val="center"/>
        </w:trPr>
        <w:tc>
          <w:tcPr>
            <w:tcW w:w="90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680788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4F59C83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Sig. (1-tailed)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821897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44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F6523E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9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BDD1E4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8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29E89B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CD4572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8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2EDF6A9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1C9FD6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45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2CCAE8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4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70EAEA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15</w:t>
            </w:r>
          </w:p>
        </w:tc>
        <w:tc>
          <w:tcPr>
            <w:tcW w:w="78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F0FB89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9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EE7928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5</w:t>
            </w:r>
          </w:p>
        </w:tc>
      </w:tr>
      <w:tr w:rsidR="00F779C6" w:rsidRPr="00C5230B" w14:paraId="4CF9638A" w14:textId="77777777" w:rsidTr="00950A5E">
        <w:trPr>
          <w:trHeight w:val="324"/>
          <w:jc w:val="center"/>
        </w:trPr>
        <w:tc>
          <w:tcPr>
            <w:tcW w:w="90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33CB94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D15DF2E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1FCFA4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6D7794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916107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441179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5F3730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D4D308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B07BEC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8EF868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DC9F4B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8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D807A4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AA011D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</w:tr>
      <w:tr w:rsidR="00F779C6" w:rsidRPr="00C5230B" w14:paraId="0C7F5BAD" w14:textId="77777777" w:rsidTr="00950A5E">
        <w:trPr>
          <w:trHeight w:val="552"/>
          <w:jc w:val="center"/>
        </w:trPr>
        <w:tc>
          <w:tcPr>
            <w:tcW w:w="90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66C9335" w14:textId="568AD32D" w:rsidR="00F779C6" w:rsidRPr="00F779C6" w:rsidRDefault="00950A5E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Y.</w:t>
            </w:r>
            <w:r w:rsidR="00F779C6"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7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E580536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CCC1DB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-0,03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35D536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3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414CC3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0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2AAE02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-0,19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623C0D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86</w:t>
            </w: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A6707A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-0,02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35C32D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8D5A6F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01</w:t>
            </w: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D319EF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60</w:t>
            </w:r>
          </w:p>
        </w:tc>
        <w:tc>
          <w:tcPr>
            <w:tcW w:w="78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96B5DA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-0,10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CB1F5E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81</w:t>
            </w: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</w:tr>
      <w:tr w:rsidR="00F779C6" w:rsidRPr="00C5230B" w14:paraId="6D45A12B" w14:textId="77777777" w:rsidTr="00950A5E">
        <w:trPr>
          <w:trHeight w:val="552"/>
          <w:jc w:val="center"/>
        </w:trPr>
        <w:tc>
          <w:tcPr>
            <w:tcW w:w="90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ECBF83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17BB8E3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Sig. (1-tailed)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70D46D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43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922C18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42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B26E08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3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341686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4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5108EA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1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CFEAF9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45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A7636DD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237F0C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1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CDC322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376</w:t>
            </w:r>
          </w:p>
        </w:tc>
        <w:tc>
          <w:tcPr>
            <w:tcW w:w="78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C3A5AE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98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B7ABC6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19</w:t>
            </w:r>
          </w:p>
        </w:tc>
      </w:tr>
      <w:tr w:rsidR="00F779C6" w:rsidRPr="00C5230B" w14:paraId="6623826C" w14:textId="77777777" w:rsidTr="00950A5E">
        <w:trPr>
          <w:trHeight w:val="552"/>
          <w:jc w:val="center"/>
        </w:trPr>
        <w:tc>
          <w:tcPr>
            <w:tcW w:w="90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44F173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6EF81F3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591175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FF8899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284048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36D6CE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DB9612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19067B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1A83A3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38CDDF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3EACB2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8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73E37B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EAD613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</w:tr>
      <w:tr w:rsidR="00F779C6" w:rsidRPr="00C5230B" w14:paraId="1C1C8328" w14:textId="77777777" w:rsidTr="00950A5E">
        <w:trPr>
          <w:trHeight w:val="552"/>
          <w:jc w:val="center"/>
        </w:trPr>
        <w:tc>
          <w:tcPr>
            <w:tcW w:w="90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B4F5C2C" w14:textId="41C9143C" w:rsidR="00F779C6" w:rsidRPr="00F779C6" w:rsidRDefault="00950A5E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Y.</w:t>
            </w:r>
            <w:r w:rsidR="00F779C6"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8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E8FF640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E6CF3D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5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A936C5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7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A6F4B6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1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06DF74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B7505D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-0,07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92D6DB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494595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01</w:t>
            </w: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FF3D8C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E8E43A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53</w:t>
            </w:r>
          </w:p>
        </w:tc>
        <w:tc>
          <w:tcPr>
            <w:tcW w:w="78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8839AC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82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194298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562</w:t>
            </w: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F779C6" w:rsidRPr="00C5230B" w14:paraId="3661DE7C" w14:textId="77777777" w:rsidTr="00950A5E">
        <w:trPr>
          <w:trHeight w:val="552"/>
          <w:jc w:val="center"/>
        </w:trPr>
        <w:tc>
          <w:tcPr>
            <w:tcW w:w="90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E06961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8376B88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Sig. (1-tailed)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250A36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38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05903C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7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7B26BC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3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89EB70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6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1A0C2A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35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51975A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4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282759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14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C7A3807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 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C4554F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89</w:t>
            </w:r>
          </w:p>
        </w:tc>
        <w:tc>
          <w:tcPr>
            <w:tcW w:w="78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09AB50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65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FE0065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1</w:t>
            </w:r>
          </w:p>
        </w:tc>
      </w:tr>
      <w:tr w:rsidR="00F779C6" w:rsidRPr="00C5230B" w14:paraId="736CF047" w14:textId="77777777" w:rsidTr="0002205A">
        <w:trPr>
          <w:trHeight w:val="324"/>
          <w:jc w:val="center"/>
        </w:trPr>
        <w:tc>
          <w:tcPr>
            <w:tcW w:w="90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A112F0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5605D80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EFC8F2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FCD6C4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C7D16D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BA3397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59FE67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816106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741871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DA8B27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194AC8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8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56BEFC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E9ABB3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</w:tr>
      <w:tr w:rsidR="00F779C6" w:rsidRPr="00C5230B" w14:paraId="406ECF86" w14:textId="77777777" w:rsidTr="0002205A">
        <w:trPr>
          <w:trHeight w:val="468"/>
          <w:jc w:val="center"/>
        </w:trPr>
        <w:tc>
          <w:tcPr>
            <w:tcW w:w="90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54AD678" w14:textId="7265807B" w:rsidR="00F779C6" w:rsidRPr="00F779C6" w:rsidRDefault="00950A5E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lastRenderedPageBreak/>
              <w:t>Y.</w:t>
            </w:r>
            <w:r w:rsidR="00F779C6"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9</w:t>
            </w:r>
          </w:p>
        </w:tc>
        <w:tc>
          <w:tcPr>
            <w:tcW w:w="10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3128B0B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6CE97B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-0,199</w:t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45EE45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-0,026</w:t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D2BE0E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82</w:t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D21BFE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52</w:t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88B151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-0,021</w:t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076CA8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97</w:t>
            </w: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E04904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60</w:t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5DEC15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53</w:t>
            </w:r>
          </w:p>
        </w:tc>
        <w:tc>
          <w:tcPr>
            <w:tcW w:w="6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369BFF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78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0B7295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14</w:t>
            </w:r>
          </w:p>
        </w:tc>
        <w:tc>
          <w:tcPr>
            <w:tcW w:w="86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379C2B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39</w:t>
            </w: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F779C6" w:rsidRPr="00C5230B" w14:paraId="66D4B093" w14:textId="77777777" w:rsidTr="00950A5E">
        <w:trPr>
          <w:trHeight w:val="552"/>
          <w:jc w:val="center"/>
        </w:trPr>
        <w:tc>
          <w:tcPr>
            <w:tcW w:w="90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1C2077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0167ECD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Sig. (1-tailed)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0B44D4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4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5C685C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44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1C681D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6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D30071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1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C4DC12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45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3B8378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1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2F5FC5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376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79E5DA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8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A73BB81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 </w:t>
            </w:r>
          </w:p>
        </w:tc>
        <w:tc>
          <w:tcPr>
            <w:tcW w:w="78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ED1F81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47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DE50F6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8</w:t>
            </w:r>
          </w:p>
        </w:tc>
      </w:tr>
      <w:tr w:rsidR="00F779C6" w:rsidRPr="00C5230B" w14:paraId="2428BFAE" w14:textId="77777777" w:rsidTr="00950A5E">
        <w:trPr>
          <w:trHeight w:val="552"/>
          <w:jc w:val="center"/>
        </w:trPr>
        <w:tc>
          <w:tcPr>
            <w:tcW w:w="90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86F4FC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C712B82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9EEA66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933288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065F53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83DDC7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DFE0F9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C6ADD1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06DA0F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E82E97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503916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8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AADFEE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5D6642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</w:tr>
      <w:tr w:rsidR="00F779C6" w:rsidRPr="00C5230B" w14:paraId="4BE53B43" w14:textId="77777777" w:rsidTr="00950A5E">
        <w:trPr>
          <w:trHeight w:val="552"/>
          <w:jc w:val="center"/>
        </w:trPr>
        <w:tc>
          <w:tcPr>
            <w:tcW w:w="90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A4E378C" w14:textId="575A8D20" w:rsidR="00F779C6" w:rsidRPr="00F779C6" w:rsidRDefault="00950A5E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Y.</w:t>
            </w:r>
            <w:r w:rsidR="00F779C6"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0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5B5DEAF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2CBDD6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70</w:t>
            </w: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7B818C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3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25CAA7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7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DC26A2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7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C2F702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-0,10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8ADF9E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-0,16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B18CB7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-0,1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6FF391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8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DFC628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14</w:t>
            </w:r>
          </w:p>
        </w:tc>
        <w:tc>
          <w:tcPr>
            <w:tcW w:w="78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C1ED7B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C078C0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27</w:t>
            </w: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</w:tr>
      <w:tr w:rsidR="00F779C6" w:rsidRPr="00C5230B" w14:paraId="4B2E5E16" w14:textId="77777777" w:rsidTr="00950A5E">
        <w:trPr>
          <w:trHeight w:val="552"/>
          <w:jc w:val="center"/>
        </w:trPr>
        <w:tc>
          <w:tcPr>
            <w:tcW w:w="90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1F4731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EFAF214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Sig. (1-tailed)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25A37C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2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FDAB0D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4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981E36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7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CBEDA3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8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684EF9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9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AA683E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9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6DFECB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9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D49DA5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6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B08C00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471</w:t>
            </w:r>
          </w:p>
        </w:tc>
        <w:tc>
          <w:tcPr>
            <w:tcW w:w="78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8F7934C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 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DAA665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39</w:t>
            </w:r>
          </w:p>
        </w:tc>
      </w:tr>
      <w:tr w:rsidR="00F779C6" w:rsidRPr="00C5230B" w14:paraId="3D5293DC" w14:textId="77777777" w:rsidTr="00950A5E">
        <w:trPr>
          <w:trHeight w:val="552"/>
          <w:jc w:val="center"/>
        </w:trPr>
        <w:tc>
          <w:tcPr>
            <w:tcW w:w="90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DC5353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B756F1E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34B52E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17730A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A50B7D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B6B7D7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B78FA4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0E6CED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75C4F2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1153B4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C4E76D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8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EEFB92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35C1A5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</w:tr>
      <w:tr w:rsidR="00F779C6" w:rsidRPr="00C5230B" w14:paraId="1EE9D03A" w14:textId="77777777" w:rsidTr="00950A5E">
        <w:trPr>
          <w:trHeight w:val="468"/>
          <w:jc w:val="center"/>
        </w:trPr>
        <w:tc>
          <w:tcPr>
            <w:tcW w:w="90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3FF2C40" w14:textId="28D7DDAB" w:rsidR="00F779C6" w:rsidRPr="00F779C6" w:rsidRDefault="00950A5E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Y. Total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F51581D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AE013D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96</w:t>
            </w: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725D8C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511</w:t>
            </w: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7B9C47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667</w:t>
            </w: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271027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562</w:t>
            </w: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A3A97F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09</w:t>
            </w: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AA3465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59</w:t>
            </w: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A8D690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81</w:t>
            </w: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3C4448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562</w:t>
            </w: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143C32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39</w:t>
            </w: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78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56334A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27</w:t>
            </w: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FA71BB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</w:t>
            </w:r>
          </w:p>
        </w:tc>
      </w:tr>
      <w:tr w:rsidR="00F779C6" w:rsidRPr="00C5230B" w14:paraId="335AAF8D" w14:textId="77777777" w:rsidTr="00950A5E">
        <w:trPr>
          <w:trHeight w:val="552"/>
          <w:jc w:val="center"/>
        </w:trPr>
        <w:tc>
          <w:tcPr>
            <w:tcW w:w="90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E60AE1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63C09FE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Sig. (1-tailed)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582E37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F1BEC3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2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2FFCF5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080CBB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DD57F1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48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83BBFA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5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CF3060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19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7FA273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87EBDE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8</w:t>
            </w:r>
          </w:p>
        </w:tc>
        <w:tc>
          <w:tcPr>
            <w:tcW w:w="78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70988A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39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898A766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 </w:t>
            </w:r>
          </w:p>
        </w:tc>
      </w:tr>
      <w:tr w:rsidR="00F779C6" w:rsidRPr="00C5230B" w14:paraId="1B7BB5A5" w14:textId="77777777" w:rsidTr="00950A5E">
        <w:trPr>
          <w:trHeight w:val="552"/>
          <w:jc w:val="center"/>
        </w:trPr>
        <w:tc>
          <w:tcPr>
            <w:tcW w:w="90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0D703E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397C0F5" w14:textId="77777777" w:rsidR="00F779C6" w:rsidRPr="00F779C6" w:rsidRDefault="00F779C6" w:rsidP="00F779C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D246F3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F8D136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7EE50D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25F4CC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2CFE1D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1D8DBB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D307B0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DAD317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E0DF43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787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E1F93D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8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236237" w14:textId="77777777" w:rsidR="00F779C6" w:rsidRPr="00F779C6" w:rsidRDefault="00F779C6" w:rsidP="00F779C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F779C6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</w:tr>
      <w:tr w:rsidR="00950A5E" w:rsidRPr="00950A5E" w14:paraId="43F8B433" w14:textId="77777777" w:rsidTr="00950A5E">
        <w:tblPrEx>
          <w:jc w:val="left"/>
        </w:tblPrEx>
        <w:trPr>
          <w:gridAfter w:val="2"/>
          <w:wAfter w:w="1281" w:type="dxa"/>
          <w:trHeight w:val="552"/>
        </w:trPr>
        <w:tc>
          <w:tcPr>
            <w:tcW w:w="8500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B396586" w14:textId="77777777" w:rsidR="00950A5E" w:rsidRPr="00950A5E" w:rsidRDefault="00950A5E" w:rsidP="00950A5E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950A5E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**. Correlation is significant at the 0.01 level (1-tailed).</w:t>
            </w:r>
          </w:p>
        </w:tc>
      </w:tr>
      <w:tr w:rsidR="00950A5E" w:rsidRPr="00950A5E" w14:paraId="42F4271F" w14:textId="77777777" w:rsidTr="00950A5E">
        <w:tblPrEx>
          <w:jc w:val="left"/>
        </w:tblPrEx>
        <w:trPr>
          <w:gridAfter w:val="2"/>
          <w:wAfter w:w="1281" w:type="dxa"/>
          <w:trHeight w:val="324"/>
        </w:trPr>
        <w:tc>
          <w:tcPr>
            <w:tcW w:w="8500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725DF4C" w14:textId="77777777" w:rsidR="00950A5E" w:rsidRPr="00950A5E" w:rsidRDefault="00950A5E" w:rsidP="00950A5E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950A5E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*. Correlation is significant at the 0.05 level (1-tailed).</w:t>
            </w:r>
          </w:p>
        </w:tc>
      </w:tr>
    </w:tbl>
    <w:p w14:paraId="73CEC256" w14:textId="0E567140" w:rsidR="006D0B51" w:rsidRDefault="006D0B51" w:rsidP="00747031">
      <w:pPr>
        <w:pStyle w:val="ListParagraph"/>
        <w:spacing w:line="480" w:lineRule="auto"/>
        <w:ind w:left="786"/>
        <w:jc w:val="both"/>
        <w:rPr>
          <w:rFonts w:ascii="Times New Roman" w:hAnsi="Times New Roman" w:cs="Times New Roman"/>
          <w:b/>
          <w:bCs/>
          <w:sz w:val="24"/>
        </w:rPr>
      </w:pPr>
    </w:p>
    <w:p w14:paraId="25436DC2" w14:textId="77777777" w:rsidR="006D0B51" w:rsidRDefault="006D0B51">
      <w:pPr>
        <w:spacing w:after="160" w:line="259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br w:type="page"/>
      </w:r>
    </w:p>
    <w:tbl>
      <w:tblPr>
        <w:tblW w:w="7655" w:type="dxa"/>
        <w:tblLook w:val="04A0" w:firstRow="1" w:lastRow="0" w:firstColumn="1" w:lastColumn="0" w:noHBand="0" w:noVBand="1"/>
      </w:tblPr>
      <w:tblGrid>
        <w:gridCol w:w="596"/>
        <w:gridCol w:w="1036"/>
        <w:gridCol w:w="651"/>
        <w:gridCol w:w="651"/>
        <w:gridCol w:w="651"/>
        <w:gridCol w:w="810"/>
        <w:gridCol w:w="651"/>
        <w:gridCol w:w="651"/>
        <w:gridCol w:w="651"/>
        <w:gridCol w:w="651"/>
        <w:gridCol w:w="815"/>
      </w:tblGrid>
      <w:tr w:rsidR="006D0B51" w:rsidRPr="006D0B51" w14:paraId="3A79E492" w14:textId="77777777" w:rsidTr="006D0B51">
        <w:trPr>
          <w:trHeight w:val="420"/>
        </w:trPr>
        <w:tc>
          <w:tcPr>
            <w:tcW w:w="7655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023C02" w14:textId="2B4802FB" w:rsidR="006D0B51" w:rsidRPr="00C5230B" w:rsidRDefault="00C5230B" w:rsidP="006D0B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  <w:lastRenderedPageBreak/>
              <w:t xml:space="preserve">Hasil Uji </w:t>
            </w:r>
            <w:proofErr w:type="spellStart"/>
            <w:r w:rsidRPr="00C5230B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  <w:t>Validitas</w:t>
            </w:r>
            <w:proofErr w:type="spellEnd"/>
            <w:r w:rsidRPr="00C5230B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  <w:t xml:space="preserve"> </w:t>
            </w:r>
            <w:proofErr w:type="spellStart"/>
            <w:r w:rsidRPr="00C5230B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  <w:t>Variabel</w:t>
            </w:r>
            <w:proofErr w:type="spellEnd"/>
            <w:r w:rsidRPr="00C5230B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  <w:t xml:space="preserve"> </w:t>
            </w:r>
            <w:r w:rsidRPr="00C5230B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lang w:val="en-ID" w:eastAsia="en-ID"/>
              </w:rPr>
              <w:t>Personal Selling</w:t>
            </w:r>
          </w:p>
          <w:p w14:paraId="51B8D2C0" w14:textId="2A78C3F4" w:rsidR="006D0B51" w:rsidRPr="006D0B51" w:rsidRDefault="006D0B51" w:rsidP="006D0B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  <w:t>Correlations</w:t>
            </w:r>
          </w:p>
        </w:tc>
      </w:tr>
      <w:tr w:rsidR="006D0B51" w:rsidRPr="006D0B51" w14:paraId="5206EF06" w14:textId="77777777" w:rsidTr="006D0B51">
        <w:trPr>
          <w:trHeight w:val="312"/>
        </w:trPr>
        <w:tc>
          <w:tcPr>
            <w:tcW w:w="1632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1428031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 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F3CB8C3" w14:textId="77777777" w:rsidR="006D0B51" w:rsidRPr="006D0B51" w:rsidRDefault="006D0B51" w:rsidP="006D0B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1.1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788C61C" w14:textId="77777777" w:rsidR="006D0B51" w:rsidRPr="006D0B51" w:rsidRDefault="006D0B51" w:rsidP="006D0B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1.2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52525FE" w14:textId="77777777" w:rsidR="006D0B51" w:rsidRPr="006D0B51" w:rsidRDefault="006D0B51" w:rsidP="006D0B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1.3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D2F6B00" w14:textId="77777777" w:rsidR="006D0B51" w:rsidRPr="006D0B51" w:rsidRDefault="006D0B51" w:rsidP="006D0B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1.4</w:t>
            </w:r>
          </w:p>
        </w:tc>
        <w:tc>
          <w:tcPr>
            <w:tcW w:w="4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F289DCA" w14:textId="77777777" w:rsidR="006D0B51" w:rsidRPr="006D0B51" w:rsidRDefault="006D0B51" w:rsidP="006D0B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1.5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43A3078" w14:textId="77777777" w:rsidR="006D0B51" w:rsidRPr="006D0B51" w:rsidRDefault="006D0B51" w:rsidP="006D0B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1.6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762163A" w14:textId="77777777" w:rsidR="006D0B51" w:rsidRPr="006D0B51" w:rsidRDefault="006D0B51" w:rsidP="006D0B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1.7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8FB9679" w14:textId="77777777" w:rsidR="006D0B51" w:rsidRPr="006D0B51" w:rsidRDefault="006D0B51" w:rsidP="006D0B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1.8</w:t>
            </w:r>
          </w:p>
        </w:tc>
        <w:tc>
          <w:tcPr>
            <w:tcW w:w="8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6C86CEA" w14:textId="2303BF21" w:rsidR="006D0B51" w:rsidRPr="006D0B51" w:rsidRDefault="006D0B51" w:rsidP="006D0B5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proofErr w:type="spellStart"/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.Total</w:t>
            </w:r>
            <w:proofErr w:type="spellEnd"/>
          </w:p>
        </w:tc>
      </w:tr>
      <w:tr w:rsidR="006D0B51" w:rsidRPr="006D0B51" w14:paraId="2DC2A57A" w14:textId="77777777" w:rsidTr="006D0B51">
        <w:trPr>
          <w:trHeight w:val="480"/>
        </w:trPr>
        <w:tc>
          <w:tcPr>
            <w:tcW w:w="59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F0CA4D9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1.1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31D19B5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701EC8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5992F5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651</w:t>
            </w: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679299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97</w:t>
            </w: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6FF05D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-0,005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651880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09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698B83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09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1A1674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39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DC2F56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98</w:t>
            </w:r>
          </w:p>
        </w:tc>
        <w:tc>
          <w:tcPr>
            <w:tcW w:w="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10F639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666</w:t>
            </w: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6D0B51" w:rsidRPr="006D0B51" w14:paraId="1AB2B249" w14:textId="77777777" w:rsidTr="006D0B51">
        <w:trPr>
          <w:trHeight w:val="480"/>
        </w:trPr>
        <w:tc>
          <w:tcPr>
            <w:tcW w:w="5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52F8B6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D1C2B38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Sig. (1-tailed)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CB2D9A9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 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550BD4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B378EA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328BFC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490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3140BA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83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8CF4EA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34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9C8A93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32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7D13E0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47</w:t>
            </w:r>
          </w:p>
        </w:tc>
        <w:tc>
          <w:tcPr>
            <w:tcW w:w="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70567C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</w:tr>
      <w:tr w:rsidR="006D0B51" w:rsidRPr="006D0B51" w14:paraId="408FA1EC" w14:textId="77777777" w:rsidTr="006D0B51">
        <w:trPr>
          <w:trHeight w:val="480"/>
        </w:trPr>
        <w:tc>
          <w:tcPr>
            <w:tcW w:w="5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6E48D3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5ECAA3C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4B82A3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DF5B98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C9886C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837C88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4D55C9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E0B479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783F20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1A9F2A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5907DE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</w:tr>
      <w:tr w:rsidR="006D0B51" w:rsidRPr="006D0B51" w14:paraId="454E7903" w14:textId="77777777" w:rsidTr="006D0B51">
        <w:trPr>
          <w:trHeight w:val="480"/>
        </w:trPr>
        <w:tc>
          <w:tcPr>
            <w:tcW w:w="59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1439F24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1.2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A3D220F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508E91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651</w:t>
            </w: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7A008E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74240D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541</w:t>
            </w: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97BFBE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81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A3BEA2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45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D518D4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8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265DE5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15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ED1512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51</w:t>
            </w:r>
          </w:p>
        </w:tc>
        <w:tc>
          <w:tcPr>
            <w:tcW w:w="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4E4F8C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720</w:t>
            </w: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6D0B51" w:rsidRPr="006D0B51" w14:paraId="4E13DE5D" w14:textId="77777777" w:rsidTr="006D0B51">
        <w:trPr>
          <w:trHeight w:val="480"/>
        </w:trPr>
        <w:tc>
          <w:tcPr>
            <w:tcW w:w="5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85490B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A502CDA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Sig. (1-tailed)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D5526E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2C81862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 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5C39F2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27EAA8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336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61FE87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22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6E7688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67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C6120E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73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AF63FA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90</w:t>
            </w:r>
          </w:p>
        </w:tc>
        <w:tc>
          <w:tcPr>
            <w:tcW w:w="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9B2CD6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</w:tr>
      <w:tr w:rsidR="006D0B51" w:rsidRPr="006D0B51" w14:paraId="2E44DAC4" w14:textId="77777777" w:rsidTr="006D0B51">
        <w:trPr>
          <w:trHeight w:val="480"/>
        </w:trPr>
        <w:tc>
          <w:tcPr>
            <w:tcW w:w="5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4680B5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AC48150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A1A0B9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9F97B2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8B743D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F70334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42C0D4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EC3DD0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0C2244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8B4C0B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F10474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</w:tr>
      <w:tr w:rsidR="006D0B51" w:rsidRPr="006D0B51" w14:paraId="6D69CAE1" w14:textId="77777777" w:rsidTr="006D0B51">
        <w:trPr>
          <w:trHeight w:val="480"/>
        </w:trPr>
        <w:tc>
          <w:tcPr>
            <w:tcW w:w="59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289582A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1.3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A07F743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A57B10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97</w:t>
            </w: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6EF7B7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541</w:t>
            </w: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221EB2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0045C5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22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814565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16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5021AF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9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29294B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46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21D952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509</w:t>
            </w: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9AE5AC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674</w:t>
            </w: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6D0B51" w:rsidRPr="006D0B51" w14:paraId="5BF9B0A2" w14:textId="77777777" w:rsidTr="006D0B51">
        <w:trPr>
          <w:trHeight w:val="480"/>
        </w:trPr>
        <w:tc>
          <w:tcPr>
            <w:tcW w:w="5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98F9F3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DB99B72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Sig. (1-tailed)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8D38C8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3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C83EB9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51B38F7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 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653BF0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60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B948B8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26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278F37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316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ADF8AF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405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2A4B41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2</w:t>
            </w:r>
          </w:p>
        </w:tc>
        <w:tc>
          <w:tcPr>
            <w:tcW w:w="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95FC37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</w:tr>
      <w:tr w:rsidR="006D0B51" w:rsidRPr="006D0B51" w14:paraId="15E8B1B6" w14:textId="77777777" w:rsidTr="006D0B51">
        <w:trPr>
          <w:trHeight w:val="480"/>
        </w:trPr>
        <w:tc>
          <w:tcPr>
            <w:tcW w:w="5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FA0B00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784B1CD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A5E529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5507A6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133628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1187FB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9A6DF2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789483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E636E2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D47F60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2768B5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</w:tr>
      <w:tr w:rsidR="006D0B51" w:rsidRPr="006D0B51" w14:paraId="35173618" w14:textId="77777777" w:rsidTr="006D0B51">
        <w:trPr>
          <w:trHeight w:val="480"/>
        </w:trPr>
        <w:tc>
          <w:tcPr>
            <w:tcW w:w="59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AF6514F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1.4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69A1465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0D5896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-0,005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0C2990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8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A3668F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2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A24F7F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D082EA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29</w:t>
            </w: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3B4BA8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55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D26797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91</w:t>
            </w: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DCD38F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91</w:t>
            </w:r>
          </w:p>
        </w:tc>
        <w:tc>
          <w:tcPr>
            <w:tcW w:w="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AD0EA2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67</w:t>
            </w: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6D0B51" w:rsidRPr="006D0B51" w14:paraId="53E953D4" w14:textId="77777777" w:rsidTr="006D0B51">
        <w:trPr>
          <w:trHeight w:val="480"/>
        </w:trPr>
        <w:tc>
          <w:tcPr>
            <w:tcW w:w="5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82F702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94ADBB8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Sig. (1-tailed)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DC136F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49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E27140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336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1F7B9D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6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4D62E4B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 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BAE18B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9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6B535C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06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69BD4D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3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8FF462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56</w:t>
            </w:r>
          </w:p>
        </w:tc>
        <w:tc>
          <w:tcPr>
            <w:tcW w:w="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9F4366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5</w:t>
            </w:r>
          </w:p>
        </w:tc>
      </w:tr>
      <w:tr w:rsidR="006D0B51" w:rsidRPr="006D0B51" w14:paraId="38C7018A" w14:textId="77777777" w:rsidTr="006D0B51">
        <w:trPr>
          <w:trHeight w:val="312"/>
        </w:trPr>
        <w:tc>
          <w:tcPr>
            <w:tcW w:w="5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41D990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E443238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475E12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F09635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BF3589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75B126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19B340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FEA425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EC100F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30E997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7E0D0B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</w:tr>
      <w:tr w:rsidR="006D0B51" w:rsidRPr="006D0B51" w14:paraId="4C0F7735" w14:textId="77777777" w:rsidTr="006D0B51">
        <w:trPr>
          <w:trHeight w:val="360"/>
        </w:trPr>
        <w:tc>
          <w:tcPr>
            <w:tcW w:w="59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592DADC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1.5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DE2FE98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4DCA6F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09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5BED86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45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B4086A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1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B3C970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29</w:t>
            </w: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439C24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C9CB5F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1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8BE17D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63</w:t>
            </w: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565A6B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53</w:t>
            </w:r>
          </w:p>
        </w:tc>
        <w:tc>
          <w:tcPr>
            <w:tcW w:w="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D784D4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88</w:t>
            </w: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6D0B51" w:rsidRPr="006D0B51" w14:paraId="6F74A1E8" w14:textId="77777777" w:rsidTr="006D0B51">
        <w:trPr>
          <w:trHeight w:val="492"/>
        </w:trPr>
        <w:tc>
          <w:tcPr>
            <w:tcW w:w="5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5CFCF5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260E82A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Sig. (1-tailed)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B7970F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83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2AE168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22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162D25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2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CEC088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9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7BCDDF3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 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9B8420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478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289916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24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85DC8D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89</w:t>
            </w:r>
          </w:p>
        </w:tc>
        <w:tc>
          <w:tcPr>
            <w:tcW w:w="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6AD4DA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3</w:t>
            </w:r>
          </w:p>
        </w:tc>
      </w:tr>
      <w:tr w:rsidR="006D0B51" w:rsidRPr="006D0B51" w14:paraId="2CB0034E" w14:textId="77777777" w:rsidTr="006D0B51">
        <w:trPr>
          <w:trHeight w:val="312"/>
        </w:trPr>
        <w:tc>
          <w:tcPr>
            <w:tcW w:w="5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744514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F8AFD96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2F3DDC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64D6A6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8B5AD8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2907AF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1877C1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B6DCE9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45C085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F77B1F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3B0EB5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</w:tr>
      <w:tr w:rsidR="006D0B51" w:rsidRPr="006D0B51" w14:paraId="07720897" w14:textId="77777777" w:rsidTr="006D0B51">
        <w:trPr>
          <w:trHeight w:val="552"/>
        </w:trPr>
        <w:tc>
          <w:tcPr>
            <w:tcW w:w="59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77BA119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1.6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CE02D26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30E864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09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501926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8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E191F5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9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A944F5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55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C76CDA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1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A7DF29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28D407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33</w:t>
            </w: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5AE9DB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46</w:t>
            </w:r>
          </w:p>
        </w:tc>
        <w:tc>
          <w:tcPr>
            <w:tcW w:w="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CA642D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53</w:t>
            </w: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6D0B51" w:rsidRPr="006D0B51" w14:paraId="24BCE36C" w14:textId="77777777" w:rsidTr="006D0B51">
        <w:trPr>
          <w:trHeight w:val="552"/>
        </w:trPr>
        <w:tc>
          <w:tcPr>
            <w:tcW w:w="5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C02E3F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3BAF2DD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Sig. (1-tailed)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03E92B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34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14EB23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67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8D99B8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31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4F195C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06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8CBF60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478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E96C7BA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 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78FC2B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36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6ED00A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404</w:t>
            </w:r>
          </w:p>
        </w:tc>
        <w:tc>
          <w:tcPr>
            <w:tcW w:w="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300858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6</w:t>
            </w:r>
          </w:p>
        </w:tc>
      </w:tr>
      <w:tr w:rsidR="006D0B51" w:rsidRPr="006D0B51" w14:paraId="01D8CC0A" w14:textId="77777777" w:rsidTr="006D0B51">
        <w:trPr>
          <w:trHeight w:val="492"/>
        </w:trPr>
        <w:tc>
          <w:tcPr>
            <w:tcW w:w="5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6D7CB3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C55D064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2885CA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A15ACB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24F15E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4C71E5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BA5AB8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3740DA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BFB65A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C3554B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ABD35F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</w:tr>
      <w:tr w:rsidR="006D0B51" w:rsidRPr="006D0B51" w14:paraId="717E74CF" w14:textId="77777777" w:rsidTr="006D0B51">
        <w:trPr>
          <w:trHeight w:val="552"/>
        </w:trPr>
        <w:tc>
          <w:tcPr>
            <w:tcW w:w="59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5185E04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1.7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2DBBD1C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F2BD1B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39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4D77CC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15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F98F6C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4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000990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91</w:t>
            </w: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7B9F5E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63</w:t>
            </w: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9DD2FB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33</w:t>
            </w: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B3CE5C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007DD6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72</w:t>
            </w:r>
          </w:p>
        </w:tc>
        <w:tc>
          <w:tcPr>
            <w:tcW w:w="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E8291F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554</w:t>
            </w: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6D0B51" w:rsidRPr="006D0B51" w14:paraId="5CCE19A8" w14:textId="77777777" w:rsidTr="006D0B51">
        <w:trPr>
          <w:trHeight w:val="552"/>
        </w:trPr>
        <w:tc>
          <w:tcPr>
            <w:tcW w:w="5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540E6E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2BA54BA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Sig. (1-tailed)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5110FA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32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052382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73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301729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40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F526B4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3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DACB0A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24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AC1E05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36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A08620E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 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A6B4CA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73</w:t>
            </w:r>
          </w:p>
        </w:tc>
        <w:tc>
          <w:tcPr>
            <w:tcW w:w="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726D0B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1</w:t>
            </w:r>
          </w:p>
        </w:tc>
      </w:tr>
      <w:tr w:rsidR="006D0B51" w:rsidRPr="006D0B51" w14:paraId="0E6E499B" w14:textId="77777777" w:rsidTr="006D0B51">
        <w:trPr>
          <w:trHeight w:val="552"/>
        </w:trPr>
        <w:tc>
          <w:tcPr>
            <w:tcW w:w="5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BB39FD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EAC97B2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445A02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3DF078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3EFB17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3396D7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2EAF1D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00D2C9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A34E8C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092F6A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6CFE8D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</w:tr>
      <w:tr w:rsidR="006D0B51" w:rsidRPr="006D0B51" w14:paraId="651062D1" w14:textId="77777777" w:rsidTr="006D0B51">
        <w:trPr>
          <w:trHeight w:val="552"/>
        </w:trPr>
        <w:tc>
          <w:tcPr>
            <w:tcW w:w="59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80A85BE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1.8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6B999FA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54B808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98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24C4D3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5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9FBC27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509</w:t>
            </w: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01F46C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91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0A74F5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53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358470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46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26A7AF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72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FBCD19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F820D5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587</w:t>
            </w: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6D0B51" w:rsidRPr="006D0B51" w14:paraId="4235F8A5" w14:textId="77777777" w:rsidTr="006D0B51">
        <w:trPr>
          <w:trHeight w:val="552"/>
        </w:trPr>
        <w:tc>
          <w:tcPr>
            <w:tcW w:w="5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ABEB28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E692158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Sig. (1-tailed)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30EF35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47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558D9B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9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266CD7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2A65C6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56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8F2589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89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9FD2FC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404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6DDBB2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73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E9226D0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 </w:t>
            </w:r>
          </w:p>
        </w:tc>
        <w:tc>
          <w:tcPr>
            <w:tcW w:w="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E7C9CF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</w:tr>
      <w:tr w:rsidR="006D0B51" w:rsidRPr="006D0B51" w14:paraId="7D91AEE5" w14:textId="77777777" w:rsidTr="006D0B51">
        <w:trPr>
          <w:trHeight w:val="492"/>
        </w:trPr>
        <w:tc>
          <w:tcPr>
            <w:tcW w:w="5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90A1BE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699BAA8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9AA78F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1ADB55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5D498A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DAD7C7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9499F4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E2E302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2B9481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ECC4FF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4E43F3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</w:tr>
      <w:tr w:rsidR="006D0B51" w:rsidRPr="006D0B51" w14:paraId="3C804C74" w14:textId="77777777" w:rsidTr="006D0B51">
        <w:trPr>
          <w:trHeight w:val="492"/>
        </w:trPr>
        <w:tc>
          <w:tcPr>
            <w:tcW w:w="59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8EF7D6D" w14:textId="01BA6C15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lastRenderedPageBreak/>
              <w:t>X</w:t>
            </w:r>
            <w:r w:rsid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</w:t>
            </w: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 Total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6ABB0B6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A72875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666</w:t>
            </w: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C7F18A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720</w:t>
            </w: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89F73A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674</w:t>
            </w: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DE3979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67</w:t>
            </w: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4FA2C8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88</w:t>
            </w: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24CBF6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53</w:t>
            </w: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B19F91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554</w:t>
            </w: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43599D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587</w:t>
            </w: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D1B101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</w:t>
            </w:r>
          </w:p>
        </w:tc>
      </w:tr>
      <w:tr w:rsidR="006D0B51" w:rsidRPr="006D0B51" w14:paraId="48BA1E09" w14:textId="77777777" w:rsidTr="006D0B51">
        <w:trPr>
          <w:trHeight w:val="552"/>
        </w:trPr>
        <w:tc>
          <w:tcPr>
            <w:tcW w:w="5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01D6DC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E9C6BCB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Sig. (1-tailed)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E03B97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5AD877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2F0114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4950C9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5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ACE471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3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C4B072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6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B1E6C0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EE056D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  <w:tc>
          <w:tcPr>
            <w:tcW w:w="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75310D8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 </w:t>
            </w:r>
          </w:p>
        </w:tc>
      </w:tr>
      <w:tr w:rsidR="006D0B51" w:rsidRPr="006D0B51" w14:paraId="06404805" w14:textId="77777777" w:rsidTr="006D0B51">
        <w:trPr>
          <w:trHeight w:val="552"/>
        </w:trPr>
        <w:tc>
          <w:tcPr>
            <w:tcW w:w="59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1F2AF1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1BF3A10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2361D6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6D297A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DD2C41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F761B3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4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6BF0B0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FD4F8D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E1B63A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18BF63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8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731D85" w14:textId="77777777" w:rsidR="006D0B51" w:rsidRPr="006D0B51" w:rsidRDefault="006D0B51" w:rsidP="006D0B5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</w:tr>
      <w:tr w:rsidR="006D0B51" w:rsidRPr="006D0B51" w14:paraId="018856A0" w14:textId="77777777" w:rsidTr="006D0B51">
        <w:trPr>
          <w:trHeight w:val="336"/>
        </w:trPr>
        <w:tc>
          <w:tcPr>
            <w:tcW w:w="7655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B178CFB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**. Correlation is significant at the 0.01 level (1-tailed).</w:t>
            </w:r>
          </w:p>
        </w:tc>
      </w:tr>
      <w:tr w:rsidR="006D0B51" w:rsidRPr="006D0B51" w14:paraId="6BD9E535" w14:textId="77777777" w:rsidTr="006D0B51">
        <w:trPr>
          <w:trHeight w:val="324"/>
        </w:trPr>
        <w:tc>
          <w:tcPr>
            <w:tcW w:w="7655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66FD8B7" w14:textId="77777777" w:rsidR="006D0B51" w:rsidRPr="006D0B51" w:rsidRDefault="006D0B51" w:rsidP="006D0B51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6D0B51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*. Correlation is significant at the 0.05 level (1-tailed).</w:t>
            </w:r>
          </w:p>
        </w:tc>
      </w:tr>
    </w:tbl>
    <w:p w14:paraId="0290F6BD" w14:textId="66789483" w:rsidR="006D0B51" w:rsidRDefault="006D0B51" w:rsidP="00747031">
      <w:pPr>
        <w:pStyle w:val="ListParagraph"/>
        <w:spacing w:line="480" w:lineRule="auto"/>
        <w:ind w:left="786"/>
        <w:jc w:val="both"/>
        <w:rPr>
          <w:rFonts w:ascii="Times New Roman" w:hAnsi="Times New Roman" w:cs="Times New Roman"/>
          <w:b/>
          <w:bCs/>
          <w:sz w:val="24"/>
        </w:rPr>
      </w:pPr>
    </w:p>
    <w:p w14:paraId="3AE655E8" w14:textId="77777777" w:rsidR="006D0B51" w:rsidRDefault="006D0B51">
      <w:pPr>
        <w:spacing w:after="160" w:line="259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br w:type="page"/>
      </w:r>
    </w:p>
    <w:tbl>
      <w:tblPr>
        <w:tblW w:w="9072" w:type="dxa"/>
        <w:jc w:val="center"/>
        <w:tblLook w:val="04A0" w:firstRow="1" w:lastRow="0" w:firstColumn="1" w:lastColumn="0" w:noHBand="0" w:noVBand="1"/>
      </w:tblPr>
      <w:tblGrid>
        <w:gridCol w:w="661"/>
        <w:gridCol w:w="1036"/>
        <w:gridCol w:w="651"/>
        <w:gridCol w:w="651"/>
        <w:gridCol w:w="651"/>
        <w:gridCol w:w="651"/>
        <w:gridCol w:w="621"/>
        <w:gridCol w:w="651"/>
        <w:gridCol w:w="651"/>
        <w:gridCol w:w="621"/>
        <w:gridCol w:w="651"/>
        <w:gridCol w:w="661"/>
        <w:gridCol w:w="915"/>
      </w:tblGrid>
      <w:tr w:rsidR="00C5230B" w:rsidRPr="00C5230B" w14:paraId="411EEA9A" w14:textId="77777777" w:rsidTr="00C5230B">
        <w:trPr>
          <w:trHeight w:val="420"/>
          <w:jc w:val="center"/>
        </w:trPr>
        <w:tc>
          <w:tcPr>
            <w:tcW w:w="9072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5D5D49" w14:textId="263CA52A" w:rsidR="00C5230B" w:rsidRPr="00C5230B" w:rsidRDefault="00C5230B" w:rsidP="00C523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lang w:val="en-ID" w:eastAsia="en-ID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lang w:val="en-ID" w:eastAsia="en-ID"/>
              </w:rPr>
              <w:lastRenderedPageBreak/>
              <w:t xml:space="preserve">Hasil Uji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  <w:lang w:val="en-ID" w:eastAsia="en-ID"/>
              </w:rPr>
              <w:t>Validitas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bCs/>
                <w:lang w:val="en-ID" w:eastAsia="en-ID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  <w:lang w:val="en-ID" w:eastAsia="en-ID"/>
              </w:rPr>
              <w:t>Variabel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bCs/>
                <w:lang w:val="en-ID" w:eastAsia="en-ID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  <w:bCs/>
                <w:i/>
                <w:iCs/>
                <w:lang w:val="en-ID" w:eastAsia="en-ID"/>
              </w:rPr>
              <w:t>Facebook Marketplace</w:t>
            </w:r>
          </w:p>
          <w:p w14:paraId="17FC3235" w14:textId="00B0EC14" w:rsidR="00C5230B" w:rsidRPr="00C5230B" w:rsidRDefault="00C5230B" w:rsidP="00C523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b/>
                <w:bCs/>
                <w:lang w:val="en-ID" w:eastAsia="en-ID"/>
              </w:rPr>
              <w:t>Correlations</w:t>
            </w:r>
          </w:p>
        </w:tc>
      </w:tr>
      <w:tr w:rsidR="00C5230B" w:rsidRPr="00C5230B" w14:paraId="09C6CA15" w14:textId="77777777" w:rsidTr="00C5230B">
        <w:trPr>
          <w:trHeight w:val="312"/>
          <w:jc w:val="center"/>
        </w:trPr>
        <w:tc>
          <w:tcPr>
            <w:tcW w:w="169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A1AFD7F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 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87BCC06" w14:textId="77777777" w:rsidR="00C5230B" w:rsidRPr="00C5230B" w:rsidRDefault="00C5230B" w:rsidP="00C523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2.1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04EE8AF" w14:textId="77777777" w:rsidR="00C5230B" w:rsidRPr="00C5230B" w:rsidRDefault="00C5230B" w:rsidP="00C523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2.2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E4147A3" w14:textId="77777777" w:rsidR="00C5230B" w:rsidRPr="00C5230B" w:rsidRDefault="00C5230B" w:rsidP="00C523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2.3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965E552" w14:textId="77777777" w:rsidR="00C5230B" w:rsidRPr="00C5230B" w:rsidRDefault="00C5230B" w:rsidP="00C523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2.4</w:t>
            </w:r>
          </w:p>
        </w:tc>
        <w:tc>
          <w:tcPr>
            <w:tcW w:w="62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51B61F7" w14:textId="77777777" w:rsidR="00C5230B" w:rsidRPr="00C5230B" w:rsidRDefault="00C5230B" w:rsidP="00C523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2.5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68A1F38" w14:textId="77777777" w:rsidR="00C5230B" w:rsidRPr="00C5230B" w:rsidRDefault="00C5230B" w:rsidP="00C523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2.6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BDC5CB1" w14:textId="77777777" w:rsidR="00C5230B" w:rsidRPr="00C5230B" w:rsidRDefault="00C5230B" w:rsidP="00C523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2.7</w:t>
            </w:r>
          </w:p>
        </w:tc>
        <w:tc>
          <w:tcPr>
            <w:tcW w:w="62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FDCD8BA" w14:textId="77777777" w:rsidR="00C5230B" w:rsidRPr="00C5230B" w:rsidRDefault="00C5230B" w:rsidP="00C523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2.8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6733D06" w14:textId="77777777" w:rsidR="00C5230B" w:rsidRPr="00C5230B" w:rsidRDefault="00C5230B" w:rsidP="00C523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2.9</w:t>
            </w:r>
          </w:p>
        </w:tc>
        <w:tc>
          <w:tcPr>
            <w:tcW w:w="66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DF8E6C4" w14:textId="77777777" w:rsidR="00C5230B" w:rsidRPr="00C5230B" w:rsidRDefault="00C5230B" w:rsidP="00C523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2.10</w:t>
            </w:r>
          </w:p>
        </w:tc>
        <w:tc>
          <w:tcPr>
            <w:tcW w:w="9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0B9FA5E" w14:textId="77777777" w:rsidR="00C5230B" w:rsidRPr="00C5230B" w:rsidRDefault="00C5230B" w:rsidP="00C523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. Total</w:t>
            </w:r>
          </w:p>
        </w:tc>
      </w:tr>
      <w:tr w:rsidR="00C5230B" w:rsidRPr="00C5230B" w14:paraId="52AC365C" w14:textId="77777777" w:rsidTr="00C5230B">
        <w:trPr>
          <w:trHeight w:val="480"/>
          <w:jc w:val="center"/>
        </w:trPr>
        <w:tc>
          <w:tcPr>
            <w:tcW w:w="66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A434A9E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2.1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29251B5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558370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A05519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848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ED9234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67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0E7A81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1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7E87C0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4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2A95E9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572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C5D839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-0,012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04CE9D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82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771097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31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C42323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74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84A49F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729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C5230B" w:rsidRPr="00C5230B" w14:paraId="2D7EBB5E" w14:textId="77777777" w:rsidTr="00C5230B">
        <w:trPr>
          <w:trHeight w:val="480"/>
          <w:jc w:val="center"/>
        </w:trPr>
        <w:tc>
          <w:tcPr>
            <w:tcW w:w="66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AE5604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226B530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Sig. (1-tailed)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201D531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 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5CA212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C2949C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5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CBF91D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32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20C293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0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D55099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81FD90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474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E93A14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333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65F706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37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C247EC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21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4DD8B1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</w:tr>
      <w:tr w:rsidR="00C5230B" w:rsidRPr="00C5230B" w14:paraId="35583910" w14:textId="77777777" w:rsidTr="00C5230B">
        <w:trPr>
          <w:trHeight w:val="480"/>
          <w:jc w:val="center"/>
        </w:trPr>
        <w:tc>
          <w:tcPr>
            <w:tcW w:w="66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E6E069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13BFF20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B74684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191244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DE8C27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B378A8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287941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C0A39B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5147DA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3E482A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636884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AD9A80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0CCE6E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</w:tr>
      <w:tr w:rsidR="00C5230B" w:rsidRPr="00C5230B" w14:paraId="13E07D72" w14:textId="77777777" w:rsidTr="00C5230B">
        <w:trPr>
          <w:trHeight w:val="480"/>
          <w:jc w:val="center"/>
        </w:trPr>
        <w:tc>
          <w:tcPr>
            <w:tcW w:w="66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491F242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2.2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E07807B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D8B27E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848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44745F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31503A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628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DFBA9B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15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06979D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2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F32A91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669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B4CFEC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93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996302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9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780824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39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DCFA56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73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7C83FF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776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C5230B" w:rsidRPr="00C5230B" w14:paraId="1CA5FC10" w14:textId="77777777" w:rsidTr="00C5230B">
        <w:trPr>
          <w:trHeight w:val="480"/>
          <w:jc w:val="center"/>
        </w:trPr>
        <w:tc>
          <w:tcPr>
            <w:tcW w:w="66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392D8C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A9510FF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Sig. (1-tailed)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BA0F3B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3E7295E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 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2ADA4E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05D667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27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FEEEC2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459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1A4AF1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B9B772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312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BF7D95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317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41AFFE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8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098EA5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4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B234F2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</w:tr>
      <w:tr w:rsidR="00C5230B" w:rsidRPr="00C5230B" w14:paraId="08D7D840" w14:textId="77777777" w:rsidTr="00C5230B">
        <w:trPr>
          <w:trHeight w:val="480"/>
          <w:jc w:val="center"/>
        </w:trPr>
        <w:tc>
          <w:tcPr>
            <w:tcW w:w="66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C3A49E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A8EFAB8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353CF6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707439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2773CC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91F85C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F18B15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718C8A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297102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E142A1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C5D95B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303ABF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4A7E31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</w:tr>
      <w:tr w:rsidR="00C5230B" w:rsidRPr="00C5230B" w14:paraId="4AA22605" w14:textId="77777777" w:rsidTr="00C5230B">
        <w:trPr>
          <w:trHeight w:val="480"/>
          <w:jc w:val="center"/>
        </w:trPr>
        <w:tc>
          <w:tcPr>
            <w:tcW w:w="66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B8FB670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2.3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356C074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21ECD9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67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87F7FC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628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412609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5CF68B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2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6B1313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77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C7C546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528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E7F48E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60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9DDB88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17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FBB244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92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F2CDF1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66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D37E54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707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C5230B" w:rsidRPr="00C5230B" w14:paraId="061CFF55" w14:textId="77777777" w:rsidTr="00C5230B">
        <w:trPr>
          <w:trHeight w:val="480"/>
          <w:jc w:val="center"/>
        </w:trPr>
        <w:tc>
          <w:tcPr>
            <w:tcW w:w="66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996EEC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E413D29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Sig. (1-tailed)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D4172D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5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89E58D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B3821A5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 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6FA576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63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2B76B5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75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75EB99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DC315D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25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5E7C06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69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C8D7B5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16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081950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5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BFF4BE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</w:tr>
      <w:tr w:rsidR="00C5230B" w:rsidRPr="00C5230B" w14:paraId="06343D82" w14:textId="77777777" w:rsidTr="00C5230B">
        <w:trPr>
          <w:trHeight w:val="480"/>
          <w:jc w:val="center"/>
        </w:trPr>
        <w:tc>
          <w:tcPr>
            <w:tcW w:w="66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7C1F58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1CB470A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711CD4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6BD4D2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D05408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348547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E9F4D9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62ECA5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1D382E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010611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528D58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055AA3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72E7D2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</w:tr>
      <w:tr w:rsidR="00C5230B" w:rsidRPr="00C5230B" w14:paraId="2C39181B" w14:textId="77777777" w:rsidTr="00C5230B">
        <w:trPr>
          <w:trHeight w:val="480"/>
          <w:jc w:val="center"/>
        </w:trPr>
        <w:tc>
          <w:tcPr>
            <w:tcW w:w="66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D284C04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2.4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DF8FA3D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3A4C642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1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56B27C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15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0A1716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2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24913E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E4C0BA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35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C28B2B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86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61C42B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16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AF6D68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55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04E2B4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80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7A0EDF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71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99680A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74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C5230B" w:rsidRPr="00C5230B" w14:paraId="1C6EC726" w14:textId="77777777" w:rsidTr="00C5230B">
        <w:trPr>
          <w:trHeight w:val="480"/>
          <w:jc w:val="center"/>
        </w:trPr>
        <w:tc>
          <w:tcPr>
            <w:tcW w:w="66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5EA0CC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A4B758C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Sig. (1-tailed)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E9419D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32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87285C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27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2422DE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63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F5A8980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59A7B9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35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845533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62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C55C12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7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69F084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27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3CA07E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71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E5BF84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22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F0F835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4</w:t>
            </w:r>
          </w:p>
        </w:tc>
      </w:tr>
      <w:tr w:rsidR="00C5230B" w:rsidRPr="00C5230B" w14:paraId="26915384" w14:textId="77777777" w:rsidTr="00C5230B">
        <w:trPr>
          <w:trHeight w:val="312"/>
          <w:jc w:val="center"/>
        </w:trPr>
        <w:tc>
          <w:tcPr>
            <w:tcW w:w="66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DAB1A1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0DD4980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598F71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E090A7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1A5620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66BC0D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4921ED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A76DD2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2CDA59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C13FA1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B2DF46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2C6DD3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7E18FC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</w:tr>
      <w:tr w:rsidR="00C5230B" w:rsidRPr="00C5230B" w14:paraId="7F0B7EFD" w14:textId="77777777" w:rsidTr="00C5230B">
        <w:trPr>
          <w:trHeight w:val="360"/>
          <w:jc w:val="center"/>
        </w:trPr>
        <w:tc>
          <w:tcPr>
            <w:tcW w:w="66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03DABDF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2.5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8F75756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DE6977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4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80D14D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2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EA2CFE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77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CD0B0D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35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2DD874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D58EBE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83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D1D622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15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10984A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-0,139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AF22BB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69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D41D3A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06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7203E0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15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</w:tr>
      <w:tr w:rsidR="00C5230B" w:rsidRPr="00C5230B" w14:paraId="6400E421" w14:textId="77777777" w:rsidTr="00C5230B">
        <w:trPr>
          <w:trHeight w:val="492"/>
          <w:jc w:val="center"/>
        </w:trPr>
        <w:tc>
          <w:tcPr>
            <w:tcW w:w="66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13AF36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9359BD5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Sig. (1-tailed)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A825E7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0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C2DB7E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459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6B630A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75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C3508C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35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0F5E37F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 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257AC5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332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E3A651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45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704798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33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7767B6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85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D2949F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50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9C79FE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11</w:t>
            </w:r>
          </w:p>
        </w:tc>
      </w:tr>
      <w:tr w:rsidR="00C5230B" w:rsidRPr="00C5230B" w14:paraId="1188AF69" w14:textId="77777777" w:rsidTr="00C5230B">
        <w:trPr>
          <w:trHeight w:val="312"/>
          <w:jc w:val="center"/>
        </w:trPr>
        <w:tc>
          <w:tcPr>
            <w:tcW w:w="66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3CC48C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34CDA51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603CC1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077E1A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7D5196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AFAC6D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76AFA2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3CB21F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8A01B0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6FA025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5F88CD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1006C1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DFCB57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</w:tr>
      <w:tr w:rsidR="00C5230B" w:rsidRPr="00C5230B" w14:paraId="558C841A" w14:textId="77777777" w:rsidTr="00C5230B">
        <w:trPr>
          <w:trHeight w:val="552"/>
          <w:jc w:val="center"/>
        </w:trPr>
        <w:tc>
          <w:tcPr>
            <w:tcW w:w="66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3BE0AB6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2.6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CADD177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49AAE7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572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2E56AF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669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C0273B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528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ADC9FE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86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2ADAA9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83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134084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9EC77F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13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5807D1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37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309BA5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507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CFBDB0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613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AD0458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749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C5230B" w:rsidRPr="00C5230B" w14:paraId="47FBFDFB" w14:textId="77777777" w:rsidTr="00C5230B">
        <w:trPr>
          <w:trHeight w:val="552"/>
          <w:jc w:val="center"/>
        </w:trPr>
        <w:tc>
          <w:tcPr>
            <w:tcW w:w="66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B4B503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190E637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Sig. (1-tailed)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DCB9AD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CBF8B1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1065C9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1D8E6F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62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EE1DED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332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1FEF2A1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 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AEC2AE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29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6F9641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35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E41DFE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2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5F8612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A7307D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</w:tr>
      <w:tr w:rsidR="00C5230B" w:rsidRPr="00C5230B" w14:paraId="7F6A662B" w14:textId="77777777" w:rsidTr="00C5230B">
        <w:trPr>
          <w:trHeight w:val="492"/>
          <w:jc w:val="center"/>
        </w:trPr>
        <w:tc>
          <w:tcPr>
            <w:tcW w:w="66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4B6678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CA6CCBB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08F22F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3FBD29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487754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16BC84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4AD61D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04FF49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C26AF6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8E383C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10199C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B337E9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74AF01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</w:tr>
      <w:tr w:rsidR="00C5230B" w:rsidRPr="00C5230B" w14:paraId="454B2830" w14:textId="77777777" w:rsidTr="00C5230B">
        <w:trPr>
          <w:trHeight w:val="552"/>
          <w:jc w:val="center"/>
        </w:trPr>
        <w:tc>
          <w:tcPr>
            <w:tcW w:w="66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FDE714A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2.7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3ACEC7E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F951A0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-0,012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BD3546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93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B1A993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60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C362DD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16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B498CB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15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567BCA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13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D7B845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C4F845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-0,043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755AA9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629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23FF4E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60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061B1E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79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C5230B" w:rsidRPr="00C5230B" w14:paraId="14C26BE8" w14:textId="77777777" w:rsidTr="00C5230B">
        <w:trPr>
          <w:trHeight w:val="552"/>
          <w:jc w:val="center"/>
        </w:trPr>
        <w:tc>
          <w:tcPr>
            <w:tcW w:w="66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518E8E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6D6C49D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Sig. (1-tailed)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418B96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474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94B716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312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40864E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25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6D4AD5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7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DCA7D2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45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1EDFFA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29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D837EF9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 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AAC165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41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C9F63E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F864FD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5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472E28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4</w:t>
            </w:r>
          </w:p>
        </w:tc>
      </w:tr>
      <w:tr w:rsidR="00C5230B" w:rsidRPr="00C5230B" w14:paraId="208C5742" w14:textId="77777777" w:rsidTr="00C5230B">
        <w:trPr>
          <w:trHeight w:val="552"/>
          <w:jc w:val="center"/>
        </w:trPr>
        <w:tc>
          <w:tcPr>
            <w:tcW w:w="66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B25FAD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30D32C2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611E30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CFDC85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4BC64A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02D4E9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AEA1D3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82D173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AA12A7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9A5D65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FDC588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8FC414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620CA7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</w:tr>
      <w:tr w:rsidR="00C5230B" w:rsidRPr="00C5230B" w14:paraId="5187CC40" w14:textId="77777777" w:rsidTr="00C5230B">
        <w:trPr>
          <w:trHeight w:val="552"/>
          <w:jc w:val="center"/>
        </w:trPr>
        <w:tc>
          <w:tcPr>
            <w:tcW w:w="66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2FC4ABB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2.8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3CBB3E9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8C1D288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82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B6598F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9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96BEF5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17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288814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55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F9679F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-0,139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08F814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37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2215BF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-0,043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A90B3D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210E9C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49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3A3C47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63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27662F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45</w:t>
            </w:r>
          </w:p>
        </w:tc>
      </w:tr>
      <w:tr w:rsidR="00C5230B" w:rsidRPr="00C5230B" w14:paraId="51AF331C" w14:textId="77777777" w:rsidTr="00C5230B">
        <w:trPr>
          <w:trHeight w:val="552"/>
          <w:jc w:val="center"/>
        </w:trPr>
        <w:tc>
          <w:tcPr>
            <w:tcW w:w="66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B38F69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0919905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Sig. (1-tailed)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A8218B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333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1BAB56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317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88D3EA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69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369166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27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74C448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33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9AC9E9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35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40BBA0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41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66AA3A5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 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14C576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399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E81583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95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8E0DAB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96</w:t>
            </w:r>
          </w:p>
        </w:tc>
      </w:tr>
      <w:tr w:rsidR="00C5230B" w:rsidRPr="00C5230B" w14:paraId="71B5E526" w14:textId="77777777" w:rsidTr="0002205A">
        <w:trPr>
          <w:trHeight w:val="492"/>
          <w:jc w:val="center"/>
        </w:trPr>
        <w:tc>
          <w:tcPr>
            <w:tcW w:w="66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4898C8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11A01CF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C40ACF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DF9246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FB5C06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062ECA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3DE8B3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151BD4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D97726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BCAC32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26C745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B75206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D26D40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</w:tr>
      <w:tr w:rsidR="00C5230B" w:rsidRPr="00C5230B" w14:paraId="4CA4FFBE" w14:textId="77777777" w:rsidTr="0002205A">
        <w:trPr>
          <w:trHeight w:val="492"/>
          <w:jc w:val="center"/>
        </w:trPr>
        <w:tc>
          <w:tcPr>
            <w:tcW w:w="66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A24C5C8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lastRenderedPageBreak/>
              <w:t>X2.9</w:t>
            </w:r>
          </w:p>
        </w:tc>
        <w:tc>
          <w:tcPr>
            <w:tcW w:w="10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FC487EA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9ED1F5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31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4E97573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39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4BA7A1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92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6A7FB7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80</w:t>
            </w:r>
          </w:p>
        </w:tc>
        <w:tc>
          <w:tcPr>
            <w:tcW w:w="62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B25A1C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69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37BAB6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507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02D074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629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2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03C10A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49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1180BE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66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849FEA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681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9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F791E5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710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C5230B" w:rsidRPr="00C5230B" w14:paraId="152A442F" w14:textId="77777777" w:rsidTr="00C5230B">
        <w:trPr>
          <w:trHeight w:val="552"/>
          <w:jc w:val="center"/>
        </w:trPr>
        <w:tc>
          <w:tcPr>
            <w:tcW w:w="66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F3F81C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A822D13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Sig. (1-tailed)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08291D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37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1E1701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8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653032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16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F6B5CC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7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A91F76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85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28CF3B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2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A2CA58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398FDA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399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15057AA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 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3FFAD0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85C02D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</w:tr>
      <w:tr w:rsidR="00C5230B" w:rsidRPr="00C5230B" w14:paraId="6B2CF283" w14:textId="77777777" w:rsidTr="00C5230B">
        <w:trPr>
          <w:trHeight w:val="552"/>
          <w:jc w:val="center"/>
        </w:trPr>
        <w:tc>
          <w:tcPr>
            <w:tcW w:w="66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867DA4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F8EC9C0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DECE66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A0FE71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4DF14B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2EA595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932F14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81E5F7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5FE416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BDF20B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FB3F80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BFF17C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A006AD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</w:tr>
      <w:tr w:rsidR="00C5230B" w:rsidRPr="00C5230B" w14:paraId="064250C6" w14:textId="77777777" w:rsidTr="00C5230B">
        <w:trPr>
          <w:trHeight w:val="336"/>
          <w:jc w:val="center"/>
        </w:trPr>
        <w:tc>
          <w:tcPr>
            <w:tcW w:w="66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660795C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2.10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E1C9C4F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AA54D08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74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88E693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73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0277DB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66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BD0053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71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C23BFB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06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83DF21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613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713D1C0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60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6287A5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63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FA9710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681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821DA5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B8452B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788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C5230B" w:rsidRPr="00C5230B" w14:paraId="559EEDBA" w14:textId="77777777" w:rsidTr="00C5230B">
        <w:trPr>
          <w:trHeight w:val="324"/>
          <w:jc w:val="center"/>
        </w:trPr>
        <w:tc>
          <w:tcPr>
            <w:tcW w:w="66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2180B7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553BC94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Sig. (1-tailed)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765A47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2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720779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4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9570D8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5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16D7AC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22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5CCD15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5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34722C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0CF021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5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64FC6D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95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34C4A7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4691974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 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02485D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</w:tr>
      <w:tr w:rsidR="00C5230B" w:rsidRPr="00C5230B" w14:paraId="315CD3F9" w14:textId="77777777" w:rsidTr="00C5230B">
        <w:trPr>
          <w:trHeight w:val="336"/>
          <w:jc w:val="center"/>
        </w:trPr>
        <w:tc>
          <w:tcPr>
            <w:tcW w:w="66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12DF85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815E12F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6CA92F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A33323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ED8F00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9398D7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D5B3F88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A11810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25033A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F9AF52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C7C22A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70BC3F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F28172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</w:tr>
      <w:tr w:rsidR="00C5230B" w:rsidRPr="00C5230B" w14:paraId="6A599757" w14:textId="77777777" w:rsidTr="00C5230B">
        <w:trPr>
          <w:trHeight w:val="492"/>
          <w:jc w:val="center"/>
        </w:trPr>
        <w:tc>
          <w:tcPr>
            <w:tcW w:w="66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13CBDF7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2. Total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25083A6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D745C2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729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9BDDC6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776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97B48C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707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2F61A80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74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6390D1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15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B7867A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749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AEED62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79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D59435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45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A3734C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710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8AED60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788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C12949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</w:t>
            </w:r>
          </w:p>
        </w:tc>
      </w:tr>
      <w:tr w:rsidR="00C5230B" w:rsidRPr="00C5230B" w14:paraId="6C684D9D" w14:textId="77777777" w:rsidTr="00C5230B">
        <w:trPr>
          <w:trHeight w:val="552"/>
          <w:jc w:val="center"/>
        </w:trPr>
        <w:tc>
          <w:tcPr>
            <w:tcW w:w="66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0FE78C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F32AD1E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Sig. (1-tailed)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2827C5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8AA287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8A1FE3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F61145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4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E015AB0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1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00C483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7FC6BB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4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F7D869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96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36243C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1907CF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34D6D56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 </w:t>
            </w:r>
          </w:p>
        </w:tc>
      </w:tr>
      <w:tr w:rsidR="00C5230B" w:rsidRPr="00C5230B" w14:paraId="2E2E1F28" w14:textId="77777777" w:rsidTr="00C5230B">
        <w:trPr>
          <w:trHeight w:val="552"/>
          <w:jc w:val="center"/>
        </w:trPr>
        <w:tc>
          <w:tcPr>
            <w:tcW w:w="66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7663E9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0E3E6CA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19CB0A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8F41FB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E3240F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EB202E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3E382F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FE5B1C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FA1AB6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DF9447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4851AA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71D9D9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BF33AB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</w:tr>
      <w:tr w:rsidR="00C5230B" w:rsidRPr="00C5230B" w14:paraId="2D0B9DF6" w14:textId="77777777" w:rsidTr="00C5230B">
        <w:trPr>
          <w:trHeight w:val="336"/>
          <w:jc w:val="center"/>
        </w:trPr>
        <w:tc>
          <w:tcPr>
            <w:tcW w:w="9072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A6E1AEC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**. Correlation is significant at the 0.01 level (1-tailed).</w:t>
            </w:r>
          </w:p>
        </w:tc>
      </w:tr>
      <w:tr w:rsidR="00C5230B" w:rsidRPr="00C5230B" w14:paraId="6F391B3D" w14:textId="77777777" w:rsidTr="00C5230B">
        <w:trPr>
          <w:trHeight w:val="324"/>
          <w:jc w:val="center"/>
        </w:trPr>
        <w:tc>
          <w:tcPr>
            <w:tcW w:w="9072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B7B21F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*. Correlation is significant at the 0.05 level (1-tailed).</w:t>
            </w:r>
          </w:p>
        </w:tc>
      </w:tr>
    </w:tbl>
    <w:p w14:paraId="2E8CF348" w14:textId="121C603D" w:rsidR="00C5230B" w:rsidRDefault="00C5230B" w:rsidP="00747031">
      <w:pPr>
        <w:pStyle w:val="ListParagraph"/>
        <w:spacing w:line="480" w:lineRule="auto"/>
        <w:ind w:left="786"/>
        <w:jc w:val="both"/>
        <w:rPr>
          <w:rFonts w:ascii="Times New Roman" w:hAnsi="Times New Roman" w:cs="Times New Roman"/>
          <w:b/>
          <w:bCs/>
          <w:sz w:val="24"/>
        </w:rPr>
      </w:pPr>
    </w:p>
    <w:p w14:paraId="65A4B05E" w14:textId="77777777" w:rsidR="00C5230B" w:rsidRDefault="00C5230B">
      <w:pPr>
        <w:spacing w:after="160" w:line="259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br w:type="page"/>
      </w:r>
    </w:p>
    <w:tbl>
      <w:tblPr>
        <w:tblW w:w="7938" w:type="dxa"/>
        <w:tblLook w:val="04A0" w:firstRow="1" w:lastRow="0" w:firstColumn="1" w:lastColumn="0" w:noHBand="0" w:noVBand="1"/>
      </w:tblPr>
      <w:tblGrid>
        <w:gridCol w:w="771"/>
        <w:gridCol w:w="1036"/>
        <w:gridCol w:w="651"/>
        <w:gridCol w:w="651"/>
        <w:gridCol w:w="651"/>
        <w:gridCol w:w="651"/>
        <w:gridCol w:w="651"/>
        <w:gridCol w:w="651"/>
        <w:gridCol w:w="651"/>
        <w:gridCol w:w="651"/>
        <w:gridCol w:w="923"/>
      </w:tblGrid>
      <w:tr w:rsidR="00C5230B" w:rsidRPr="00C5230B" w14:paraId="3EB2D5C1" w14:textId="77777777" w:rsidTr="00C5230B">
        <w:trPr>
          <w:trHeight w:val="312"/>
        </w:trPr>
        <w:tc>
          <w:tcPr>
            <w:tcW w:w="7938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D8ED5B" w14:textId="45C5F0EC" w:rsidR="00C5230B" w:rsidRPr="00C5230B" w:rsidRDefault="00C5230B" w:rsidP="00C523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  <w:lastRenderedPageBreak/>
              <w:t xml:space="preserve">Hasil Uji </w:t>
            </w:r>
            <w:proofErr w:type="spellStart"/>
            <w:r w:rsidRPr="00C5230B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  <w:t>Validitas</w:t>
            </w:r>
            <w:proofErr w:type="spellEnd"/>
            <w:r w:rsidRPr="00C5230B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  <w:t xml:space="preserve"> </w:t>
            </w:r>
            <w:proofErr w:type="spellStart"/>
            <w:r w:rsidRPr="00C5230B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  <w:t>Variabel</w:t>
            </w:r>
            <w:proofErr w:type="spellEnd"/>
            <w:r w:rsidRPr="00C5230B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  <w:t xml:space="preserve"> Harga</w:t>
            </w:r>
          </w:p>
          <w:p w14:paraId="6A1B91BC" w14:textId="67D10C7C" w:rsidR="00C5230B" w:rsidRPr="00C5230B" w:rsidRDefault="00C5230B" w:rsidP="00C523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  <w:t>Correlations</w:t>
            </w:r>
          </w:p>
        </w:tc>
      </w:tr>
      <w:tr w:rsidR="00C5230B" w:rsidRPr="00C5230B" w14:paraId="57F746C9" w14:textId="77777777" w:rsidTr="00C5230B">
        <w:trPr>
          <w:trHeight w:val="480"/>
        </w:trPr>
        <w:tc>
          <w:tcPr>
            <w:tcW w:w="180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DBF1BA3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 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79423D7" w14:textId="77777777" w:rsidR="00C5230B" w:rsidRPr="00C5230B" w:rsidRDefault="00C5230B" w:rsidP="00C523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3.1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92FD109" w14:textId="77777777" w:rsidR="00C5230B" w:rsidRPr="00C5230B" w:rsidRDefault="00C5230B" w:rsidP="00C523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3.2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A732F9E" w14:textId="77777777" w:rsidR="00C5230B" w:rsidRPr="00C5230B" w:rsidRDefault="00C5230B" w:rsidP="00C523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3.3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FF6A912" w14:textId="77777777" w:rsidR="00C5230B" w:rsidRPr="00C5230B" w:rsidRDefault="00C5230B" w:rsidP="00C523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3.4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4C10E3A" w14:textId="77777777" w:rsidR="00C5230B" w:rsidRPr="00C5230B" w:rsidRDefault="00C5230B" w:rsidP="00C523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3.5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D4B961F" w14:textId="77777777" w:rsidR="00C5230B" w:rsidRPr="00C5230B" w:rsidRDefault="00C5230B" w:rsidP="00C523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3.6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7CAEEF0" w14:textId="77777777" w:rsidR="00C5230B" w:rsidRPr="00C5230B" w:rsidRDefault="00C5230B" w:rsidP="00C523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3.7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F3D588F" w14:textId="77777777" w:rsidR="00C5230B" w:rsidRPr="00C5230B" w:rsidRDefault="00C5230B" w:rsidP="00C523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3.8</w:t>
            </w:r>
          </w:p>
        </w:tc>
        <w:tc>
          <w:tcPr>
            <w:tcW w:w="92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F7B4AF4" w14:textId="77777777" w:rsidR="00C5230B" w:rsidRPr="00C5230B" w:rsidRDefault="00C5230B" w:rsidP="00C5230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. Total</w:t>
            </w:r>
          </w:p>
        </w:tc>
      </w:tr>
      <w:tr w:rsidR="00C5230B" w:rsidRPr="00C5230B" w14:paraId="753B294A" w14:textId="77777777" w:rsidTr="00C5230B">
        <w:trPr>
          <w:trHeight w:val="480"/>
        </w:trPr>
        <w:tc>
          <w:tcPr>
            <w:tcW w:w="77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463662F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3.1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453F8C2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7B0298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1F4C12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31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B639FD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87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6DB6484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515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AC1258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30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486D26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75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90009A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74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73FDD1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91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DD2E04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728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C5230B" w:rsidRPr="00C5230B" w14:paraId="166F4B03" w14:textId="77777777" w:rsidTr="00C5230B">
        <w:trPr>
          <w:trHeight w:val="480"/>
        </w:trPr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ABF3EA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4B957E9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Sig. (1-tailed)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56E61E1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 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ADE594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37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4D4DBB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17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ABFF82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2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7612BD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9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B9C7E2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2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36003F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7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B42DE1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16</w:t>
            </w:r>
          </w:p>
        </w:tc>
        <w:tc>
          <w:tcPr>
            <w:tcW w:w="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50E509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</w:tr>
      <w:tr w:rsidR="00C5230B" w:rsidRPr="00C5230B" w14:paraId="5590C9F8" w14:textId="77777777" w:rsidTr="00C5230B">
        <w:trPr>
          <w:trHeight w:val="480"/>
        </w:trPr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9D632B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EF2417D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C71C38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9278F2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36A545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6F1B3D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74BE76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BBA3C3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864315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C87543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477643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</w:tr>
      <w:tr w:rsidR="00C5230B" w:rsidRPr="00C5230B" w14:paraId="38C426F8" w14:textId="77777777" w:rsidTr="00C5230B">
        <w:trPr>
          <w:trHeight w:val="480"/>
        </w:trPr>
        <w:tc>
          <w:tcPr>
            <w:tcW w:w="77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EA122EF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3.2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6C5FD9E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9F8B97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31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BAD6A1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C8AFDC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-0,062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0F6ECD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57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1A8D41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35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A9EE33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07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23F079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38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CD128B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65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4D4E5E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55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C5230B" w:rsidRPr="00C5230B" w14:paraId="7500DEDF" w14:textId="77777777" w:rsidTr="00C5230B">
        <w:trPr>
          <w:trHeight w:val="480"/>
        </w:trPr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17C21F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27F0AC9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Sig. (1-tailed)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ECD8D98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37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EBDF27C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 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0C5909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373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C08DE1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383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0FC1E3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06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8DF070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5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4DE3C2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02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2778F8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24</w:t>
            </w:r>
          </w:p>
        </w:tc>
        <w:tc>
          <w:tcPr>
            <w:tcW w:w="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58A6B9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6</w:t>
            </w:r>
          </w:p>
        </w:tc>
      </w:tr>
      <w:tr w:rsidR="00C5230B" w:rsidRPr="00C5230B" w14:paraId="4CFC1756" w14:textId="77777777" w:rsidTr="00C5230B">
        <w:trPr>
          <w:trHeight w:val="480"/>
        </w:trPr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72FEC8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FA51C8A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44CAD2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25E1AE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4FD91B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48B540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5E4D49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C7DF16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C6023E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50E7A7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D3D76D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</w:tr>
      <w:tr w:rsidR="00C5230B" w:rsidRPr="00C5230B" w14:paraId="15C9D4A8" w14:textId="77777777" w:rsidTr="00C5230B">
        <w:trPr>
          <w:trHeight w:val="480"/>
        </w:trPr>
        <w:tc>
          <w:tcPr>
            <w:tcW w:w="77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E18148E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3.3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CD99560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448593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87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C5426D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-0,062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922A42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56C1DF0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540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C552AF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84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01DCE4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39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83DE16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24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EBC1DF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40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792D3F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573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C5230B" w:rsidRPr="00C5230B" w14:paraId="78C62FB3" w14:textId="77777777" w:rsidTr="00C5230B">
        <w:trPr>
          <w:trHeight w:val="480"/>
        </w:trPr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EFF3CA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2688684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Sig. (1-tailed)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FD52CA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17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5DEB3F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373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9169DE4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 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B3EAAC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3EC731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64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6C5C32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32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19C940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4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4A630E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33</w:t>
            </w:r>
          </w:p>
        </w:tc>
        <w:tc>
          <w:tcPr>
            <w:tcW w:w="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C702E1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</w:tr>
      <w:tr w:rsidR="00C5230B" w:rsidRPr="00C5230B" w14:paraId="4D41E7F0" w14:textId="77777777" w:rsidTr="00C5230B">
        <w:trPr>
          <w:trHeight w:val="480"/>
        </w:trPr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20EE8B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86C48E7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3589CE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F46D0A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08043C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971EFA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8C4AF6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24C02B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ED14C0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41EF93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90D4D7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</w:tr>
      <w:tr w:rsidR="00C5230B" w:rsidRPr="00C5230B" w14:paraId="1CDA721F" w14:textId="77777777" w:rsidTr="00C5230B">
        <w:trPr>
          <w:trHeight w:val="480"/>
        </w:trPr>
        <w:tc>
          <w:tcPr>
            <w:tcW w:w="77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46BC5FD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3.4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5977903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0A5CE6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515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9AEA93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57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25EF88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540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762FDFC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B694A0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28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707D24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20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7D9EB3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98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3E23F4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88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F602E8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677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C5230B" w:rsidRPr="00C5230B" w14:paraId="168958AA" w14:textId="77777777" w:rsidTr="00C5230B">
        <w:trPr>
          <w:trHeight w:val="312"/>
        </w:trPr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58E236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3EAE805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Sig. (1-tailed)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D3B658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2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074675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383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26ACFA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6C6CEAF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 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F3DD93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13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882D9D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1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C4AB85F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47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9901AA2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3</w:t>
            </w:r>
          </w:p>
        </w:tc>
        <w:tc>
          <w:tcPr>
            <w:tcW w:w="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85A9817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</w:tr>
      <w:tr w:rsidR="00C5230B" w:rsidRPr="00C5230B" w14:paraId="6F12B444" w14:textId="77777777" w:rsidTr="00C5230B">
        <w:trPr>
          <w:trHeight w:val="360"/>
        </w:trPr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1B2EFA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3E5EFA8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27DAC6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009022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A636A6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8B7763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6FFF2F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9D8F54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9080E0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ACF8C6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D0B73E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</w:tr>
      <w:tr w:rsidR="00C5230B" w:rsidRPr="00C5230B" w14:paraId="61AA0397" w14:textId="77777777" w:rsidTr="00C5230B">
        <w:trPr>
          <w:trHeight w:val="492"/>
        </w:trPr>
        <w:tc>
          <w:tcPr>
            <w:tcW w:w="77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B9A8087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3.5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1417D35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6D1CA4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30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F096DE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35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D8B3F1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84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7BF09A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28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5CA2BCB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FF0182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635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E9AE3F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11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CE6E71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695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6FD0CC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749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C5230B" w:rsidRPr="00C5230B" w14:paraId="132D243C" w14:textId="77777777" w:rsidTr="00C5230B">
        <w:trPr>
          <w:trHeight w:val="312"/>
        </w:trPr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589DC2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CA8F684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Sig. (1-tailed)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05F407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9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6F94B9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06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A9516D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64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A5A2BB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13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E60BB80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 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05CFA2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FB1AD1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12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40C122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  <w:tc>
          <w:tcPr>
            <w:tcW w:w="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3E0AB3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</w:tr>
      <w:tr w:rsidR="00C5230B" w:rsidRPr="00C5230B" w14:paraId="29362CE7" w14:textId="77777777" w:rsidTr="00C5230B">
        <w:trPr>
          <w:trHeight w:val="552"/>
        </w:trPr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D3D5E8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AC20364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08F290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4E52FB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D24AC3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8B040A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26CE60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EC7EB13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922C91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C48966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D7D5EA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</w:tr>
      <w:tr w:rsidR="00C5230B" w:rsidRPr="00C5230B" w14:paraId="256232CD" w14:textId="77777777" w:rsidTr="00C5230B">
        <w:trPr>
          <w:trHeight w:val="552"/>
        </w:trPr>
        <w:tc>
          <w:tcPr>
            <w:tcW w:w="77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E656AEB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3.6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3C37A69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3BDB18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75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511677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07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D798B1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39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098064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20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8F37BE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635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5A75CE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660407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B5501E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630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CF64FD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711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C5230B" w:rsidRPr="00C5230B" w14:paraId="6EA52807" w14:textId="77777777" w:rsidTr="00C5230B">
        <w:trPr>
          <w:trHeight w:val="492"/>
        </w:trPr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43A3BC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4ED4528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Sig. (1-tailed)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82CB8C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2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C7A6A8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5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514AFA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32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B651C1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1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6B398C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18B8103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 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E0F8B4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1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B1D619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  <w:tc>
          <w:tcPr>
            <w:tcW w:w="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6F6C94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</w:tr>
      <w:tr w:rsidR="00C5230B" w:rsidRPr="00C5230B" w14:paraId="45610EAD" w14:textId="77777777" w:rsidTr="00C5230B">
        <w:trPr>
          <w:trHeight w:val="552"/>
        </w:trPr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FD9292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AECD8F6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B4C1AC0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AB193C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F3D255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D90849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1F804F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8A1B7C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4D3425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8D64FF2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C5F553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</w:tr>
      <w:tr w:rsidR="00C5230B" w:rsidRPr="00C5230B" w14:paraId="649E9042" w14:textId="77777777" w:rsidTr="00C5230B">
        <w:trPr>
          <w:trHeight w:val="552"/>
        </w:trPr>
        <w:tc>
          <w:tcPr>
            <w:tcW w:w="77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77CCC0E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3.7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9AD05C9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C3BB8D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74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8FEC74C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38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30757E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24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18362B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98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E2EFD3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11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177A8B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C5214D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F9B7C17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02</w:t>
            </w:r>
          </w:p>
        </w:tc>
        <w:tc>
          <w:tcPr>
            <w:tcW w:w="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F42E3C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526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C5230B" w:rsidRPr="00C5230B" w14:paraId="2AC264F3" w14:textId="77777777" w:rsidTr="00C5230B">
        <w:trPr>
          <w:trHeight w:val="552"/>
        </w:trPr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11135D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4209307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Sig. (1-tailed)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B54EE2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7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9FF7B0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02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EDEEA3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4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E89E09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47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03894D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12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B72B23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1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1FEA139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 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7BFACC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43</w:t>
            </w:r>
          </w:p>
        </w:tc>
        <w:tc>
          <w:tcPr>
            <w:tcW w:w="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513DF3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1</w:t>
            </w:r>
          </w:p>
        </w:tc>
      </w:tr>
      <w:tr w:rsidR="00C5230B" w:rsidRPr="00C5230B" w14:paraId="5CCDC1E3" w14:textId="77777777" w:rsidTr="0002205A">
        <w:trPr>
          <w:trHeight w:val="552"/>
        </w:trPr>
        <w:tc>
          <w:tcPr>
            <w:tcW w:w="771" w:type="dxa"/>
            <w:vMerge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A797AA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E724958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174A717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33AC30B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5964D9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7EB4C4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E9BE89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3F6702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5F9E61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4BC362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C935FC5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</w:tr>
      <w:tr w:rsidR="00C5230B" w:rsidRPr="00C5230B" w14:paraId="189679A0" w14:textId="77777777" w:rsidTr="00C5230B">
        <w:trPr>
          <w:trHeight w:val="552"/>
        </w:trPr>
        <w:tc>
          <w:tcPr>
            <w:tcW w:w="77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C93F994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3.8</w:t>
            </w: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3DA93FC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6BEFA1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91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ED4DF76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65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8D81E5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340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ABCE15E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88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B1EAF50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695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385394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630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EAFB22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202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B0FAD5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937FB1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792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</w:tr>
      <w:tr w:rsidR="00C5230B" w:rsidRPr="00C5230B" w14:paraId="0E630671" w14:textId="77777777" w:rsidTr="0002205A">
        <w:trPr>
          <w:trHeight w:val="492"/>
        </w:trPr>
        <w:tc>
          <w:tcPr>
            <w:tcW w:w="77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C4BE2C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9C09007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Sig. (1-tailed)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62218E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16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AE033A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24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BE9C38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33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7BC326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3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FA421F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C79DBE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FB4CE0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143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7C118D2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 </w:t>
            </w:r>
          </w:p>
        </w:tc>
        <w:tc>
          <w:tcPr>
            <w:tcW w:w="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E21C43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</w:tr>
      <w:tr w:rsidR="00C5230B" w:rsidRPr="00C5230B" w14:paraId="2B5E614E" w14:textId="77777777" w:rsidTr="0002205A">
        <w:trPr>
          <w:trHeight w:val="492"/>
        </w:trPr>
        <w:tc>
          <w:tcPr>
            <w:tcW w:w="77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FAD733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D1E7135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E9C223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C9A848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849BDC1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0168A9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118E32C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D00FA2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F4B568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0E044C6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92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BB52A6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</w:tr>
      <w:tr w:rsidR="00C5230B" w:rsidRPr="00C5230B" w14:paraId="7183BC14" w14:textId="77777777" w:rsidTr="00C5230B">
        <w:trPr>
          <w:trHeight w:val="552"/>
        </w:trPr>
        <w:tc>
          <w:tcPr>
            <w:tcW w:w="77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EC7AD40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proofErr w:type="spellStart"/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X.Total</w:t>
            </w:r>
            <w:proofErr w:type="spellEnd"/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D4E47C5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Pearson Correlatio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240A0A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728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A1E153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455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4DEFC4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573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5F3F809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677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7F5633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749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1AAFB5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711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D369AD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526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89F129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.792</w:t>
            </w: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val="en-ID" w:eastAsia="en-ID"/>
              </w:rPr>
              <w:t>**</w:t>
            </w:r>
          </w:p>
        </w:tc>
        <w:tc>
          <w:tcPr>
            <w:tcW w:w="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F5672B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1</w:t>
            </w:r>
          </w:p>
        </w:tc>
      </w:tr>
      <w:tr w:rsidR="00C5230B" w:rsidRPr="00C5230B" w14:paraId="14290EE3" w14:textId="77777777" w:rsidTr="00C5230B">
        <w:trPr>
          <w:trHeight w:val="552"/>
        </w:trPr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D334D6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29EF365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Sig. (1-tailed)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EC5AFB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6B4199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6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C0726E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F2DCB9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0A7B3A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B2627A0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CB10E0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1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531C7F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0,000</w:t>
            </w:r>
          </w:p>
        </w:tc>
        <w:tc>
          <w:tcPr>
            <w:tcW w:w="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D78F3AD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 </w:t>
            </w:r>
          </w:p>
        </w:tc>
      </w:tr>
      <w:tr w:rsidR="00C5230B" w:rsidRPr="00C5230B" w14:paraId="6930EDD0" w14:textId="77777777" w:rsidTr="00C5230B">
        <w:trPr>
          <w:trHeight w:val="336"/>
        </w:trPr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2CE88B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</w:p>
        </w:tc>
        <w:tc>
          <w:tcPr>
            <w:tcW w:w="10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3E1DA51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N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810349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67C14B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6F0F72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B060E8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5826B9C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7673CE0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974B39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6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2D881E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  <w:tc>
          <w:tcPr>
            <w:tcW w:w="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6CBF2DD" w14:textId="77777777" w:rsidR="00C5230B" w:rsidRPr="00C5230B" w:rsidRDefault="00C5230B" w:rsidP="00C5230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30</w:t>
            </w:r>
          </w:p>
        </w:tc>
      </w:tr>
      <w:tr w:rsidR="00C5230B" w:rsidRPr="00C5230B" w14:paraId="0CF03EF2" w14:textId="77777777" w:rsidTr="00C5230B">
        <w:trPr>
          <w:trHeight w:val="324"/>
        </w:trPr>
        <w:tc>
          <w:tcPr>
            <w:tcW w:w="7938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5202320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*. Correlation is significant at the 0.05 level (1-tailed).</w:t>
            </w:r>
          </w:p>
        </w:tc>
      </w:tr>
      <w:tr w:rsidR="00C5230B" w:rsidRPr="00C5230B" w14:paraId="0A3B0864" w14:textId="77777777" w:rsidTr="00C5230B">
        <w:trPr>
          <w:trHeight w:val="336"/>
        </w:trPr>
        <w:tc>
          <w:tcPr>
            <w:tcW w:w="7938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AB85DB" w14:textId="77777777" w:rsidR="00C5230B" w:rsidRPr="00C5230B" w:rsidRDefault="00C5230B" w:rsidP="00C5230B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</w:pPr>
            <w:r w:rsidRPr="00C5230B">
              <w:rPr>
                <w:rFonts w:ascii="Times New Roman" w:eastAsia="Times New Roman" w:hAnsi="Times New Roman" w:cs="Times New Roman"/>
                <w:sz w:val="18"/>
                <w:szCs w:val="18"/>
                <w:lang w:val="en-ID" w:eastAsia="en-ID"/>
              </w:rPr>
              <w:t>**. Correlation is significant at the 0.01 level (1-tailed).</w:t>
            </w:r>
          </w:p>
        </w:tc>
      </w:tr>
    </w:tbl>
    <w:p w14:paraId="585EA721" w14:textId="77777777" w:rsidR="00B07092" w:rsidRDefault="00B07092" w:rsidP="00B07092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ID"/>
        </w:rPr>
      </w:pPr>
    </w:p>
    <w:p w14:paraId="6BF8FA6D" w14:textId="7E1074D2" w:rsidR="00B07092" w:rsidRDefault="00B07092" w:rsidP="00B07092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ID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ID"/>
        </w:rPr>
        <w:t xml:space="preserve">Hasil Uji Reliabilitas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ID"/>
        </w:rPr>
        <w:t>Variabel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ID"/>
        </w:rPr>
        <w:t xml:space="preserve"> Keputusan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ID"/>
        </w:rPr>
        <w:t>Pembeli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ID"/>
        </w:rPr>
        <w:t>Ulang</w:t>
      </w:r>
      <w:proofErr w:type="spellEnd"/>
    </w:p>
    <w:p w14:paraId="52A8C51C" w14:textId="77777777" w:rsidR="00B07092" w:rsidRPr="00B07092" w:rsidRDefault="00B07092" w:rsidP="00B07092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ID"/>
        </w:rPr>
      </w:pPr>
    </w:p>
    <w:tbl>
      <w:tblPr>
        <w:tblW w:w="270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B07092" w:rsidRPr="00B07092" w14:paraId="6A4C4E91" w14:textId="77777777" w:rsidTr="00B07092">
        <w:trPr>
          <w:cantSplit/>
          <w:jc w:val="center"/>
        </w:trPr>
        <w:tc>
          <w:tcPr>
            <w:tcW w:w="2704" w:type="dxa"/>
            <w:gridSpan w:val="2"/>
            <w:shd w:val="clear" w:color="auto" w:fill="FFFFFF"/>
            <w:vAlign w:val="center"/>
          </w:tcPr>
          <w:p w14:paraId="49AC191D" w14:textId="77777777" w:rsidR="00B07092" w:rsidRPr="00B07092" w:rsidRDefault="00B07092" w:rsidP="00B0709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lang w:val="en-ID"/>
              </w:rPr>
            </w:pPr>
            <w:r w:rsidRPr="00B07092">
              <w:rPr>
                <w:rFonts w:ascii="Arial" w:hAnsi="Arial" w:cs="Arial"/>
                <w:b/>
                <w:bCs/>
                <w:lang w:val="en-ID"/>
              </w:rPr>
              <w:t>Reliability Statistics</w:t>
            </w:r>
          </w:p>
        </w:tc>
      </w:tr>
      <w:tr w:rsidR="00B07092" w:rsidRPr="00B07092" w14:paraId="122BB3F2" w14:textId="77777777" w:rsidTr="00B07092">
        <w:trPr>
          <w:cantSplit/>
          <w:jc w:val="center"/>
        </w:trPr>
        <w:tc>
          <w:tcPr>
            <w:tcW w:w="1518" w:type="dxa"/>
            <w:shd w:val="clear" w:color="auto" w:fill="FFFFFF"/>
            <w:vAlign w:val="bottom"/>
          </w:tcPr>
          <w:p w14:paraId="0C6EF323" w14:textId="77777777" w:rsidR="00B07092" w:rsidRPr="00B07092" w:rsidRDefault="00B07092" w:rsidP="00B0709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  <w:lang w:val="en-ID"/>
              </w:rPr>
            </w:pPr>
            <w:r w:rsidRPr="00B07092">
              <w:rPr>
                <w:rFonts w:ascii="Arial" w:hAnsi="Arial" w:cs="Arial"/>
                <w:sz w:val="18"/>
                <w:szCs w:val="18"/>
                <w:lang w:val="en-ID"/>
              </w:rPr>
              <w:t>Cronbach's Alpha</w:t>
            </w:r>
          </w:p>
        </w:tc>
        <w:tc>
          <w:tcPr>
            <w:tcW w:w="1186" w:type="dxa"/>
            <w:shd w:val="clear" w:color="auto" w:fill="FFFFFF"/>
            <w:vAlign w:val="bottom"/>
          </w:tcPr>
          <w:p w14:paraId="17722CC1" w14:textId="77777777" w:rsidR="00B07092" w:rsidRPr="00B07092" w:rsidRDefault="00B07092" w:rsidP="00B0709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  <w:lang w:val="en-ID"/>
              </w:rPr>
            </w:pPr>
            <w:r w:rsidRPr="00B07092">
              <w:rPr>
                <w:rFonts w:ascii="Arial" w:hAnsi="Arial" w:cs="Arial"/>
                <w:sz w:val="18"/>
                <w:szCs w:val="18"/>
                <w:lang w:val="en-ID"/>
              </w:rPr>
              <w:t>N of Items</w:t>
            </w:r>
          </w:p>
        </w:tc>
      </w:tr>
      <w:tr w:rsidR="00B07092" w:rsidRPr="00B07092" w14:paraId="43EC0F73" w14:textId="77777777" w:rsidTr="00B07092">
        <w:trPr>
          <w:cantSplit/>
          <w:jc w:val="center"/>
        </w:trPr>
        <w:tc>
          <w:tcPr>
            <w:tcW w:w="1518" w:type="dxa"/>
            <w:shd w:val="clear" w:color="auto" w:fill="FFFFFF"/>
          </w:tcPr>
          <w:p w14:paraId="31A2F77F" w14:textId="77777777" w:rsidR="00B07092" w:rsidRPr="00B07092" w:rsidRDefault="00B07092" w:rsidP="00B0709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  <w:lang w:val="en-ID"/>
              </w:rPr>
            </w:pPr>
            <w:r w:rsidRPr="00B07092">
              <w:rPr>
                <w:rFonts w:ascii="Arial" w:hAnsi="Arial" w:cs="Arial"/>
                <w:sz w:val="18"/>
                <w:szCs w:val="18"/>
                <w:lang w:val="en-ID"/>
              </w:rPr>
              <w:t>.695</w:t>
            </w:r>
          </w:p>
        </w:tc>
        <w:tc>
          <w:tcPr>
            <w:tcW w:w="1186" w:type="dxa"/>
            <w:shd w:val="clear" w:color="auto" w:fill="FFFFFF"/>
          </w:tcPr>
          <w:p w14:paraId="53FD9FE6" w14:textId="77777777" w:rsidR="00B07092" w:rsidRPr="00B07092" w:rsidRDefault="00B07092" w:rsidP="00B0709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  <w:lang w:val="en-ID"/>
              </w:rPr>
            </w:pPr>
            <w:r w:rsidRPr="00B07092">
              <w:rPr>
                <w:rFonts w:ascii="Arial" w:hAnsi="Arial" w:cs="Arial"/>
                <w:sz w:val="18"/>
                <w:szCs w:val="18"/>
                <w:lang w:val="en-ID"/>
              </w:rPr>
              <w:t>11</w:t>
            </w:r>
          </w:p>
        </w:tc>
      </w:tr>
    </w:tbl>
    <w:p w14:paraId="521980E6" w14:textId="77777777" w:rsidR="00B07092" w:rsidRPr="00B07092" w:rsidRDefault="00B07092" w:rsidP="00B07092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ID"/>
        </w:rPr>
      </w:pPr>
    </w:p>
    <w:p w14:paraId="7F3CCDBC" w14:textId="4315CAAD" w:rsidR="00B07092" w:rsidRDefault="00B07092" w:rsidP="00B07092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i/>
          <w:iCs/>
          <w:sz w:val="24"/>
          <w:szCs w:val="24"/>
          <w:lang w:val="en-ID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ID"/>
        </w:rPr>
        <w:t xml:space="preserve">Hasil Uji Reliabilitas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ID"/>
        </w:rPr>
        <w:t>Variabel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ID"/>
        </w:rPr>
        <w:t xml:space="preserve"> </w:t>
      </w:r>
      <w:r>
        <w:rPr>
          <w:rFonts w:ascii="Times New Roman" w:hAnsi="Times New Roman" w:cs="Times New Roman"/>
          <w:b/>
          <w:bCs/>
          <w:i/>
          <w:iCs/>
          <w:sz w:val="24"/>
          <w:szCs w:val="24"/>
          <w:lang w:val="en-ID"/>
        </w:rPr>
        <w:t>Personal Selling</w:t>
      </w:r>
    </w:p>
    <w:p w14:paraId="32D8E55D" w14:textId="77777777" w:rsidR="00B07092" w:rsidRPr="00B07092" w:rsidRDefault="00B07092" w:rsidP="00B07092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i/>
          <w:iCs/>
          <w:sz w:val="24"/>
          <w:szCs w:val="24"/>
          <w:lang w:val="en-ID"/>
        </w:rPr>
      </w:pPr>
    </w:p>
    <w:tbl>
      <w:tblPr>
        <w:tblW w:w="270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B07092" w:rsidRPr="00B07092" w14:paraId="51823EF4" w14:textId="77777777" w:rsidTr="00B07092">
        <w:trPr>
          <w:cantSplit/>
          <w:jc w:val="center"/>
        </w:trPr>
        <w:tc>
          <w:tcPr>
            <w:tcW w:w="2704" w:type="dxa"/>
            <w:gridSpan w:val="2"/>
            <w:shd w:val="clear" w:color="auto" w:fill="FFFFFF"/>
            <w:vAlign w:val="center"/>
          </w:tcPr>
          <w:p w14:paraId="5AAD9D8E" w14:textId="77777777" w:rsidR="00B07092" w:rsidRPr="00B07092" w:rsidRDefault="00B07092" w:rsidP="00B0709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lang w:val="en-ID"/>
              </w:rPr>
            </w:pPr>
            <w:r w:rsidRPr="00B07092">
              <w:rPr>
                <w:rFonts w:ascii="Arial" w:hAnsi="Arial" w:cs="Arial"/>
                <w:b/>
                <w:bCs/>
                <w:lang w:val="en-ID"/>
              </w:rPr>
              <w:t>Reliability Statistics</w:t>
            </w:r>
          </w:p>
        </w:tc>
      </w:tr>
      <w:tr w:rsidR="00B07092" w:rsidRPr="00B07092" w14:paraId="3A620F4A" w14:textId="77777777" w:rsidTr="00B07092">
        <w:trPr>
          <w:cantSplit/>
          <w:jc w:val="center"/>
        </w:trPr>
        <w:tc>
          <w:tcPr>
            <w:tcW w:w="1518" w:type="dxa"/>
            <w:shd w:val="clear" w:color="auto" w:fill="FFFFFF"/>
            <w:vAlign w:val="bottom"/>
          </w:tcPr>
          <w:p w14:paraId="0CB605D6" w14:textId="77777777" w:rsidR="00B07092" w:rsidRPr="00B07092" w:rsidRDefault="00B07092" w:rsidP="00B0709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  <w:lang w:val="en-ID"/>
              </w:rPr>
            </w:pPr>
            <w:r w:rsidRPr="00B07092">
              <w:rPr>
                <w:rFonts w:ascii="Arial" w:hAnsi="Arial" w:cs="Arial"/>
                <w:sz w:val="18"/>
                <w:szCs w:val="18"/>
                <w:lang w:val="en-ID"/>
              </w:rPr>
              <w:t>Cronbach's Alpha</w:t>
            </w:r>
          </w:p>
        </w:tc>
        <w:tc>
          <w:tcPr>
            <w:tcW w:w="1186" w:type="dxa"/>
            <w:shd w:val="clear" w:color="auto" w:fill="FFFFFF"/>
            <w:vAlign w:val="bottom"/>
          </w:tcPr>
          <w:p w14:paraId="3E0AAB7F" w14:textId="77777777" w:rsidR="00B07092" w:rsidRPr="00B07092" w:rsidRDefault="00B07092" w:rsidP="00B0709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  <w:lang w:val="en-ID"/>
              </w:rPr>
            </w:pPr>
            <w:r w:rsidRPr="00B07092">
              <w:rPr>
                <w:rFonts w:ascii="Arial" w:hAnsi="Arial" w:cs="Arial"/>
                <w:sz w:val="18"/>
                <w:szCs w:val="18"/>
                <w:lang w:val="en-ID"/>
              </w:rPr>
              <w:t>N of Items</w:t>
            </w:r>
          </w:p>
        </w:tc>
      </w:tr>
      <w:tr w:rsidR="00B07092" w:rsidRPr="00B07092" w14:paraId="06D86737" w14:textId="77777777" w:rsidTr="00B07092">
        <w:trPr>
          <w:cantSplit/>
          <w:jc w:val="center"/>
        </w:trPr>
        <w:tc>
          <w:tcPr>
            <w:tcW w:w="1518" w:type="dxa"/>
            <w:shd w:val="clear" w:color="auto" w:fill="FFFFFF"/>
          </w:tcPr>
          <w:p w14:paraId="5EF14FCA" w14:textId="77777777" w:rsidR="00B07092" w:rsidRPr="00B07092" w:rsidRDefault="00B07092" w:rsidP="00B0709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  <w:lang w:val="en-ID"/>
              </w:rPr>
            </w:pPr>
            <w:r w:rsidRPr="00B07092">
              <w:rPr>
                <w:rFonts w:ascii="Arial" w:hAnsi="Arial" w:cs="Arial"/>
                <w:sz w:val="18"/>
                <w:szCs w:val="18"/>
                <w:lang w:val="en-ID"/>
              </w:rPr>
              <w:t>.740</w:t>
            </w:r>
          </w:p>
        </w:tc>
        <w:tc>
          <w:tcPr>
            <w:tcW w:w="1186" w:type="dxa"/>
            <w:shd w:val="clear" w:color="auto" w:fill="FFFFFF"/>
          </w:tcPr>
          <w:p w14:paraId="6A8EE447" w14:textId="77777777" w:rsidR="00B07092" w:rsidRPr="00B07092" w:rsidRDefault="00B07092" w:rsidP="00B0709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  <w:lang w:val="en-ID"/>
              </w:rPr>
            </w:pPr>
            <w:r w:rsidRPr="00B07092">
              <w:rPr>
                <w:rFonts w:ascii="Arial" w:hAnsi="Arial" w:cs="Arial"/>
                <w:sz w:val="18"/>
                <w:szCs w:val="18"/>
                <w:lang w:val="en-ID"/>
              </w:rPr>
              <w:t>9</w:t>
            </w:r>
          </w:p>
        </w:tc>
      </w:tr>
    </w:tbl>
    <w:p w14:paraId="36FC6047" w14:textId="77777777" w:rsidR="00B07092" w:rsidRPr="00B07092" w:rsidRDefault="00B07092" w:rsidP="00B07092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ID"/>
        </w:rPr>
      </w:pPr>
    </w:p>
    <w:p w14:paraId="369078D5" w14:textId="30B85D54" w:rsidR="00B07092" w:rsidRDefault="00B07092" w:rsidP="00B07092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i/>
          <w:iCs/>
          <w:sz w:val="24"/>
          <w:szCs w:val="24"/>
          <w:lang w:val="en-ID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ID"/>
        </w:rPr>
        <w:t xml:space="preserve">Hasil Uji Reliabilitas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ID"/>
        </w:rPr>
        <w:t>Variabel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ID"/>
        </w:rPr>
        <w:t xml:space="preserve"> </w:t>
      </w:r>
      <w:r>
        <w:rPr>
          <w:rFonts w:ascii="Times New Roman" w:hAnsi="Times New Roman" w:cs="Times New Roman"/>
          <w:b/>
          <w:bCs/>
          <w:i/>
          <w:iCs/>
          <w:sz w:val="24"/>
          <w:szCs w:val="24"/>
          <w:lang w:val="en-ID"/>
        </w:rPr>
        <w:t>Facebook Marketplace</w:t>
      </w:r>
    </w:p>
    <w:p w14:paraId="7965351C" w14:textId="77777777" w:rsidR="00B07092" w:rsidRPr="00B07092" w:rsidRDefault="00B07092" w:rsidP="00B07092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i/>
          <w:iCs/>
          <w:sz w:val="24"/>
          <w:szCs w:val="24"/>
          <w:lang w:val="en-ID"/>
        </w:rPr>
      </w:pPr>
    </w:p>
    <w:tbl>
      <w:tblPr>
        <w:tblW w:w="270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B07092" w:rsidRPr="00B07092" w14:paraId="2438E613" w14:textId="77777777" w:rsidTr="00B07092">
        <w:trPr>
          <w:cantSplit/>
          <w:jc w:val="center"/>
        </w:trPr>
        <w:tc>
          <w:tcPr>
            <w:tcW w:w="2704" w:type="dxa"/>
            <w:gridSpan w:val="2"/>
            <w:shd w:val="clear" w:color="auto" w:fill="FFFFFF"/>
            <w:vAlign w:val="center"/>
          </w:tcPr>
          <w:p w14:paraId="5F784697" w14:textId="77777777" w:rsidR="00B07092" w:rsidRPr="00B07092" w:rsidRDefault="00B07092" w:rsidP="00B0709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lang w:val="en-ID"/>
              </w:rPr>
            </w:pPr>
            <w:r w:rsidRPr="00B07092">
              <w:rPr>
                <w:rFonts w:ascii="Arial" w:hAnsi="Arial" w:cs="Arial"/>
                <w:b/>
                <w:bCs/>
                <w:lang w:val="en-ID"/>
              </w:rPr>
              <w:t>Reliability Statistics</w:t>
            </w:r>
          </w:p>
        </w:tc>
      </w:tr>
      <w:tr w:rsidR="00B07092" w:rsidRPr="00B07092" w14:paraId="305BDFFB" w14:textId="77777777" w:rsidTr="00B07092">
        <w:trPr>
          <w:cantSplit/>
          <w:jc w:val="center"/>
        </w:trPr>
        <w:tc>
          <w:tcPr>
            <w:tcW w:w="1518" w:type="dxa"/>
            <w:shd w:val="clear" w:color="auto" w:fill="FFFFFF"/>
            <w:vAlign w:val="bottom"/>
          </w:tcPr>
          <w:p w14:paraId="35DF2ADD" w14:textId="77777777" w:rsidR="00B07092" w:rsidRPr="00B07092" w:rsidRDefault="00B07092" w:rsidP="00B0709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  <w:lang w:val="en-ID"/>
              </w:rPr>
            </w:pPr>
            <w:r w:rsidRPr="00B07092">
              <w:rPr>
                <w:rFonts w:ascii="Arial" w:hAnsi="Arial" w:cs="Arial"/>
                <w:sz w:val="18"/>
                <w:szCs w:val="18"/>
                <w:lang w:val="en-ID"/>
              </w:rPr>
              <w:t>Cronbach's Alpha</w:t>
            </w:r>
          </w:p>
        </w:tc>
        <w:tc>
          <w:tcPr>
            <w:tcW w:w="1186" w:type="dxa"/>
            <w:shd w:val="clear" w:color="auto" w:fill="FFFFFF"/>
            <w:vAlign w:val="bottom"/>
          </w:tcPr>
          <w:p w14:paraId="4D7C3075" w14:textId="77777777" w:rsidR="00B07092" w:rsidRPr="00B07092" w:rsidRDefault="00B07092" w:rsidP="00B0709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  <w:lang w:val="en-ID"/>
              </w:rPr>
            </w:pPr>
            <w:r w:rsidRPr="00B07092">
              <w:rPr>
                <w:rFonts w:ascii="Arial" w:hAnsi="Arial" w:cs="Arial"/>
                <w:sz w:val="18"/>
                <w:szCs w:val="18"/>
                <w:lang w:val="en-ID"/>
              </w:rPr>
              <w:t>N of Items</w:t>
            </w:r>
          </w:p>
        </w:tc>
      </w:tr>
      <w:tr w:rsidR="00B07092" w:rsidRPr="00B07092" w14:paraId="5B161C39" w14:textId="77777777" w:rsidTr="00B07092">
        <w:trPr>
          <w:cantSplit/>
          <w:jc w:val="center"/>
        </w:trPr>
        <w:tc>
          <w:tcPr>
            <w:tcW w:w="1518" w:type="dxa"/>
            <w:shd w:val="clear" w:color="auto" w:fill="FFFFFF"/>
          </w:tcPr>
          <w:p w14:paraId="4FAC741A" w14:textId="77777777" w:rsidR="00B07092" w:rsidRPr="00B07092" w:rsidRDefault="00B07092" w:rsidP="00B0709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  <w:lang w:val="en-ID"/>
              </w:rPr>
            </w:pPr>
            <w:r w:rsidRPr="00B07092">
              <w:rPr>
                <w:rFonts w:ascii="Arial" w:hAnsi="Arial" w:cs="Arial"/>
                <w:sz w:val="18"/>
                <w:szCs w:val="18"/>
                <w:lang w:val="en-ID"/>
              </w:rPr>
              <w:t>.753</w:t>
            </w:r>
          </w:p>
        </w:tc>
        <w:tc>
          <w:tcPr>
            <w:tcW w:w="1186" w:type="dxa"/>
            <w:shd w:val="clear" w:color="auto" w:fill="FFFFFF"/>
          </w:tcPr>
          <w:p w14:paraId="25EEF412" w14:textId="77777777" w:rsidR="00B07092" w:rsidRPr="00B07092" w:rsidRDefault="00B07092" w:rsidP="00B0709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  <w:lang w:val="en-ID"/>
              </w:rPr>
            </w:pPr>
            <w:r w:rsidRPr="00B07092">
              <w:rPr>
                <w:rFonts w:ascii="Arial" w:hAnsi="Arial" w:cs="Arial"/>
                <w:sz w:val="18"/>
                <w:szCs w:val="18"/>
                <w:lang w:val="en-ID"/>
              </w:rPr>
              <w:t>11</w:t>
            </w:r>
          </w:p>
        </w:tc>
      </w:tr>
    </w:tbl>
    <w:p w14:paraId="7A458DB2" w14:textId="77777777" w:rsidR="00B07092" w:rsidRPr="00B07092" w:rsidRDefault="00B07092" w:rsidP="00B07092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ID"/>
        </w:rPr>
      </w:pPr>
    </w:p>
    <w:p w14:paraId="3873AB65" w14:textId="44DA197C" w:rsidR="00B07092" w:rsidRPr="00B07092" w:rsidRDefault="00B07092" w:rsidP="00B07092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ID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ID"/>
        </w:rPr>
        <w:t xml:space="preserve">Hasil Uji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ID"/>
        </w:rPr>
        <w:t>Variabel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ID"/>
        </w:rPr>
        <w:t xml:space="preserve"> Harga</w:t>
      </w:r>
    </w:p>
    <w:p w14:paraId="2E4721D7" w14:textId="77777777" w:rsidR="00B07092" w:rsidRPr="00B07092" w:rsidRDefault="00B07092" w:rsidP="00B07092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tbl>
      <w:tblPr>
        <w:tblW w:w="270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B07092" w:rsidRPr="00B07092" w14:paraId="6870A5D4" w14:textId="77777777" w:rsidTr="00B07092">
        <w:trPr>
          <w:cantSplit/>
          <w:jc w:val="center"/>
        </w:trPr>
        <w:tc>
          <w:tcPr>
            <w:tcW w:w="2704" w:type="dxa"/>
            <w:gridSpan w:val="2"/>
            <w:shd w:val="clear" w:color="auto" w:fill="FFFFFF"/>
            <w:vAlign w:val="center"/>
          </w:tcPr>
          <w:p w14:paraId="4883195B" w14:textId="77777777" w:rsidR="00B07092" w:rsidRPr="00B07092" w:rsidRDefault="00B07092" w:rsidP="00B0709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lang w:val="en-ID"/>
              </w:rPr>
            </w:pPr>
            <w:r w:rsidRPr="00B07092">
              <w:rPr>
                <w:rFonts w:ascii="Arial" w:hAnsi="Arial" w:cs="Arial"/>
                <w:b/>
                <w:bCs/>
                <w:lang w:val="en-ID"/>
              </w:rPr>
              <w:t>Reliability Statistics</w:t>
            </w:r>
          </w:p>
        </w:tc>
      </w:tr>
      <w:tr w:rsidR="00B07092" w:rsidRPr="00B07092" w14:paraId="48391B07" w14:textId="77777777" w:rsidTr="00B07092">
        <w:trPr>
          <w:cantSplit/>
          <w:jc w:val="center"/>
        </w:trPr>
        <w:tc>
          <w:tcPr>
            <w:tcW w:w="1518" w:type="dxa"/>
            <w:shd w:val="clear" w:color="auto" w:fill="FFFFFF"/>
            <w:vAlign w:val="bottom"/>
          </w:tcPr>
          <w:p w14:paraId="449693D3" w14:textId="77777777" w:rsidR="00B07092" w:rsidRPr="00B07092" w:rsidRDefault="00B07092" w:rsidP="00B0709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  <w:lang w:val="en-ID"/>
              </w:rPr>
            </w:pPr>
            <w:r w:rsidRPr="00B07092">
              <w:rPr>
                <w:rFonts w:ascii="Arial" w:hAnsi="Arial" w:cs="Arial"/>
                <w:sz w:val="18"/>
                <w:szCs w:val="18"/>
                <w:lang w:val="en-ID"/>
              </w:rPr>
              <w:t>Cronbach's Alpha</w:t>
            </w:r>
          </w:p>
        </w:tc>
        <w:tc>
          <w:tcPr>
            <w:tcW w:w="1186" w:type="dxa"/>
            <w:shd w:val="clear" w:color="auto" w:fill="FFFFFF"/>
            <w:vAlign w:val="bottom"/>
          </w:tcPr>
          <w:p w14:paraId="5FB1EF60" w14:textId="77777777" w:rsidR="00B07092" w:rsidRPr="00B07092" w:rsidRDefault="00B07092" w:rsidP="00B0709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  <w:lang w:val="en-ID"/>
              </w:rPr>
            </w:pPr>
            <w:r w:rsidRPr="00B07092">
              <w:rPr>
                <w:rFonts w:ascii="Arial" w:hAnsi="Arial" w:cs="Arial"/>
                <w:sz w:val="18"/>
                <w:szCs w:val="18"/>
                <w:lang w:val="en-ID"/>
              </w:rPr>
              <w:t>N of Items</w:t>
            </w:r>
          </w:p>
        </w:tc>
      </w:tr>
      <w:tr w:rsidR="00B07092" w:rsidRPr="00B07092" w14:paraId="4D69D0CB" w14:textId="77777777" w:rsidTr="00B07092">
        <w:trPr>
          <w:cantSplit/>
          <w:jc w:val="center"/>
        </w:trPr>
        <w:tc>
          <w:tcPr>
            <w:tcW w:w="1518" w:type="dxa"/>
            <w:shd w:val="clear" w:color="auto" w:fill="FFFFFF"/>
          </w:tcPr>
          <w:p w14:paraId="51CEBDA0" w14:textId="77777777" w:rsidR="00B07092" w:rsidRPr="00B07092" w:rsidRDefault="00B07092" w:rsidP="00B0709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  <w:lang w:val="en-ID"/>
              </w:rPr>
            </w:pPr>
            <w:r w:rsidRPr="00B07092">
              <w:rPr>
                <w:rFonts w:ascii="Arial" w:hAnsi="Arial" w:cs="Arial"/>
                <w:sz w:val="18"/>
                <w:szCs w:val="18"/>
                <w:lang w:val="en-ID"/>
              </w:rPr>
              <w:t>.762</w:t>
            </w:r>
          </w:p>
        </w:tc>
        <w:tc>
          <w:tcPr>
            <w:tcW w:w="1186" w:type="dxa"/>
            <w:shd w:val="clear" w:color="auto" w:fill="FFFFFF"/>
          </w:tcPr>
          <w:p w14:paraId="034D740D" w14:textId="77777777" w:rsidR="00B07092" w:rsidRPr="00B07092" w:rsidRDefault="00B07092" w:rsidP="00B0709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  <w:lang w:val="en-ID"/>
              </w:rPr>
            </w:pPr>
            <w:r w:rsidRPr="00B07092">
              <w:rPr>
                <w:rFonts w:ascii="Arial" w:hAnsi="Arial" w:cs="Arial"/>
                <w:sz w:val="18"/>
                <w:szCs w:val="18"/>
                <w:lang w:val="en-ID"/>
              </w:rPr>
              <w:t>9</w:t>
            </w:r>
          </w:p>
        </w:tc>
      </w:tr>
    </w:tbl>
    <w:p w14:paraId="6F7BCCD1" w14:textId="77777777" w:rsidR="00B07092" w:rsidRPr="00B07092" w:rsidRDefault="00B07092" w:rsidP="00B07092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ID"/>
        </w:rPr>
      </w:pPr>
    </w:p>
    <w:p w14:paraId="20D72824" w14:textId="423E8D28" w:rsidR="00B07092" w:rsidRDefault="00B07092">
      <w:pPr>
        <w:spacing w:after="160" w:line="259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br w:type="page"/>
      </w:r>
    </w:p>
    <w:p w14:paraId="74BA0E25" w14:textId="7D7C42B8" w:rsidR="00C5230B" w:rsidRDefault="00B07092" w:rsidP="00B07092">
      <w:pPr>
        <w:pStyle w:val="ListParagraph"/>
        <w:spacing w:line="480" w:lineRule="auto"/>
        <w:ind w:left="786"/>
        <w:jc w:val="both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lastRenderedPageBreak/>
        <w:t xml:space="preserve">Lampiran 4: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Transformasi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MSI</w:t>
      </w:r>
    </w:p>
    <w:p w14:paraId="571F066D" w14:textId="577E76C7" w:rsidR="00B07092" w:rsidRDefault="00B07092" w:rsidP="00F074CF">
      <w:pPr>
        <w:pStyle w:val="ListParagraph"/>
        <w:numPr>
          <w:ilvl w:val="0"/>
          <w:numId w:val="92"/>
        </w:numPr>
        <w:spacing w:line="480" w:lineRule="auto"/>
        <w:ind w:left="426" w:hanging="426"/>
        <w:jc w:val="both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Data Interval Keputusan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Pembelian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Ulang</w:t>
      </w:r>
      <w:proofErr w:type="spellEnd"/>
    </w:p>
    <w:tbl>
      <w:tblPr>
        <w:tblW w:w="8222" w:type="dxa"/>
        <w:jc w:val="center"/>
        <w:tblLook w:val="04A0" w:firstRow="1" w:lastRow="0" w:firstColumn="1" w:lastColumn="0" w:noHBand="0" w:noVBand="1"/>
      </w:tblPr>
      <w:tblGrid>
        <w:gridCol w:w="960"/>
        <w:gridCol w:w="960"/>
        <w:gridCol w:w="960"/>
        <w:gridCol w:w="960"/>
        <w:gridCol w:w="960"/>
        <w:gridCol w:w="960"/>
        <w:gridCol w:w="960"/>
        <w:gridCol w:w="960"/>
        <w:gridCol w:w="723"/>
      </w:tblGrid>
      <w:tr w:rsidR="00B07092" w:rsidRPr="00B07092" w14:paraId="69628A2B" w14:textId="77777777" w:rsidTr="00A82F70">
        <w:trPr>
          <w:trHeight w:val="324"/>
          <w:jc w:val="center"/>
        </w:trPr>
        <w:tc>
          <w:tcPr>
            <w:tcW w:w="288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4FFEC" w14:textId="77777777" w:rsidR="00B07092" w:rsidRPr="00B07092" w:rsidRDefault="00B07092" w:rsidP="00B0709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  <w:lang w:val="en-ID" w:eastAsia="en-ID"/>
              </w:rPr>
            </w:pPr>
            <w:proofErr w:type="spellStart"/>
            <w:r w:rsidRPr="00B07092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  <w:lang w:val="en-ID" w:eastAsia="en-ID"/>
              </w:rPr>
              <w:t>Succesive</w:t>
            </w:r>
            <w:proofErr w:type="spellEnd"/>
            <w:r w:rsidRPr="00B07092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  <w:lang w:val="en-ID" w:eastAsia="en-ID"/>
              </w:rPr>
              <w:t xml:space="preserve"> Interval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AB868" w14:textId="77777777" w:rsidR="00B07092" w:rsidRPr="00B07092" w:rsidRDefault="00B07092" w:rsidP="00B0709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  <w:lang w:val="en-ID"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1460C" w14:textId="77777777" w:rsidR="00B07092" w:rsidRPr="00B07092" w:rsidRDefault="00B07092" w:rsidP="00B07092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ID"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91326" w14:textId="77777777" w:rsidR="00B07092" w:rsidRPr="00B07092" w:rsidRDefault="00B07092" w:rsidP="00B07092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ID"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07C03" w14:textId="77777777" w:rsidR="00B07092" w:rsidRPr="00B07092" w:rsidRDefault="00B07092" w:rsidP="00B07092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ID"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24573" w14:textId="77777777" w:rsidR="00B07092" w:rsidRPr="00B07092" w:rsidRDefault="00B07092" w:rsidP="00B07092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ID" w:eastAsia="en-ID"/>
              </w:rPr>
            </w:pP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F15C2" w14:textId="77777777" w:rsidR="00B07092" w:rsidRPr="00B07092" w:rsidRDefault="00B07092" w:rsidP="00B07092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ID" w:eastAsia="en-ID"/>
              </w:rPr>
            </w:pPr>
          </w:p>
        </w:tc>
      </w:tr>
      <w:tr w:rsidR="00B07092" w:rsidRPr="00B07092" w14:paraId="02DE89CE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5B7389" w14:textId="77777777" w:rsidR="00B07092" w:rsidRPr="00B07092" w:rsidRDefault="00B07092" w:rsidP="00B0709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  <w:t>Y.1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6BEF10" w14:textId="77777777" w:rsidR="00B07092" w:rsidRPr="00B07092" w:rsidRDefault="00B07092" w:rsidP="00B0709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  <w:t>Y.2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BF1DAB" w14:textId="77777777" w:rsidR="00B07092" w:rsidRPr="00B07092" w:rsidRDefault="00B07092" w:rsidP="00B0709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  <w:t>Y.3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E1EF55" w14:textId="77777777" w:rsidR="00B07092" w:rsidRPr="00B07092" w:rsidRDefault="00B07092" w:rsidP="00B0709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  <w:t>Y.4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A74AED" w14:textId="07993793" w:rsidR="00B07092" w:rsidRPr="00B07092" w:rsidRDefault="00B07092" w:rsidP="00B0709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  <w:t>Y.</w:t>
            </w:r>
            <w:r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F21EAB" w14:textId="3CA58688" w:rsidR="00B07092" w:rsidRPr="00B07092" w:rsidRDefault="00B07092" w:rsidP="00B0709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  <w:t>Y.</w:t>
            </w:r>
            <w:r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  <w:t>6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8F6548" w14:textId="2F75F714" w:rsidR="00B07092" w:rsidRPr="00B07092" w:rsidRDefault="00B07092" w:rsidP="00B0709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  <w:t>Y.</w:t>
            </w:r>
            <w:r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  <w:t>7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2D48DB" w14:textId="6D50697F" w:rsidR="00B07092" w:rsidRPr="00B07092" w:rsidRDefault="00B07092" w:rsidP="00B0709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  <w:t>Y.</w:t>
            </w:r>
            <w:r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  <w:t>8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0E142" w14:textId="77777777" w:rsidR="00B07092" w:rsidRPr="00B07092" w:rsidRDefault="00B07092" w:rsidP="00B07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Total</w:t>
            </w:r>
          </w:p>
        </w:tc>
      </w:tr>
      <w:tr w:rsidR="00B07092" w:rsidRPr="00B07092" w14:paraId="2F79F62E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95BB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1021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AA93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B646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8663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623C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81E7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5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51DB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11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1933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  <w:tr w:rsidR="00B07092" w:rsidRPr="00B07092" w14:paraId="221B012C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621F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B1159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6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5D8D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D40B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7BF2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D614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D9FBD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9E7A0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11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B8CF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  <w:tr w:rsidR="00B07092" w:rsidRPr="00B07092" w14:paraId="1B579790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08C5F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0159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6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68E87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A314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3094A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2D4A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507A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35B5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347D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  <w:tr w:rsidR="00B07092" w:rsidRPr="00B07092" w14:paraId="5FACBC5A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E395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AAA2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6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D809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6A069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2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8B35A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972CD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A07C8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68FB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3B0A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B07092" w:rsidRPr="00B07092" w14:paraId="757A1B11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29FB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50F5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6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B0FE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6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D907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C21F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0AAF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ADD0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3F457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11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7D45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</w:tr>
      <w:tr w:rsidR="00B07092" w:rsidRPr="00B07092" w14:paraId="4593E1A0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D58F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FB6E2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C8C6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32FE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1544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B442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302A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6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ABDF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43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707D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0</w:t>
            </w:r>
          </w:p>
        </w:tc>
      </w:tr>
      <w:tr w:rsidR="00B07092" w:rsidRPr="00B07092" w14:paraId="1241292D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384E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E5A3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E8216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697C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996F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079B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B078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BA10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11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E4A9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</w:tr>
      <w:tr w:rsidR="00B07092" w:rsidRPr="00B07092" w14:paraId="1B16179C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5696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2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98E4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6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3146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03780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FB97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B1B2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D192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5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AEEA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204F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B07092" w:rsidRPr="00B07092" w14:paraId="389F40F4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469E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2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F9F8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7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7EB5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D292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2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0072E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477B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2382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0BCE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11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FBE57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</w:tr>
      <w:tr w:rsidR="00B07092" w:rsidRPr="00B07092" w14:paraId="5573FCBB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B9CF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299A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6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CC22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0438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BA8BB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E11C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D626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4D21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CEA4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B07092" w:rsidRPr="00B07092" w14:paraId="17FADBED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37D7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0BE1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6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8F78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CF65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2806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5D14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B72E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3F26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43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6C47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B07092" w:rsidRPr="00B07092" w14:paraId="33C075CD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3C16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F700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6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872D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A567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4854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8B68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011F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D38C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D7BED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</w:tr>
      <w:tr w:rsidR="00B07092" w:rsidRPr="00B07092" w14:paraId="5AE89288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4087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2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4E87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6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7CC9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18EB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C904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076AB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63C3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19B8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43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0903E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  <w:tr w:rsidR="00B07092" w:rsidRPr="00B07092" w14:paraId="5881EC83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A59C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2F01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2C46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54A56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9B36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3B06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4798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601E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43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41C6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3</w:t>
            </w:r>
          </w:p>
        </w:tc>
      </w:tr>
      <w:tr w:rsidR="00B07092" w:rsidRPr="00B07092" w14:paraId="579B4470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B42A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9753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6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353D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43F2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1802D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241C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3692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5FDE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A166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</w:tr>
      <w:tr w:rsidR="00B07092" w:rsidRPr="00B07092" w14:paraId="3BEE37CA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D6BA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7E64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8CD0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EBD6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5821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DA76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C8AA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F761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2395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B07092" w:rsidRPr="00B07092" w14:paraId="652585AB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F05E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2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2D16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7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59204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6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75FC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2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1A93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6442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07DF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CDCE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4171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</w:tr>
      <w:tr w:rsidR="00B07092" w:rsidRPr="00B07092" w14:paraId="1830FB6E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5EE8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2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D739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6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9002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8129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E01B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3F78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B1B0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7DB0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922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AFB2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B07092" w:rsidRPr="00B07092" w14:paraId="24C8D3AF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A67B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DA305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6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CAD4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F6CE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2C9E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80B2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1343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5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CA8F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A47F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3</w:t>
            </w:r>
          </w:p>
        </w:tc>
      </w:tr>
      <w:tr w:rsidR="00B07092" w:rsidRPr="00B07092" w14:paraId="34EDF53D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DB67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CED0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6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E3FE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614E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D8EA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7871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6946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8612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43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4DDC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B07092" w:rsidRPr="00B07092" w14:paraId="3C4591C7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5F0F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AECD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6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D6A5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4A0B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52BB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A288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0925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5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BC7C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C473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3</w:t>
            </w:r>
          </w:p>
        </w:tc>
      </w:tr>
      <w:tr w:rsidR="00B07092" w:rsidRPr="00B07092" w14:paraId="1E92EEA2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6562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2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3443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7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C16F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6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9012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6E1AB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2FD4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BC364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5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A602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7EB1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B07092" w:rsidRPr="00B07092" w14:paraId="26231E27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97A7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3B26B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99A1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8589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5C791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E637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991B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5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8AF2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4BE3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1</w:t>
            </w:r>
          </w:p>
        </w:tc>
      </w:tr>
      <w:tr w:rsidR="00B07092" w:rsidRPr="00B07092" w14:paraId="09E10623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8788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2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50CB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6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5A65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C2E8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2BF3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ECC0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68FC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6673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34D7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B07092" w:rsidRPr="00B07092" w14:paraId="4330ED32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5301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22E0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6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DB12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6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28F9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C87C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2906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9B6DF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6FBA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80AB1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B07092" w:rsidRPr="00B07092" w14:paraId="71EFF213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86E7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2496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6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7F36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091B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F35CF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26C1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A5C1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BCA1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528E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</w:tr>
      <w:tr w:rsidR="00B07092" w:rsidRPr="00B07092" w14:paraId="2A733DBB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6A4E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91489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AFA2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AE19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C2AC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1E97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7280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7FA5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11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FC05B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</w:tr>
      <w:tr w:rsidR="00B07092" w:rsidRPr="00B07092" w14:paraId="409CE781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13EE0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F33C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1F35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6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23F1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AACB9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22EB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6CC7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6DDA1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4E33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B07092" w:rsidRPr="00B07092" w14:paraId="66B6A5D4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A20B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713E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6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380E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5CF2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9CB7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0419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C12D1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5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CF46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43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9BE4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1</w:t>
            </w:r>
          </w:p>
        </w:tc>
      </w:tr>
      <w:tr w:rsidR="00B07092" w:rsidRPr="00B07092" w14:paraId="4F0E9F11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049AA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D839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6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9EBF1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5401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802A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9994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9A1AE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05D44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E480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</w:tr>
      <w:tr w:rsidR="00B07092" w:rsidRPr="00B07092" w14:paraId="702F6D42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93D8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AECB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6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70B0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10003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5EA1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17A2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7D3D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6458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734B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B07092" w:rsidRPr="00B07092" w14:paraId="6AEAFCF0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F701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B160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6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88692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5CA0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3C9A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CE3F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246B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F6EA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437B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  <w:tr w:rsidR="00B07092" w:rsidRPr="00B07092" w14:paraId="18642E51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674A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51EA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6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4CDA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6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3086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C5B40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93AC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6FC46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E3F1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922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64A1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B07092" w:rsidRPr="00B07092" w14:paraId="26B45F5F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19F7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02B8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7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24E2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6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C266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9EBC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7DBA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2A11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B8A4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11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4E79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2</w:t>
            </w:r>
          </w:p>
        </w:tc>
      </w:tr>
      <w:tr w:rsidR="00B07092" w:rsidRPr="00B07092" w14:paraId="7309BC57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BB941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lastRenderedPageBreak/>
              <w:t>3,2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2DAC6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6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C723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F59C2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4D35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CB9E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3973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5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D3F2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43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D502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B07092" w:rsidRPr="00B07092" w14:paraId="7B175D3F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B485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24F3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6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62AF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AA60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0878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D15C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A0A5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5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AFC7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4A47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B07092" w:rsidRPr="00B07092" w14:paraId="58812038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1342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B403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8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C769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DD960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D1865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AFAB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10184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6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0AD5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43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87CAF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1</w:t>
            </w:r>
          </w:p>
        </w:tc>
      </w:tr>
      <w:tr w:rsidR="00B07092" w:rsidRPr="00B07092" w14:paraId="40FFF303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DE5A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2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0F5D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6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30FF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6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95E8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7C90C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9ED9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ABA90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7FFA6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11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56C1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6</w:t>
            </w:r>
          </w:p>
        </w:tc>
      </w:tr>
      <w:tr w:rsidR="00B07092" w:rsidRPr="00B07092" w14:paraId="4279621E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A995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2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8D9D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6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930D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6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49DD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8689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20819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18E59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D646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11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13E8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</w:tr>
      <w:tr w:rsidR="00B07092" w:rsidRPr="00B07092" w14:paraId="0C712BF9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5EA0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2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09D5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0B0F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149D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ACF1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692B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78AF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BE63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B07A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B07092" w:rsidRPr="00B07092" w14:paraId="545DA0DF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0999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002CA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6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E394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7D8C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4BD9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9F52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F25A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41F8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11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A702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  <w:tr w:rsidR="00B07092" w:rsidRPr="00B07092" w14:paraId="01C1512C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16C0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AC47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6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F638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6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A975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C1E1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6B81D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1108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351A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11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021E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4</w:t>
            </w:r>
          </w:p>
        </w:tc>
      </w:tr>
      <w:tr w:rsidR="00B07092" w:rsidRPr="00B07092" w14:paraId="4A963ACE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3A59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3F92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95A2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846AF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08C66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F044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3E27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4FFA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0512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7</w:t>
            </w:r>
          </w:p>
        </w:tc>
      </w:tr>
      <w:tr w:rsidR="00B07092" w:rsidRPr="00B07092" w14:paraId="1A635BC1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AD16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20D4E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3A1D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5999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2FF5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99F4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F541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B00C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9B22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</w:tr>
      <w:tr w:rsidR="00B07092" w:rsidRPr="00B07092" w14:paraId="1B698994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3C4B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DA26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7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2B224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6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DE83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330B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0E46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709E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4A00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11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B87E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2</w:t>
            </w:r>
          </w:p>
        </w:tc>
      </w:tr>
      <w:tr w:rsidR="00B07092" w:rsidRPr="00B07092" w14:paraId="3876B8CF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FB28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00D4F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7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7AFA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94C1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7F1D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5410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DBDA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0B9F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43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FAB82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</w:tr>
      <w:tr w:rsidR="00B07092" w:rsidRPr="00B07092" w14:paraId="6219C13F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CA97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E83B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FC78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5EA1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27E1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B735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4EC0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5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ED7E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E78B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1</w:t>
            </w:r>
          </w:p>
        </w:tc>
      </w:tr>
      <w:tr w:rsidR="00B07092" w:rsidRPr="00B07092" w14:paraId="5C246A16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773A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2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C27A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7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B148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6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5F627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1973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3225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8A1F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A7C7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43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4AA4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</w:tr>
      <w:tr w:rsidR="00B07092" w:rsidRPr="00B07092" w14:paraId="6F7021F3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6AC1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2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540A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7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F27F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6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CA63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2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0648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CF71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F333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CE8B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7F07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7</w:t>
            </w:r>
          </w:p>
        </w:tc>
      </w:tr>
      <w:tr w:rsidR="00B07092" w:rsidRPr="00B07092" w14:paraId="38D51F50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34DA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2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5F82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7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CA6E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6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C16D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4A93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C99E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8A3C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0155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11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F4A6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7</w:t>
            </w:r>
          </w:p>
        </w:tc>
      </w:tr>
      <w:tr w:rsidR="00B07092" w:rsidRPr="00B07092" w14:paraId="0B501C27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F231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2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314A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7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D4EC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6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4BE0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2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BDFC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3993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9FCB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FFC1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74E3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7</w:t>
            </w:r>
          </w:p>
        </w:tc>
      </w:tr>
      <w:tr w:rsidR="00B07092" w:rsidRPr="00B07092" w14:paraId="1F7A870F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4AFE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2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DF3F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7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3F3B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6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874F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2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AF86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8396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EB77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C0960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11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7C5C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8</w:t>
            </w:r>
          </w:p>
        </w:tc>
      </w:tr>
      <w:tr w:rsidR="00B07092" w:rsidRPr="00B07092" w14:paraId="339560D3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C0D4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2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6844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7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CB08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6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D92C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2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56ED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9A93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E442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87E0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11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7BCD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5</w:t>
            </w:r>
          </w:p>
        </w:tc>
      </w:tr>
      <w:tr w:rsidR="00B07092" w:rsidRPr="00B07092" w14:paraId="1A003F90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03FC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B161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7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DC8DE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C033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47FA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2946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4A9D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5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25206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A0F0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</w:tr>
      <w:tr w:rsidR="00B07092" w:rsidRPr="00B07092" w14:paraId="125FA70A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348F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2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3D34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7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E289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6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8F3D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2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E582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928C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E859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57617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24BB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7</w:t>
            </w:r>
          </w:p>
        </w:tc>
      </w:tr>
      <w:tr w:rsidR="00B07092" w:rsidRPr="00B07092" w14:paraId="0B5FF13C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7F24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2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35E70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7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DE18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6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F1989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2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69FB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9C2F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939E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F00E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11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34BC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7</w:t>
            </w:r>
          </w:p>
        </w:tc>
      </w:tr>
      <w:tr w:rsidR="00B07092" w:rsidRPr="00B07092" w14:paraId="66E74814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644A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2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742A1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7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0489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6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EA41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2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93C1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38B0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AA19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5909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11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8EB4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7</w:t>
            </w:r>
          </w:p>
        </w:tc>
      </w:tr>
      <w:tr w:rsidR="00B07092" w:rsidRPr="00B07092" w14:paraId="751EF5DE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50B1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2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6894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7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D5D8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6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A041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2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BF6D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8918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4E86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5708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11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B614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8</w:t>
            </w:r>
          </w:p>
        </w:tc>
      </w:tr>
      <w:tr w:rsidR="00B07092" w:rsidRPr="00B07092" w14:paraId="785EF282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B3E2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2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B7B2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7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1BC4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6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1A41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2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2246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6BAEA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7324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094D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A43F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7</w:t>
            </w:r>
          </w:p>
        </w:tc>
      </w:tr>
      <w:tr w:rsidR="00B07092" w:rsidRPr="00B07092" w14:paraId="47D5222A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8A6ED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C2E6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6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D646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6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1EA2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FF9F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5238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04DE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A682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B291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1</w:t>
            </w:r>
          </w:p>
        </w:tc>
      </w:tr>
      <w:tr w:rsidR="00B07092" w:rsidRPr="00B07092" w14:paraId="261C1219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C7CE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2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1578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6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6CDA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D293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2BB6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C66D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2FD3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8BAA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EC30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B07092" w:rsidRPr="00B07092" w14:paraId="3008922C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F11E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2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F06C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7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34EF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A2C5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2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38C5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C198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5B6EA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037F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11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F9CA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4</w:t>
            </w:r>
          </w:p>
        </w:tc>
      </w:tr>
      <w:tr w:rsidR="00B07092" w:rsidRPr="00B07092" w14:paraId="62FCB8A3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C78F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7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19E43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8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5D4B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D970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752E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59CE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8109F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8C7A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F8FC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B07092" w:rsidRPr="00B07092" w14:paraId="153A69F2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4272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7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E9FC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8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4F11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5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09CC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B26F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3425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5BD7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17D8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922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68957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8</w:t>
            </w:r>
          </w:p>
        </w:tc>
      </w:tr>
      <w:tr w:rsidR="00B07092" w:rsidRPr="00B07092" w14:paraId="3E7CB482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F247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76C0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6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857B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A7F3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E682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D47A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1A13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2778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0208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  <w:tr w:rsidR="00B07092" w:rsidRPr="00B07092" w14:paraId="144C1BE0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5B46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875AD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B5C30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6B45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213B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A919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1413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F237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028D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B07092" w:rsidRPr="00B07092" w14:paraId="5E45E59D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60A5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57544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98CE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0251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C61D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13CB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2C4E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5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94B0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43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1304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B07092" w:rsidRPr="00B07092" w14:paraId="6B9C549F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69F5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9C78C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D1EA1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D797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9F4F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88C8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462E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3DAF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315E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B07092" w:rsidRPr="00B07092" w14:paraId="509B8663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6754D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DB5E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8794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12CC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0920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01E4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6083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62D4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4BE7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B07092" w:rsidRPr="00B07092" w14:paraId="3880CE21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F75C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7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6502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8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CA6C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27014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67CFB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9572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2718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A1E9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43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4327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1</w:t>
            </w:r>
          </w:p>
        </w:tc>
      </w:tr>
      <w:tr w:rsidR="00B07092" w:rsidRPr="00B07092" w14:paraId="0555E94F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0AC1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7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6E1F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8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7CB5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5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0F08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7FA6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E245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4550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CDBA7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922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73C6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8</w:t>
            </w:r>
          </w:p>
        </w:tc>
      </w:tr>
      <w:tr w:rsidR="00B07092" w:rsidRPr="00B07092" w14:paraId="210547A2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428B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7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B6E2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8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D3D9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15E0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193B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C33C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B863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9419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6855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3</w:t>
            </w:r>
          </w:p>
        </w:tc>
      </w:tr>
      <w:tr w:rsidR="00B07092" w:rsidRPr="00B07092" w14:paraId="49925BF8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9DCD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7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A909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8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9617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E15E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B5E2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7646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33DF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C632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49AC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3</w:t>
            </w:r>
          </w:p>
        </w:tc>
      </w:tr>
      <w:tr w:rsidR="00B07092" w:rsidRPr="00B07092" w14:paraId="31F46C6F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F223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0921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23F3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03BA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9C8C1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B7512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2311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5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2485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43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D737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3</w:t>
            </w:r>
          </w:p>
        </w:tc>
      </w:tr>
      <w:tr w:rsidR="00B07092" w:rsidRPr="00B07092" w14:paraId="113D9E43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0B91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8736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6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F1E8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366D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DA76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C6ED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5061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6C3D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31C9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  <w:tr w:rsidR="00B07092" w:rsidRPr="00B07092" w14:paraId="4AFF289D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D211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lastRenderedPageBreak/>
              <w:t>3,2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C5F4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6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F14E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1EF6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595A0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030D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F521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D4B5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F522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  <w:tr w:rsidR="00B07092" w:rsidRPr="00B07092" w14:paraId="4176262E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5DA5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7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56042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985F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500B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937D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0C26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F786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CC13F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43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5C15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2</w:t>
            </w:r>
          </w:p>
        </w:tc>
      </w:tr>
      <w:tr w:rsidR="00B07092" w:rsidRPr="00B07092" w14:paraId="64E7BC12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37FC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B24E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2AF2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6DFE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7C41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A318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A97A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17CCF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43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DD7A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B07092" w:rsidRPr="00B07092" w14:paraId="4CC862F1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26EF8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00AF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6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70DE4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B0C2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DF1E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644E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DE97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1959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E510F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B07092" w:rsidRPr="00B07092" w14:paraId="6B1A6B72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88C9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6834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70F6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6259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C65B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744A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150F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D256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43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1717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1</w:t>
            </w:r>
          </w:p>
        </w:tc>
      </w:tr>
      <w:tr w:rsidR="00B07092" w:rsidRPr="00B07092" w14:paraId="15639DF2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8E9B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B9DF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7463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DD57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3317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E5A8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3F03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4566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2E1F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B07092" w:rsidRPr="00B07092" w14:paraId="253355E3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EFEE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2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5509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1699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C198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B08F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3877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04EE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5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08F3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43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34F3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2</w:t>
            </w:r>
          </w:p>
        </w:tc>
      </w:tr>
      <w:tr w:rsidR="00B07092" w:rsidRPr="00B07092" w14:paraId="2134CB1C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72BBE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08AD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6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ABA0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6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FCEF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503C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E959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D0FA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E5F0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11FF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1</w:t>
            </w:r>
          </w:p>
        </w:tc>
      </w:tr>
      <w:tr w:rsidR="00B07092" w:rsidRPr="00B07092" w14:paraId="399E267C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0AC5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2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158A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6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2FBF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8734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AD75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2E93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98B9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D0AE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9159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B07092" w:rsidRPr="00B07092" w14:paraId="704C5E7B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373AB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2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D445E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7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9F34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6C53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2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094B7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1F03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88633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2479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11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117D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4</w:t>
            </w:r>
          </w:p>
        </w:tc>
      </w:tr>
      <w:tr w:rsidR="00B07092" w:rsidRPr="00B07092" w14:paraId="2FBC7BB5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18A8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7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CEC0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8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8D51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2A9F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E684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4456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8B00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34F9C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FBC0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B07092" w:rsidRPr="00B07092" w14:paraId="3F608C6D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E2A6A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7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FE44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8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4631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5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9214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F3B3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EDE2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D7B1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759F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922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2952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8</w:t>
            </w:r>
          </w:p>
        </w:tc>
      </w:tr>
      <w:tr w:rsidR="00B07092" w:rsidRPr="00B07092" w14:paraId="785831DD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7FF3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70E7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1CBB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0C39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CFDE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4822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1AFE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6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5123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C8D32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3</w:t>
            </w:r>
          </w:p>
        </w:tc>
      </w:tr>
      <w:tr w:rsidR="00B07092" w:rsidRPr="00B07092" w14:paraId="24FF2F8A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DD0D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09A3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859D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A5EE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76B5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D642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943D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CE7D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8429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</w:tr>
      <w:tr w:rsidR="00B07092" w:rsidRPr="00B07092" w14:paraId="49AA7452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F79B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2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CCD8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6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6681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33704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62EC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E495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134E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82E29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922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F938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</w:tr>
      <w:tr w:rsidR="00B07092" w:rsidRPr="00B07092" w14:paraId="5DFF3C5A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D55A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0CB4F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86A5B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05CC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455C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9C579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9059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B81B2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43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6113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</w:tr>
      <w:tr w:rsidR="00B07092" w:rsidRPr="00B07092" w14:paraId="65AF9146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B2C9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9E21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543CC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CEB7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15AF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C8F4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324C5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5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6CD5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05D7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B07092" w:rsidRPr="00B07092" w14:paraId="73E5E228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516D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2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2A7CA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6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D6CE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6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8EB3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5318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A65A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BA94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5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A571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43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B298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B07092" w:rsidRPr="00B07092" w14:paraId="441F95F7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213D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0DE8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6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5A15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B0DD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015A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C7CB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A584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5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9216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922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3AAE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B07092" w:rsidRPr="00B07092" w14:paraId="216819FC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8F3D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FEB3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F112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1777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0942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F7A8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8D2E6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5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A856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43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BB12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0</w:t>
            </w:r>
          </w:p>
        </w:tc>
      </w:tr>
      <w:tr w:rsidR="00B07092" w:rsidRPr="00B07092" w14:paraId="23984E26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9A13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2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B0F4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7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4FAA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6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0511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41F0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6F515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5008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2AD2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11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8ECF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</w:tr>
      <w:tr w:rsidR="00B07092" w:rsidRPr="00B07092" w14:paraId="3B11096E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AD00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BC70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6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E541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DEC2C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A35C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D7B9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C26F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F2E3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CCA1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B07092" w:rsidRPr="00B07092" w14:paraId="4BF07DFF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3823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2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C7A68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6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DC4B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6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FA72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D19E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7815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AD3C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C6BD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11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0EC9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</w:tr>
      <w:tr w:rsidR="00B07092" w:rsidRPr="00B07092" w14:paraId="0873D5BF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E7B1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64C2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41941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9CF72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821CF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5AA1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9F39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5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1CDA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43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B608D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B07092" w:rsidRPr="00B07092" w14:paraId="6F5AA4F6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DBAFAA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29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EEFE33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76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9AC484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771DB90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00F476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8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DAF21D8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B2202E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9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894DD7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0</w:t>
            </w:r>
          </w:p>
        </w:tc>
        <w:tc>
          <w:tcPr>
            <w:tcW w:w="5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C15BB" w14:textId="77777777" w:rsidR="00B07092" w:rsidRPr="00B07092" w:rsidRDefault="00B07092" w:rsidP="00B0709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0709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</w:tr>
    </w:tbl>
    <w:p w14:paraId="678BD725" w14:textId="2A26CCBC" w:rsidR="00B07092" w:rsidRDefault="00B07092" w:rsidP="00B07092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b/>
          <w:bCs/>
          <w:sz w:val="24"/>
        </w:rPr>
      </w:pPr>
    </w:p>
    <w:p w14:paraId="2D891BB2" w14:textId="77777777" w:rsidR="00B07092" w:rsidRDefault="00B07092">
      <w:pPr>
        <w:spacing w:after="160" w:line="259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br w:type="page"/>
      </w:r>
    </w:p>
    <w:p w14:paraId="3D8ECBA2" w14:textId="51290797" w:rsidR="00B07092" w:rsidRPr="00B07092" w:rsidRDefault="00B07092" w:rsidP="00F074CF">
      <w:pPr>
        <w:pStyle w:val="ListParagraph"/>
        <w:numPr>
          <w:ilvl w:val="0"/>
          <w:numId w:val="92"/>
        </w:numPr>
        <w:spacing w:line="480" w:lineRule="auto"/>
        <w:ind w:left="426" w:hanging="426"/>
        <w:jc w:val="both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lastRenderedPageBreak/>
        <w:t xml:space="preserve">Data Interval </w:t>
      </w:r>
      <w:r>
        <w:rPr>
          <w:rFonts w:ascii="Times New Roman" w:hAnsi="Times New Roman" w:cs="Times New Roman"/>
          <w:b/>
          <w:bCs/>
          <w:i/>
          <w:iCs/>
          <w:sz w:val="24"/>
        </w:rPr>
        <w:t>Personal Selling</w:t>
      </w:r>
    </w:p>
    <w:tbl>
      <w:tblPr>
        <w:tblW w:w="8640" w:type="dxa"/>
        <w:jc w:val="center"/>
        <w:tblLook w:val="04A0" w:firstRow="1" w:lastRow="0" w:firstColumn="1" w:lastColumn="0" w:noHBand="0" w:noVBand="1"/>
      </w:tblPr>
      <w:tblGrid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</w:tblGrid>
      <w:tr w:rsidR="00A82F70" w:rsidRPr="00A82F70" w14:paraId="45FF11EE" w14:textId="77777777" w:rsidTr="00A82F70">
        <w:trPr>
          <w:trHeight w:val="336"/>
          <w:jc w:val="center"/>
        </w:trPr>
        <w:tc>
          <w:tcPr>
            <w:tcW w:w="480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49158" w14:textId="46CA443F" w:rsidR="00A82F70" w:rsidRPr="00A82F70" w:rsidRDefault="00A82F70" w:rsidP="00A82F7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  <w:lang w:val="en-ID" w:eastAsia="en-ID"/>
              </w:rPr>
            </w:pPr>
            <w:proofErr w:type="spellStart"/>
            <w:r w:rsidRPr="00A82F70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  <w:lang w:val="en-ID" w:eastAsia="en-ID"/>
              </w:rPr>
              <w:t>Succesive</w:t>
            </w:r>
            <w:proofErr w:type="spellEnd"/>
            <w:r w:rsidRPr="00A82F70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  <w:lang w:val="en-ID" w:eastAsia="en-ID"/>
              </w:rPr>
              <w:t xml:space="preserve"> Interval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8AC0E" w14:textId="77777777" w:rsidR="00A82F70" w:rsidRPr="00A82F70" w:rsidRDefault="00A82F70" w:rsidP="00A82F7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  <w:lang w:val="en-ID"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D776D" w14:textId="77777777" w:rsidR="00A82F70" w:rsidRPr="00A82F70" w:rsidRDefault="00A82F70" w:rsidP="00A82F7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ID"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B8D22" w14:textId="77777777" w:rsidR="00A82F70" w:rsidRPr="00A82F70" w:rsidRDefault="00A82F70" w:rsidP="00A82F7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ID"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200A2" w14:textId="77777777" w:rsidR="00A82F70" w:rsidRPr="00A82F70" w:rsidRDefault="00A82F70" w:rsidP="00A82F7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ID" w:eastAsia="en-ID"/>
              </w:rPr>
            </w:pPr>
          </w:p>
        </w:tc>
      </w:tr>
      <w:tr w:rsidR="00A82F70" w:rsidRPr="00A82F70" w14:paraId="03E4383A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5FB173" w14:textId="77777777" w:rsidR="00A82F70" w:rsidRPr="00A82F70" w:rsidRDefault="00A82F70" w:rsidP="00A82F7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ID" w:eastAsia="en-ID"/>
              </w:rPr>
              <w:t>X1.1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276863" w14:textId="77777777" w:rsidR="00A82F70" w:rsidRPr="00A82F70" w:rsidRDefault="00A82F70" w:rsidP="00A82F7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ID" w:eastAsia="en-ID"/>
              </w:rPr>
              <w:t>X1.2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DC6F1D" w14:textId="77777777" w:rsidR="00A82F70" w:rsidRPr="00A82F70" w:rsidRDefault="00A82F70" w:rsidP="00A82F7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ID" w:eastAsia="en-ID"/>
              </w:rPr>
              <w:t>X1.3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89F7A82" w14:textId="77777777" w:rsidR="00A82F70" w:rsidRPr="00A82F70" w:rsidRDefault="00A82F70" w:rsidP="00A82F7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ID" w:eastAsia="en-ID"/>
              </w:rPr>
              <w:t>X1.4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2BB84C" w14:textId="77777777" w:rsidR="00A82F70" w:rsidRPr="00A82F70" w:rsidRDefault="00A82F70" w:rsidP="00A82F7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ID" w:eastAsia="en-ID"/>
              </w:rPr>
              <w:t>X1.5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4A2B1B" w14:textId="77777777" w:rsidR="00A82F70" w:rsidRPr="00A82F70" w:rsidRDefault="00A82F70" w:rsidP="00A82F7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ID" w:eastAsia="en-ID"/>
              </w:rPr>
              <w:t>X1.6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646913" w14:textId="77777777" w:rsidR="00A82F70" w:rsidRPr="00A82F70" w:rsidRDefault="00A82F70" w:rsidP="00A82F7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ID" w:eastAsia="en-ID"/>
              </w:rPr>
              <w:t>X1.7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1FD592" w14:textId="77777777" w:rsidR="00A82F70" w:rsidRPr="00A82F70" w:rsidRDefault="00A82F70" w:rsidP="00A82F7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ID" w:eastAsia="en-ID"/>
              </w:rPr>
              <w:t>X1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10973" w14:textId="77777777" w:rsidR="00A82F70" w:rsidRPr="00A82F70" w:rsidRDefault="00A82F70" w:rsidP="00A82F7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Total</w:t>
            </w:r>
          </w:p>
        </w:tc>
      </w:tr>
      <w:tr w:rsidR="00A82F70" w:rsidRPr="00A82F70" w14:paraId="718ADCE1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DCC6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87D1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9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4A39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5B56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CCB2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B048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A0CC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8342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5DFE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2</w:t>
            </w:r>
          </w:p>
        </w:tc>
      </w:tr>
      <w:tr w:rsidR="00A82F70" w:rsidRPr="00A82F70" w14:paraId="13A4373B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8A6A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DA1A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EF61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4485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920D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D475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5FA9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C538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0DD4A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2</w:t>
            </w:r>
          </w:p>
        </w:tc>
      </w:tr>
      <w:tr w:rsidR="00A82F70" w:rsidRPr="00A82F70" w14:paraId="7462243F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7922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D983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621F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2F23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2822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7835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62F3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E3AE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7902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2</w:t>
            </w:r>
          </w:p>
        </w:tc>
      </w:tr>
      <w:tr w:rsidR="00A82F70" w:rsidRPr="00A82F70" w14:paraId="19193A57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157D4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4A28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CE24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081C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0531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F727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5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811E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3CBB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AB34E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2</w:t>
            </w:r>
          </w:p>
        </w:tc>
      </w:tr>
      <w:tr w:rsidR="00A82F70" w:rsidRPr="00A82F70" w14:paraId="62F36F55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DFECD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D56F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DDC0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EEF6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2393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A298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725F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9128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7D6A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6</w:t>
            </w:r>
          </w:p>
        </w:tc>
      </w:tr>
      <w:tr w:rsidR="00A82F70" w:rsidRPr="00A82F70" w14:paraId="509A0961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02EA9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F87F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3FDD0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F4EB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2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B1E3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7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3011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EAD4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A13F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5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C09A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  <w:tr w:rsidR="00A82F70" w:rsidRPr="00A82F70" w14:paraId="6C223715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66A84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3788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4864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F149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6192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9F083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BF2A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940C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826B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7</w:t>
            </w:r>
          </w:p>
        </w:tc>
      </w:tr>
      <w:tr w:rsidR="00A82F70" w:rsidRPr="00A82F70" w14:paraId="35B8ABBB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8237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4F8A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4CF1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9F28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2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94BC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DEAD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7EFA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1017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5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2872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3</w:t>
            </w:r>
          </w:p>
        </w:tc>
      </w:tr>
      <w:tr w:rsidR="00A82F70" w:rsidRPr="00A82F70" w14:paraId="51A54C18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0EB5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2451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1A2A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59C0F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4C13C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F898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C619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E83A9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B916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2</w:t>
            </w:r>
          </w:p>
        </w:tc>
      </w:tr>
      <w:tr w:rsidR="00A82F70" w:rsidRPr="00A82F70" w14:paraId="07235CF7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5195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A430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91E6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0599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89DF9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315E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CBA7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09C51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9D73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</w:tr>
      <w:tr w:rsidR="00A82F70" w:rsidRPr="00A82F70" w14:paraId="3386D735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2118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7187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1B47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4238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3A8A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7A6B8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D12B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387B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A48C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</w:tr>
      <w:tr w:rsidR="00A82F70" w:rsidRPr="00A82F70" w14:paraId="0216E465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AC8B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F32B1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8C89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3AAA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6E78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C8FC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45145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962C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E859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A82F70" w:rsidRPr="00A82F70" w14:paraId="1D17DC6D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4AC9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D012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8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23B2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3A53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2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6711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6E7E0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52B6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FFBD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D621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A82F70" w:rsidRPr="00A82F70" w14:paraId="3598F290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0088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0509F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B8B5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FE51B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0C42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1BF4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38F4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BC4F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050D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A82F70" w:rsidRPr="00A82F70" w14:paraId="218CC534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E3E3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C61A0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E23C8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94F7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AD0F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F5EC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5053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4E20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0B78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A82F70" w:rsidRPr="00A82F70" w14:paraId="56B3E0CE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6209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D7D1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8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4268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87071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272B7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B134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E5FB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B6ED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7E2C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A82F70" w:rsidRPr="00A82F70" w14:paraId="5610B53E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429F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B78A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0327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C3DD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9C654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5187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9AE9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B59E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5C41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4</w:t>
            </w:r>
          </w:p>
        </w:tc>
      </w:tr>
      <w:tr w:rsidR="00A82F70" w:rsidRPr="00A82F70" w14:paraId="18C97DD8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5F44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8F8B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A9C2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4B6C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4650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59A7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45D1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31CB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21DA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2</w:t>
            </w:r>
          </w:p>
        </w:tc>
      </w:tr>
      <w:tr w:rsidR="00A82F70" w:rsidRPr="00A82F70" w14:paraId="35C30249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D950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ABA9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4B0D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0B8E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2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1D0A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F727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7DFA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AB027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BA84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A82F70" w:rsidRPr="00A82F70" w14:paraId="23700DA2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B6C3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3F8B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5A345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5D01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D7CF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0E64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00F0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D97D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A82A6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</w:tr>
      <w:tr w:rsidR="00A82F70" w:rsidRPr="00A82F70" w14:paraId="5D2A4880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C7D3A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0E577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DA4B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463A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F1A6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42E5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1B7E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9415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D267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1</w:t>
            </w:r>
          </w:p>
        </w:tc>
      </w:tr>
      <w:tr w:rsidR="00A82F70" w:rsidRPr="00A82F70" w14:paraId="6A05C71C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C2E1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10F2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F537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1BF3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189C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0821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BC00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31A0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927B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A82F70" w:rsidRPr="00A82F70" w14:paraId="4FFCCD80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4746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1AD1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8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93A8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06D5F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2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4B097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6346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5330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364B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AA94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</w:tr>
      <w:tr w:rsidR="00A82F70" w:rsidRPr="00A82F70" w14:paraId="783E46FE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4971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0452C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8497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7951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FE0B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D616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F068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5A865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DFB56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2</w:t>
            </w:r>
          </w:p>
        </w:tc>
      </w:tr>
      <w:tr w:rsidR="00A82F70" w:rsidRPr="00A82F70" w14:paraId="3DB717E7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3668A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5A65A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98E7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BD8F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FD5E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E962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4153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EA2C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807F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A82F70" w:rsidRPr="00A82F70" w14:paraId="17C336F7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CCC1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E59A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8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270E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3075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D8D3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047E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46F7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4372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51C8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A82F70" w:rsidRPr="00A82F70" w14:paraId="4A8A85CC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205AC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65A5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5306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E7CB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3533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BC63E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1AFF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7A9A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5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39A1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</w:tr>
      <w:tr w:rsidR="00A82F70" w:rsidRPr="00A82F70" w14:paraId="209C0C2F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3BB41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79573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137F9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1CC7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EF07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CC8C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F13D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91D0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5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CAF4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</w:tr>
      <w:tr w:rsidR="00A82F70" w:rsidRPr="00A82F70" w14:paraId="3CD459EF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C2A1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66A2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8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21DF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3C25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92DC3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162F2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C8FF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CB10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5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13F4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A82F70" w:rsidRPr="00A82F70" w14:paraId="2BDB9B9F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8AFDF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CD16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8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A47D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E3D54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9150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77A8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4DC4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4131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E591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</w:tr>
      <w:tr w:rsidR="00A82F70" w:rsidRPr="00A82F70" w14:paraId="3035BE50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DF05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906D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8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7BDB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36195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785E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590AE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4BA1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4646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C2E3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  <w:tr w:rsidR="00A82F70" w:rsidRPr="00A82F70" w14:paraId="553E13C6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2BDB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5916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8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776B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2AFC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D9EC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161C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10A8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E955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42DC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  <w:tr w:rsidR="00A82F70" w:rsidRPr="00A82F70" w14:paraId="31357DF7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8967E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3BBA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281A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4E64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2AF8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5567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2ED7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BFC9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50B7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A82F70" w:rsidRPr="00A82F70" w14:paraId="34DD3D33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E4D3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5F53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8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C8FD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76E5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1F3A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2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C150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60319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C667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2FA6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6</w:t>
            </w:r>
          </w:p>
        </w:tc>
      </w:tr>
      <w:tr w:rsidR="00A82F70" w:rsidRPr="00A82F70" w14:paraId="20B231D8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1AA1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60E2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8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A3FB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C37B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30DB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2632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F3022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5B99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CBE6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A82F70" w:rsidRPr="00A82F70" w14:paraId="2578428F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EE19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0570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8BD2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C7D5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26BF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3F2D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8DAD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0E3D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1989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A82F70" w:rsidRPr="00A82F70" w14:paraId="012D31EA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E300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lastRenderedPageBreak/>
              <w:t>2,6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572B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E4E6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2147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2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8E83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2242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0FA2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88C4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8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AFDF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1</w:t>
            </w:r>
          </w:p>
        </w:tc>
      </w:tr>
      <w:tr w:rsidR="00A82F70" w:rsidRPr="00A82F70" w14:paraId="20D9485F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0A14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8986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CA5A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ADA1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DA4E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D32F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965A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E9B4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7E64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7</w:t>
            </w:r>
          </w:p>
        </w:tc>
      </w:tr>
      <w:tr w:rsidR="00A82F70" w:rsidRPr="00A82F70" w14:paraId="4104CAED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A288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25A0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3955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5985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E29BD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2986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E3BF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FD05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198B6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8</w:t>
            </w:r>
          </w:p>
        </w:tc>
      </w:tr>
      <w:tr w:rsidR="00A82F70" w:rsidRPr="00A82F70" w14:paraId="3A0E4518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9B30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6C21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14B4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1583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291D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2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0FC9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6AB0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D2A8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4585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</w:tr>
      <w:tr w:rsidR="00A82F70" w:rsidRPr="00A82F70" w14:paraId="098AEC4E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D7FB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A3D3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B52B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18B3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6175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B441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0297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4289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587E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1</w:t>
            </w:r>
          </w:p>
        </w:tc>
      </w:tr>
      <w:tr w:rsidR="00A82F70" w:rsidRPr="00A82F70" w14:paraId="17A99CD1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821D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6DCB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F423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CD02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9AE7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2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7373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D277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00A2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43232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5</w:t>
            </w:r>
          </w:p>
        </w:tc>
      </w:tr>
      <w:tr w:rsidR="00A82F70" w:rsidRPr="00A82F70" w14:paraId="07F1CACC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1B02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EB04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DD99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1D72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8479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F43D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9B29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4585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ED30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9</w:t>
            </w:r>
          </w:p>
        </w:tc>
      </w:tr>
      <w:tr w:rsidR="00A82F70" w:rsidRPr="00A82F70" w14:paraId="1DE3CB20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DAA2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4B2C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AEFE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3586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414B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B25B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71CB2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B2E2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771EC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</w:tr>
      <w:tr w:rsidR="00A82F70" w:rsidRPr="00A82F70" w14:paraId="738E1077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44B8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1C5F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48BB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0D66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E0EF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1535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6946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934C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A709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A82F70" w:rsidRPr="00A82F70" w14:paraId="374823A4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AAD9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2B6E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F7A1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C54D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80BA8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11D9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5830F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C810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DB93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A82F70" w:rsidRPr="00A82F70" w14:paraId="758AEF93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C132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8CC4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52010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E7B0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2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3982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B2239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BE32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6D2D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A47E3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</w:tr>
      <w:tr w:rsidR="00A82F70" w:rsidRPr="00A82F70" w14:paraId="63CC9525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5D44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EC8E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EC0B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3915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C335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A5DE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25EA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736A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80DF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A82F70" w:rsidRPr="00A82F70" w14:paraId="5A5A079A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2932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4B39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A489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FFDE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FB9AF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2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4199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5BFD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D981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05CE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7</w:t>
            </w:r>
          </w:p>
        </w:tc>
      </w:tr>
      <w:tr w:rsidR="00A82F70" w:rsidRPr="00A82F70" w14:paraId="1DCDD27C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E2836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8B65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D7842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61C6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C201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6E9B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00A0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CDF5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10D0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  <w:tr w:rsidR="00A82F70" w:rsidRPr="00A82F70" w14:paraId="1C94E509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0AC1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6244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992E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47D3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522D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5725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1035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B262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3B3C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1</w:t>
            </w:r>
          </w:p>
        </w:tc>
      </w:tr>
      <w:tr w:rsidR="00A82F70" w:rsidRPr="00A82F70" w14:paraId="616F97DF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35AE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2C7C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5F24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D873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8D32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A0D7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23BF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3F22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DF0E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</w:tr>
      <w:tr w:rsidR="00A82F70" w:rsidRPr="00A82F70" w14:paraId="22568A1B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22A9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7CD5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8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EA76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8F7D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9537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A2E97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E29AA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2A84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F199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  <w:tr w:rsidR="00A82F70" w:rsidRPr="00A82F70" w14:paraId="4434D04B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D012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1283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11FC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DB01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8900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9850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1316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0869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94B9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4</w:t>
            </w:r>
          </w:p>
        </w:tc>
      </w:tr>
      <w:tr w:rsidR="00A82F70" w:rsidRPr="00A82F70" w14:paraId="5E6D051E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7A63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F4A3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F047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AEC9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3793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EA97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937B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A50E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D777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1</w:t>
            </w:r>
          </w:p>
        </w:tc>
      </w:tr>
      <w:tr w:rsidR="00A82F70" w:rsidRPr="00A82F70" w14:paraId="1996E570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A378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0F18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9EF72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C599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2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638E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17BC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5C81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B36C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0A71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</w:tr>
      <w:tr w:rsidR="00A82F70" w:rsidRPr="00A82F70" w14:paraId="6159BDE3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CC97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A850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EDF8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1DA1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2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7957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DE78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7CBB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FACC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46B6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A82F70" w:rsidRPr="00A82F70" w14:paraId="4C28C52C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D69B6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3EA5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239D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0C67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A9E4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2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68B2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4C84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3603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5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E3E4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</w:tr>
      <w:tr w:rsidR="00A82F70" w:rsidRPr="00A82F70" w14:paraId="597E3618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101A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82C6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8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BED4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B1E7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2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D0C0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2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457D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ABC6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09B6F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C365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  <w:tr w:rsidR="00A82F70" w:rsidRPr="00A82F70" w14:paraId="3D43DA67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E2C4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59FC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F2BB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C316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0A2F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900C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F8F5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B97A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8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6F78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  <w:tr w:rsidR="00A82F70" w:rsidRPr="00A82F70" w14:paraId="6A9C2448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E76C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EEC6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03C6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A278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2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BB72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EC4E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4114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6CDD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2B7A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A82F70" w:rsidRPr="00A82F70" w14:paraId="13FE46E9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8DB5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4464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8837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9024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9AD6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7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EC83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4113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4608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7680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1</w:t>
            </w:r>
          </w:p>
        </w:tc>
      </w:tr>
      <w:tr w:rsidR="00A82F70" w:rsidRPr="00A82F70" w14:paraId="6FD0B19F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309E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7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E96D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9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C8B7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04A1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86FF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B1A8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14E2A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7794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039DF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2</w:t>
            </w:r>
          </w:p>
        </w:tc>
      </w:tr>
      <w:tr w:rsidR="00A82F70" w:rsidRPr="00A82F70" w14:paraId="4F08893C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3B223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7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D533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9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DD1F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6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C2BE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2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BE6A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B4F1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15B2F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0965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52A6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0</w:t>
            </w:r>
          </w:p>
        </w:tc>
      </w:tr>
      <w:tr w:rsidR="00A82F70" w:rsidRPr="00A82F70" w14:paraId="1E19ABBE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5982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A72A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D0E6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ED69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C4AA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E7FD8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5BAE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FCC6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5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0F31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</w:tr>
      <w:tr w:rsidR="00A82F70" w:rsidRPr="00A82F70" w14:paraId="105D2460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E665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850E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8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3693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B8DDB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2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DA04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B6B0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51F0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64B16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59B8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A82F70" w:rsidRPr="00A82F70" w14:paraId="7EE4B976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93A8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7746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8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A97E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430B3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2AFC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D200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1BC9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D2B8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5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C7E4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A82F70" w:rsidRPr="00A82F70" w14:paraId="71BD07E9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BDE0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082D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8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8279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4335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2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13AE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DEBF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F2C39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655A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1447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A82F70" w:rsidRPr="00A82F70" w14:paraId="50F6CB24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55EB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E9F9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8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E38D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7F5D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EE92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F2A7B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1A47E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44D94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F943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A82F70" w:rsidRPr="00A82F70" w14:paraId="2A774796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BFBE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7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B558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9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D3E5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D53B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1719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6F8D1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4800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3049C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A80A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2</w:t>
            </w:r>
          </w:p>
        </w:tc>
      </w:tr>
      <w:tr w:rsidR="00A82F70" w:rsidRPr="00A82F70" w14:paraId="1E90851A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21E0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7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7F3C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9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EDF7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6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FECD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1CC8D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7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50F14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5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564E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4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D7EA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31EE5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7</w:t>
            </w:r>
          </w:p>
        </w:tc>
      </w:tr>
      <w:tr w:rsidR="00A82F70" w:rsidRPr="00A82F70" w14:paraId="0168DD31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EEA9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7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AB33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9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B2C3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AFF0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6CEB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42EA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E61A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6461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8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B160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2</w:t>
            </w:r>
          </w:p>
        </w:tc>
      </w:tr>
      <w:tr w:rsidR="00A82F70" w:rsidRPr="00A82F70" w14:paraId="015D436F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A61B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7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2825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9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E398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82A96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952F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1C93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229B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805C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43C15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3</w:t>
            </w:r>
          </w:p>
        </w:tc>
      </w:tr>
      <w:tr w:rsidR="00A82F70" w:rsidRPr="00A82F70" w14:paraId="4CB3362A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0B37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1DAA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8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D6EB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D319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4D9F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A4CE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4AC3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F3DE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5A54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A82F70" w:rsidRPr="00A82F70" w14:paraId="762950A2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1D62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086E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440B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4269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954D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8516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70CE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777E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5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D08FC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A82F70" w:rsidRPr="00A82F70" w14:paraId="7D3AFA83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75AA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2D7F9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5F77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452A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374C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40BA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ED35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E7EC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419D4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A82F70" w:rsidRPr="00A82F70" w14:paraId="5C2DD212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9787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7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7E3C7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8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E2DB5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5ED0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2FD8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7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4478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8138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2F37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2337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1</w:t>
            </w:r>
          </w:p>
        </w:tc>
      </w:tr>
      <w:tr w:rsidR="00A82F70" w:rsidRPr="00A82F70" w14:paraId="084810DB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0D50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lastRenderedPageBreak/>
              <w:t>2,6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95B3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8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E0A0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28FD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5364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EF49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924C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5F3A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5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0974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A82F70" w:rsidRPr="00A82F70" w14:paraId="2A7A5766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B4C6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F7AD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7648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7E57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2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A9A9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7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A3C1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0545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13FF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8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09C5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A82F70" w:rsidRPr="00A82F70" w14:paraId="3EB94600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77BAD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46F12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8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EC12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500C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2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AFB8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7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036D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4DD4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9BA5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E9BB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1</w:t>
            </w:r>
          </w:p>
        </w:tc>
      </w:tr>
      <w:tr w:rsidR="00A82F70" w:rsidRPr="00A82F70" w14:paraId="25BB33F4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F4B8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0AE7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8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0F45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9F4B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2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EAF4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8297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B83D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C844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B56B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3</w:t>
            </w:r>
          </w:p>
        </w:tc>
      </w:tr>
      <w:tr w:rsidR="00A82F70" w:rsidRPr="00A82F70" w14:paraId="702716F5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4E05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E8AF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8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63C7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B4C9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2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5499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5FE4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9A9F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A220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9924D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A82F70" w:rsidRPr="00A82F70" w14:paraId="1C02D377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8A07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047E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8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3208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3394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8292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FECB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9657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5CA5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5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1269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A82F70" w:rsidRPr="00A82F70" w14:paraId="10FDA7F6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736D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7F182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DEE9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7556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4008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4DFD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BCF5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DF1B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F647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</w:tr>
      <w:tr w:rsidR="00A82F70" w:rsidRPr="00A82F70" w14:paraId="28810213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1388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324D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8CE6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841DA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1E19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2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81C7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9A084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3C8B5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9A87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5</w:t>
            </w:r>
          </w:p>
        </w:tc>
      </w:tr>
      <w:tr w:rsidR="00A82F70" w:rsidRPr="00A82F70" w14:paraId="0E66C73D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395DC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EA08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27A1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1E28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2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B19C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39840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AA21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9F46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5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1B9E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</w:tr>
      <w:tr w:rsidR="00A82F70" w:rsidRPr="00A82F70" w14:paraId="52B00D8F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6389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5D2F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C47D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C0C3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CA9E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E4D7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6FC76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23C4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E17B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5</w:t>
            </w:r>
          </w:p>
        </w:tc>
      </w:tr>
      <w:tr w:rsidR="00A82F70" w:rsidRPr="00A82F70" w14:paraId="5F5CAB5B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5177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30FD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4A25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4FCF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2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A226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738A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5AAC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253FA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5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8B03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A82F70" w:rsidRPr="00A82F70" w14:paraId="24CBA406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6B48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94DA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5D87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F154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FB41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C766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8038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CE46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4303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A82F70" w:rsidRPr="00A82F70" w14:paraId="4F083DD6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04A6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4260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443C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9ADB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B3A8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81F5A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B18E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7706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8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0A78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</w:tr>
      <w:tr w:rsidR="00A82F70" w:rsidRPr="00A82F70" w14:paraId="52C985BB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924E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89DB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8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71E0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7638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3323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7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9B2C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DC7DD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4A37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0819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3</w:t>
            </w:r>
          </w:p>
        </w:tc>
      </w:tr>
      <w:tr w:rsidR="00A82F70" w:rsidRPr="00A82F70" w14:paraId="7B8A227D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1C300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B2EE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2E36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BBD7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F60A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BE73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32A0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0867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466D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A82F70" w:rsidRPr="00A82F70" w14:paraId="1A2E9A3B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A142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55C2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D924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23BB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088CC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C9C5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6490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BD3A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5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3862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</w:tr>
      <w:tr w:rsidR="00A82F70" w:rsidRPr="00A82F70" w14:paraId="38B390C4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F79E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4CD7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C193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3F2C0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2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96F8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927B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4CFB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0DF9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D99D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A82F70" w:rsidRPr="00A82F70" w14:paraId="2D60DD7B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589D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6DB3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8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5D24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1F30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2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5DEC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1A80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8060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D4E7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5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8A72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1</w:t>
            </w:r>
          </w:p>
        </w:tc>
      </w:tr>
      <w:tr w:rsidR="00A82F70" w:rsidRPr="00A82F70" w14:paraId="37BF02DF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D838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B0B8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6639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80D2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8E1EF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2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786C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998D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869B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B3DC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6</w:t>
            </w:r>
          </w:p>
        </w:tc>
      </w:tr>
      <w:tr w:rsidR="00A82F70" w:rsidRPr="00A82F70" w14:paraId="7BF118B9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DEDC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7605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848F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417A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B448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1662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8E85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D558D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D519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</w:tr>
      <w:tr w:rsidR="00A82F70" w:rsidRPr="00A82F70" w14:paraId="7FA04390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E7AD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BCA9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81B7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B33DF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CDF0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2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424F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C193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1016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F371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7</w:t>
            </w:r>
          </w:p>
        </w:tc>
      </w:tr>
      <w:tr w:rsidR="00A82F70" w:rsidRPr="00A82F70" w14:paraId="7175D1FF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CFAF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434F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1994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27B6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42DB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B0B3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7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9A243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CD0C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5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38C3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</w:tr>
      <w:tr w:rsidR="00A82F70" w:rsidRPr="00A82F70" w14:paraId="7EE38AD9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06053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022CC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8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7B969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68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4C2A3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25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FB7AD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A41FD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66222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38B14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8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5770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</w:tbl>
    <w:p w14:paraId="78F83EC7" w14:textId="094D66D7" w:rsidR="00A82F70" w:rsidRDefault="00A82F70" w:rsidP="00B07092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b/>
          <w:bCs/>
          <w:sz w:val="24"/>
        </w:rPr>
      </w:pPr>
    </w:p>
    <w:p w14:paraId="796EF3BC" w14:textId="77777777" w:rsidR="00A82F70" w:rsidRDefault="00A82F70">
      <w:pPr>
        <w:spacing w:after="160" w:line="259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br w:type="page"/>
      </w:r>
    </w:p>
    <w:p w14:paraId="75884F0C" w14:textId="29200315" w:rsidR="00B07092" w:rsidRPr="00A82F70" w:rsidRDefault="00A82F70" w:rsidP="00F074CF">
      <w:pPr>
        <w:pStyle w:val="ListParagraph"/>
        <w:numPr>
          <w:ilvl w:val="0"/>
          <w:numId w:val="92"/>
        </w:numPr>
        <w:spacing w:line="480" w:lineRule="auto"/>
        <w:ind w:left="426" w:hanging="426"/>
        <w:jc w:val="both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lastRenderedPageBreak/>
        <w:t xml:space="preserve">Data Interval </w:t>
      </w:r>
      <w:r>
        <w:rPr>
          <w:rFonts w:ascii="Times New Roman" w:hAnsi="Times New Roman" w:cs="Times New Roman"/>
          <w:b/>
          <w:bCs/>
          <w:i/>
          <w:iCs/>
          <w:sz w:val="24"/>
        </w:rPr>
        <w:t>Facebook Marketplace</w:t>
      </w:r>
    </w:p>
    <w:tbl>
      <w:tblPr>
        <w:tblW w:w="9072" w:type="dxa"/>
        <w:jc w:val="center"/>
        <w:tblLook w:val="04A0" w:firstRow="1" w:lastRow="0" w:firstColumn="1" w:lastColumn="0" w:noHBand="0" w:noVBand="1"/>
      </w:tblPr>
      <w:tblGrid>
        <w:gridCol w:w="960"/>
        <w:gridCol w:w="960"/>
        <w:gridCol w:w="960"/>
        <w:gridCol w:w="960"/>
        <w:gridCol w:w="960"/>
        <w:gridCol w:w="960"/>
        <w:gridCol w:w="960"/>
        <w:gridCol w:w="960"/>
        <w:gridCol w:w="960"/>
        <w:gridCol w:w="817"/>
      </w:tblGrid>
      <w:tr w:rsidR="00A82F70" w:rsidRPr="00A82F70" w14:paraId="7EAEE7D3" w14:textId="77777777" w:rsidTr="00A82F70">
        <w:trPr>
          <w:trHeight w:val="324"/>
          <w:jc w:val="center"/>
        </w:trPr>
        <w:tc>
          <w:tcPr>
            <w:tcW w:w="576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27614" w14:textId="0E8D5E87" w:rsidR="00A82F70" w:rsidRPr="00A82F70" w:rsidRDefault="00A82F70" w:rsidP="00A82F7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  <w:lang w:val="en-ID" w:eastAsia="en-ID"/>
              </w:rPr>
            </w:pPr>
            <w:proofErr w:type="spellStart"/>
            <w:r w:rsidRPr="00A82F70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  <w:lang w:val="en-ID" w:eastAsia="en-ID"/>
              </w:rPr>
              <w:t>Succesive</w:t>
            </w:r>
            <w:proofErr w:type="spellEnd"/>
            <w:r w:rsidRPr="00A82F70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  <w:lang w:val="en-ID" w:eastAsia="en-ID"/>
              </w:rPr>
              <w:t xml:space="preserve"> Interval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8922B" w14:textId="77777777" w:rsidR="00A82F70" w:rsidRPr="00A82F70" w:rsidRDefault="00A82F70" w:rsidP="00A82F7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  <w:lang w:val="en-ID"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C383E" w14:textId="77777777" w:rsidR="00A82F70" w:rsidRPr="00A82F70" w:rsidRDefault="00A82F70" w:rsidP="00A82F7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ID" w:eastAsia="en-ID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653FA" w14:textId="77777777" w:rsidR="00A82F70" w:rsidRPr="00A82F70" w:rsidRDefault="00A82F70" w:rsidP="00A82F7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ID" w:eastAsia="en-ID"/>
              </w:rPr>
            </w:pP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0732A" w14:textId="77777777" w:rsidR="00A82F70" w:rsidRPr="00A82F70" w:rsidRDefault="00A82F70" w:rsidP="00A82F7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ID" w:eastAsia="en-ID"/>
              </w:rPr>
            </w:pPr>
          </w:p>
        </w:tc>
      </w:tr>
      <w:tr w:rsidR="00A82F70" w:rsidRPr="00A82F70" w14:paraId="368DAC31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007421" w14:textId="77777777" w:rsidR="00A82F70" w:rsidRPr="00A82F70" w:rsidRDefault="00A82F70" w:rsidP="00A82F7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val="en-ID" w:eastAsia="en-ID"/>
              </w:rPr>
              <w:t>X2.1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73CDD0" w14:textId="77777777" w:rsidR="00A82F70" w:rsidRPr="00A82F70" w:rsidRDefault="00A82F70" w:rsidP="00A82F7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val="en-ID" w:eastAsia="en-ID"/>
              </w:rPr>
              <w:t>X2.2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AB6468" w14:textId="77777777" w:rsidR="00A82F70" w:rsidRPr="00A82F70" w:rsidRDefault="00A82F70" w:rsidP="00A82F7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val="en-ID" w:eastAsia="en-ID"/>
              </w:rPr>
              <w:t>X2.3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3793F7" w14:textId="77777777" w:rsidR="00A82F70" w:rsidRPr="00A82F70" w:rsidRDefault="00A82F70" w:rsidP="00A82F7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val="en-ID" w:eastAsia="en-ID"/>
              </w:rPr>
              <w:t>X2.4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344EAF" w14:textId="77777777" w:rsidR="00A82F70" w:rsidRPr="00A82F70" w:rsidRDefault="00A82F70" w:rsidP="00A82F7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val="en-ID" w:eastAsia="en-ID"/>
              </w:rPr>
              <w:t>X2.5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BB80B7" w14:textId="77777777" w:rsidR="00A82F70" w:rsidRPr="00A82F70" w:rsidRDefault="00A82F70" w:rsidP="00A82F7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val="en-ID" w:eastAsia="en-ID"/>
              </w:rPr>
              <w:t>X2.6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45D0F5" w14:textId="77777777" w:rsidR="00A82F70" w:rsidRPr="00A82F70" w:rsidRDefault="00A82F70" w:rsidP="00A82F7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val="en-ID" w:eastAsia="en-ID"/>
              </w:rPr>
              <w:t>X2.7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6E3719" w14:textId="77777777" w:rsidR="00A82F70" w:rsidRPr="00A82F70" w:rsidRDefault="00A82F70" w:rsidP="00A82F7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val="en-ID" w:eastAsia="en-ID"/>
              </w:rPr>
              <w:t>X2.9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4489BA" w14:textId="77777777" w:rsidR="00A82F70" w:rsidRPr="00A82F70" w:rsidRDefault="00A82F70" w:rsidP="00A82F7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val="en-ID" w:eastAsia="en-ID"/>
              </w:rPr>
              <w:t>X2.10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4A7FF" w14:textId="764585FC" w:rsidR="00A82F70" w:rsidRPr="00A82F70" w:rsidRDefault="00A82F70" w:rsidP="00A82F7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val="en-ID" w:eastAsia="en-ID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  <w:lang w:val="en-ID" w:eastAsia="en-ID"/>
              </w:rPr>
              <w:t>Total</w:t>
            </w:r>
          </w:p>
        </w:tc>
      </w:tr>
      <w:tr w:rsidR="00A82F70" w:rsidRPr="00A82F70" w14:paraId="19CA7310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13A35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4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F6FF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74BB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FB3E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535E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2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2A7D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8E3F7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5C04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7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F1E6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EBD8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4</w:t>
            </w:r>
          </w:p>
        </w:tc>
      </w:tr>
      <w:tr w:rsidR="00A82F70" w:rsidRPr="00A82F70" w14:paraId="4EC77C2B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CE01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CA8F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4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A0B4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E07C7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2AB0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728C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24CF0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662B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5919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E636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2</w:t>
            </w:r>
          </w:p>
        </w:tc>
      </w:tr>
      <w:tr w:rsidR="00A82F70" w:rsidRPr="00A82F70" w14:paraId="67CB246C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F3683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2FE9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CFE0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A4E6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AE828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38A2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68E59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3BEA3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5AB5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123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DAA3D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5</w:t>
            </w:r>
          </w:p>
        </w:tc>
      </w:tr>
      <w:tr w:rsidR="00A82F70" w:rsidRPr="00A82F70" w14:paraId="6E97E361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1367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3A7B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6A0C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3B99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34C3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EBD1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2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89AD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8ACC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A22F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123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D411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0</w:t>
            </w:r>
          </w:p>
        </w:tc>
      </w:tr>
      <w:tr w:rsidR="00A82F70" w:rsidRPr="00A82F70" w14:paraId="7C9FEBE0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AE50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0B02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1CE7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B457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5892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2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C692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BB76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8563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C06DB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E21B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5</w:t>
            </w:r>
          </w:p>
        </w:tc>
      </w:tr>
      <w:tr w:rsidR="00A82F70" w:rsidRPr="00A82F70" w14:paraId="0F728A94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8E96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E3BE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DDF7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1E4E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7D04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F1E5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CFAD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C05CF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ADBE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1F50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A82F70" w:rsidRPr="00A82F70" w14:paraId="0EEE7FAF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B129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4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578A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3AA2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6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2F56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C5D0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9F11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2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5302D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15CE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76FA5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123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EBA5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8</w:t>
            </w:r>
          </w:p>
        </w:tc>
      </w:tr>
      <w:tr w:rsidR="00A82F70" w:rsidRPr="00A82F70" w14:paraId="4D4227FC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5104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4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E340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DFDD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F845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4945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A75F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C415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3CB2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5462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494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0F56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  <w:tr w:rsidR="00A82F70" w:rsidRPr="00A82F70" w14:paraId="67D42805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4CCA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C284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18D7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C38F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21A7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4D628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2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9AA1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EEE0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F545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2A15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5</w:t>
            </w:r>
          </w:p>
        </w:tc>
      </w:tr>
      <w:tr w:rsidR="00A82F70" w:rsidRPr="00A82F70" w14:paraId="253FC5BE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10487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4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8F8B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A452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AB6CF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109F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728D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65BE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095A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A986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5E57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2</w:t>
            </w:r>
          </w:p>
        </w:tc>
      </w:tr>
      <w:tr w:rsidR="00A82F70" w:rsidRPr="00A82F70" w14:paraId="3FCC887C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91CB8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4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930F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4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92FE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0850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BD63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5440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EE6A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2898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2CE1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A391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8</w:t>
            </w:r>
          </w:p>
        </w:tc>
      </w:tr>
      <w:tr w:rsidR="00A82F70" w:rsidRPr="00A82F70" w14:paraId="41F85E71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CDD2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E094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169AE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2171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BBE0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58D5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D614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9027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B0286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AF8D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A82F70" w:rsidRPr="00A82F70" w14:paraId="63EAE56C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BD9D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0B6D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A336B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6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5DCF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A160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C6D9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4887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4959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7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BCE4C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16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A1955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0</w:t>
            </w:r>
          </w:p>
        </w:tc>
      </w:tr>
      <w:tr w:rsidR="00A82F70" w:rsidRPr="00A82F70" w14:paraId="50217788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050A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1F5A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C9ADE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0830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EA2C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7939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59C5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A732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104C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0023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5</w:t>
            </w:r>
          </w:p>
        </w:tc>
      </w:tr>
      <w:tr w:rsidR="00A82F70" w:rsidRPr="00A82F70" w14:paraId="6E36E998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372C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7E68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2E05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6598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47E2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8ABA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AD3D4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53F3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5DF3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1257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1</w:t>
            </w:r>
          </w:p>
        </w:tc>
      </w:tr>
      <w:tr w:rsidR="00A82F70" w:rsidRPr="00A82F70" w14:paraId="710F8AED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C623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14E9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0086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F880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22CF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3D0F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83F69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97991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8842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1ED7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A82F70" w:rsidRPr="00A82F70" w14:paraId="2C743FD0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5195B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A666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64E5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719F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B2C4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AFB2E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F50D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C0FE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C0B8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D333B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1</w:t>
            </w:r>
          </w:p>
        </w:tc>
      </w:tr>
      <w:tr w:rsidR="00A82F70" w:rsidRPr="00A82F70" w14:paraId="7E6102E4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0CED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C553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D040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07F7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7136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05D6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D77A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496D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B870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7F7F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A82F70" w:rsidRPr="00A82F70" w14:paraId="0ABEE023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8D33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B146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9BB60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3CE6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1989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8810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B842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A6B8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0B977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FB63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A82F70" w:rsidRPr="00A82F70" w14:paraId="6AE552DA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9450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90A3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9A759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6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9DFAD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E0EC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908D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6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54C3D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A27F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7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BD0D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16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6FAE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8</w:t>
            </w:r>
          </w:p>
        </w:tc>
      </w:tr>
      <w:tr w:rsidR="00A82F70" w:rsidRPr="00A82F70" w14:paraId="05C9222B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85FA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6B014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DF39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7A58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6F20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0E92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CCCB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B5682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8C54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5285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  <w:tr w:rsidR="00A82F70" w:rsidRPr="00A82F70" w14:paraId="0CA8888B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30849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A8A5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8FE8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91DE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C8B0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BF0F5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BB8CF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BA0D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6526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38A9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  <w:tr w:rsidR="00A82F70" w:rsidRPr="00A82F70" w14:paraId="2F6ED1A7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AED4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D79C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5E85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E2C2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11EB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391F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3A1D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5CC7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2C78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494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C6F8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A82F70" w:rsidRPr="00A82F70" w14:paraId="6E505E1B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DBE3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7604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5804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5E5C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BCC48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D5D7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69A6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F5AD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C744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6560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4</w:t>
            </w:r>
          </w:p>
        </w:tc>
      </w:tr>
      <w:tr w:rsidR="00A82F70" w:rsidRPr="00A82F70" w14:paraId="04967569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717F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E1BD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EF62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5F0F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AE3F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D759B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967B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BE39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60B9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7787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5</w:t>
            </w:r>
          </w:p>
        </w:tc>
      </w:tr>
      <w:tr w:rsidR="00A82F70" w:rsidRPr="00A82F70" w14:paraId="20BC88B9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2E56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6A8D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7D11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E284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C884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607F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BD0B6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AC1B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545E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81F1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A82F70" w:rsidRPr="00A82F70" w14:paraId="688680B9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5E7D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CEE2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8A16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60EA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D8CD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FE77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FD39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612F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E25AE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494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653B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  <w:tr w:rsidR="00A82F70" w:rsidRPr="00A82F70" w14:paraId="515E9B60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532F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810DF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092B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9713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912B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EBD4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F663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132A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044D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E041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1</w:t>
            </w:r>
          </w:p>
        </w:tc>
      </w:tr>
      <w:tr w:rsidR="00A82F70" w:rsidRPr="00A82F70" w14:paraId="49F7D4B1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B893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CE16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70B42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C977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C3CE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A118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E980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AD1F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56B2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494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2DD95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A82F70" w:rsidRPr="00A82F70" w14:paraId="0500D271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76E5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40792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75024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4EBE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9F64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9A59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324C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65DE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D339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03AE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  <w:tr w:rsidR="00A82F70" w:rsidRPr="00A82F70" w14:paraId="29AD604C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5EBB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02A2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D611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1E00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B78E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B11E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9F99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A1F8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864E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4744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  <w:tr w:rsidR="00A82F70" w:rsidRPr="00A82F70" w14:paraId="42C1FEE8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4064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825E6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CC30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2B81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C137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33A9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B401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79E8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8B26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9FDBD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</w:tr>
      <w:tr w:rsidR="00A82F70" w:rsidRPr="00A82F70" w14:paraId="123A2A13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CD36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747C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94E9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90AF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769B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FA19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61CD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CD31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B371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CE1A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6</w:t>
            </w:r>
          </w:p>
        </w:tc>
      </w:tr>
      <w:tr w:rsidR="00A82F70" w:rsidRPr="00A82F70" w14:paraId="26B80456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CE34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82CD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C9B8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7741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C8AD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072BB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46AD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27FE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1D90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123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F8AA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7</w:t>
            </w:r>
          </w:p>
        </w:tc>
      </w:tr>
      <w:tr w:rsidR="00A82F70" w:rsidRPr="00A82F70" w14:paraId="56BCD647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B29E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2D0B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DE20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4454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2FB3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BD32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1F7FA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08AB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86B46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494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2803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A82F70" w:rsidRPr="00A82F70" w14:paraId="467E432E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5530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E5F2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9606F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5B50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EA71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CACD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08B2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6399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C566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CAE7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1</w:t>
            </w:r>
          </w:p>
        </w:tc>
      </w:tr>
      <w:tr w:rsidR="00A82F70" w:rsidRPr="00A82F70" w14:paraId="636F81F7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412C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lastRenderedPageBreak/>
              <w:t>2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138A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D843B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6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A17C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5FCAE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8831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6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A14F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270F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4978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16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363A8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</w:tr>
      <w:tr w:rsidR="00A82F70" w:rsidRPr="00A82F70" w14:paraId="1FBEB75B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9BA6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4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184F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4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6FFB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D500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4AF2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0606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2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60401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86996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B8CED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123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45C8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4</w:t>
            </w:r>
          </w:p>
        </w:tc>
      </w:tr>
      <w:tr w:rsidR="00A82F70" w:rsidRPr="00A82F70" w14:paraId="2A0B47FB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8CF1C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234ED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4136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A127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633F5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2AE5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6764D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3B9F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2CF6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123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AF6D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7</w:t>
            </w:r>
          </w:p>
        </w:tc>
      </w:tr>
      <w:tr w:rsidR="00A82F70" w:rsidRPr="00A82F70" w14:paraId="1822A432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5276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63FC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4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8FA6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AFDB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4F79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BB4C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2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2E40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11A63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1AFF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123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894D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0</w:t>
            </w:r>
          </w:p>
        </w:tc>
      </w:tr>
      <w:tr w:rsidR="00A82F70" w:rsidRPr="00A82F70" w14:paraId="349E6A67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01CC7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D8A7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672B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ABA4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8342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6265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8E35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577D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F4202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2E52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5</w:t>
            </w:r>
          </w:p>
        </w:tc>
      </w:tr>
      <w:tr w:rsidR="00A82F70" w:rsidRPr="00A82F70" w14:paraId="3130D45D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4CBB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7B3E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C590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0A51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AF0C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A4A2D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7FF0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D0739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FF20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3CB0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A82F70" w:rsidRPr="00A82F70" w14:paraId="2D93DA63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FC13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31A4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375A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53E1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AE71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F6FA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B833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C64A5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FF37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C8EE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</w:tr>
      <w:tr w:rsidR="00A82F70" w:rsidRPr="00A82F70" w14:paraId="23DC96C2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2DDBF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C379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DAA2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524C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61EB1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4E61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BC93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1FF3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7E2F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A708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9</w:t>
            </w:r>
          </w:p>
        </w:tc>
      </w:tr>
      <w:tr w:rsidR="00A82F70" w:rsidRPr="00A82F70" w14:paraId="46F3E7D5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0598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C7941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82BF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B69C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E53F2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552F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2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C179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0964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1E6A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123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A6BB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0</w:t>
            </w:r>
          </w:p>
        </w:tc>
      </w:tr>
      <w:tr w:rsidR="00A82F70" w:rsidRPr="00A82F70" w14:paraId="34FA9DA2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1BCB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2306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4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8549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1BE8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8330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ADE3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5C179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1980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240C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BCBE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6</w:t>
            </w:r>
          </w:p>
        </w:tc>
      </w:tr>
      <w:tr w:rsidR="00A82F70" w:rsidRPr="00A82F70" w14:paraId="7F0481A5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E309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AB11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4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803C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626B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7F52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2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4954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2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F0FD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EB50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3507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A2C24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7</w:t>
            </w:r>
          </w:p>
        </w:tc>
      </w:tr>
      <w:tr w:rsidR="00A82F70" w:rsidRPr="00A82F70" w14:paraId="7E70E50D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EA54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4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88B3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1636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FE0A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B40C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0529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DCF0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1B839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478C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AF97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6</w:t>
            </w:r>
          </w:p>
        </w:tc>
      </w:tr>
      <w:tr w:rsidR="00A82F70" w:rsidRPr="00A82F70" w14:paraId="64D368C2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1024F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4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674B0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6654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8E3F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E15A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2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0A35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87495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5C82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B69F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BEEC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1</w:t>
            </w:r>
          </w:p>
        </w:tc>
      </w:tr>
      <w:tr w:rsidR="00A82F70" w:rsidRPr="00A82F70" w14:paraId="69205370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6C3F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792BB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E891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DCBA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AF4D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C01C9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5E57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1A00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558E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F80E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4</w:t>
            </w:r>
          </w:p>
        </w:tc>
      </w:tr>
      <w:tr w:rsidR="00A82F70" w:rsidRPr="00A82F70" w14:paraId="67665286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DDAC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E33F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C95B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58B1D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CA5C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0C78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2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3E9D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E24A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2300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123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9704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7</w:t>
            </w:r>
          </w:p>
        </w:tc>
      </w:tr>
      <w:tr w:rsidR="00A82F70" w:rsidRPr="00A82F70" w14:paraId="6A833EF7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8D7F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4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2E1A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8586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3535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1CD4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2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C38D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2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D5E1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00F0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D0B2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123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1DD4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7</w:t>
            </w:r>
          </w:p>
        </w:tc>
      </w:tr>
      <w:tr w:rsidR="00A82F70" w:rsidRPr="00A82F70" w14:paraId="2B57124D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376D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2687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ED26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AC19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08CB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3862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D493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DFF9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4454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123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22E92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</w:tr>
      <w:tr w:rsidR="00A82F70" w:rsidRPr="00A82F70" w14:paraId="3DE0FEFB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5CFF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E909B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634B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0AFF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B50A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2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C1D9E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0640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A51D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24AC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C359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7</w:t>
            </w:r>
          </w:p>
        </w:tc>
      </w:tr>
      <w:tr w:rsidR="00A82F70" w:rsidRPr="00A82F70" w14:paraId="4C1468E0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2B93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4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7C77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B4C3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8823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98CA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6578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2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8ED5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558C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C8D9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123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16B0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2</w:t>
            </w:r>
          </w:p>
        </w:tc>
      </w:tr>
      <w:tr w:rsidR="00A82F70" w:rsidRPr="00A82F70" w14:paraId="338273CD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8382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F4E1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4AAD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AE10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8C5F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F02C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942C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F4EED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7BA0A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CFB5E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2</w:t>
            </w:r>
          </w:p>
        </w:tc>
      </w:tr>
      <w:tr w:rsidR="00A82F70" w:rsidRPr="00A82F70" w14:paraId="14DE9B66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1563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6490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CC72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1A1D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AEAE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1ACE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2FAB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97F1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EA20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494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2AB14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</w:tr>
      <w:tr w:rsidR="00A82F70" w:rsidRPr="00A82F70" w14:paraId="4C3A6CB4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C65E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E448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8DC2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33CB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CB27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2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B82AD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16F1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FF3D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B40B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DDD9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</w:tr>
      <w:tr w:rsidR="00A82F70" w:rsidRPr="00A82F70" w14:paraId="1E5BB016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90B7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EA629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4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D462A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D9F5B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34A5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2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89B2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4875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84D6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F130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123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9075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9</w:t>
            </w:r>
          </w:p>
        </w:tc>
      </w:tr>
      <w:tr w:rsidR="00A82F70" w:rsidRPr="00A82F70" w14:paraId="726E61D4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7EEBC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8C69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57E57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A4F0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5DE9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8F8A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9236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FC10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CA2C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E5EF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1</w:t>
            </w:r>
          </w:p>
        </w:tc>
      </w:tr>
      <w:tr w:rsidR="00A82F70" w:rsidRPr="00A82F70" w14:paraId="53BC26A6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BE70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A7EF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57C8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74D1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5437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A43D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847A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170E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5910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9B97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A82F70" w:rsidRPr="00A82F70" w14:paraId="1D59E3D9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239F2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D3D6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9BF6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1DA7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6081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0B7B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5AAA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065B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9BEFC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AA99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1</w:t>
            </w:r>
          </w:p>
        </w:tc>
      </w:tr>
      <w:tr w:rsidR="00A82F70" w:rsidRPr="00A82F70" w14:paraId="339FD8E1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6C06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F9DE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8D3F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8CE7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4E73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645B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CCA7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FA99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A03C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C1031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A82F70" w:rsidRPr="00A82F70" w14:paraId="10F5A00F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FF59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8CC6F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9E54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D655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60D1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09AD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F2385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68984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A6D5D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6E1E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A82F70" w:rsidRPr="00A82F70" w14:paraId="44D297B8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A0EF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C86A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575C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6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3277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E86A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FAC6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6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4A93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C10E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7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2103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16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3F53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8</w:t>
            </w:r>
          </w:p>
        </w:tc>
      </w:tr>
      <w:tr w:rsidR="00A82F70" w:rsidRPr="00A82F70" w14:paraId="520AD20C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340C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9622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6FA5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E875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BD7A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BCAA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92A1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1EAD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AEC1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FC16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  <w:tr w:rsidR="00A82F70" w:rsidRPr="00A82F70" w14:paraId="05C23C8C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9038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944D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283B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398E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DFA8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1361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4951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7E4D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D2543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5621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  <w:tr w:rsidR="00A82F70" w:rsidRPr="00A82F70" w14:paraId="0049412E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96EF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21A9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2390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2307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9E8D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5A4D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91C32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9142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6D33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494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2B86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A82F70" w:rsidRPr="00A82F70" w14:paraId="428AC452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63B8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37991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9F6A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795F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215E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F169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23FE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A385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D1318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52D6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4</w:t>
            </w:r>
          </w:p>
        </w:tc>
      </w:tr>
      <w:tr w:rsidR="00A82F70" w:rsidRPr="00A82F70" w14:paraId="69714F8B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A4EB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A7C8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8FE4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E0719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3833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E373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8149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AAAE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DBA67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E7D8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5</w:t>
            </w:r>
          </w:p>
        </w:tc>
      </w:tr>
      <w:tr w:rsidR="00A82F70" w:rsidRPr="00A82F70" w14:paraId="6F5E17B4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5829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0387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41ED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06C4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7E7B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A2441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AAE3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A9D5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219C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28ED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A82F70" w:rsidRPr="00A82F70" w14:paraId="373FC45E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0598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7D46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D5CD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0B9D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65D6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ADCC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55021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DAB2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BFAF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494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7C2F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  <w:tr w:rsidR="00A82F70" w:rsidRPr="00A82F70" w14:paraId="01E729DF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D11E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5B1C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0E7D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C16A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EBB5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515C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136B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D69B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C894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AAA0C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1</w:t>
            </w:r>
          </w:p>
        </w:tc>
      </w:tr>
      <w:tr w:rsidR="00A82F70" w:rsidRPr="00A82F70" w14:paraId="70E2788B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E043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562C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BCCE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18F5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5D8E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CDC70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9B74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D9075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FA974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494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9508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A82F70" w:rsidRPr="00A82F70" w14:paraId="1BF3D140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76D3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5FFF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8B16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A384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E95D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368DC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ADCA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E8FD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1CB6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6130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  <w:tr w:rsidR="00A82F70" w:rsidRPr="00A82F70" w14:paraId="728E5BAF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F4D7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3B46B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5943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37D0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09C8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2EF1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A463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4095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811E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445C1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  <w:tr w:rsidR="00A82F70" w:rsidRPr="00A82F70" w14:paraId="538A6BCE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04DB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2838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BC8C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236C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BA0C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4705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7EA8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D9E0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5447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0911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</w:tr>
      <w:tr w:rsidR="00A82F70" w:rsidRPr="00A82F70" w14:paraId="576773E3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698E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lastRenderedPageBreak/>
              <w:t>4,2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3AE7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8734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A680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5915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4697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E543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2A4D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AAF8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CF60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6</w:t>
            </w:r>
          </w:p>
        </w:tc>
      </w:tr>
      <w:tr w:rsidR="00A82F70" w:rsidRPr="00A82F70" w14:paraId="6C12D5A7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5A34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5D68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2C21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BBF0A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BEE6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637B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548B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291E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34DF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123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1CAE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7</w:t>
            </w:r>
          </w:p>
        </w:tc>
      </w:tr>
      <w:tr w:rsidR="00A82F70" w:rsidRPr="00A82F70" w14:paraId="6FDBB6CC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B6A6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E635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46AE1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28BB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7BF8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A9CC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6DE4E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40F0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1122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494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1314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A82F70" w:rsidRPr="00A82F70" w14:paraId="1C161803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099A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4A5D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C009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EF9D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2AEC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D7D8B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0D45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FE155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5BCB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59A1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1</w:t>
            </w:r>
          </w:p>
        </w:tc>
      </w:tr>
      <w:tr w:rsidR="00A82F70" w:rsidRPr="00A82F70" w14:paraId="17D980CC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A3FE0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57C0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413C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8719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AB10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2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7420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0CB52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E4BE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268E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F688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5</w:t>
            </w:r>
          </w:p>
        </w:tc>
      </w:tr>
      <w:tr w:rsidR="00A82F70" w:rsidRPr="00A82F70" w14:paraId="5051D309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EDAB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978B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812D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6A0B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0363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CBC7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7DF7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4291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99A9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D870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7</w:t>
            </w:r>
          </w:p>
        </w:tc>
      </w:tr>
      <w:tr w:rsidR="00A82F70" w:rsidRPr="00A82F70" w14:paraId="482A0571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9EE1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0B35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4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BE9B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2E43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A8CD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9F30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DA5C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E2A7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F3F3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123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8044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7</w:t>
            </w:r>
          </w:p>
        </w:tc>
      </w:tr>
      <w:tr w:rsidR="00A82F70" w:rsidRPr="00A82F70" w14:paraId="44C526A2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FA97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5769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3BE2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2873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AAA9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AF399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26FA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1A91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1A2C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123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DFBE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7</w:t>
            </w:r>
          </w:p>
        </w:tc>
      </w:tr>
      <w:tr w:rsidR="00A82F70" w:rsidRPr="00A82F70" w14:paraId="327743BF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7E64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ADC7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84F1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F165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92AE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EA55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2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A163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3B98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1B06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883D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4</w:t>
            </w:r>
          </w:p>
        </w:tc>
      </w:tr>
      <w:tr w:rsidR="00A82F70" w:rsidRPr="00A82F70" w14:paraId="0D9D35F4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ED26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8A6EF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4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0DB3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7B29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C09C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2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EE6F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0426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FBF1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270C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D6EB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1</w:t>
            </w:r>
          </w:p>
        </w:tc>
      </w:tr>
      <w:tr w:rsidR="00A82F70" w:rsidRPr="00A82F70" w14:paraId="165F211C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B927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E4A8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ED7F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0094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0CDD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6BF2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F03A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C972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0944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494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6510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A82F70" w:rsidRPr="00A82F70" w14:paraId="76A3027F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5DF0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AD22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E347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F4F1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AC08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2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8252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7030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C92B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5488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494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C38F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</w:tr>
      <w:tr w:rsidR="00A82F70" w:rsidRPr="00A82F70" w14:paraId="3E165666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3B20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0B18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811E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331CF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BE27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CA15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553F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3767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4622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A5A77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2</w:t>
            </w:r>
          </w:p>
        </w:tc>
      </w:tr>
      <w:tr w:rsidR="00A82F70" w:rsidRPr="00A82F70" w14:paraId="3B550DEB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D5C8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44A5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5B40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47DC5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BC16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2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76C2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2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DD96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B3E2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7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FB6AC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1,816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C389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A82F70" w:rsidRPr="00A82F70" w14:paraId="7388469B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3C84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68EA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B6E1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C396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323F3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F056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0238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0EDDD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6129C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D1C6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A82F70" w:rsidRPr="00A82F70" w14:paraId="2D2763B5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098D5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F0A3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76C6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7248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233B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2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64B3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1750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419F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3D81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5C44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</w:tr>
      <w:tr w:rsidR="00A82F70" w:rsidRPr="00A82F70" w14:paraId="7251CC04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8EC1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650A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4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0DAC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5E26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B68A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2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AA35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2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8FDD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E4A9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F580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08C4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9</w:t>
            </w:r>
          </w:p>
        </w:tc>
      </w:tr>
      <w:tr w:rsidR="00A82F70" w:rsidRPr="00A82F70" w14:paraId="3F47D421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CA1F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DC1B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D6C8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9A28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DF2C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8C52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FDD0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F456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6AE4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494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7B6A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A82F70" w:rsidRPr="00A82F70" w14:paraId="1424CD77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1C23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3A13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CF63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EE5E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7097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3E55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207C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160F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0E87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34B8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  <w:tr w:rsidR="00A82F70" w:rsidRPr="00A82F70" w14:paraId="5B592429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AFEC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D337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1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C634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8746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576D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2C2F0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4159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8D7F8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1211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EAC0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</w:tr>
      <w:tr w:rsidR="00A82F70" w:rsidRPr="00A82F70" w14:paraId="245215D1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D208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2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5702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D2A5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F1E9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50A1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073D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8B92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4C46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02B3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123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07B25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A82F70" w:rsidRPr="00A82F70" w14:paraId="48C29E0E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BB4B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0966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63FF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8FAA3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3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1B32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2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2E1B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8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92D2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6E41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2,5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886B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123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5F8B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A82F70" w:rsidRPr="00A82F70" w14:paraId="5254BCE3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364D4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6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40C1D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29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583AF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DB70A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5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7E46E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2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72221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5,25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93C6D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3F2BA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4,87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7B46F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</w:pPr>
            <w:r w:rsidRPr="00A82F70">
              <w:rPr>
                <w:rFonts w:ascii="Courier New" w:eastAsia="Times New Roman" w:hAnsi="Courier New" w:cs="Courier New"/>
                <w:sz w:val="18"/>
                <w:szCs w:val="18"/>
                <w:lang w:val="en-ID" w:eastAsia="en-ID"/>
              </w:rPr>
              <w:t>3,679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E57A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40</w:t>
            </w:r>
          </w:p>
        </w:tc>
      </w:tr>
    </w:tbl>
    <w:p w14:paraId="7575D58D" w14:textId="25B9C35D" w:rsidR="00A82F70" w:rsidRDefault="00A82F70" w:rsidP="00A82F70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b/>
          <w:bCs/>
          <w:sz w:val="24"/>
        </w:rPr>
      </w:pPr>
    </w:p>
    <w:p w14:paraId="628882A7" w14:textId="77777777" w:rsidR="00A82F70" w:rsidRDefault="00A82F70">
      <w:pPr>
        <w:spacing w:after="160" w:line="259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br w:type="page"/>
      </w:r>
    </w:p>
    <w:p w14:paraId="6ED969B9" w14:textId="494B6F23" w:rsidR="00A82F70" w:rsidRDefault="00A82F70" w:rsidP="00F074CF">
      <w:pPr>
        <w:pStyle w:val="ListParagraph"/>
        <w:numPr>
          <w:ilvl w:val="0"/>
          <w:numId w:val="92"/>
        </w:numPr>
        <w:spacing w:line="480" w:lineRule="auto"/>
        <w:ind w:left="426" w:hanging="426"/>
        <w:jc w:val="both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lastRenderedPageBreak/>
        <w:t xml:space="preserve">Data Interval Harga </w:t>
      </w:r>
    </w:p>
    <w:tbl>
      <w:tblPr>
        <w:tblW w:w="8300" w:type="dxa"/>
        <w:jc w:val="center"/>
        <w:tblLook w:val="04A0" w:firstRow="1" w:lastRow="0" w:firstColumn="1" w:lastColumn="0" w:noHBand="0" w:noVBand="1"/>
      </w:tblPr>
      <w:tblGrid>
        <w:gridCol w:w="960"/>
        <w:gridCol w:w="960"/>
        <w:gridCol w:w="960"/>
        <w:gridCol w:w="960"/>
        <w:gridCol w:w="960"/>
        <w:gridCol w:w="960"/>
        <w:gridCol w:w="960"/>
        <w:gridCol w:w="960"/>
        <w:gridCol w:w="723"/>
      </w:tblGrid>
      <w:tr w:rsidR="00A82F70" w:rsidRPr="00A82F70" w14:paraId="1270F3A6" w14:textId="77777777" w:rsidTr="00A82F70">
        <w:trPr>
          <w:trHeight w:val="324"/>
          <w:jc w:val="center"/>
        </w:trPr>
        <w:tc>
          <w:tcPr>
            <w:tcW w:w="288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2A6430" w14:textId="77777777" w:rsidR="00A82F70" w:rsidRPr="00A82F70" w:rsidRDefault="00A82F70" w:rsidP="00A82F7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  <w:lang w:val="en-ID" w:eastAsia="en-ID"/>
              </w:rPr>
            </w:pPr>
            <w:proofErr w:type="spellStart"/>
            <w:r w:rsidRPr="00A82F70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  <w:lang w:val="en-ID" w:eastAsia="en-ID"/>
              </w:rPr>
              <w:t>Succesive</w:t>
            </w:r>
            <w:proofErr w:type="spellEnd"/>
            <w:r w:rsidRPr="00A82F70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  <w:lang w:val="en-ID" w:eastAsia="en-ID"/>
              </w:rPr>
              <w:t xml:space="preserve"> Interval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525648" w14:textId="77777777" w:rsidR="00A82F70" w:rsidRPr="00A82F70" w:rsidRDefault="00A82F70" w:rsidP="00A82F7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C507FC" w14:textId="77777777" w:rsidR="00A82F70" w:rsidRPr="00A82F70" w:rsidRDefault="00A82F70" w:rsidP="00A82F7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D023BE" w14:textId="77777777" w:rsidR="00A82F70" w:rsidRPr="00A82F70" w:rsidRDefault="00A82F70" w:rsidP="00A82F7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F7F7A9" w14:textId="77777777" w:rsidR="00A82F70" w:rsidRPr="00A82F70" w:rsidRDefault="00A82F70" w:rsidP="00A82F7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E4B462" w14:textId="77777777" w:rsidR="00A82F70" w:rsidRPr="00A82F70" w:rsidRDefault="00A82F70" w:rsidP="00A82F7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E8F0F6" w14:textId="77777777" w:rsidR="00A82F70" w:rsidRPr="00A82F70" w:rsidRDefault="00A82F70" w:rsidP="00A82F7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</w:tr>
      <w:tr w:rsidR="00A82F70" w:rsidRPr="00A82F70" w14:paraId="2E300577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23FD876" w14:textId="77777777" w:rsidR="00A82F70" w:rsidRPr="00A82F70" w:rsidRDefault="00A82F70" w:rsidP="00A82F7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  <w:t>X3.1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65FE057" w14:textId="77777777" w:rsidR="00A82F70" w:rsidRPr="00A82F70" w:rsidRDefault="00A82F70" w:rsidP="00A82F7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  <w:t>X3.2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72E294C" w14:textId="77777777" w:rsidR="00A82F70" w:rsidRPr="00A82F70" w:rsidRDefault="00A82F70" w:rsidP="00A82F7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  <w:t>X3.3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0F30B38" w14:textId="77777777" w:rsidR="00A82F70" w:rsidRPr="00A82F70" w:rsidRDefault="00A82F70" w:rsidP="00A82F7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  <w:t>X3.4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7024F8A" w14:textId="77777777" w:rsidR="00A82F70" w:rsidRPr="00A82F70" w:rsidRDefault="00A82F70" w:rsidP="00A82F7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  <w:t>X3.5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EB2460F" w14:textId="77777777" w:rsidR="00A82F70" w:rsidRPr="00A82F70" w:rsidRDefault="00A82F70" w:rsidP="00A82F7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  <w:t>X3.6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836A0FC" w14:textId="77777777" w:rsidR="00A82F70" w:rsidRPr="00A82F70" w:rsidRDefault="00A82F70" w:rsidP="00A82F7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  <w:t>X3.7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2CAE732" w14:textId="77777777" w:rsidR="00A82F70" w:rsidRPr="00A82F70" w:rsidRDefault="00A82F70" w:rsidP="00A82F7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ID" w:eastAsia="en-ID"/>
              </w:rPr>
              <w:t>X3.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14488D" w14:textId="77777777" w:rsidR="00A82F70" w:rsidRPr="00A82F70" w:rsidRDefault="00A82F70" w:rsidP="00A82F7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Total</w:t>
            </w:r>
          </w:p>
        </w:tc>
      </w:tr>
      <w:tr w:rsidR="00A82F70" w:rsidRPr="00A82F70" w14:paraId="5ED1F664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4E819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CD819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F2AAD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90270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35671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3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BFF43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095B5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0205A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9EAFF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  <w:tr w:rsidR="00A82F70" w:rsidRPr="00A82F70" w14:paraId="07B64499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E63BB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8E7A3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F4089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FA7CE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972B2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5F1A3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7E49F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2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E7435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105C6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8</w:t>
            </w:r>
          </w:p>
        </w:tc>
      </w:tr>
      <w:tr w:rsidR="00A82F70" w:rsidRPr="00A82F70" w14:paraId="533BBF80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725F3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BCE08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0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FEA9E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C9F83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4406E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3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C9E39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2C4A7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312BF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717FA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A82F70" w:rsidRPr="00A82F70" w14:paraId="27E1DF75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2E7F6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DB179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0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25E9E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8A42A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2B689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3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59437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7E5D2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C7DC0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501FD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A82F70" w:rsidRPr="00A82F70" w14:paraId="6F8D3D25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46645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A85545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00B66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61E3A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6883B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4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9301D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BA6B9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BDB16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4BB5E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A82F70" w:rsidRPr="00A82F70" w14:paraId="4B7F35C8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6FAE6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835A5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2DDE8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3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BDA9F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2F58C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6DAC8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806F8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43D95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F516F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2</w:t>
            </w:r>
          </w:p>
        </w:tc>
      </w:tr>
      <w:tr w:rsidR="00A82F70" w:rsidRPr="00A82F70" w14:paraId="7C215796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A3F261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A4A0B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B7337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3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3E875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DBF5E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3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75166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E845F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D07CC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4ECD2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3</w:t>
            </w:r>
          </w:p>
        </w:tc>
      </w:tr>
      <w:tr w:rsidR="00A82F70" w:rsidRPr="00A82F70" w14:paraId="6DF5991B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2A107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C5E87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73EB2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1133C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FC0F6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E74EB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C37EB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2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E15A8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5B707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</w:tr>
      <w:tr w:rsidR="00A82F70" w:rsidRPr="00A82F70" w14:paraId="2D943C6A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FF9CE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32A8E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856F3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3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09948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932A2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4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C4D55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3A174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9C6F2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616CB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1</w:t>
            </w:r>
          </w:p>
        </w:tc>
      </w:tr>
      <w:tr w:rsidR="00A82F70" w:rsidRPr="00A82F70" w14:paraId="3799CE8E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DE6E2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337D4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598A0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10C66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96FB5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35D1E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C1C6A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2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EF090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3A1DE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0</w:t>
            </w:r>
          </w:p>
        </w:tc>
      </w:tr>
      <w:tr w:rsidR="00A82F70" w:rsidRPr="00A82F70" w14:paraId="587F2E78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95FAC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C33C7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F2E78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7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A9520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BBC50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82A77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60293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1B30A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2542C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A82F70" w:rsidRPr="00A82F70" w14:paraId="3A8E75F9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26A68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D0842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6BB67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43162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B658E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7D2AE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E38E0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CB64A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E2100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A82F70" w:rsidRPr="00A82F70" w14:paraId="48F22F5A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50B49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2CC43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0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7171F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2ECD3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840D8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06C2C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6A95D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2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02711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B9EE2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0</w:t>
            </w:r>
          </w:p>
        </w:tc>
      </w:tr>
      <w:tr w:rsidR="00A82F70" w:rsidRPr="00A82F70" w14:paraId="4AF12C91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0F59B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F1F9B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06478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7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F238A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73D36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3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82F35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BEE67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9B449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A3DA0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3</w:t>
            </w:r>
          </w:p>
        </w:tc>
      </w:tr>
      <w:tr w:rsidR="00A82F70" w:rsidRPr="00A82F70" w14:paraId="7AC9FA15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479C9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4EB4C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7B10E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449ED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8DD8D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C5C32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DC3E1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4664B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93023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1</w:t>
            </w:r>
          </w:p>
        </w:tc>
      </w:tr>
      <w:tr w:rsidR="00A82F70" w:rsidRPr="00A82F70" w14:paraId="01F06A42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8BF79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A6D87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CA267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318A2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8DD07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84087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460B9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37361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23A7F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2</w:t>
            </w:r>
          </w:p>
        </w:tc>
      </w:tr>
      <w:tr w:rsidR="00A82F70" w:rsidRPr="00A82F70" w14:paraId="37247A9D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29152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1E702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0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C2B03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EDF79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40CAC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B0FDF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0C420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4ECB9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E4EB5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2</w:t>
            </w:r>
          </w:p>
        </w:tc>
      </w:tr>
      <w:tr w:rsidR="00A82F70" w:rsidRPr="00A82F70" w14:paraId="5503E81B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809A0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A0B7F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BF0B0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3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17B6A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C7291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7F497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314CD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5DB76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511E4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A82F70" w:rsidRPr="00A82F70" w14:paraId="26B4F158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EC2AE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35AFC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A4A44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3E385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043C9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94742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3897D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2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2507B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A6BD3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2</w:t>
            </w:r>
          </w:p>
        </w:tc>
      </w:tr>
      <w:tr w:rsidR="00A82F70" w:rsidRPr="00A82F70" w14:paraId="5B80FCF6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9B901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F2A08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0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048E3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D1B36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DBFF7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E5110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CC648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3AA24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717AC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7</w:t>
            </w:r>
          </w:p>
        </w:tc>
      </w:tr>
      <w:tr w:rsidR="00A82F70" w:rsidRPr="00A82F70" w14:paraId="37509F94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75582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C4F5B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0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13440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256C3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B5C30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3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507310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F13C8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AADB9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B7B2B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A82F70" w:rsidRPr="00A82F70" w14:paraId="7DC6120D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06BCF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8C458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53C77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1843B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EAF73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3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1B894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6DF93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FE114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E91B3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</w:tr>
      <w:tr w:rsidR="00A82F70" w:rsidRPr="00A82F70" w14:paraId="215D7C1C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AF6D5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027CB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78729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D013F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99FAB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34031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68581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2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07204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6DFBB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</w:tr>
      <w:tr w:rsidR="00A82F70" w:rsidRPr="00A82F70" w14:paraId="77B61FF2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6F0A9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F673E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0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C993C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3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37F75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19872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3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637B6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81DEC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4C799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E28FD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</w:tr>
      <w:tr w:rsidR="00A82F70" w:rsidRPr="00A82F70" w14:paraId="2C37FDF6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F4812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0A65F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0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F7920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3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AAA8D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1CB2E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3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0702A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FCD0B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E03B2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4AEB7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</w:tr>
      <w:tr w:rsidR="00A82F70" w:rsidRPr="00A82F70" w14:paraId="17ABBFBF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16960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85F48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0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02368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F1E8C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7CD69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3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40473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F8572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34550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AEA99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A82F70" w:rsidRPr="00A82F70" w14:paraId="1886BC71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E7D25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7CFFD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0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6EAED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3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367DF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8B7A5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E1675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469D7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1364A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0A0C4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A82F70" w:rsidRPr="00A82F70" w14:paraId="0379819E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F8060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0D1A1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0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AF618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3DBBE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5E85C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3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3EFC9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6DB3E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9C815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1A8BF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A82F70" w:rsidRPr="00A82F70" w14:paraId="4FD1258D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6E44E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56BFE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0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0C637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50E40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49076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AE0E5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68756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2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6D7FF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D2BE0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0</w:t>
            </w:r>
          </w:p>
        </w:tc>
      </w:tr>
      <w:tr w:rsidR="00A82F70" w:rsidRPr="00A82F70" w14:paraId="1638D67B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9A7A9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5E1A6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0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27743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A29F4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C42D5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0C73A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BE33C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D505E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74F3F3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A82F70" w:rsidRPr="00A82F70" w14:paraId="567FE111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88FAB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05E8C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0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C03F5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4B8C2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4D9FC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3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F81BD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50F2E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84568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F91AA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A82F70" w:rsidRPr="00A82F70" w14:paraId="5B9D6BA5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EA1AB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A0F107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0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F8152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505B2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C6974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A7499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BF709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2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4FFE7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E112D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0</w:t>
            </w:r>
          </w:p>
        </w:tc>
      </w:tr>
      <w:tr w:rsidR="00A82F70" w:rsidRPr="00A82F70" w14:paraId="2595BC20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377E1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ED40C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0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DBC96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7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CA081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A684B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3D8F0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A5151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274F3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163FA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3</w:t>
            </w:r>
          </w:p>
        </w:tc>
      </w:tr>
      <w:tr w:rsidR="00A82F70" w:rsidRPr="00A82F70" w14:paraId="17EE5519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5ECDC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09F17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0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811A8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3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E28A2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DAB1F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4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EB1D1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C8B21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64B3A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4D20C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</w:tr>
      <w:tr w:rsidR="00A82F70" w:rsidRPr="00A82F70" w14:paraId="6739C74B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43506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70AC0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855BB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1D6CE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E6B9F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4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785A5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2DDAB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2CCA7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5F25C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A82F70" w:rsidRPr="00A82F70" w14:paraId="446A18BB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9F6D5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31E44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0ED9B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C4547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E86E0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3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D11F5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AC139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7755A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1EA9E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</w:tr>
      <w:tr w:rsidR="00A82F70" w:rsidRPr="00A82F70" w14:paraId="36B22A5E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438EC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lastRenderedPageBreak/>
              <w:t>3,7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C9681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AC427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7E4A3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F1CD0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4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52CC4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74622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E5D37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EDAA7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</w:tr>
      <w:tr w:rsidR="00A82F70" w:rsidRPr="00A82F70" w14:paraId="16FA118D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10316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43899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03468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3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B61BA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50023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3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72511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9EFB6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1ED8B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6D80F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</w:tr>
      <w:tr w:rsidR="00A82F70" w:rsidRPr="00A82F70" w14:paraId="39356279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80051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4F5BE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84A68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F4353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AA927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3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C0BE8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5969A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37F3A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8A42E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</w:tr>
      <w:tr w:rsidR="00A82F70" w:rsidRPr="00A82F70" w14:paraId="59CE0F77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0F8B8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68B67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2E1B0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3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CF9CC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BF6CC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BC848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35FE0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5FF09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9ECA9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2</w:t>
            </w:r>
          </w:p>
        </w:tc>
      </w:tr>
      <w:tr w:rsidR="00A82F70" w:rsidRPr="00A82F70" w14:paraId="0A7E884F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342C8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9E4C1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DA7FB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61D25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CF250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4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CD4E9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4C11A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4D239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75C498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A82F70" w:rsidRPr="00A82F70" w14:paraId="0FA54014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3FE94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E4696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0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ACB23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7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3DD65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55038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4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751AC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91EC4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218C4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0E38C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  <w:tr w:rsidR="00A82F70" w:rsidRPr="00A82F70" w14:paraId="3F069E10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97F6A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DDADF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0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67EC5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E3B3D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77AD0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3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34CE0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D124D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7ED91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5A4B4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A82F70" w:rsidRPr="00A82F70" w14:paraId="35F301DB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EA994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077EA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0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93A81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3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A51E5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8A36E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3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698F2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A533A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BAF31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0BC0D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A82F70" w:rsidRPr="00A82F70" w14:paraId="0ABB90EA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9AF60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DDC26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781BB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3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CD53E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1916A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3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867B3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323E4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8B29D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D0077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  <w:tr w:rsidR="00A82F70" w:rsidRPr="00A82F70" w14:paraId="11302B67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B3205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AEBD64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0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8888F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7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FB022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8DB82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3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DF90C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C21AD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8D010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6C34B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A82F70" w:rsidRPr="00A82F70" w14:paraId="5ED1E65A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FDC1B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FE801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0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8606E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C34CA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610F1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3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8BDBF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815B1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9006C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5FD09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A82F70" w:rsidRPr="00A82F70" w14:paraId="745903DD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7EFF0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0BBFA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C48EB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A4A20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E9D22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3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30A8B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C5604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0C526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C2DB0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A82F70" w:rsidRPr="00A82F70" w14:paraId="4D03397D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F6263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24688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CB533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436F9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1BF5A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3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ACCC2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21F4E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BDF77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CAB80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A82F70" w:rsidRPr="00A82F70" w14:paraId="3C36A420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C152C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91FC2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8440A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B165F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A1950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3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DE7D9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84DA1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B005E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DECBA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</w:tr>
      <w:tr w:rsidR="00A82F70" w:rsidRPr="00A82F70" w14:paraId="411CA58D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4321C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7404C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E7D0D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4452D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2B414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3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72F5B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4A240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56297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81A82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</w:tr>
      <w:tr w:rsidR="00A82F70" w:rsidRPr="00A82F70" w14:paraId="49B2434F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07F3B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1D264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52E64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59639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4EBFC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3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1FC49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C53DB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DCF75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0A5D8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9</w:t>
            </w:r>
          </w:p>
        </w:tc>
      </w:tr>
      <w:tr w:rsidR="00A82F70" w:rsidRPr="00A82F70" w14:paraId="459CA4AF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CCFA9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B5C12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0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C0CB2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3DFE3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4E718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3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6610F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A50A0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7D860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8BA74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A82F70" w:rsidRPr="00A82F70" w14:paraId="5C0487E6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66A44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B8A49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8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8FE1B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1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D2283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5E2C9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E239F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2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D64B6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16F79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224776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0</w:t>
            </w:r>
          </w:p>
        </w:tc>
      </w:tr>
      <w:tr w:rsidR="00A82F70" w:rsidRPr="00A82F70" w14:paraId="51163339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DE5D3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AAFEF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8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0335F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1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3A63C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13A13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1C8A7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7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F95FC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DD5AD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7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F2F7B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A82F70" w:rsidRPr="00A82F70" w14:paraId="6430398F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B7E25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729B7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8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C1F93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8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83AC6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79759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3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A1B01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EE75E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2E9E5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7D9E5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8</w:t>
            </w:r>
          </w:p>
        </w:tc>
      </w:tr>
      <w:tr w:rsidR="00A82F70" w:rsidRPr="00A82F70" w14:paraId="17CF8F24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1D079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B8906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89B9B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A718B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6D1AC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3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A7F69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7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ACCE1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6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6AEEC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7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57C28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6</w:t>
            </w:r>
          </w:p>
        </w:tc>
      </w:tr>
      <w:tr w:rsidR="00A82F70" w:rsidRPr="00A82F70" w14:paraId="48285C68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B30B7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CC386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9C0B7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5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71152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46084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3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B7AC8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7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63C8F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6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21452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7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65F30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6</w:t>
            </w:r>
          </w:p>
        </w:tc>
      </w:tr>
      <w:tr w:rsidR="00A82F70" w:rsidRPr="00A82F70" w14:paraId="6D5F50BC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6DE2F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A8E7C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8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CFE8F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8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2A719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5406D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2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9667D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1AED8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187F5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4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DAC25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0</w:t>
            </w:r>
          </w:p>
        </w:tc>
      </w:tr>
      <w:tr w:rsidR="00A82F70" w:rsidRPr="00A82F70" w14:paraId="218B4EF2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A92C2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10287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EC412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8C67A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71925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06F1B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72B29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2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3B54C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7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2F458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1</w:t>
            </w:r>
          </w:p>
        </w:tc>
      </w:tr>
      <w:tr w:rsidR="00A82F70" w:rsidRPr="00A82F70" w14:paraId="74D58ED1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6059E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65D16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1F383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BC104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C9A1D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53002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3A082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2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5873A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5A78B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9</w:t>
            </w:r>
          </w:p>
        </w:tc>
      </w:tr>
      <w:tr w:rsidR="00A82F70" w:rsidRPr="00A82F70" w14:paraId="0CECA2F5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D4EAA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3BC75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5B1BF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4B9D0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D4036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92D1B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A854BB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B5FE8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F2351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2</w:t>
            </w:r>
          </w:p>
        </w:tc>
      </w:tr>
      <w:tr w:rsidR="00A82F70" w:rsidRPr="00A82F70" w14:paraId="7880841C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34496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F1ABD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596D3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C0576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E53A7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00EEB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D2327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E6556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67DC7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2</w:t>
            </w:r>
          </w:p>
        </w:tc>
      </w:tr>
      <w:tr w:rsidR="00A82F70" w:rsidRPr="00A82F70" w14:paraId="076FE43C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5914B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7BA12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E1D00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F5557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DC51F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40DF6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C80DA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2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C063D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C3BE8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8</w:t>
            </w:r>
          </w:p>
        </w:tc>
      </w:tr>
      <w:tr w:rsidR="00A82F70" w:rsidRPr="00A82F70" w14:paraId="7070AC45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A9379F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6BA93A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0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BE695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DC375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443E2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3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1047F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A494D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EE96A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1583D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A82F70" w:rsidRPr="00A82F70" w14:paraId="1F72C70F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8DBDF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BE748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89C5F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7CB44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1BF08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E6B5B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D53AE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42074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71D708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3</w:t>
            </w:r>
          </w:p>
        </w:tc>
      </w:tr>
      <w:tr w:rsidR="00A82F70" w:rsidRPr="00A82F70" w14:paraId="1F3D5DF4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4B400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E3FB2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26B9E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B65EE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63C68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C3A6D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E5889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B5B89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77211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2</w:t>
            </w:r>
          </w:p>
        </w:tc>
      </w:tr>
      <w:tr w:rsidR="00A82F70" w:rsidRPr="00A82F70" w14:paraId="7780150B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4A110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7B82D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5781B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1937B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7BD56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B5B8E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83B83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3EA2D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FB01C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0</w:t>
            </w:r>
          </w:p>
        </w:tc>
      </w:tr>
      <w:tr w:rsidR="00A82F70" w:rsidRPr="00A82F70" w14:paraId="14437D8F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B43A7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33974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3EA96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F49F0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7853FC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EDBC7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6514E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DEACD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98A6C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2</w:t>
            </w:r>
          </w:p>
        </w:tc>
      </w:tr>
      <w:tr w:rsidR="00A82F70" w:rsidRPr="00A82F70" w14:paraId="4B6B89D8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34994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E86FA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109BC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361FE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71BFC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D5E76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1ABB7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2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A96EA1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A0871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2</w:t>
            </w:r>
          </w:p>
        </w:tc>
      </w:tr>
      <w:tr w:rsidR="00A82F70" w:rsidRPr="00A82F70" w14:paraId="700BAEC5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94136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B98B3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1EC8B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0731D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0F7CF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38E4B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AC39E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A35DD2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73297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4</w:t>
            </w:r>
          </w:p>
        </w:tc>
      </w:tr>
      <w:tr w:rsidR="00A82F70" w:rsidRPr="00A82F70" w14:paraId="7FCD467C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3CC04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A8BE8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0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A31CD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97048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94A7E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3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F8FC2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EDBAA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1EA71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7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FDB31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2</w:t>
            </w:r>
          </w:p>
        </w:tc>
      </w:tr>
      <w:tr w:rsidR="00A82F70" w:rsidRPr="00A82F70" w14:paraId="3A2388B7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15F2E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14DC3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0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500DD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2F750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A86BE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3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411E4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B33E9C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9B680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1F2C95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A82F70" w:rsidRPr="00A82F70" w14:paraId="39827CC2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40BA7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3DFC8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0CF78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7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81826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75CE9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8350D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C14E1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2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DD266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177F7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9</w:t>
            </w:r>
          </w:p>
        </w:tc>
      </w:tr>
      <w:tr w:rsidR="00A82F70" w:rsidRPr="00A82F70" w14:paraId="3CC51A81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F8E7A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DCE9C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027DB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9ED02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A4DBE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2954EC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FB75D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E5961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BD006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2</w:t>
            </w:r>
          </w:p>
        </w:tc>
      </w:tr>
      <w:tr w:rsidR="00A82F70" w:rsidRPr="00A82F70" w14:paraId="7FD26D3C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968B5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6CAFE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0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A5BB7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14953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AC936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3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9EBF9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28C50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1C11E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E6F1A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A82F70" w:rsidRPr="00A82F70" w14:paraId="3F9A22EB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B58C8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DC3ED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64130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3BBC1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AC1E3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F11007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4BF48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2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F0BF5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E8BCA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8</w:t>
            </w:r>
          </w:p>
        </w:tc>
      </w:tr>
      <w:tr w:rsidR="00A82F70" w:rsidRPr="00A82F70" w14:paraId="0CA27160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3A597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lastRenderedPageBreak/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8686F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F3903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7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EF439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012D5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34ED2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7B7BE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4D8C1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03034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1</w:t>
            </w:r>
          </w:p>
        </w:tc>
      </w:tr>
      <w:tr w:rsidR="00A82F70" w:rsidRPr="00A82F70" w14:paraId="16154B61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E41F8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9A6BF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2CA81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3A420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03795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53731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73542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7066B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7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21285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9</w:t>
            </w:r>
          </w:p>
        </w:tc>
      </w:tr>
      <w:tr w:rsidR="00A82F70" w:rsidRPr="00A82F70" w14:paraId="52E30BB5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F97D7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4E0A2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E94E0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7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63D2D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9C609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325C9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160D1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2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0183E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2DE62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5</w:t>
            </w:r>
          </w:p>
        </w:tc>
      </w:tr>
      <w:tr w:rsidR="00A82F70" w:rsidRPr="00A82F70" w14:paraId="69DF3008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44F8A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0490C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325E2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5406A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8FAC0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C84CD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38669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C569B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75021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0</w:t>
            </w:r>
          </w:p>
        </w:tc>
      </w:tr>
      <w:tr w:rsidR="00A82F70" w:rsidRPr="00A82F70" w14:paraId="6A47EBC8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429BE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64474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0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0E945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7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5E37A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8AF92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846EE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9FA72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DC5A1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78CC7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0</w:t>
            </w:r>
          </w:p>
        </w:tc>
      </w:tr>
      <w:tr w:rsidR="00A82F70" w:rsidRPr="00A82F70" w14:paraId="2C3894EB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2D449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ADA5D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BFA6B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6B4EC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BA577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3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BAB0B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1A750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08AD3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AE9F3B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A82F70" w:rsidRPr="00A82F70" w14:paraId="18BE078E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B5CD9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9C177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3DA16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66A0F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3A4A2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3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3B578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9A2AC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2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676EA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0DDC0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A82F70" w:rsidRPr="00A82F70" w14:paraId="7078E336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34895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3865FC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15D2A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3E22E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CE15D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4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29BB9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40E76C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9F0ACD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124165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5</w:t>
            </w:r>
          </w:p>
        </w:tc>
      </w:tr>
      <w:tr w:rsidR="00A82F70" w:rsidRPr="00A82F70" w14:paraId="121E308F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B17AE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C4426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3592B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4A29A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2CEE3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3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BAB7A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25349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5EC53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C1AD3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2</w:t>
            </w:r>
          </w:p>
        </w:tc>
      </w:tr>
      <w:tr w:rsidR="00A82F70" w:rsidRPr="00A82F70" w14:paraId="57ED4135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3985D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CF485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16176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18CAB4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947D7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3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79F206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AB73F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8C0B4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990F5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</w:tr>
      <w:tr w:rsidR="00A82F70" w:rsidRPr="00A82F70" w14:paraId="69008ADE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3EB839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2422E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0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5CCD9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47FE7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FAB2B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A6DDE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9B2B4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2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D8062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70EB5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7</w:t>
            </w:r>
          </w:p>
        </w:tc>
      </w:tr>
      <w:tr w:rsidR="00A82F70" w:rsidRPr="00A82F70" w14:paraId="6882D06A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4DC5DE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0C7A4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0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ABB070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0A45B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21DFC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922AF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86E12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78817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0A91A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2</w:t>
            </w:r>
          </w:p>
        </w:tc>
      </w:tr>
      <w:tr w:rsidR="00A82F70" w:rsidRPr="00A82F70" w14:paraId="5C34F960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D82726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6C024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AA1545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3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2E281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7C4A59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E11644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40CA2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97928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7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DD41D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3</w:t>
            </w:r>
          </w:p>
        </w:tc>
      </w:tr>
      <w:tr w:rsidR="00A82F70" w:rsidRPr="00A82F70" w14:paraId="0F9DAB07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4FD15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1E949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36BE6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3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33E1B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680BD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29A2A0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4AB42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2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EEB1D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2A0F6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4</w:t>
            </w:r>
          </w:p>
        </w:tc>
      </w:tr>
      <w:tr w:rsidR="00A82F70" w:rsidRPr="00A82F70" w14:paraId="3B16307F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EB6DF6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A4F3D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2B6A4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B980FB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9F99A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3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D5672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E3A08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91646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8C6BB8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0</w:t>
            </w:r>
          </w:p>
        </w:tc>
      </w:tr>
      <w:tr w:rsidR="00A82F70" w:rsidRPr="00A82F70" w14:paraId="3FD84D2C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4F3FE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453F4A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DDCC8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3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FBA49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E711E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A5750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86447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FC427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8DED5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6</w:t>
            </w:r>
          </w:p>
        </w:tc>
      </w:tr>
      <w:tr w:rsidR="00A82F70" w:rsidRPr="00A82F70" w14:paraId="26858532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156DE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25CD0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37290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3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2F020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6DE81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3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6D858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A7AD3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2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ABBF9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E0C8D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  <w:tr w:rsidR="00A82F70" w:rsidRPr="00A82F70" w14:paraId="4F2A69F8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53A5A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0602D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8A85EA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44175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4154C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5F2CA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40663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2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9D651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3C8797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16</w:t>
            </w:r>
          </w:p>
        </w:tc>
      </w:tr>
      <w:tr w:rsidR="00A82F70" w:rsidRPr="00A82F70" w14:paraId="29757293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303F3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F4E41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0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DEFD0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3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9ECC7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F17BF69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4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16FD7A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07257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34E82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BBC4B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</w:tr>
      <w:tr w:rsidR="00A82F70" w:rsidRPr="00A82F70" w14:paraId="14719337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B934B1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27221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554E57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3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F3D6C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83743F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3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0F7A9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3DDD2D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ED29A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634C43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0</w:t>
            </w:r>
          </w:p>
        </w:tc>
      </w:tr>
      <w:tr w:rsidR="00A82F70" w:rsidRPr="00A82F70" w14:paraId="089E5AFC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29559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C6171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0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A70A9E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3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F32762D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8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DECA13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4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F0D6F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9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7315A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1348D2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DD51F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33</w:t>
            </w:r>
          </w:p>
        </w:tc>
      </w:tr>
      <w:tr w:rsidR="00A82F70" w:rsidRPr="00A82F70" w14:paraId="55AD6747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15186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55799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0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255CD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9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682BB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76172AE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79525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3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958478B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BD6FF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6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7D658C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3</w:t>
            </w:r>
          </w:p>
        </w:tc>
      </w:tr>
      <w:tr w:rsidR="00A82F70" w:rsidRPr="00A82F70" w14:paraId="2CB37E64" w14:textId="77777777" w:rsidTr="00A82F70">
        <w:trPr>
          <w:trHeight w:val="312"/>
          <w:jc w:val="center"/>
        </w:trPr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85FEA3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7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2A8BDD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E867DD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4,33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896CAE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1,0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BF27DC0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2,19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0CED7F5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3,5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A3FCE76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CE05378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sz w:val="24"/>
                <w:szCs w:val="24"/>
                <w:lang w:val="en-ID" w:eastAsia="en-ID"/>
              </w:rPr>
              <w:t>5,0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4EEEAD4" w14:textId="77777777" w:rsidR="00A82F70" w:rsidRPr="00A82F70" w:rsidRDefault="00A82F70" w:rsidP="00A82F7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A82F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27</w:t>
            </w:r>
          </w:p>
        </w:tc>
      </w:tr>
    </w:tbl>
    <w:p w14:paraId="318E3470" w14:textId="20CAFF7D" w:rsidR="00A82F70" w:rsidRDefault="00A82F70" w:rsidP="00A82F70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b/>
          <w:bCs/>
          <w:sz w:val="24"/>
        </w:rPr>
      </w:pPr>
    </w:p>
    <w:p w14:paraId="26B829DD" w14:textId="77777777" w:rsidR="00A82F70" w:rsidRDefault="00A82F70">
      <w:pPr>
        <w:spacing w:after="160" w:line="259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br w:type="page"/>
      </w:r>
    </w:p>
    <w:p w14:paraId="27C73863" w14:textId="35A27B68" w:rsidR="00A82F70" w:rsidRDefault="00A6670C" w:rsidP="00A82F70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lastRenderedPageBreak/>
        <w:t xml:space="preserve">Lampiran 5: </w:t>
      </w:r>
      <w:r>
        <w:rPr>
          <w:rFonts w:ascii="Times New Roman" w:hAnsi="Times New Roman" w:cs="Times New Roman"/>
          <w:b/>
          <w:bCs/>
          <w:i/>
          <w:iCs/>
          <w:sz w:val="24"/>
        </w:rPr>
        <w:t xml:space="preserve">Output SPSS </w:t>
      </w:r>
      <w:r>
        <w:rPr>
          <w:rFonts w:ascii="Times New Roman" w:hAnsi="Times New Roman" w:cs="Times New Roman"/>
          <w:b/>
          <w:bCs/>
          <w:sz w:val="24"/>
        </w:rPr>
        <w:t>25</w:t>
      </w:r>
    </w:p>
    <w:p w14:paraId="69C784C9" w14:textId="77777777" w:rsidR="00913E7D" w:rsidRDefault="00913E7D" w:rsidP="00913E7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ID"/>
        </w:rPr>
      </w:pPr>
    </w:p>
    <w:p w14:paraId="52163915" w14:textId="585E5F13" w:rsidR="00913E7D" w:rsidRPr="00913E7D" w:rsidRDefault="00913E7D" w:rsidP="00913E7D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ID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ID"/>
        </w:rPr>
        <w:t xml:space="preserve">Hasil Uji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ID"/>
        </w:rPr>
        <w:t>Statistik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ID"/>
        </w:rPr>
        <w:t>Deskriptif</w:t>
      </w:r>
      <w:proofErr w:type="spellEnd"/>
    </w:p>
    <w:tbl>
      <w:tblPr>
        <w:tblW w:w="7394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985"/>
        <w:gridCol w:w="750"/>
        <w:gridCol w:w="1077"/>
        <w:gridCol w:w="1107"/>
        <w:gridCol w:w="1030"/>
        <w:gridCol w:w="1445"/>
      </w:tblGrid>
      <w:tr w:rsidR="00913E7D" w:rsidRPr="00913E7D" w14:paraId="35C7CB24" w14:textId="77777777" w:rsidTr="00D360E2">
        <w:trPr>
          <w:cantSplit/>
          <w:jc w:val="center"/>
        </w:trPr>
        <w:tc>
          <w:tcPr>
            <w:tcW w:w="739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63E0EBA" w14:textId="77777777" w:rsidR="00913E7D" w:rsidRPr="00913E7D" w:rsidRDefault="00913E7D" w:rsidP="00913E7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lang w:val="en-ID"/>
              </w:rPr>
            </w:pPr>
            <w:r w:rsidRPr="00913E7D">
              <w:rPr>
                <w:rFonts w:ascii="Arial" w:hAnsi="Arial" w:cs="Arial"/>
                <w:b/>
                <w:bCs/>
                <w:color w:val="010205"/>
                <w:lang w:val="en-ID"/>
              </w:rPr>
              <w:t>Descriptive Statistics</w:t>
            </w:r>
          </w:p>
        </w:tc>
      </w:tr>
      <w:tr w:rsidR="00913E7D" w:rsidRPr="00913E7D" w14:paraId="3B5AF746" w14:textId="77777777" w:rsidTr="00D360E2">
        <w:trPr>
          <w:cantSplit/>
          <w:jc w:val="center"/>
        </w:trPr>
        <w:tc>
          <w:tcPr>
            <w:tcW w:w="1985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4CC8E830" w14:textId="77777777" w:rsidR="00913E7D" w:rsidRPr="00913E7D" w:rsidRDefault="00913E7D" w:rsidP="00913E7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  <w:tc>
          <w:tcPr>
            <w:tcW w:w="750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280578C" w14:textId="77777777" w:rsidR="00913E7D" w:rsidRPr="00913E7D" w:rsidRDefault="00913E7D" w:rsidP="00913E7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913E7D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N</w:t>
            </w:r>
          </w:p>
        </w:tc>
        <w:tc>
          <w:tcPr>
            <w:tcW w:w="107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0AB7518" w14:textId="77777777" w:rsidR="00913E7D" w:rsidRPr="00913E7D" w:rsidRDefault="00913E7D" w:rsidP="00913E7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913E7D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Minimum</w:t>
            </w:r>
          </w:p>
        </w:tc>
        <w:tc>
          <w:tcPr>
            <w:tcW w:w="110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CB7EE63" w14:textId="77777777" w:rsidR="00913E7D" w:rsidRPr="00913E7D" w:rsidRDefault="00913E7D" w:rsidP="00913E7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913E7D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Maximum</w:t>
            </w:r>
          </w:p>
        </w:tc>
        <w:tc>
          <w:tcPr>
            <w:tcW w:w="103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67412F8B" w14:textId="77777777" w:rsidR="00913E7D" w:rsidRPr="00913E7D" w:rsidRDefault="00913E7D" w:rsidP="00913E7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913E7D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Mean</w:t>
            </w:r>
          </w:p>
        </w:tc>
        <w:tc>
          <w:tcPr>
            <w:tcW w:w="144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4AC9D0C5" w14:textId="77777777" w:rsidR="00913E7D" w:rsidRPr="00913E7D" w:rsidRDefault="00913E7D" w:rsidP="00913E7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913E7D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Std. Deviation</w:t>
            </w:r>
          </w:p>
        </w:tc>
      </w:tr>
      <w:tr w:rsidR="00913E7D" w:rsidRPr="00913E7D" w14:paraId="71012623" w14:textId="77777777" w:rsidTr="00D360E2">
        <w:trPr>
          <w:cantSplit/>
          <w:jc w:val="center"/>
        </w:trPr>
        <w:tc>
          <w:tcPr>
            <w:tcW w:w="1985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2BCD0CE0" w14:textId="44A2D904" w:rsidR="00913E7D" w:rsidRPr="00913E7D" w:rsidRDefault="00D360E2" w:rsidP="00913E7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>
              <w:rPr>
                <w:rFonts w:ascii="Arial" w:eastAsia="Times New Roman" w:hAnsi="Arial" w:cs="Arial"/>
                <w:i/>
                <w:iCs/>
                <w:sz w:val="18"/>
                <w:szCs w:val="18"/>
                <w:lang w:val="en-ID" w:eastAsia="en-ID"/>
              </w:rPr>
              <w:t>Personal Selling</w:t>
            </w:r>
          </w:p>
        </w:tc>
        <w:tc>
          <w:tcPr>
            <w:tcW w:w="750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7473BC0C" w14:textId="77777777" w:rsidR="00913E7D" w:rsidRPr="00913E7D" w:rsidRDefault="00913E7D" w:rsidP="00913E7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913E7D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100</w:t>
            </w:r>
          </w:p>
        </w:tc>
        <w:tc>
          <w:tcPr>
            <w:tcW w:w="107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7020DED" w14:textId="77777777" w:rsidR="00913E7D" w:rsidRPr="00913E7D" w:rsidRDefault="00913E7D" w:rsidP="00913E7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913E7D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12</w:t>
            </w:r>
          </w:p>
        </w:tc>
        <w:tc>
          <w:tcPr>
            <w:tcW w:w="110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4DCF06C" w14:textId="77777777" w:rsidR="00913E7D" w:rsidRPr="00913E7D" w:rsidRDefault="00913E7D" w:rsidP="00913E7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913E7D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38</w:t>
            </w:r>
          </w:p>
        </w:tc>
        <w:tc>
          <w:tcPr>
            <w:tcW w:w="103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B004955" w14:textId="77777777" w:rsidR="00913E7D" w:rsidRPr="00913E7D" w:rsidRDefault="00913E7D" w:rsidP="00913E7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913E7D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28.26</w:t>
            </w:r>
          </w:p>
        </w:tc>
        <w:tc>
          <w:tcPr>
            <w:tcW w:w="144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50A2384" w14:textId="77777777" w:rsidR="00913E7D" w:rsidRPr="00913E7D" w:rsidRDefault="00913E7D" w:rsidP="00913E7D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913E7D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5.047</w:t>
            </w:r>
          </w:p>
        </w:tc>
      </w:tr>
      <w:tr w:rsidR="00D360E2" w:rsidRPr="00913E7D" w14:paraId="4D5B00DA" w14:textId="77777777" w:rsidTr="00D360E2">
        <w:trPr>
          <w:cantSplit/>
          <w:jc w:val="center"/>
        </w:trPr>
        <w:tc>
          <w:tcPr>
            <w:tcW w:w="198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4210CD7" w14:textId="7198F412" w:rsidR="00D360E2" w:rsidRPr="00913E7D" w:rsidRDefault="00D360E2" w:rsidP="00D360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>
              <w:rPr>
                <w:rFonts w:ascii="Arial" w:eastAsia="Times New Roman" w:hAnsi="Arial" w:cs="Arial"/>
                <w:i/>
                <w:iCs/>
                <w:sz w:val="18"/>
                <w:szCs w:val="18"/>
                <w:lang w:val="en-ID" w:eastAsia="en-ID"/>
              </w:rPr>
              <w:t>Facebook Marketplace</w:t>
            </w:r>
          </w:p>
        </w:tc>
        <w:tc>
          <w:tcPr>
            <w:tcW w:w="75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2F68553" w14:textId="77777777" w:rsidR="00D360E2" w:rsidRPr="00913E7D" w:rsidRDefault="00D360E2" w:rsidP="00D360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913E7D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100</w:t>
            </w:r>
          </w:p>
        </w:tc>
        <w:tc>
          <w:tcPr>
            <w:tcW w:w="10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665863D" w14:textId="77777777" w:rsidR="00D360E2" w:rsidRPr="00913E7D" w:rsidRDefault="00D360E2" w:rsidP="00D360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913E7D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16</w:t>
            </w:r>
          </w:p>
        </w:tc>
        <w:tc>
          <w:tcPr>
            <w:tcW w:w="110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4FDB97C5" w14:textId="77777777" w:rsidR="00D360E2" w:rsidRPr="00913E7D" w:rsidRDefault="00D360E2" w:rsidP="00D360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913E7D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44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65A3097" w14:textId="77777777" w:rsidR="00D360E2" w:rsidRPr="00913E7D" w:rsidRDefault="00D360E2" w:rsidP="00D360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913E7D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31.70</w:t>
            </w:r>
          </w:p>
        </w:tc>
        <w:tc>
          <w:tcPr>
            <w:tcW w:w="14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3D06EA65" w14:textId="77777777" w:rsidR="00D360E2" w:rsidRPr="00913E7D" w:rsidRDefault="00D360E2" w:rsidP="00D360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913E7D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5.509</w:t>
            </w:r>
          </w:p>
        </w:tc>
      </w:tr>
      <w:tr w:rsidR="00D360E2" w:rsidRPr="00913E7D" w14:paraId="6C00545D" w14:textId="77777777" w:rsidTr="00D360E2">
        <w:trPr>
          <w:cantSplit/>
          <w:jc w:val="center"/>
        </w:trPr>
        <w:tc>
          <w:tcPr>
            <w:tcW w:w="198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373C9512" w14:textId="1D1569E5" w:rsidR="00D360E2" w:rsidRPr="00913E7D" w:rsidRDefault="00D360E2" w:rsidP="00D360E2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D360E2">
              <w:rPr>
                <w:rFonts w:ascii="Arial" w:hAnsi="Arial" w:cs="Arial"/>
                <w:sz w:val="18"/>
                <w:szCs w:val="18"/>
                <w:lang w:val="en-ID"/>
              </w:rPr>
              <w:t>Harga</w:t>
            </w:r>
            <w:r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 xml:space="preserve"> </w:t>
            </w:r>
          </w:p>
        </w:tc>
        <w:tc>
          <w:tcPr>
            <w:tcW w:w="75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A2FA044" w14:textId="77777777" w:rsidR="00D360E2" w:rsidRPr="00913E7D" w:rsidRDefault="00D360E2" w:rsidP="00D360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913E7D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100</w:t>
            </w:r>
          </w:p>
        </w:tc>
        <w:tc>
          <w:tcPr>
            <w:tcW w:w="10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0242A8C" w14:textId="77777777" w:rsidR="00D360E2" w:rsidRPr="00913E7D" w:rsidRDefault="00D360E2" w:rsidP="00D360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913E7D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14</w:t>
            </w:r>
          </w:p>
        </w:tc>
        <w:tc>
          <w:tcPr>
            <w:tcW w:w="110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680E82C" w14:textId="77777777" w:rsidR="00D360E2" w:rsidRPr="00913E7D" w:rsidRDefault="00D360E2" w:rsidP="00D360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913E7D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36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A579304" w14:textId="77777777" w:rsidR="00D360E2" w:rsidRPr="00913E7D" w:rsidRDefault="00D360E2" w:rsidP="00D360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913E7D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24.10</w:t>
            </w:r>
          </w:p>
        </w:tc>
        <w:tc>
          <w:tcPr>
            <w:tcW w:w="14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2CAFB6B0" w14:textId="77777777" w:rsidR="00D360E2" w:rsidRPr="00913E7D" w:rsidRDefault="00D360E2" w:rsidP="00D360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913E7D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4.552</w:t>
            </w:r>
          </w:p>
        </w:tc>
      </w:tr>
      <w:tr w:rsidR="00D360E2" w:rsidRPr="00913E7D" w14:paraId="68E3B1D4" w14:textId="77777777" w:rsidTr="00D360E2">
        <w:trPr>
          <w:cantSplit/>
          <w:jc w:val="center"/>
        </w:trPr>
        <w:tc>
          <w:tcPr>
            <w:tcW w:w="1985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63B174D9" w14:textId="49A47E66" w:rsidR="00D360E2" w:rsidRPr="00913E7D" w:rsidRDefault="00D360E2" w:rsidP="00D360E2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  <w:t xml:space="preserve">Keputusan </w:t>
            </w:r>
            <w:proofErr w:type="spellStart"/>
            <w:r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  <w:t>Pembelian</w:t>
            </w:r>
            <w:proofErr w:type="spellEnd"/>
            <w:r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  <w:t>Ulang</w:t>
            </w:r>
            <w:proofErr w:type="spellEnd"/>
          </w:p>
        </w:tc>
        <w:tc>
          <w:tcPr>
            <w:tcW w:w="750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29DC9135" w14:textId="77777777" w:rsidR="00D360E2" w:rsidRPr="00913E7D" w:rsidRDefault="00D360E2" w:rsidP="00D360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913E7D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100</w:t>
            </w:r>
          </w:p>
        </w:tc>
        <w:tc>
          <w:tcPr>
            <w:tcW w:w="107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DBB7912" w14:textId="77777777" w:rsidR="00D360E2" w:rsidRPr="00913E7D" w:rsidRDefault="00D360E2" w:rsidP="00D360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913E7D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16</w:t>
            </w:r>
          </w:p>
        </w:tc>
        <w:tc>
          <w:tcPr>
            <w:tcW w:w="110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C2060B5" w14:textId="77777777" w:rsidR="00D360E2" w:rsidRPr="00913E7D" w:rsidRDefault="00D360E2" w:rsidP="00D360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913E7D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38</w:t>
            </w: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12AF04C" w14:textId="77777777" w:rsidR="00D360E2" w:rsidRPr="00913E7D" w:rsidRDefault="00D360E2" w:rsidP="00D360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913E7D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27.40</w:t>
            </w:r>
          </w:p>
        </w:tc>
        <w:tc>
          <w:tcPr>
            <w:tcW w:w="14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75166DB" w14:textId="77777777" w:rsidR="00D360E2" w:rsidRPr="00913E7D" w:rsidRDefault="00D360E2" w:rsidP="00D360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913E7D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5.164</w:t>
            </w:r>
          </w:p>
        </w:tc>
      </w:tr>
      <w:tr w:rsidR="00D360E2" w:rsidRPr="00913E7D" w14:paraId="1B29D1CB" w14:textId="77777777" w:rsidTr="00D360E2">
        <w:trPr>
          <w:cantSplit/>
          <w:jc w:val="center"/>
        </w:trPr>
        <w:tc>
          <w:tcPr>
            <w:tcW w:w="1985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0229FCCB" w14:textId="77777777" w:rsidR="00D360E2" w:rsidRPr="00913E7D" w:rsidRDefault="00D360E2" w:rsidP="00D360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913E7D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Valid N (listwise)</w:t>
            </w:r>
          </w:p>
        </w:tc>
        <w:tc>
          <w:tcPr>
            <w:tcW w:w="750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1FD3A501" w14:textId="77777777" w:rsidR="00D360E2" w:rsidRPr="00913E7D" w:rsidRDefault="00D360E2" w:rsidP="00D360E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913E7D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100</w:t>
            </w:r>
          </w:p>
        </w:tc>
        <w:tc>
          <w:tcPr>
            <w:tcW w:w="107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14:paraId="156DE61E" w14:textId="77777777" w:rsidR="00D360E2" w:rsidRPr="00913E7D" w:rsidRDefault="00D360E2" w:rsidP="00D360E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  <w:tc>
          <w:tcPr>
            <w:tcW w:w="110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14:paraId="3421D3B5" w14:textId="77777777" w:rsidR="00D360E2" w:rsidRPr="00913E7D" w:rsidRDefault="00D360E2" w:rsidP="00D360E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  <w:tc>
          <w:tcPr>
            <w:tcW w:w="103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14:paraId="10C3932F" w14:textId="77777777" w:rsidR="00D360E2" w:rsidRPr="00913E7D" w:rsidRDefault="00D360E2" w:rsidP="00D360E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  <w:tc>
          <w:tcPr>
            <w:tcW w:w="144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14:paraId="39F2300A" w14:textId="77777777" w:rsidR="00D360E2" w:rsidRPr="00913E7D" w:rsidRDefault="00D360E2" w:rsidP="00D360E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</w:tr>
    </w:tbl>
    <w:p w14:paraId="2E620A46" w14:textId="77777777" w:rsidR="00913E7D" w:rsidRDefault="00913E7D" w:rsidP="00913E7D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ID"/>
        </w:rPr>
      </w:pPr>
    </w:p>
    <w:p w14:paraId="4F214BC3" w14:textId="29F137D1" w:rsidR="007F48B2" w:rsidRPr="00913E7D" w:rsidRDefault="007F48B2" w:rsidP="007F48B2">
      <w:pPr>
        <w:autoSpaceDE w:val="0"/>
        <w:autoSpaceDN w:val="0"/>
        <w:adjustRightInd w:val="0"/>
        <w:spacing w:after="0" w:line="400" w:lineRule="atLeast"/>
        <w:jc w:val="center"/>
        <w:rPr>
          <w:rFonts w:ascii="Times New Roman" w:hAnsi="Times New Roman" w:cs="Times New Roman"/>
          <w:b/>
          <w:bCs/>
          <w:sz w:val="24"/>
          <w:szCs w:val="24"/>
          <w:lang w:val="en-ID"/>
        </w:rPr>
      </w:pPr>
      <w:r w:rsidRPr="007F48B2">
        <w:rPr>
          <w:rFonts w:ascii="Times New Roman" w:hAnsi="Times New Roman" w:cs="Times New Roman"/>
          <w:b/>
          <w:bCs/>
          <w:sz w:val="24"/>
          <w:szCs w:val="24"/>
          <w:lang w:val="en-ID"/>
        </w:rPr>
        <w:t xml:space="preserve">Hasil Uji Regresi Linier </w:t>
      </w:r>
      <w:proofErr w:type="spellStart"/>
      <w:r w:rsidRPr="007F48B2">
        <w:rPr>
          <w:rFonts w:ascii="Times New Roman" w:hAnsi="Times New Roman" w:cs="Times New Roman"/>
          <w:b/>
          <w:bCs/>
          <w:sz w:val="24"/>
          <w:szCs w:val="24"/>
          <w:lang w:val="en-ID"/>
        </w:rPr>
        <w:t>Berganda</w:t>
      </w:r>
      <w:proofErr w:type="spellEnd"/>
    </w:p>
    <w:tbl>
      <w:tblPr>
        <w:tblW w:w="7214" w:type="dxa"/>
        <w:jc w:val="center"/>
        <w:tblLook w:val="04A0" w:firstRow="1" w:lastRow="0" w:firstColumn="1" w:lastColumn="0" w:noHBand="0" w:noVBand="1"/>
      </w:tblPr>
      <w:tblGrid>
        <w:gridCol w:w="426"/>
        <w:gridCol w:w="2180"/>
        <w:gridCol w:w="1008"/>
        <w:gridCol w:w="989"/>
        <w:gridCol w:w="1277"/>
        <w:gridCol w:w="667"/>
        <w:gridCol w:w="667"/>
      </w:tblGrid>
      <w:tr w:rsidR="007F48B2" w:rsidRPr="007F48B2" w14:paraId="1B5F632F" w14:textId="77777777" w:rsidTr="007F48B2">
        <w:trPr>
          <w:trHeight w:val="552"/>
          <w:jc w:val="center"/>
        </w:trPr>
        <w:tc>
          <w:tcPr>
            <w:tcW w:w="7214" w:type="dxa"/>
            <w:gridSpan w:val="7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1288ABD" w14:textId="77777777" w:rsidR="007F48B2" w:rsidRPr="007F48B2" w:rsidRDefault="007F48B2" w:rsidP="007F48B2">
            <w:pPr>
              <w:spacing w:after="0" w:line="240" w:lineRule="auto"/>
              <w:jc w:val="center"/>
              <w:rPr>
                <w:rFonts w:ascii="Arial Bold" w:eastAsia="Times New Roman" w:hAnsi="Arial Bold" w:cs="Calibri"/>
                <w:b/>
                <w:bCs/>
                <w:lang w:val="en-ID" w:eastAsia="en-ID"/>
              </w:rPr>
            </w:pPr>
            <w:proofErr w:type="spellStart"/>
            <w:r w:rsidRPr="007F48B2">
              <w:rPr>
                <w:rFonts w:ascii="Arial Bold" w:eastAsia="Times New Roman" w:hAnsi="Arial Bold" w:cs="Calibri"/>
                <w:b/>
                <w:bCs/>
                <w:lang w:val="en-ID" w:eastAsia="en-ID"/>
              </w:rPr>
              <w:t>Coefficients</w:t>
            </w:r>
            <w:r w:rsidRPr="007F48B2">
              <w:rPr>
                <w:rFonts w:ascii="Arial Bold" w:eastAsia="Times New Roman" w:hAnsi="Arial Bold" w:cs="Calibri"/>
                <w:b/>
                <w:bCs/>
                <w:vertAlign w:val="superscript"/>
                <w:lang w:val="en-ID" w:eastAsia="en-ID"/>
              </w:rPr>
              <w:t>a</w:t>
            </w:r>
            <w:proofErr w:type="spellEnd"/>
          </w:p>
        </w:tc>
      </w:tr>
      <w:tr w:rsidR="007F48B2" w:rsidRPr="007F48B2" w14:paraId="42C8DD60" w14:textId="77777777" w:rsidTr="007F48B2">
        <w:trPr>
          <w:trHeight w:val="552"/>
          <w:jc w:val="center"/>
        </w:trPr>
        <w:tc>
          <w:tcPr>
            <w:tcW w:w="2606" w:type="dxa"/>
            <w:gridSpan w:val="2"/>
            <w:vMerge w:val="restart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56CB27B" w14:textId="77777777" w:rsidR="007F48B2" w:rsidRPr="007F48B2" w:rsidRDefault="007F48B2" w:rsidP="007F48B2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</w:pPr>
            <w:r w:rsidRPr="007F48B2"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  <w:t>Model</w:t>
            </w:r>
          </w:p>
        </w:tc>
        <w:tc>
          <w:tcPr>
            <w:tcW w:w="1997" w:type="dxa"/>
            <w:gridSpan w:val="2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607D933" w14:textId="77777777" w:rsidR="007F48B2" w:rsidRPr="007F48B2" w:rsidRDefault="007F48B2" w:rsidP="007F48B2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</w:pPr>
            <w:r w:rsidRPr="007F48B2"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  <w:t>Unstandardized Coefficients</w:t>
            </w:r>
          </w:p>
        </w:tc>
        <w:tc>
          <w:tcPr>
            <w:tcW w:w="1277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6243C11" w14:textId="77777777" w:rsidR="007F48B2" w:rsidRPr="007F48B2" w:rsidRDefault="007F48B2" w:rsidP="007F48B2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</w:pPr>
            <w:r w:rsidRPr="007F48B2"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  <w:t>Standardized Coefficients</w:t>
            </w:r>
          </w:p>
        </w:tc>
        <w:tc>
          <w:tcPr>
            <w:tcW w:w="667" w:type="dxa"/>
            <w:vMerge w:val="restar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721170B" w14:textId="77777777" w:rsidR="007F48B2" w:rsidRPr="007F48B2" w:rsidRDefault="007F48B2" w:rsidP="007F48B2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</w:pPr>
            <w:r w:rsidRPr="007F48B2"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  <w:t>t</w:t>
            </w:r>
          </w:p>
        </w:tc>
        <w:tc>
          <w:tcPr>
            <w:tcW w:w="667" w:type="dxa"/>
            <w:vMerge w:val="restart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1B7DC3AF" w14:textId="77777777" w:rsidR="007F48B2" w:rsidRPr="007F48B2" w:rsidRDefault="007F48B2" w:rsidP="007F48B2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</w:pPr>
            <w:r w:rsidRPr="007F48B2"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  <w:t>Sig.</w:t>
            </w:r>
          </w:p>
        </w:tc>
      </w:tr>
      <w:tr w:rsidR="007F48B2" w:rsidRPr="007F48B2" w14:paraId="7F1A957A" w14:textId="77777777" w:rsidTr="007F48B2">
        <w:trPr>
          <w:trHeight w:val="552"/>
          <w:jc w:val="center"/>
        </w:trPr>
        <w:tc>
          <w:tcPr>
            <w:tcW w:w="2606" w:type="dxa"/>
            <w:gridSpan w:val="2"/>
            <w:vMerge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E18CAF" w14:textId="77777777" w:rsidR="007F48B2" w:rsidRPr="007F48B2" w:rsidRDefault="007F48B2" w:rsidP="007F48B2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</w:pP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DDEE321" w14:textId="77777777" w:rsidR="007F48B2" w:rsidRPr="007F48B2" w:rsidRDefault="007F48B2" w:rsidP="007F48B2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</w:pPr>
            <w:r w:rsidRPr="007F48B2"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  <w:t>B</w:t>
            </w:r>
          </w:p>
        </w:tc>
        <w:tc>
          <w:tcPr>
            <w:tcW w:w="9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ABC1C65" w14:textId="77777777" w:rsidR="007F48B2" w:rsidRPr="007F48B2" w:rsidRDefault="007F48B2" w:rsidP="007F48B2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</w:pPr>
            <w:r w:rsidRPr="007F48B2"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  <w:t>Std. Error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D99F307" w14:textId="77777777" w:rsidR="007F48B2" w:rsidRPr="007F48B2" w:rsidRDefault="007F48B2" w:rsidP="007F48B2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</w:pPr>
            <w:r w:rsidRPr="007F48B2"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  <w:t>Beta</w:t>
            </w:r>
          </w:p>
        </w:tc>
        <w:tc>
          <w:tcPr>
            <w:tcW w:w="66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0D576B" w14:textId="77777777" w:rsidR="007F48B2" w:rsidRPr="007F48B2" w:rsidRDefault="007F48B2" w:rsidP="007F48B2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</w:pPr>
          </w:p>
        </w:tc>
        <w:tc>
          <w:tcPr>
            <w:tcW w:w="66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  <w:hideMark/>
          </w:tcPr>
          <w:p w14:paraId="08DF71BA" w14:textId="77777777" w:rsidR="007F48B2" w:rsidRPr="007F48B2" w:rsidRDefault="007F48B2" w:rsidP="007F48B2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</w:pPr>
          </w:p>
        </w:tc>
      </w:tr>
      <w:tr w:rsidR="007F48B2" w:rsidRPr="007F48B2" w14:paraId="7CE9BAA1" w14:textId="77777777" w:rsidTr="007F48B2">
        <w:trPr>
          <w:trHeight w:val="552"/>
          <w:jc w:val="center"/>
        </w:trPr>
        <w:tc>
          <w:tcPr>
            <w:tcW w:w="426" w:type="dxa"/>
            <w:vMerge w:val="restar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CCCFF"/>
            <w:noWrap/>
            <w:hideMark/>
          </w:tcPr>
          <w:p w14:paraId="39E57044" w14:textId="77777777" w:rsidR="007F48B2" w:rsidRPr="007F48B2" w:rsidRDefault="007F48B2" w:rsidP="007F48B2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</w:pPr>
            <w:r w:rsidRPr="007F48B2"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  <w:t>1</w:t>
            </w:r>
          </w:p>
        </w:tc>
        <w:tc>
          <w:tcPr>
            <w:tcW w:w="21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14:paraId="3210BFCA" w14:textId="77777777" w:rsidR="007F48B2" w:rsidRPr="007F48B2" w:rsidRDefault="007F48B2" w:rsidP="007F48B2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</w:pPr>
            <w:r w:rsidRPr="007F48B2"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  <w:t>(Constant)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9A6F1D" w14:textId="77777777" w:rsidR="007F48B2" w:rsidRPr="007F48B2" w:rsidRDefault="007F48B2" w:rsidP="007F48B2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</w:pPr>
            <w:r w:rsidRPr="007F48B2"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  <w:t>2,538</w:t>
            </w:r>
          </w:p>
        </w:tc>
        <w:tc>
          <w:tcPr>
            <w:tcW w:w="9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A5975C" w14:textId="77777777" w:rsidR="007F48B2" w:rsidRPr="007F48B2" w:rsidRDefault="007F48B2" w:rsidP="007F48B2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</w:pPr>
            <w:r w:rsidRPr="007F48B2"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  <w:t>2,834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DAC6683" w14:textId="77777777" w:rsidR="007F48B2" w:rsidRPr="007F48B2" w:rsidRDefault="007F48B2" w:rsidP="007F48B2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</w:pPr>
            <w:r w:rsidRPr="007F48B2"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  <w:t> </w:t>
            </w:r>
          </w:p>
        </w:tc>
        <w:tc>
          <w:tcPr>
            <w:tcW w:w="6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9E56B02" w14:textId="77777777" w:rsidR="007F48B2" w:rsidRPr="007F48B2" w:rsidRDefault="007F48B2" w:rsidP="007F48B2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</w:pPr>
            <w:r w:rsidRPr="007F48B2"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  <w:t>0,896</w:t>
            </w:r>
          </w:p>
        </w:tc>
        <w:tc>
          <w:tcPr>
            <w:tcW w:w="6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61470723" w14:textId="77777777" w:rsidR="007F48B2" w:rsidRPr="007F48B2" w:rsidRDefault="007F48B2" w:rsidP="007F48B2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</w:pPr>
            <w:r w:rsidRPr="007F48B2"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  <w:t>0,373</w:t>
            </w:r>
          </w:p>
        </w:tc>
      </w:tr>
      <w:tr w:rsidR="007F48B2" w:rsidRPr="007F48B2" w14:paraId="73494AB6" w14:textId="77777777" w:rsidTr="007F48B2">
        <w:trPr>
          <w:trHeight w:val="312"/>
          <w:jc w:val="center"/>
        </w:trPr>
        <w:tc>
          <w:tcPr>
            <w:tcW w:w="426" w:type="dxa"/>
            <w:vMerge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A9A86D" w14:textId="77777777" w:rsidR="007F48B2" w:rsidRPr="007F48B2" w:rsidRDefault="007F48B2" w:rsidP="007F48B2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</w:pPr>
          </w:p>
        </w:tc>
        <w:tc>
          <w:tcPr>
            <w:tcW w:w="21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14:paraId="60AF33D7" w14:textId="2439A497" w:rsidR="007F48B2" w:rsidRPr="007F48B2" w:rsidRDefault="007F48B2" w:rsidP="007F48B2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  <w:lang w:val="en-ID" w:eastAsia="en-ID"/>
              </w:rPr>
            </w:pPr>
            <w:r>
              <w:rPr>
                <w:rFonts w:ascii="Arial" w:eastAsia="Times New Roman" w:hAnsi="Arial" w:cs="Arial"/>
                <w:i/>
                <w:iCs/>
                <w:sz w:val="18"/>
                <w:szCs w:val="18"/>
                <w:lang w:val="en-ID" w:eastAsia="en-ID"/>
              </w:rPr>
              <w:t>Personal Selling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649B91" w14:textId="77777777" w:rsidR="007F48B2" w:rsidRPr="007F48B2" w:rsidRDefault="007F48B2" w:rsidP="007F48B2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</w:pPr>
            <w:r w:rsidRPr="007F48B2"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  <w:t>0,336</w:t>
            </w:r>
          </w:p>
        </w:tc>
        <w:tc>
          <w:tcPr>
            <w:tcW w:w="9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B0E90E" w14:textId="77777777" w:rsidR="007F48B2" w:rsidRPr="007F48B2" w:rsidRDefault="007F48B2" w:rsidP="007F48B2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</w:pPr>
            <w:r w:rsidRPr="007F48B2"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  <w:t>0,10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E9C70D" w14:textId="77777777" w:rsidR="007F48B2" w:rsidRPr="007F48B2" w:rsidRDefault="007F48B2" w:rsidP="007F48B2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</w:pPr>
            <w:r w:rsidRPr="007F48B2"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  <w:t>0,314</w:t>
            </w:r>
          </w:p>
        </w:tc>
        <w:tc>
          <w:tcPr>
            <w:tcW w:w="6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863F6C" w14:textId="77777777" w:rsidR="007F48B2" w:rsidRPr="007F48B2" w:rsidRDefault="007F48B2" w:rsidP="007F48B2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</w:pPr>
            <w:r w:rsidRPr="007F48B2"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  <w:t>3,357</w:t>
            </w:r>
          </w:p>
        </w:tc>
        <w:tc>
          <w:tcPr>
            <w:tcW w:w="6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173BFC43" w14:textId="77777777" w:rsidR="007F48B2" w:rsidRPr="007F48B2" w:rsidRDefault="007F48B2" w:rsidP="007F48B2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</w:pPr>
            <w:r w:rsidRPr="007F48B2"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  <w:t>0,001</w:t>
            </w:r>
          </w:p>
        </w:tc>
      </w:tr>
      <w:tr w:rsidR="007F48B2" w:rsidRPr="007F48B2" w14:paraId="5897CEBF" w14:textId="77777777" w:rsidTr="007F48B2">
        <w:trPr>
          <w:trHeight w:val="312"/>
          <w:jc w:val="center"/>
        </w:trPr>
        <w:tc>
          <w:tcPr>
            <w:tcW w:w="426" w:type="dxa"/>
            <w:vMerge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DC4270B" w14:textId="77777777" w:rsidR="007F48B2" w:rsidRPr="007F48B2" w:rsidRDefault="007F48B2" w:rsidP="007F48B2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</w:pPr>
          </w:p>
        </w:tc>
        <w:tc>
          <w:tcPr>
            <w:tcW w:w="21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14:paraId="491AC5CF" w14:textId="04F2C093" w:rsidR="007F48B2" w:rsidRPr="007F48B2" w:rsidRDefault="007F48B2" w:rsidP="007F48B2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18"/>
                <w:szCs w:val="18"/>
                <w:lang w:val="en-ID" w:eastAsia="en-ID"/>
              </w:rPr>
            </w:pPr>
            <w:r>
              <w:rPr>
                <w:rFonts w:ascii="Arial" w:eastAsia="Times New Roman" w:hAnsi="Arial" w:cs="Arial"/>
                <w:i/>
                <w:iCs/>
                <w:sz w:val="18"/>
                <w:szCs w:val="18"/>
                <w:lang w:val="en-ID" w:eastAsia="en-ID"/>
              </w:rPr>
              <w:t>Facebook Marketplace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2376DC" w14:textId="77777777" w:rsidR="007F48B2" w:rsidRPr="007F48B2" w:rsidRDefault="007F48B2" w:rsidP="007F48B2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</w:pPr>
            <w:r w:rsidRPr="007F48B2"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  <w:t>0,196</w:t>
            </w:r>
          </w:p>
        </w:tc>
        <w:tc>
          <w:tcPr>
            <w:tcW w:w="9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93958A" w14:textId="77777777" w:rsidR="007F48B2" w:rsidRPr="007F48B2" w:rsidRDefault="007F48B2" w:rsidP="007F48B2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</w:pPr>
            <w:r w:rsidRPr="007F48B2"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  <w:t>0,084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DC8AC7" w14:textId="77777777" w:rsidR="007F48B2" w:rsidRPr="007F48B2" w:rsidRDefault="007F48B2" w:rsidP="007F48B2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</w:pPr>
            <w:r w:rsidRPr="007F48B2"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  <w:t>0,210</w:t>
            </w:r>
          </w:p>
        </w:tc>
        <w:tc>
          <w:tcPr>
            <w:tcW w:w="6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1C4BE40" w14:textId="77777777" w:rsidR="007F48B2" w:rsidRPr="007F48B2" w:rsidRDefault="007F48B2" w:rsidP="007F48B2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</w:pPr>
            <w:r w:rsidRPr="007F48B2"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  <w:t>2,344</w:t>
            </w:r>
          </w:p>
        </w:tc>
        <w:tc>
          <w:tcPr>
            <w:tcW w:w="6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63C35B70" w14:textId="77777777" w:rsidR="007F48B2" w:rsidRPr="007F48B2" w:rsidRDefault="007F48B2" w:rsidP="007F48B2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</w:pPr>
            <w:r w:rsidRPr="007F48B2"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  <w:t>0,021</w:t>
            </w:r>
          </w:p>
        </w:tc>
      </w:tr>
      <w:tr w:rsidR="007F48B2" w:rsidRPr="007F48B2" w14:paraId="5EF21637" w14:textId="77777777" w:rsidTr="007F48B2">
        <w:trPr>
          <w:trHeight w:val="312"/>
          <w:jc w:val="center"/>
        </w:trPr>
        <w:tc>
          <w:tcPr>
            <w:tcW w:w="426" w:type="dxa"/>
            <w:vMerge/>
            <w:tcBorders>
              <w:top w:val="single" w:sz="4" w:space="0" w:color="auto"/>
              <w:right w:val="single" w:sz="4" w:space="0" w:color="auto"/>
            </w:tcBorders>
            <w:vAlign w:val="center"/>
            <w:hideMark/>
          </w:tcPr>
          <w:p w14:paraId="52E36747" w14:textId="77777777" w:rsidR="007F48B2" w:rsidRPr="007F48B2" w:rsidRDefault="007F48B2" w:rsidP="007F48B2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</w:pPr>
          </w:p>
        </w:tc>
        <w:tc>
          <w:tcPr>
            <w:tcW w:w="218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000000" w:fill="CCCCFF"/>
            <w:hideMark/>
          </w:tcPr>
          <w:p w14:paraId="78FDEC3A" w14:textId="4DB5DBBF" w:rsidR="007F48B2" w:rsidRPr="007F48B2" w:rsidRDefault="007F48B2" w:rsidP="007F48B2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</w:pPr>
            <w:r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  <w:t>Harga</w:t>
            </w:r>
          </w:p>
        </w:tc>
        <w:tc>
          <w:tcPr>
            <w:tcW w:w="100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5C5A51" w14:textId="77777777" w:rsidR="007F48B2" w:rsidRPr="007F48B2" w:rsidRDefault="007F48B2" w:rsidP="007F48B2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</w:pPr>
            <w:r w:rsidRPr="007F48B2"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  <w:t>0,378</w:t>
            </w:r>
          </w:p>
        </w:tc>
        <w:tc>
          <w:tcPr>
            <w:tcW w:w="98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201A8F9" w14:textId="77777777" w:rsidR="007F48B2" w:rsidRPr="007F48B2" w:rsidRDefault="007F48B2" w:rsidP="007F48B2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</w:pPr>
            <w:r w:rsidRPr="007F48B2"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  <w:t>0,09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4BC203E" w14:textId="77777777" w:rsidR="007F48B2" w:rsidRPr="007F48B2" w:rsidRDefault="007F48B2" w:rsidP="007F48B2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</w:pPr>
            <w:r w:rsidRPr="007F48B2"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  <w:t>0,333</w:t>
            </w:r>
          </w:p>
        </w:tc>
        <w:tc>
          <w:tcPr>
            <w:tcW w:w="667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2D9E73" w14:textId="77777777" w:rsidR="007F48B2" w:rsidRPr="007F48B2" w:rsidRDefault="007F48B2" w:rsidP="007F48B2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</w:pPr>
            <w:r w:rsidRPr="007F48B2"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  <w:t>3,985</w:t>
            </w:r>
          </w:p>
        </w:tc>
        <w:tc>
          <w:tcPr>
            <w:tcW w:w="66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hideMark/>
          </w:tcPr>
          <w:p w14:paraId="312476E6" w14:textId="77777777" w:rsidR="007F48B2" w:rsidRPr="007F48B2" w:rsidRDefault="007F48B2" w:rsidP="007F48B2">
            <w:pPr>
              <w:spacing w:after="0" w:line="240" w:lineRule="auto"/>
              <w:jc w:val="right"/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</w:pPr>
            <w:r w:rsidRPr="007F48B2"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  <w:t>0,000</w:t>
            </w:r>
          </w:p>
        </w:tc>
      </w:tr>
      <w:tr w:rsidR="007F48B2" w:rsidRPr="007F48B2" w14:paraId="47E958E9" w14:textId="77777777" w:rsidTr="007F48B2">
        <w:trPr>
          <w:trHeight w:val="312"/>
          <w:jc w:val="center"/>
        </w:trPr>
        <w:tc>
          <w:tcPr>
            <w:tcW w:w="7214" w:type="dxa"/>
            <w:gridSpan w:val="7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084B32D2" w14:textId="1A5A605F" w:rsidR="007F48B2" w:rsidRPr="007F48B2" w:rsidRDefault="007F48B2" w:rsidP="007F48B2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</w:pPr>
            <w:r w:rsidRPr="007F48B2"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  <w:t xml:space="preserve">a. Dependent Variable: </w:t>
            </w:r>
            <w:r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  <w:t xml:space="preserve">Keputusan </w:t>
            </w:r>
            <w:proofErr w:type="spellStart"/>
            <w:r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  <w:t>Pembelian</w:t>
            </w:r>
            <w:proofErr w:type="spellEnd"/>
            <w:r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  <w:t>Ulang</w:t>
            </w:r>
            <w:proofErr w:type="spellEnd"/>
          </w:p>
        </w:tc>
      </w:tr>
    </w:tbl>
    <w:p w14:paraId="03CA6623" w14:textId="77777777" w:rsidR="00A6670C" w:rsidRDefault="00A6670C" w:rsidP="00A82F70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b/>
          <w:bCs/>
          <w:sz w:val="24"/>
        </w:rPr>
      </w:pPr>
    </w:p>
    <w:p w14:paraId="1BC64860" w14:textId="4579ABF1" w:rsidR="007F48B2" w:rsidRPr="007F48B2" w:rsidRDefault="00DB499F" w:rsidP="00DB499F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ID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ID"/>
        </w:rPr>
        <w:t>Uji t</w:t>
      </w:r>
    </w:p>
    <w:tbl>
      <w:tblPr>
        <w:tblW w:w="8364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56"/>
        <w:gridCol w:w="1215"/>
        <w:gridCol w:w="1373"/>
        <w:gridCol w:w="1373"/>
        <w:gridCol w:w="1514"/>
        <w:gridCol w:w="1056"/>
        <w:gridCol w:w="1056"/>
        <w:gridCol w:w="21"/>
      </w:tblGrid>
      <w:tr w:rsidR="007F48B2" w:rsidRPr="007F48B2" w14:paraId="637ECF31" w14:textId="77777777" w:rsidTr="00DB499F">
        <w:trPr>
          <w:cantSplit/>
          <w:jc w:val="center"/>
        </w:trPr>
        <w:tc>
          <w:tcPr>
            <w:tcW w:w="8364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0D3415A" w14:textId="77777777" w:rsidR="007F48B2" w:rsidRPr="007F48B2" w:rsidRDefault="007F48B2" w:rsidP="007F48B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lang w:val="en-ID"/>
              </w:rPr>
            </w:pPr>
            <w:proofErr w:type="spellStart"/>
            <w:r w:rsidRPr="007F48B2">
              <w:rPr>
                <w:rFonts w:ascii="Arial" w:hAnsi="Arial" w:cs="Arial"/>
                <w:b/>
                <w:bCs/>
                <w:color w:val="010205"/>
                <w:lang w:val="en-ID"/>
              </w:rPr>
              <w:t>Coefficients</w:t>
            </w:r>
            <w:r w:rsidRPr="007F48B2">
              <w:rPr>
                <w:rFonts w:ascii="Arial" w:hAnsi="Arial" w:cs="Arial"/>
                <w:b/>
                <w:bCs/>
                <w:color w:val="010205"/>
                <w:vertAlign w:val="superscript"/>
                <w:lang w:val="en-ID"/>
              </w:rPr>
              <w:t>a</w:t>
            </w:r>
            <w:proofErr w:type="spellEnd"/>
          </w:p>
        </w:tc>
      </w:tr>
      <w:tr w:rsidR="007F48B2" w:rsidRPr="007F48B2" w14:paraId="3151B2D0" w14:textId="77777777" w:rsidTr="00DB499F">
        <w:trPr>
          <w:gridAfter w:val="1"/>
          <w:wAfter w:w="21" w:type="dxa"/>
          <w:cantSplit/>
          <w:jc w:val="center"/>
        </w:trPr>
        <w:tc>
          <w:tcPr>
            <w:tcW w:w="1971" w:type="dxa"/>
            <w:gridSpan w:val="2"/>
            <w:vMerge w:val="restart"/>
            <w:shd w:val="clear" w:color="auto" w:fill="FFFFFF"/>
            <w:vAlign w:val="bottom"/>
          </w:tcPr>
          <w:p w14:paraId="12DF7F2B" w14:textId="77777777" w:rsidR="007F48B2" w:rsidRPr="007F48B2" w:rsidRDefault="007F48B2" w:rsidP="007F48B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7F48B2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Model</w:t>
            </w:r>
          </w:p>
        </w:tc>
        <w:tc>
          <w:tcPr>
            <w:tcW w:w="2746" w:type="dxa"/>
            <w:gridSpan w:val="2"/>
            <w:shd w:val="clear" w:color="auto" w:fill="FFFFFF"/>
            <w:vAlign w:val="bottom"/>
          </w:tcPr>
          <w:p w14:paraId="231E4B78" w14:textId="77777777" w:rsidR="007F48B2" w:rsidRPr="007F48B2" w:rsidRDefault="007F48B2" w:rsidP="007F48B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7F48B2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Unstandardized Coefficients</w:t>
            </w:r>
          </w:p>
        </w:tc>
        <w:tc>
          <w:tcPr>
            <w:tcW w:w="1514" w:type="dxa"/>
            <w:shd w:val="clear" w:color="auto" w:fill="FFFFFF"/>
            <w:vAlign w:val="bottom"/>
          </w:tcPr>
          <w:p w14:paraId="5C4212EF" w14:textId="77777777" w:rsidR="007F48B2" w:rsidRPr="007F48B2" w:rsidRDefault="007F48B2" w:rsidP="007F48B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7F48B2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Standardized Coefficients</w:t>
            </w:r>
          </w:p>
        </w:tc>
        <w:tc>
          <w:tcPr>
            <w:tcW w:w="1056" w:type="dxa"/>
            <w:vMerge w:val="restart"/>
            <w:shd w:val="clear" w:color="auto" w:fill="FFFFFF"/>
            <w:vAlign w:val="bottom"/>
          </w:tcPr>
          <w:p w14:paraId="6DDD3A95" w14:textId="77777777" w:rsidR="007F48B2" w:rsidRPr="007F48B2" w:rsidRDefault="007F48B2" w:rsidP="007F48B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7F48B2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t</w:t>
            </w:r>
          </w:p>
        </w:tc>
        <w:tc>
          <w:tcPr>
            <w:tcW w:w="1056" w:type="dxa"/>
            <w:vMerge w:val="restart"/>
            <w:shd w:val="clear" w:color="auto" w:fill="FFFFFF"/>
            <w:vAlign w:val="bottom"/>
          </w:tcPr>
          <w:p w14:paraId="5B1D4536" w14:textId="77777777" w:rsidR="007F48B2" w:rsidRPr="007F48B2" w:rsidRDefault="007F48B2" w:rsidP="007F48B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7F48B2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Sig.</w:t>
            </w:r>
          </w:p>
        </w:tc>
      </w:tr>
      <w:tr w:rsidR="007F48B2" w:rsidRPr="007F48B2" w14:paraId="58AE0F68" w14:textId="77777777" w:rsidTr="00DB499F">
        <w:trPr>
          <w:gridAfter w:val="1"/>
          <w:wAfter w:w="21" w:type="dxa"/>
          <w:cantSplit/>
          <w:jc w:val="center"/>
        </w:trPr>
        <w:tc>
          <w:tcPr>
            <w:tcW w:w="1971" w:type="dxa"/>
            <w:gridSpan w:val="2"/>
            <w:vMerge/>
            <w:shd w:val="clear" w:color="auto" w:fill="FFFFFF"/>
            <w:vAlign w:val="bottom"/>
          </w:tcPr>
          <w:p w14:paraId="26459388" w14:textId="77777777" w:rsidR="007F48B2" w:rsidRPr="007F48B2" w:rsidRDefault="007F48B2" w:rsidP="007F48B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</w:p>
        </w:tc>
        <w:tc>
          <w:tcPr>
            <w:tcW w:w="1373" w:type="dxa"/>
            <w:shd w:val="clear" w:color="auto" w:fill="FFFFFF"/>
            <w:vAlign w:val="bottom"/>
          </w:tcPr>
          <w:p w14:paraId="56398433" w14:textId="77777777" w:rsidR="007F48B2" w:rsidRPr="007F48B2" w:rsidRDefault="007F48B2" w:rsidP="007F48B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7F48B2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B</w:t>
            </w:r>
          </w:p>
        </w:tc>
        <w:tc>
          <w:tcPr>
            <w:tcW w:w="1373" w:type="dxa"/>
            <w:shd w:val="clear" w:color="auto" w:fill="FFFFFF"/>
            <w:vAlign w:val="bottom"/>
          </w:tcPr>
          <w:p w14:paraId="7791706A" w14:textId="77777777" w:rsidR="007F48B2" w:rsidRPr="007F48B2" w:rsidRDefault="007F48B2" w:rsidP="007F48B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7F48B2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Std. Error</w:t>
            </w:r>
          </w:p>
        </w:tc>
        <w:tc>
          <w:tcPr>
            <w:tcW w:w="1514" w:type="dxa"/>
            <w:shd w:val="clear" w:color="auto" w:fill="FFFFFF"/>
            <w:vAlign w:val="bottom"/>
          </w:tcPr>
          <w:p w14:paraId="2192952F" w14:textId="77777777" w:rsidR="007F48B2" w:rsidRPr="007F48B2" w:rsidRDefault="007F48B2" w:rsidP="007F48B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7F48B2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Beta</w:t>
            </w:r>
          </w:p>
        </w:tc>
        <w:tc>
          <w:tcPr>
            <w:tcW w:w="1056" w:type="dxa"/>
            <w:vMerge/>
            <w:shd w:val="clear" w:color="auto" w:fill="FFFFFF"/>
            <w:vAlign w:val="bottom"/>
          </w:tcPr>
          <w:p w14:paraId="0F71FD86" w14:textId="77777777" w:rsidR="007F48B2" w:rsidRPr="007F48B2" w:rsidRDefault="007F48B2" w:rsidP="007F48B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</w:p>
        </w:tc>
        <w:tc>
          <w:tcPr>
            <w:tcW w:w="1056" w:type="dxa"/>
            <w:vMerge/>
            <w:shd w:val="clear" w:color="auto" w:fill="FFFFFF"/>
            <w:vAlign w:val="bottom"/>
          </w:tcPr>
          <w:p w14:paraId="2317C22B" w14:textId="77777777" w:rsidR="007F48B2" w:rsidRPr="007F48B2" w:rsidRDefault="007F48B2" w:rsidP="007F48B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</w:p>
        </w:tc>
      </w:tr>
      <w:tr w:rsidR="007F48B2" w:rsidRPr="007F48B2" w14:paraId="396F79CE" w14:textId="77777777" w:rsidTr="00DB499F">
        <w:trPr>
          <w:gridAfter w:val="1"/>
          <w:wAfter w:w="21" w:type="dxa"/>
          <w:cantSplit/>
          <w:jc w:val="center"/>
        </w:trPr>
        <w:tc>
          <w:tcPr>
            <w:tcW w:w="756" w:type="dxa"/>
            <w:vMerge w:val="restart"/>
            <w:shd w:val="clear" w:color="auto" w:fill="E0E0E0"/>
          </w:tcPr>
          <w:p w14:paraId="2892011E" w14:textId="77777777" w:rsidR="007F48B2" w:rsidRPr="007F48B2" w:rsidRDefault="007F48B2" w:rsidP="007F48B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7F48B2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1</w:t>
            </w:r>
          </w:p>
        </w:tc>
        <w:tc>
          <w:tcPr>
            <w:tcW w:w="1215" w:type="dxa"/>
            <w:shd w:val="clear" w:color="auto" w:fill="E0E0E0"/>
          </w:tcPr>
          <w:p w14:paraId="0441AACD" w14:textId="77777777" w:rsidR="007F48B2" w:rsidRPr="007F48B2" w:rsidRDefault="007F48B2" w:rsidP="007F48B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7F48B2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(Constant)</w:t>
            </w:r>
          </w:p>
        </w:tc>
        <w:tc>
          <w:tcPr>
            <w:tcW w:w="1373" w:type="dxa"/>
            <w:shd w:val="clear" w:color="auto" w:fill="FFFFFF"/>
          </w:tcPr>
          <w:p w14:paraId="66423836" w14:textId="77777777" w:rsidR="007F48B2" w:rsidRPr="007F48B2" w:rsidRDefault="007F48B2" w:rsidP="007F48B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7F48B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2.538</w:t>
            </w:r>
          </w:p>
        </w:tc>
        <w:tc>
          <w:tcPr>
            <w:tcW w:w="1373" w:type="dxa"/>
            <w:shd w:val="clear" w:color="auto" w:fill="FFFFFF"/>
          </w:tcPr>
          <w:p w14:paraId="1573633C" w14:textId="77777777" w:rsidR="007F48B2" w:rsidRPr="007F48B2" w:rsidRDefault="007F48B2" w:rsidP="007F48B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7F48B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2.834</w:t>
            </w:r>
          </w:p>
        </w:tc>
        <w:tc>
          <w:tcPr>
            <w:tcW w:w="1514" w:type="dxa"/>
            <w:shd w:val="clear" w:color="auto" w:fill="FFFFFF"/>
            <w:vAlign w:val="center"/>
          </w:tcPr>
          <w:p w14:paraId="06B2B2B1" w14:textId="77777777" w:rsidR="007F48B2" w:rsidRPr="007F48B2" w:rsidRDefault="007F48B2" w:rsidP="007F48B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  <w:tc>
          <w:tcPr>
            <w:tcW w:w="1056" w:type="dxa"/>
            <w:shd w:val="clear" w:color="auto" w:fill="FFFFFF"/>
          </w:tcPr>
          <w:p w14:paraId="107DE521" w14:textId="77777777" w:rsidR="007F48B2" w:rsidRPr="007F48B2" w:rsidRDefault="007F48B2" w:rsidP="007F48B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7F48B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.896</w:t>
            </w:r>
          </w:p>
        </w:tc>
        <w:tc>
          <w:tcPr>
            <w:tcW w:w="1056" w:type="dxa"/>
            <w:shd w:val="clear" w:color="auto" w:fill="FFFFFF"/>
          </w:tcPr>
          <w:p w14:paraId="48CBD8A3" w14:textId="77777777" w:rsidR="007F48B2" w:rsidRPr="007F48B2" w:rsidRDefault="007F48B2" w:rsidP="007F48B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7F48B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.373</w:t>
            </w:r>
          </w:p>
        </w:tc>
      </w:tr>
      <w:tr w:rsidR="007F48B2" w:rsidRPr="007F48B2" w14:paraId="7E4C2F4B" w14:textId="77777777" w:rsidTr="00DB499F">
        <w:trPr>
          <w:gridAfter w:val="1"/>
          <w:wAfter w:w="21" w:type="dxa"/>
          <w:cantSplit/>
          <w:jc w:val="center"/>
        </w:trPr>
        <w:tc>
          <w:tcPr>
            <w:tcW w:w="756" w:type="dxa"/>
            <w:vMerge/>
            <w:shd w:val="clear" w:color="auto" w:fill="E0E0E0"/>
          </w:tcPr>
          <w:p w14:paraId="04A0AC8E" w14:textId="77777777" w:rsidR="007F48B2" w:rsidRPr="007F48B2" w:rsidRDefault="007F48B2" w:rsidP="007F48B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  <w:tc>
          <w:tcPr>
            <w:tcW w:w="1215" w:type="dxa"/>
            <w:shd w:val="clear" w:color="auto" w:fill="E0E0E0"/>
          </w:tcPr>
          <w:p w14:paraId="23087976" w14:textId="77777777" w:rsidR="007F48B2" w:rsidRPr="007F48B2" w:rsidRDefault="007F48B2" w:rsidP="007F48B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7F48B2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X1</w:t>
            </w:r>
          </w:p>
        </w:tc>
        <w:tc>
          <w:tcPr>
            <w:tcW w:w="1373" w:type="dxa"/>
            <w:shd w:val="clear" w:color="auto" w:fill="FFFFFF"/>
          </w:tcPr>
          <w:p w14:paraId="17286E59" w14:textId="77777777" w:rsidR="007F48B2" w:rsidRPr="007F48B2" w:rsidRDefault="007F48B2" w:rsidP="007F48B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7F48B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.336</w:t>
            </w:r>
          </w:p>
        </w:tc>
        <w:tc>
          <w:tcPr>
            <w:tcW w:w="1373" w:type="dxa"/>
            <w:shd w:val="clear" w:color="auto" w:fill="FFFFFF"/>
          </w:tcPr>
          <w:p w14:paraId="051E14F1" w14:textId="77777777" w:rsidR="007F48B2" w:rsidRPr="007F48B2" w:rsidRDefault="007F48B2" w:rsidP="007F48B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7F48B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.100</w:t>
            </w:r>
          </w:p>
        </w:tc>
        <w:tc>
          <w:tcPr>
            <w:tcW w:w="1514" w:type="dxa"/>
            <w:shd w:val="clear" w:color="auto" w:fill="FFFFFF"/>
          </w:tcPr>
          <w:p w14:paraId="6E161566" w14:textId="77777777" w:rsidR="007F48B2" w:rsidRPr="007F48B2" w:rsidRDefault="007F48B2" w:rsidP="007F48B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7F48B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.314</w:t>
            </w:r>
          </w:p>
        </w:tc>
        <w:tc>
          <w:tcPr>
            <w:tcW w:w="1056" w:type="dxa"/>
            <w:shd w:val="clear" w:color="auto" w:fill="FFFFFF"/>
          </w:tcPr>
          <w:p w14:paraId="603FDE91" w14:textId="77777777" w:rsidR="007F48B2" w:rsidRPr="007F48B2" w:rsidRDefault="007F48B2" w:rsidP="007F48B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7F48B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3.357</w:t>
            </w:r>
          </w:p>
        </w:tc>
        <w:tc>
          <w:tcPr>
            <w:tcW w:w="1056" w:type="dxa"/>
            <w:shd w:val="clear" w:color="auto" w:fill="FFFFFF"/>
          </w:tcPr>
          <w:p w14:paraId="0D4A4BE7" w14:textId="77777777" w:rsidR="007F48B2" w:rsidRPr="007F48B2" w:rsidRDefault="007F48B2" w:rsidP="007F48B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7F48B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.001</w:t>
            </w:r>
          </w:p>
        </w:tc>
      </w:tr>
      <w:tr w:rsidR="007F48B2" w:rsidRPr="007F48B2" w14:paraId="620DD7AD" w14:textId="77777777" w:rsidTr="00DB499F">
        <w:trPr>
          <w:gridAfter w:val="1"/>
          <w:wAfter w:w="21" w:type="dxa"/>
          <w:cantSplit/>
          <w:jc w:val="center"/>
        </w:trPr>
        <w:tc>
          <w:tcPr>
            <w:tcW w:w="756" w:type="dxa"/>
            <w:vMerge/>
            <w:shd w:val="clear" w:color="auto" w:fill="E0E0E0"/>
          </w:tcPr>
          <w:p w14:paraId="4BBF3DF1" w14:textId="77777777" w:rsidR="007F48B2" w:rsidRPr="007F48B2" w:rsidRDefault="007F48B2" w:rsidP="007F48B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</w:p>
        </w:tc>
        <w:tc>
          <w:tcPr>
            <w:tcW w:w="1215" w:type="dxa"/>
            <w:shd w:val="clear" w:color="auto" w:fill="E0E0E0"/>
          </w:tcPr>
          <w:p w14:paraId="02B81D66" w14:textId="77777777" w:rsidR="007F48B2" w:rsidRPr="007F48B2" w:rsidRDefault="007F48B2" w:rsidP="007F48B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7F48B2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X2</w:t>
            </w:r>
          </w:p>
        </w:tc>
        <w:tc>
          <w:tcPr>
            <w:tcW w:w="1373" w:type="dxa"/>
            <w:shd w:val="clear" w:color="auto" w:fill="FFFFFF"/>
          </w:tcPr>
          <w:p w14:paraId="6C4C732C" w14:textId="77777777" w:rsidR="007F48B2" w:rsidRPr="007F48B2" w:rsidRDefault="007F48B2" w:rsidP="007F48B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7F48B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.196</w:t>
            </w:r>
          </w:p>
        </w:tc>
        <w:tc>
          <w:tcPr>
            <w:tcW w:w="1373" w:type="dxa"/>
            <w:shd w:val="clear" w:color="auto" w:fill="FFFFFF"/>
          </w:tcPr>
          <w:p w14:paraId="4BEB43C4" w14:textId="77777777" w:rsidR="007F48B2" w:rsidRPr="007F48B2" w:rsidRDefault="007F48B2" w:rsidP="007F48B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7F48B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.084</w:t>
            </w:r>
          </w:p>
        </w:tc>
        <w:tc>
          <w:tcPr>
            <w:tcW w:w="1514" w:type="dxa"/>
            <w:shd w:val="clear" w:color="auto" w:fill="FFFFFF"/>
          </w:tcPr>
          <w:p w14:paraId="1B938C73" w14:textId="77777777" w:rsidR="007F48B2" w:rsidRPr="007F48B2" w:rsidRDefault="007F48B2" w:rsidP="007F48B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7F48B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.210</w:t>
            </w:r>
          </w:p>
        </w:tc>
        <w:tc>
          <w:tcPr>
            <w:tcW w:w="1056" w:type="dxa"/>
            <w:shd w:val="clear" w:color="auto" w:fill="FFFFFF"/>
          </w:tcPr>
          <w:p w14:paraId="067FCDE1" w14:textId="77777777" w:rsidR="007F48B2" w:rsidRPr="007F48B2" w:rsidRDefault="007F48B2" w:rsidP="007F48B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7F48B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2.344</w:t>
            </w:r>
          </w:p>
        </w:tc>
        <w:tc>
          <w:tcPr>
            <w:tcW w:w="1056" w:type="dxa"/>
            <w:shd w:val="clear" w:color="auto" w:fill="FFFFFF"/>
          </w:tcPr>
          <w:p w14:paraId="7009E9C2" w14:textId="77777777" w:rsidR="007F48B2" w:rsidRPr="007F48B2" w:rsidRDefault="007F48B2" w:rsidP="007F48B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7F48B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.021</w:t>
            </w:r>
          </w:p>
        </w:tc>
      </w:tr>
      <w:tr w:rsidR="007F48B2" w:rsidRPr="007F48B2" w14:paraId="71897C09" w14:textId="77777777" w:rsidTr="00DB499F">
        <w:trPr>
          <w:gridAfter w:val="1"/>
          <w:wAfter w:w="21" w:type="dxa"/>
          <w:cantSplit/>
          <w:jc w:val="center"/>
        </w:trPr>
        <w:tc>
          <w:tcPr>
            <w:tcW w:w="756" w:type="dxa"/>
            <w:vMerge/>
            <w:shd w:val="clear" w:color="auto" w:fill="E0E0E0"/>
          </w:tcPr>
          <w:p w14:paraId="481801E8" w14:textId="77777777" w:rsidR="007F48B2" w:rsidRPr="007F48B2" w:rsidRDefault="007F48B2" w:rsidP="007F48B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</w:p>
        </w:tc>
        <w:tc>
          <w:tcPr>
            <w:tcW w:w="1215" w:type="dxa"/>
            <w:shd w:val="clear" w:color="auto" w:fill="E0E0E0"/>
          </w:tcPr>
          <w:p w14:paraId="5C0DF6FF" w14:textId="77777777" w:rsidR="007F48B2" w:rsidRPr="007F48B2" w:rsidRDefault="007F48B2" w:rsidP="007F48B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7F48B2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X3</w:t>
            </w:r>
          </w:p>
        </w:tc>
        <w:tc>
          <w:tcPr>
            <w:tcW w:w="1373" w:type="dxa"/>
            <w:shd w:val="clear" w:color="auto" w:fill="FFFFFF"/>
          </w:tcPr>
          <w:p w14:paraId="1EC98D0D" w14:textId="77777777" w:rsidR="007F48B2" w:rsidRPr="007F48B2" w:rsidRDefault="007F48B2" w:rsidP="007F48B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7F48B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.378</w:t>
            </w:r>
          </w:p>
        </w:tc>
        <w:tc>
          <w:tcPr>
            <w:tcW w:w="1373" w:type="dxa"/>
            <w:shd w:val="clear" w:color="auto" w:fill="FFFFFF"/>
          </w:tcPr>
          <w:p w14:paraId="3534DB3A" w14:textId="77777777" w:rsidR="007F48B2" w:rsidRPr="007F48B2" w:rsidRDefault="007F48B2" w:rsidP="007F48B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7F48B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.095</w:t>
            </w:r>
          </w:p>
        </w:tc>
        <w:tc>
          <w:tcPr>
            <w:tcW w:w="1514" w:type="dxa"/>
            <w:shd w:val="clear" w:color="auto" w:fill="FFFFFF"/>
          </w:tcPr>
          <w:p w14:paraId="47CB200E" w14:textId="77777777" w:rsidR="007F48B2" w:rsidRPr="007F48B2" w:rsidRDefault="007F48B2" w:rsidP="007F48B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7F48B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.333</w:t>
            </w:r>
          </w:p>
        </w:tc>
        <w:tc>
          <w:tcPr>
            <w:tcW w:w="1056" w:type="dxa"/>
            <w:shd w:val="clear" w:color="auto" w:fill="FFFFFF"/>
          </w:tcPr>
          <w:p w14:paraId="569986B6" w14:textId="77777777" w:rsidR="007F48B2" w:rsidRPr="007F48B2" w:rsidRDefault="007F48B2" w:rsidP="007F48B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7F48B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3.985</w:t>
            </w:r>
          </w:p>
        </w:tc>
        <w:tc>
          <w:tcPr>
            <w:tcW w:w="1056" w:type="dxa"/>
            <w:shd w:val="clear" w:color="auto" w:fill="FFFFFF"/>
          </w:tcPr>
          <w:p w14:paraId="5AD1D4D9" w14:textId="77777777" w:rsidR="007F48B2" w:rsidRPr="007F48B2" w:rsidRDefault="007F48B2" w:rsidP="007F48B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7F48B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.000</w:t>
            </w:r>
          </w:p>
        </w:tc>
      </w:tr>
      <w:tr w:rsidR="007F48B2" w:rsidRPr="007F48B2" w14:paraId="3B1D984A" w14:textId="77777777" w:rsidTr="00DB499F">
        <w:trPr>
          <w:cantSplit/>
          <w:jc w:val="center"/>
        </w:trPr>
        <w:tc>
          <w:tcPr>
            <w:tcW w:w="8364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2686CAA" w14:textId="194B6390" w:rsidR="007F48B2" w:rsidRPr="007F48B2" w:rsidRDefault="007F48B2" w:rsidP="007F48B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7F48B2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 xml:space="preserve">a. Dependent Variable: </w:t>
            </w:r>
            <w:r w:rsidR="00D360E2"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  <w:t xml:space="preserve">Keputusan </w:t>
            </w:r>
            <w:proofErr w:type="spellStart"/>
            <w:r w:rsidR="00D360E2"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  <w:t>Pembelian</w:t>
            </w:r>
            <w:proofErr w:type="spellEnd"/>
            <w:r w:rsidR="00D360E2"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  <w:t xml:space="preserve"> </w:t>
            </w:r>
            <w:proofErr w:type="spellStart"/>
            <w:r w:rsidR="00D360E2">
              <w:rPr>
                <w:rFonts w:ascii="Arial" w:eastAsia="Times New Roman" w:hAnsi="Arial" w:cs="Arial"/>
                <w:sz w:val="18"/>
                <w:szCs w:val="18"/>
                <w:lang w:val="en-ID" w:eastAsia="en-ID"/>
              </w:rPr>
              <w:t>Ulang</w:t>
            </w:r>
            <w:proofErr w:type="spellEnd"/>
          </w:p>
        </w:tc>
      </w:tr>
    </w:tbl>
    <w:p w14:paraId="111EF25A" w14:textId="6A63ABAA" w:rsidR="00DB499F" w:rsidRDefault="00DB499F">
      <w:pPr>
        <w:spacing w:after="160" w:line="259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br w:type="page"/>
      </w:r>
    </w:p>
    <w:p w14:paraId="05D7AE36" w14:textId="2AEA58F1" w:rsidR="00DB499F" w:rsidRPr="00DB499F" w:rsidRDefault="00DB499F" w:rsidP="00DB499F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ID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ID"/>
        </w:rPr>
        <w:lastRenderedPageBreak/>
        <w:t>Uji F</w:t>
      </w:r>
    </w:p>
    <w:tbl>
      <w:tblPr>
        <w:tblW w:w="800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1292"/>
        <w:gridCol w:w="1476"/>
        <w:gridCol w:w="1030"/>
        <w:gridCol w:w="1415"/>
        <w:gridCol w:w="1030"/>
        <w:gridCol w:w="1030"/>
      </w:tblGrid>
      <w:tr w:rsidR="00DB499F" w:rsidRPr="00DB499F" w14:paraId="29BC1C58" w14:textId="77777777">
        <w:trPr>
          <w:cantSplit/>
        </w:trPr>
        <w:tc>
          <w:tcPr>
            <w:tcW w:w="800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E42F4F4" w14:textId="77777777" w:rsidR="00DB499F" w:rsidRPr="00DB499F" w:rsidRDefault="00DB499F" w:rsidP="00DB4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lang w:val="en-ID"/>
              </w:rPr>
            </w:pPr>
            <w:proofErr w:type="spellStart"/>
            <w:r w:rsidRPr="00DB499F">
              <w:rPr>
                <w:rFonts w:ascii="Arial" w:hAnsi="Arial" w:cs="Arial"/>
                <w:b/>
                <w:bCs/>
                <w:color w:val="010205"/>
                <w:lang w:val="en-ID"/>
              </w:rPr>
              <w:t>ANOVA</w:t>
            </w:r>
            <w:r w:rsidRPr="00DB499F">
              <w:rPr>
                <w:rFonts w:ascii="Arial" w:hAnsi="Arial" w:cs="Arial"/>
                <w:b/>
                <w:bCs/>
                <w:color w:val="010205"/>
                <w:vertAlign w:val="superscript"/>
                <w:lang w:val="en-ID"/>
              </w:rPr>
              <w:t>a</w:t>
            </w:r>
            <w:proofErr w:type="spellEnd"/>
          </w:p>
        </w:tc>
      </w:tr>
      <w:tr w:rsidR="00DB499F" w:rsidRPr="00DB499F" w14:paraId="7DA9496B" w14:textId="77777777">
        <w:trPr>
          <w:cantSplit/>
        </w:trPr>
        <w:tc>
          <w:tcPr>
            <w:tcW w:w="2028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30981E6E" w14:textId="77777777" w:rsidR="00DB499F" w:rsidRPr="00DB499F" w:rsidRDefault="00DB499F" w:rsidP="00DB4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DB499F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Model</w:t>
            </w:r>
          </w:p>
        </w:tc>
        <w:tc>
          <w:tcPr>
            <w:tcW w:w="1475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56D44038" w14:textId="77777777" w:rsidR="00DB499F" w:rsidRPr="00DB499F" w:rsidRDefault="00DB499F" w:rsidP="00DB4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DB499F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Sum of Squares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7B09184" w14:textId="77777777" w:rsidR="00DB499F" w:rsidRPr="00DB499F" w:rsidRDefault="00DB499F" w:rsidP="00DB4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proofErr w:type="spellStart"/>
            <w:r w:rsidRPr="00DB499F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df</w:t>
            </w:r>
            <w:proofErr w:type="spellEnd"/>
          </w:p>
        </w:tc>
        <w:tc>
          <w:tcPr>
            <w:tcW w:w="1414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BCB4161" w14:textId="77777777" w:rsidR="00DB499F" w:rsidRPr="00DB499F" w:rsidRDefault="00DB499F" w:rsidP="00DB4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DB499F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Mean Square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F980A90" w14:textId="77777777" w:rsidR="00DB499F" w:rsidRPr="00DB499F" w:rsidRDefault="00DB499F" w:rsidP="00DB4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DB499F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F</w:t>
            </w:r>
          </w:p>
        </w:tc>
        <w:tc>
          <w:tcPr>
            <w:tcW w:w="1029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06DA3ED6" w14:textId="77777777" w:rsidR="00DB499F" w:rsidRPr="00DB499F" w:rsidRDefault="00DB499F" w:rsidP="00DB4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DB499F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Sig.</w:t>
            </w:r>
          </w:p>
        </w:tc>
      </w:tr>
      <w:tr w:rsidR="00DB499F" w:rsidRPr="00DB499F" w14:paraId="68E647CD" w14:textId="77777777">
        <w:trPr>
          <w:cantSplit/>
        </w:trPr>
        <w:tc>
          <w:tcPr>
            <w:tcW w:w="737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6272781E" w14:textId="77777777" w:rsidR="00DB499F" w:rsidRPr="00DB499F" w:rsidRDefault="00DB499F" w:rsidP="00DB4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DB499F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1</w:t>
            </w:r>
          </w:p>
        </w:tc>
        <w:tc>
          <w:tcPr>
            <w:tcW w:w="1291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C77069D" w14:textId="77777777" w:rsidR="00DB499F" w:rsidRPr="00DB499F" w:rsidRDefault="00DB499F" w:rsidP="00DB4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DB499F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Regression</w:t>
            </w:r>
          </w:p>
        </w:tc>
        <w:tc>
          <w:tcPr>
            <w:tcW w:w="1475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D45AE91" w14:textId="77777777" w:rsidR="00DB499F" w:rsidRPr="00DB499F" w:rsidRDefault="00DB499F" w:rsidP="00DB4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DB499F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1198.661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546E257" w14:textId="77777777" w:rsidR="00DB499F" w:rsidRPr="00DB499F" w:rsidRDefault="00DB499F" w:rsidP="00DB4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DB499F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3</w:t>
            </w:r>
          </w:p>
        </w:tc>
        <w:tc>
          <w:tcPr>
            <w:tcW w:w="141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1B661280" w14:textId="77777777" w:rsidR="00DB499F" w:rsidRPr="00DB499F" w:rsidRDefault="00DB499F" w:rsidP="00DB4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DB499F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399.554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5E08BBF" w14:textId="77777777" w:rsidR="00DB499F" w:rsidRPr="00DB499F" w:rsidRDefault="00DB499F" w:rsidP="00DB4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DB499F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26.612</w:t>
            </w:r>
          </w:p>
        </w:tc>
        <w:tc>
          <w:tcPr>
            <w:tcW w:w="1029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025DF0A9" w14:textId="77777777" w:rsidR="00DB499F" w:rsidRPr="00DB499F" w:rsidRDefault="00DB499F" w:rsidP="00DB4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DB499F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.000</w:t>
            </w:r>
            <w:r w:rsidRPr="00DB499F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en-ID"/>
              </w:rPr>
              <w:t>b</w:t>
            </w:r>
          </w:p>
        </w:tc>
      </w:tr>
      <w:tr w:rsidR="00DB499F" w:rsidRPr="00DB499F" w14:paraId="558BBC66" w14:textId="77777777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655D7D75" w14:textId="77777777" w:rsidR="00DB499F" w:rsidRPr="00DB499F" w:rsidRDefault="00DB499F" w:rsidP="00DB499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</w:p>
        </w:tc>
        <w:tc>
          <w:tcPr>
            <w:tcW w:w="1291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EA2D742" w14:textId="77777777" w:rsidR="00DB499F" w:rsidRPr="00DB499F" w:rsidRDefault="00DB499F" w:rsidP="00DB4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DB499F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Residual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828CC14" w14:textId="77777777" w:rsidR="00DB499F" w:rsidRPr="00DB499F" w:rsidRDefault="00DB499F" w:rsidP="00DB4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DB499F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1441.339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029F196" w14:textId="77777777" w:rsidR="00DB499F" w:rsidRPr="00DB499F" w:rsidRDefault="00DB499F" w:rsidP="00DB4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DB499F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96</w:t>
            </w:r>
          </w:p>
        </w:tc>
        <w:tc>
          <w:tcPr>
            <w:tcW w:w="141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5425C48F" w14:textId="77777777" w:rsidR="00DB499F" w:rsidRPr="00DB499F" w:rsidRDefault="00DB499F" w:rsidP="00DB4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DB499F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15.014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47F27D36" w14:textId="77777777" w:rsidR="00DB499F" w:rsidRPr="00DB499F" w:rsidRDefault="00DB499F" w:rsidP="00DB499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14:paraId="3CBA6399" w14:textId="77777777" w:rsidR="00DB499F" w:rsidRPr="00DB499F" w:rsidRDefault="00DB499F" w:rsidP="00DB499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</w:tr>
      <w:tr w:rsidR="00DB499F" w:rsidRPr="00DB499F" w14:paraId="6A24EF9E" w14:textId="77777777">
        <w:trPr>
          <w:cantSplit/>
        </w:trPr>
        <w:tc>
          <w:tcPr>
            <w:tcW w:w="737" w:type="dxa"/>
            <w:vMerge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6CC76A65" w14:textId="77777777" w:rsidR="00DB499F" w:rsidRPr="00DB499F" w:rsidRDefault="00DB499F" w:rsidP="00DB499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  <w:tc>
          <w:tcPr>
            <w:tcW w:w="1291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3949A0A0" w14:textId="77777777" w:rsidR="00DB499F" w:rsidRPr="00DB499F" w:rsidRDefault="00DB499F" w:rsidP="00DB4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DB499F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Total</w:t>
            </w:r>
          </w:p>
        </w:tc>
        <w:tc>
          <w:tcPr>
            <w:tcW w:w="1475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8A3DE62" w14:textId="77777777" w:rsidR="00DB499F" w:rsidRPr="00DB499F" w:rsidRDefault="00DB499F" w:rsidP="00DB4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DB499F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2640.000</w:t>
            </w: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219741A6" w14:textId="77777777" w:rsidR="00DB499F" w:rsidRPr="00DB499F" w:rsidRDefault="00DB499F" w:rsidP="00DB4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DB499F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99</w:t>
            </w:r>
          </w:p>
        </w:tc>
        <w:tc>
          <w:tcPr>
            <w:tcW w:w="141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14:paraId="42BE544C" w14:textId="77777777" w:rsidR="00DB499F" w:rsidRPr="00DB499F" w:rsidRDefault="00DB499F" w:rsidP="00DB499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center"/>
          </w:tcPr>
          <w:p w14:paraId="1AB4BD08" w14:textId="77777777" w:rsidR="00DB499F" w:rsidRPr="00DB499F" w:rsidRDefault="00DB499F" w:rsidP="00DB499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  <w:tc>
          <w:tcPr>
            <w:tcW w:w="1029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center"/>
          </w:tcPr>
          <w:p w14:paraId="22C49215" w14:textId="77777777" w:rsidR="00DB499F" w:rsidRPr="00DB499F" w:rsidRDefault="00DB499F" w:rsidP="00DB499F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D"/>
              </w:rPr>
            </w:pPr>
          </w:p>
        </w:tc>
      </w:tr>
      <w:tr w:rsidR="00DB499F" w:rsidRPr="00DB499F" w14:paraId="5089DFD0" w14:textId="77777777">
        <w:trPr>
          <w:cantSplit/>
        </w:trPr>
        <w:tc>
          <w:tcPr>
            <w:tcW w:w="800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6095EE3" w14:textId="3B940C74" w:rsidR="00DB499F" w:rsidRPr="00DB499F" w:rsidRDefault="00DB499F" w:rsidP="00DB4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DB499F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 xml:space="preserve">a. Dependent Variable: </w:t>
            </w:r>
            <w:r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 xml:space="preserve">Keputusan </w:t>
            </w:r>
            <w:proofErr w:type="spellStart"/>
            <w:r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Pembelian</w:t>
            </w:r>
            <w:proofErr w:type="spellEnd"/>
            <w:r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 xml:space="preserve"> </w:t>
            </w:r>
            <w:proofErr w:type="spellStart"/>
            <w:r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Ulang</w:t>
            </w:r>
            <w:proofErr w:type="spellEnd"/>
          </w:p>
        </w:tc>
      </w:tr>
      <w:tr w:rsidR="00DB499F" w:rsidRPr="00DB499F" w14:paraId="6B9E135C" w14:textId="77777777">
        <w:trPr>
          <w:cantSplit/>
        </w:trPr>
        <w:tc>
          <w:tcPr>
            <w:tcW w:w="800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45C14FD" w14:textId="3663F8F4" w:rsidR="00DB499F" w:rsidRPr="00DB499F" w:rsidRDefault="00DB499F" w:rsidP="00DB4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i/>
                <w:iCs/>
                <w:color w:val="010205"/>
                <w:sz w:val="18"/>
                <w:szCs w:val="18"/>
                <w:lang w:val="en-ID"/>
              </w:rPr>
            </w:pPr>
            <w:r w:rsidRPr="00DB499F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 xml:space="preserve">b. Predictors: (Constant), </w:t>
            </w:r>
            <w:r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Harga</w:t>
            </w:r>
            <w:r w:rsidRPr="00DB499F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 xml:space="preserve">, </w:t>
            </w:r>
            <w:r>
              <w:rPr>
                <w:rFonts w:ascii="Arial" w:hAnsi="Arial" w:cs="Arial"/>
                <w:i/>
                <w:iCs/>
                <w:color w:val="010205"/>
                <w:sz w:val="18"/>
                <w:szCs w:val="18"/>
                <w:lang w:val="en-ID"/>
              </w:rPr>
              <w:t>Facebook Marketplace</w:t>
            </w:r>
            <w:r w:rsidRPr="00DB499F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 xml:space="preserve">, </w:t>
            </w:r>
            <w:r>
              <w:rPr>
                <w:rFonts w:ascii="Arial" w:hAnsi="Arial" w:cs="Arial"/>
                <w:i/>
                <w:iCs/>
                <w:color w:val="010205"/>
                <w:sz w:val="18"/>
                <w:szCs w:val="18"/>
                <w:lang w:val="en-ID"/>
              </w:rPr>
              <w:t>Personal Selling</w:t>
            </w:r>
          </w:p>
        </w:tc>
      </w:tr>
    </w:tbl>
    <w:p w14:paraId="2A59AE61" w14:textId="77777777" w:rsidR="00DB499F" w:rsidRPr="00DB499F" w:rsidRDefault="00DB499F" w:rsidP="00DB499F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ID"/>
        </w:rPr>
      </w:pPr>
    </w:p>
    <w:p w14:paraId="75D42F95" w14:textId="77777777" w:rsidR="00DB499F" w:rsidRDefault="00DB499F" w:rsidP="00DB499F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ID"/>
        </w:rPr>
      </w:pPr>
    </w:p>
    <w:p w14:paraId="207705D5" w14:textId="77777777" w:rsidR="00DB499F" w:rsidRDefault="00DB499F" w:rsidP="00DB499F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ID"/>
        </w:rPr>
      </w:pPr>
    </w:p>
    <w:p w14:paraId="350E6749" w14:textId="08C81CE5" w:rsidR="00DB499F" w:rsidRPr="00DB499F" w:rsidRDefault="00DB499F" w:rsidP="00DB499F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ID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ID"/>
        </w:rPr>
        <w:t xml:space="preserve">Uji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ID"/>
        </w:rPr>
        <w:t>Koefisie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ID"/>
        </w:rPr>
        <w:t>Determinasi</w:t>
      </w:r>
      <w:proofErr w:type="spellEnd"/>
    </w:p>
    <w:tbl>
      <w:tblPr>
        <w:tblW w:w="5872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8"/>
        <w:gridCol w:w="1030"/>
        <w:gridCol w:w="1092"/>
        <w:gridCol w:w="1476"/>
        <w:gridCol w:w="1476"/>
      </w:tblGrid>
      <w:tr w:rsidR="00DB499F" w:rsidRPr="00DB499F" w14:paraId="70234017" w14:textId="77777777" w:rsidTr="00DB499F">
        <w:trPr>
          <w:cantSplit/>
          <w:jc w:val="center"/>
        </w:trPr>
        <w:tc>
          <w:tcPr>
            <w:tcW w:w="586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8326395" w14:textId="77777777" w:rsidR="00DB499F" w:rsidRPr="00DB499F" w:rsidRDefault="00DB499F" w:rsidP="00DB4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lang w:val="en-ID"/>
              </w:rPr>
            </w:pPr>
            <w:r w:rsidRPr="00DB499F">
              <w:rPr>
                <w:rFonts w:ascii="Arial" w:hAnsi="Arial" w:cs="Arial"/>
                <w:b/>
                <w:bCs/>
                <w:color w:val="010205"/>
                <w:lang w:val="en-ID"/>
              </w:rPr>
              <w:t xml:space="preserve">Model </w:t>
            </w:r>
            <w:proofErr w:type="spellStart"/>
            <w:r w:rsidRPr="00DB499F">
              <w:rPr>
                <w:rFonts w:ascii="Arial" w:hAnsi="Arial" w:cs="Arial"/>
                <w:b/>
                <w:bCs/>
                <w:color w:val="010205"/>
                <w:lang w:val="en-ID"/>
              </w:rPr>
              <w:t>Summary</w:t>
            </w:r>
            <w:r w:rsidRPr="00DB499F">
              <w:rPr>
                <w:rFonts w:ascii="Arial" w:hAnsi="Arial" w:cs="Arial"/>
                <w:b/>
                <w:bCs/>
                <w:color w:val="010205"/>
                <w:vertAlign w:val="superscript"/>
                <w:lang w:val="en-ID"/>
              </w:rPr>
              <w:t>b</w:t>
            </w:r>
            <w:proofErr w:type="spellEnd"/>
          </w:p>
        </w:tc>
      </w:tr>
      <w:tr w:rsidR="00DB499F" w:rsidRPr="00DB499F" w14:paraId="0D7ADC62" w14:textId="77777777" w:rsidTr="00DB499F">
        <w:trPr>
          <w:cantSplit/>
          <w:jc w:val="center"/>
        </w:trPr>
        <w:tc>
          <w:tcPr>
            <w:tcW w:w="799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135EA0F4" w14:textId="77777777" w:rsidR="00DB499F" w:rsidRPr="00DB499F" w:rsidRDefault="00DB499F" w:rsidP="00DB4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DB499F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Model</w:t>
            </w:r>
          </w:p>
        </w:tc>
        <w:tc>
          <w:tcPr>
            <w:tcW w:w="1029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0516804" w14:textId="77777777" w:rsidR="00DB499F" w:rsidRPr="00DB499F" w:rsidRDefault="00DB499F" w:rsidP="00DB4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DB499F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R</w:t>
            </w:r>
          </w:p>
        </w:tc>
        <w:tc>
          <w:tcPr>
            <w:tcW w:w="1091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3E101DD9" w14:textId="77777777" w:rsidR="00DB499F" w:rsidRPr="00DB499F" w:rsidRDefault="00DB499F" w:rsidP="00DB4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DB499F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R Square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0B55D0BF" w14:textId="77777777" w:rsidR="00DB499F" w:rsidRPr="00DB499F" w:rsidRDefault="00DB499F" w:rsidP="00DB4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DB499F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Adjusted R Square</w:t>
            </w:r>
          </w:p>
        </w:tc>
        <w:tc>
          <w:tcPr>
            <w:tcW w:w="147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7635EABA" w14:textId="77777777" w:rsidR="00DB499F" w:rsidRPr="00DB499F" w:rsidRDefault="00DB499F" w:rsidP="00DB4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DB499F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Std. Error of the Estimate</w:t>
            </w:r>
          </w:p>
        </w:tc>
      </w:tr>
      <w:tr w:rsidR="00DB499F" w:rsidRPr="00DB499F" w14:paraId="00FB7622" w14:textId="77777777" w:rsidTr="00DB499F">
        <w:trPr>
          <w:cantSplit/>
          <w:jc w:val="center"/>
        </w:trPr>
        <w:tc>
          <w:tcPr>
            <w:tcW w:w="799" w:type="dxa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3D6543FD" w14:textId="77777777" w:rsidR="00DB499F" w:rsidRPr="00DB499F" w:rsidRDefault="00DB499F" w:rsidP="00DB4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</w:pPr>
            <w:r w:rsidRPr="00DB499F">
              <w:rPr>
                <w:rFonts w:ascii="Arial" w:hAnsi="Arial" w:cs="Arial"/>
                <w:color w:val="264A60"/>
                <w:sz w:val="18"/>
                <w:szCs w:val="18"/>
                <w:lang w:val="en-ID"/>
              </w:rPr>
              <w:t>1</w:t>
            </w:r>
          </w:p>
        </w:tc>
        <w:tc>
          <w:tcPr>
            <w:tcW w:w="1029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70EE1713" w14:textId="77777777" w:rsidR="00DB499F" w:rsidRPr="00DB499F" w:rsidRDefault="00DB499F" w:rsidP="00DB4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DB499F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.674</w:t>
            </w:r>
            <w:r w:rsidRPr="00DB499F">
              <w:rPr>
                <w:rFonts w:ascii="Arial" w:hAnsi="Arial" w:cs="Arial"/>
                <w:color w:val="010205"/>
                <w:sz w:val="18"/>
                <w:szCs w:val="18"/>
                <w:vertAlign w:val="superscript"/>
                <w:lang w:val="en-ID"/>
              </w:rPr>
              <w:t>a</w:t>
            </w:r>
          </w:p>
        </w:tc>
        <w:tc>
          <w:tcPr>
            <w:tcW w:w="1091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78F82FC1" w14:textId="77777777" w:rsidR="00DB499F" w:rsidRPr="00DB499F" w:rsidRDefault="00DB499F" w:rsidP="00DB4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DB499F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.454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644D090E" w14:textId="77777777" w:rsidR="00DB499F" w:rsidRPr="00DB499F" w:rsidRDefault="00DB499F" w:rsidP="00DB4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DB499F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.437</w:t>
            </w:r>
          </w:p>
        </w:tc>
        <w:tc>
          <w:tcPr>
            <w:tcW w:w="1475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7A61475B" w14:textId="77777777" w:rsidR="00DB499F" w:rsidRPr="00DB499F" w:rsidRDefault="00DB499F" w:rsidP="00DB4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DB499F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3.875</w:t>
            </w:r>
          </w:p>
        </w:tc>
      </w:tr>
      <w:tr w:rsidR="00DB499F" w:rsidRPr="00DB499F" w14:paraId="09840501" w14:textId="77777777" w:rsidTr="00DB499F">
        <w:trPr>
          <w:cantSplit/>
          <w:jc w:val="center"/>
        </w:trPr>
        <w:tc>
          <w:tcPr>
            <w:tcW w:w="586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9EFA46F" w14:textId="32BD34DF" w:rsidR="00DB499F" w:rsidRPr="00DB499F" w:rsidRDefault="00DB499F" w:rsidP="00DB4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i/>
                <w:iCs/>
                <w:color w:val="010205"/>
                <w:sz w:val="18"/>
                <w:szCs w:val="18"/>
                <w:lang w:val="en-ID"/>
              </w:rPr>
            </w:pPr>
            <w:r w:rsidRPr="00DB499F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 xml:space="preserve">a. Predictors: (Constant), </w:t>
            </w:r>
            <w:r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Harga</w:t>
            </w:r>
            <w:r w:rsidRPr="00DB499F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 xml:space="preserve">, </w:t>
            </w:r>
            <w:r>
              <w:rPr>
                <w:rFonts w:ascii="Arial" w:hAnsi="Arial" w:cs="Arial"/>
                <w:i/>
                <w:iCs/>
                <w:color w:val="010205"/>
                <w:sz w:val="18"/>
                <w:szCs w:val="18"/>
                <w:lang w:val="en-ID"/>
              </w:rPr>
              <w:t>Facebook Marketplace</w:t>
            </w:r>
            <w:r w:rsidRPr="00DB499F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 xml:space="preserve">, </w:t>
            </w:r>
            <w:r>
              <w:rPr>
                <w:rFonts w:ascii="Arial" w:hAnsi="Arial" w:cs="Arial"/>
                <w:i/>
                <w:iCs/>
                <w:color w:val="010205"/>
                <w:sz w:val="18"/>
                <w:szCs w:val="18"/>
                <w:lang w:val="en-ID"/>
              </w:rPr>
              <w:t>Personal Selling</w:t>
            </w:r>
          </w:p>
        </w:tc>
      </w:tr>
      <w:tr w:rsidR="00DB499F" w:rsidRPr="00DB499F" w14:paraId="02866A5C" w14:textId="77777777" w:rsidTr="00DB499F">
        <w:trPr>
          <w:cantSplit/>
          <w:jc w:val="center"/>
        </w:trPr>
        <w:tc>
          <w:tcPr>
            <w:tcW w:w="586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8C0ABAA" w14:textId="3CC5FD1A" w:rsidR="00DB499F" w:rsidRPr="00DB499F" w:rsidRDefault="00DB499F" w:rsidP="00DB499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</w:pPr>
            <w:r w:rsidRPr="00DB499F"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 xml:space="preserve">b. Dependent Variable: </w:t>
            </w:r>
            <w:r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 xml:space="preserve">Keputusan </w:t>
            </w:r>
            <w:proofErr w:type="spellStart"/>
            <w:r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Pembelian</w:t>
            </w:r>
            <w:proofErr w:type="spellEnd"/>
            <w:r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 xml:space="preserve"> </w:t>
            </w:r>
            <w:proofErr w:type="spellStart"/>
            <w:r>
              <w:rPr>
                <w:rFonts w:ascii="Arial" w:hAnsi="Arial" w:cs="Arial"/>
                <w:color w:val="010205"/>
                <w:sz w:val="18"/>
                <w:szCs w:val="18"/>
                <w:lang w:val="en-ID"/>
              </w:rPr>
              <w:t>Ulang</w:t>
            </w:r>
            <w:proofErr w:type="spellEnd"/>
          </w:p>
        </w:tc>
      </w:tr>
    </w:tbl>
    <w:p w14:paraId="79AAF77A" w14:textId="77777777" w:rsidR="00DB499F" w:rsidRPr="00DB499F" w:rsidRDefault="00DB499F" w:rsidP="00DB499F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ID"/>
        </w:rPr>
      </w:pPr>
    </w:p>
    <w:p w14:paraId="0CBD98BD" w14:textId="42AAFA91" w:rsidR="00D54CC6" w:rsidRDefault="00D54CC6">
      <w:pPr>
        <w:spacing w:after="160" w:line="259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br w:type="page"/>
      </w:r>
    </w:p>
    <w:p w14:paraId="345B549C" w14:textId="1B3DAA9B" w:rsidR="00D54CC6" w:rsidRDefault="00D54CC6" w:rsidP="00A82F70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lastRenderedPageBreak/>
        <w:t>Lampiran 6: R Tabel</w:t>
      </w:r>
    </w:p>
    <w:p w14:paraId="394D217C" w14:textId="77777777" w:rsidR="00A7565C" w:rsidRPr="002B7344" w:rsidRDefault="00A7565C" w:rsidP="00A7565C">
      <w:pPr>
        <w:autoSpaceDE w:val="0"/>
        <w:autoSpaceDN w:val="0"/>
        <w:adjustRightInd w:val="0"/>
        <w:spacing w:line="360" w:lineRule="auto"/>
        <w:jc w:val="center"/>
        <w:rPr>
          <w:rFonts w:ascii="Segoe UI" w:hAnsi="Segoe UI" w:cs="Segoe UI"/>
          <w:b/>
          <w:sz w:val="28"/>
          <w:szCs w:val="28"/>
          <w:vertAlign w:val="subscript"/>
          <w:rtl/>
        </w:rPr>
      </w:pPr>
      <w:proofErr w:type="spellStart"/>
      <w:r w:rsidRPr="002B7344">
        <w:rPr>
          <w:rFonts w:ascii="Segoe UI" w:hAnsi="Segoe UI" w:cs="Segoe UI"/>
          <w:b/>
          <w:sz w:val="28"/>
          <w:szCs w:val="28"/>
        </w:rPr>
        <w:t>Distribusi</w:t>
      </w:r>
      <w:proofErr w:type="spellEnd"/>
      <w:r w:rsidRPr="002B7344">
        <w:rPr>
          <w:rFonts w:ascii="Segoe UI" w:hAnsi="Segoe UI" w:cs="Segoe UI"/>
          <w:b/>
          <w:sz w:val="28"/>
          <w:szCs w:val="28"/>
        </w:rPr>
        <w:t xml:space="preserve"> Nilai </w:t>
      </w:r>
      <w:proofErr w:type="spellStart"/>
      <w:r w:rsidRPr="002B7344">
        <w:rPr>
          <w:rFonts w:ascii="Segoe UI" w:hAnsi="Segoe UI" w:cs="Segoe UI"/>
          <w:b/>
          <w:sz w:val="28"/>
          <w:szCs w:val="28"/>
        </w:rPr>
        <w:t>r</w:t>
      </w:r>
      <w:r w:rsidRPr="002B7344">
        <w:rPr>
          <w:rFonts w:ascii="Segoe UI" w:hAnsi="Segoe UI" w:cs="Segoe UI"/>
          <w:b/>
          <w:sz w:val="28"/>
          <w:szCs w:val="28"/>
          <w:vertAlign w:val="subscript"/>
        </w:rPr>
        <w:t>tabel</w:t>
      </w:r>
      <w:proofErr w:type="spellEnd"/>
      <w:r w:rsidRPr="002B7344">
        <w:rPr>
          <w:rFonts w:ascii="Segoe UI" w:hAnsi="Segoe UI" w:cs="Segoe UI"/>
          <w:b/>
          <w:sz w:val="28"/>
          <w:szCs w:val="28"/>
          <w:vertAlign w:val="subscript"/>
          <w:rtl/>
        </w:rPr>
        <w:t xml:space="preserve"> </w:t>
      </w:r>
    </w:p>
    <w:p w14:paraId="5F0A6870" w14:textId="77777777" w:rsidR="00A7565C" w:rsidRPr="002B7344" w:rsidRDefault="00A7565C" w:rsidP="00A7565C">
      <w:pPr>
        <w:autoSpaceDE w:val="0"/>
        <w:autoSpaceDN w:val="0"/>
        <w:adjustRightInd w:val="0"/>
        <w:spacing w:line="360" w:lineRule="auto"/>
        <w:jc w:val="center"/>
        <w:rPr>
          <w:rFonts w:ascii="Segoe UI" w:hAnsi="Segoe UI" w:cs="Segoe UI"/>
          <w:b/>
          <w:sz w:val="28"/>
          <w:szCs w:val="28"/>
        </w:rPr>
      </w:pPr>
      <w:proofErr w:type="spellStart"/>
      <w:r w:rsidRPr="002B7344">
        <w:rPr>
          <w:rFonts w:ascii="Segoe UI" w:hAnsi="Segoe UI" w:cs="Segoe UI"/>
          <w:b/>
          <w:sz w:val="28"/>
          <w:szCs w:val="28"/>
        </w:rPr>
        <w:t>Signifikansi</w:t>
      </w:r>
      <w:proofErr w:type="spellEnd"/>
      <w:r w:rsidRPr="002B7344">
        <w:rPr>
          <w:rFonts w:ascii="Segoe UI" w:hAnsi="Segoe UI" w:cs="Segoe UI"/>
          <w:b/>
          <w:sz w:val="28"/>
          <w:szCs w:val="28"/>
        </w:rPr>
        <w:t xml:space="preserve"> 5% dan 1%</w:t>
      </w:r>
    </w:p>
    <w:p w14:paraId="2D557B16" w14:textId="77777777" w:rsidR="00A7565C" w:rsidRPr="00854AF2" w:rsidRDefault="00A7565C" w:rsidP="00A7565C">
      <w:pPr>
        <w:jc w:val="center"/>
        <w:rPr>
          <w:b/>
          <w:color w:val="000000"/>
        </w:rPr>
      </w:pP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30" w:type="dxa"/>
          <w:right w:w="30" w:type="dxa"/>
        </w:tblCellMar>
        <w:tblLook w:val="0000" w:firstRow="0" w:lastRow="0" w:firstColumn="0" w:lastColumn="0" w:noHBand="0" w:noVBand="0"/>
      </w:tblPr>
      <w:tblGrid>
        <w:gridCol w:w="1120"/>
        <w:gridCol w:w="1002"/>
        <w:gridCol w:w="1134"/>
        <w:gridCol w:w="992"/>
        <w:gridCol w:w="1134"/>
        <w:gridCol w:w="992"/>
      </w:tblGrid>
      <w:tr w:rsidR="00A7565C" w:rsidRPr="00854AF2" w14:paraId="3EB47A4F" w14:textId="77777777" w:rsidTr="00A7565C">
        <w:trPr>
          <w:cantSplit/>
          <w:trHeight w:val="248"/>
          <w:jc w:val="center"/>
        </w:trPr>
        <w:tc>
          <w:tcPr>
            <w:tcW w:w="1120" w:type="dxa"/>
            <w:vMerge w:val="restart"/>
            <w:vAlign w:val="center"/>
          </w:tcPr>
          <w:p w14:paraId="435FD222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>
              <w:rPr>
                <w:snapToGrid w:val="0"/>
                <w:color w:val="000000"/>
              </w:rPr>
              <w:t>N</w:t>
            </w:r>
          </w:p>
        </w:tc>
        <w:tc>
          <w:tcPr>
            <w:tcW w:w="2136" w:type="dxa"/>
            <w:gridSpan w:val="2"/>
            <w:vAlign w:val="center"/>
          </w:tcPr>
          <w:p w14:paraId="4E0D45B5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The Level of Significance</w:t>
            </w:r>
          </w:p>
        </w:tc>
        <w:tc>
          <w:tcPr>
            <w:tcW w:w="992" w:type="dxa"/>
            <w:vMerge w:val="restart"/>
            <w:vAlign w:val="center"/>
          </w:tcPr>
          <w:p w14:paraId="6E38050C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>
              <w:rPr>
                <w:snapToGrid w:val="0"/>
                <w:color w:val="000000"/>
              </w:rPr>
              <w:t>N</w:t>
            </w:r>
          </w:p>
        </w:tc>
        <w:tc>
          <w:tcPr>
            <w:tcW w:w="2126" w:type="dxa"/>
            <w:gridSpan w:val="2"/>
            <w:vAlign w:val="center"/>
          </w:tcPr>
          <w:p w14:paraId="76268475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The Level of Significance</w:t>
            </w:r>
          </w:p>
        </w:tc>
      </w:tr>
      <w:tr w:rsidR="00A7565C" w:rsidRPr="00854AF2" w14:paraId="21D965DF" w14:textId="77777777" w:rsidTr="00A7565C">
        <w:trPr>
          <w:cantSplit/>
          <w:trHeight w:val="248"/>
          <w:jc w:val="center"/>
        </w:trPr>
        <w:tc>
          <w:tcPr>
            <w:tcW w:w="1120" w:type="dxa"/>
            <w:vMerge/>
            <w:vAlign w:val="center"/>
          </w:tcPr>
          <w:p w14:paraId="2CC501A4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</w:p>
        </w:tc>
        <w:tc>
          <w:tcPr>
            <w:tcW w:w="1002" w:type="dxa"/>
            <w:vAlign w:val="center"/>
          </w:tcPr>
          <w:p w14:paraId="1CDCBB5C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5%</w:t>
            </w:r>
          </w:p>
        </w:tc>
        <w:tc>
          <w:tcPr>
            <w:tcW w:w="1134" w:type="dxa"/>
            <w:vAlign w:val="center"/>
          </w:tcPr>
          <w:p w14:paraId="5B0C7689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1%</w:t>
            </w:r>
          </w:p>
        </w:tc>
        <w:tc>
          <w:tcPr>
            <w:tcW w:w="992" w:type="dxa"/>
            <w:vMerge/>
            <w:vAlign w:val="center"/>
          </w:tcPr>
          <w:p w14:paraId="082C55DE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</w:p>
        </w:tc>
        <w:tc>
          <w:tcPr>
            <w:tcW w:w="1134" w:type="dxa"/>
            <w:vAlign w:val="center"/>
          </w:tcPr>
          <w:p w14:paraId="27E6CEF0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5%</w:t>
            </w:r>
          </w:p>
        </w:tc>
        <w:tc>
          <w:tcPr>
            <w:tcW w:w="992" w:type="dxa"/>
            <w:vAlign w:val="center"/>
          </w:tcPr>
          <w:p w14:paraId="5C9D83E2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1%</w:t>
            </w:r>
          </w:p>
        </w:tc>
      </w:tr>
      <w:tr w:rsidR="00A7565C" w:rsidRPr="00854AF2" w14:paraId="7A5CB8A4" w14:textId="77777777" w:rsidTr="00A7565C">
        <w:trPr>
          <w:trHeight w:val="248"/>
          <w:jc w:val="center"/>
        </w:trPr>
        <w:tc>
          <w:tcPr>
            <w:tcW w:w="1120" w:type="dxa"/>
          </w:tcPr>
          <w:p w14:paraId="2C25DDA7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3</w:t>
            </w:r>
          </w:p>
        </w:tc>
        <w:tc>
          <w:tcPr>
            <w:tcW w:w="1002" w:type="dxa"/>
          </w:tcPr>
          <w:p w14:paraId="43B507A4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997</w:t>
            </w:r>
          </w:p>
        </w:tc>
        <w:tc>
          <w:tcPr>
            <w:tcW w:w="1134" w:type="dxa"/>
          </w:tcPr>
          <w:p w14:paraId="12F2EC5B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999</w:t>
            </w:r>
          </w:p>
        </w:tc>
        <w:tc>
          <w:tcPr>
            <w:tcW w:w="992" w:type="dxa"/>
          </w:tcPr>
          <w:p w14:paraId="0C62275E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38</w:t>
            </w:r>
          </w:p>
        </w:tc>
        <w:tc>
          <w:tcPr>
            <w:tcW w:w="1134" w:type="dxa"/>
          </w:tcPr>
          <w:p w14:paraId="2C8CFF7E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20</w:t>
            </w:r>
          </w:p>
        </w:tc>
        <w:tc>
          <w:tcPr>
            <w:tcW w:w="992" w:type="dxa"/>
          </w:tcPr>
          <w:p w14:paraId="38323D0C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13</w:t>
            </w:r>
          </w:p>
        </w:tc>
      </w:tr>
      <w:tr w:rsidR="00A7565C" w:rsidRPr="00854AF2" w14:paraId="52F5DAB7" w14:textId="77777777" w:rsidTr="00A7565C">
        <w:trPr>
          <w:trHeight w:val="248"/>
          <w:jc w:val="center"/>
        </w:trPr>
        <w:tc>
          <w:tcPr>
            <w:tcW w:w="1120" w:type="dxa"/>
          </w:tcPr>
          <w:p w14:paraId="52247020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4</w:t>
            </w:r>
          </w:p>
        </w:tc>
        <w:tc>
          <w:tcPr>
            <w:tcW w:w="1002" w:type="dxa"/>
          </w:tcPr>
          <w:p w14:paraId="5AEE61E7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950</w:t>
            </w:r>
          </w:p>
        </w:tc>
        <w:tc>
          <w:tcPr>
            <w:tcW w:w="1134" w:type="dxa"/>
          </w:tcPr>
          <w:p w14:paraId="062EB270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990</w:t>
            </w:r>
          </w:p>
        </w:tc>
        <w:tc>
          <w:tcPr>
            <w:tcW w:w="992" w:type="dxa"/>
          </w:tcPr>
          <w:p w14:paraId="48802C28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39</w:t>
            </w:r>
          </w:p>
        </w:tc>
        <w:tc>
          <w:tcPr>
            <w:tcW w:w="1134" w:type="dxa"/>
          </w:tcPr>
          <w:p w14:paraId="782AE095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16</w:t>
            </w:r>
          </w:p>
        </w:tc>
        <w:tc>
          <w:tcPr>
            <w:tcW w:w="992" w:type="dxa"/>
          </w:tcPr>
          <w:p w14:paraId="1FF69D1B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08</w:t>
            </w:r>
          </w:p>
        </w:tc>
      </w:tr>
      <w:tr w:rsidR="00A7565C" w:rsidRPr="00854AF2" w14:paraId="77784D79" w14:textId="77777777" w:rsidTr="00A7565C">
        <w:trPr>
          <w:trHeight w:val="248"/>
          <w:jc w:val="center"/>
        </w:trPr>
        <w:tc>
          <w:tcPr>
            <w:tcW w:w="1120" w:type="dxa"/>
          </w:tcPr>
          <w:p w14:paraId="3CD48A61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5</w:t>
            </w:r>
          </w:p>
        </w:tc>
        <w:tc>
          <w:tcPr>
            <w:tcW w:w="1002" w:type="dxa"/>
          </w:tcPr>
          <w:p w14:paraId="40CD744B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878</w:t>
            </w:r>
          </w:p>
        </w:tc>
        <w:tc>
          <w:tcPr>
            <w:tcW w:w="1134" w:type="dxa"/>
          </w:tcPr>
          <w:p w14:paraId="24F33EE9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959</w:t>
            </w:r>
          </w:p>
        </w:tc>
        <w:tc>
          <w:tcPr>
            <w:tcW w:w="992" w:type="dxa"/>
          </w:tcPr>
          <w:p w14:paraId="22C12612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40</w:t>
            </w:r>
          </w:p>
        </w:tc>
        <w:tc>
          <w:tcPr>
            <w:tcW w:w="1134" w:type="dxa"/>
          </w:tcPr>
          <w:p w14:paraId="66DE4792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12</w:t>
            </w:r>
          </w:p>
        </w:tc>
        <w:tc>
          <w:tcPr>
            <w:tcW w:w="992" w:type="dxa"/>
          </w:tcPr>
          <w:p w14:paraId="786C8D5E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03</w:t>
            </w:r>
          </w:p>
        </w:tc>
      </w:tr>
      <w:tr w:rsidR="00A7565C" w:rsidRPr="00854AF2" w14:paraId="485355ED" w14:textId="77777777" w:rsidTr="00A7565C">
        <w:trPr>
          <w:trHeight w:val="248"/>
          <w:jc w:val="center"/>
        </w:trPr>
        <w:tc>
          <w:tcPr>
            <w:tcW w:w="1120" w:type="dxa"/>
          </w:tcPr>
          <w:p w14:paraId="5D4124C0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6</w:t>
            </w:r>
          </w:p>
        </w:tc>
        <w:tc>
          <w:tcPr>
            <w:tcW w:w="1002" w:type="dxa"/>
          </w:tcPr>
          <w:p w14:paraId="272BB517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811</w:t>
            </w:r>
          </w:p>
        </w:tc>
        <w:tc>
          <w:tcPr>
            <w:tcW w:w="1134" w:type="dxa"/>
          </w:tcPr>
          <w:p w14:paraId="52CEF6F1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917</w:t>
            </w:r>
          </w:p>
        </w:tc>
        <w:tc>
          <w:tcPr>
            <w:tcW w:w="992" w:type="dxa"/>
          </w:tcPr>
          <w:p w14:paraId="68E44F3E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41</w:t>
            </w:r>
          </w:p>
        </w:tc>
        <w:tc>
          <w:tcPr>
            <w:tcW w:w="1134" w:type="dxa"/>
          </w:tcPr>
          <w:p w14:paraId="19C0F99B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08</w:t>
            </w:r>
          </w:p>
        </w:tc>
        <w:tc>
          <w:tcPr>
            <w:tcW w:w="992" w:type="dxa"/>
          </w:tcPr>
          <w:p w14:paraId="1B34815C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98</w:t>
            </w:r>
          </w:p>
        </w:tc>
      </w:tr>
      <w:tr w:rsidR="00A7565C" w:rsidRPr="00854AF2" w14:paraId="4045BA59" w14:textId="77777777" w:rsidTr="00A7565C">
        <w:trPr>
          <w:trHeight w:val="248"/>
          <w:jc w:val="center"/>
        </w:trPr>
        <w:tc>
          <w:tcPr>
            <w:tcW w:w="1120" w:type="dxa"/>
          </w:tcPr>
          <w:p w14:paraId="40144515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7</w:t>
            </w:r>
          </w:p>
        </w:tc>
        <w:tc>
          <w:tcPr>
            <w:tcW w:w="1002" w:type="dxa"/>
          </w:tcPr>
          <w:p w14:paraId="64AB0441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754</w:t>
            </w:r>
          </w:p>
        </w:tc>
        <w:tc>
          <w:tcPr>
            <w:tcW w:w="1134" w:type="dxa"/>
          </w:tcPr>
          <w:p w14:paraId="0FCF1259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874</w:t>
            </w:r>
          </w:p>
        </w:tc>
        <w:tc>
          <w:tcPr>
            <w:tcW w:w="992" w:type="dxa"/>
          </w:tcPr>
          <w:p w14:paraId="15FFA6EB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42</w:t>
            </w:r>
          </w:p>
        </w:tc>
        <w:tc>
          <w:tcPr>
            <w:tcW w:w="1134" w:type="dxa"/>
          </w:tcPr>
          <w:p w14:paraId="0BB33CE5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04</w:t>
            </w:r>
          </w:p>
        </w:tc>
        <w:tc>
          <w:tcPr>
            <w:tcW w:w="992" w:type="dxa"/>
          </w:tcPr>
          <w:p w14:paraId="7633E784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93</w:t>
            </w:r>
          </w:p>
        </w:tc>
      </w:tr>
      <w:tr w:rsidR="00A7565C" w:rsidRPr="00854AF2" w14:paraId="3EE6D076" w14:textId="77777777" w:rsidTr="00A7565C">
        <w:trPr>
          <w:trHeight w:val="248"/>
          <w:jc w:val="center"/>
        </w:trPr>
        <w:tc>
          <w:tcPr>
            <w:tcW w:w="1120" w:type="dxa"/>
          </w:tcPr>
          <w:p w14:paraId="4E0ACADD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8</w:t>
            </w:r>
          </w:p>
        </w:tc>
        <w:tc>
          <w:tcPr>
            <w:tcW w:w="1002" w:type="dxa"/>
          </w:tcPr>
          <w:p w14:paraId="0F1554A8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707</w:t>
            </w:r>
          </w:p>
        </w:tc>
        <w:tc>
          <w:tcPr>
            <w:tcW w:w="1134" w:type="dxa"/>
          </w:tcPr>
          <w:p w14:paraId="405D78BD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834</w:t>
            </w:r>
          </w:p>
        </w:tc>
        <w:tc>
          <w:tcPr>
            <w:tcW w:w="992" w:type="dxa"/>
          </w:tcPr>
          <w:p w14:paraId="5CEDBDFB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43</w:t>
            </w:r>
          </w:p>
        </w:tc>
        <w:tc>
          <w:tcPr>
            <w:tcW w:w="1134" w:type="dxa"/>
          </w:tcPr>
          <w:p w14:paraId="279E1F6D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01</w:t>
            </w:r>
          </w:p>
        </w:tc>
        <w:tc>
          <w:tcPr>
            <w:tcW w:w="992" w:type="dxa"/>
          </w:tcPr>
          <w:p w14:paraId="782858E2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89</w:t>
            </w:r>
          </w:p>
        </w:tc>
      </w:tr>
      <w:tr w:rsidR="00A7565C" w:rsidRPr="00854AF2" w14:paraId="039C342A" w14:textId="77777777" w:rsidTr="00A7565C">
        <w:trPr>
          <w:trHeight w:val="248"/>
          <w:jc w:val="center"/>
        </w:trPr>
        <w:tc>
          <w:tcPr>
            <w:tcW w:w="1120" w:type="dxa"/>
          </w:tcPr>
          <w:p w14:paraId="37D80A2C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9</w:t>
            </w:r>
          </w:p>
        </w:tc>
        <w:tc>
          <w:tcPr>
            <w:tcW w:w="1002" w:type="dxa"/>
          </w:tcPr>
          <w:p w14:paraId="760B0283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666</w:t>
            </w:r>
          </w:p>
        </w:tc>
        <w:tc>
          <w:tcPr>
            <w:tcW w:w="1134" w:type="dxa"/>
          </w:tcPr>
          <w:p w14:paraId="1F6C5533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798</w:t>
            </w:r>
          </w:p>
        </w:tc>
        <w:tc>
          <w:tcPr>
            <w:tcW w:w="992" w:type="dxa"/>
          </w:tcPr>
          <w:p w14:paraId="1A0D57E0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44</w:t>
            </w:r>
          </w:p>
        </w:tc>
        <w:tc>
          <w:tcPr>
            <w:tcW w:w="1134" w:type="dxa"/>
          </w:tcPr>
          <w:p w14:paraId="0CF0F7C2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297</w:t>
            </w:r>
          </w:p>
        </w:tc>
        <w:tc>
          <w:tcPr>
            <w:tcW w:w="992" w:type="dxa"/>
          </w:tcPr>
          <w:p w14:paraId="135D769E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84</w:t>
            </w:r>
          </w:p>
        </w:tc>
      </w:tr>
      <w:tr w:rsidR="00A7565C" w:rsidRPr="00854AF2" w14:paraId="3F66DDC7" w14:textId="77777777" w:rsidTr="00A7565C">
        <w:trPr>
          <w:trHeight w:val="248"/>
          <w:jc w:val="center"/>
        </w:trPr>
        <w:tc>
          <w:tcPr>
            <w:tcW w:w="1120" w:type="dxa"/>
          </w:tcPr>
          <w:p w14:paraId="1A89DB8B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10</w:t>
            </w:r>
          </w:p>
        </w:tc>
        <w:tc>
          <w:tcPr>
            <w:tcW w:w="1002" w:type="dxa"/>
          </w:tcPr>
          <w:p w14:paraId="35B82463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632</w:t>
            </w:r>
          </w:p>
        </w:tc>
        <w:tc>
          <w:tcPr>
            <w:tcW w:w="1134" w:type="dxa"/>
          </w:tcPr>
          <w:p w14:paraId="7458A8FA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765</w:t>
            </w:r>
          </w:p>
        </w:tc>
        <w:tc>
          <w:tcPr>
            <w:tcW w:w="992" w:type="dxa"/>
          </w:tcPr>
          <w:p w14:paraId="085775CF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45</w:t>
            </w:r>
          </w:p>
        </w:tc>
        <w:tc>
          <w:tcPr>
            <w:tcW w:w="1134" w:type="dxa"/>
          </w:tcPr>
          <w:p w14:paraId="1E4F4AC3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294</w:t>
            </w:r>
          </w:p>
        </w:tc>
        <w:tc>
          <w:tcPr>
            <w:tcW w:w="992" w:type="dxa"/>
          </w:tcPr>
          <w:p w14:paraId="62F3D608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80</w:t>
            </w:r>
          </w:p>
        </w:tc>
      </w:tr>
      <w:tr w:rsidR="00A7565C" w:rsidRPr="00854AF2" w14:paraId="35FD528B" w14:textId="77777777" w:rsidTr="00A7565C">
        <w:trPr>
          <w:trHeight w:val="248"/>
          <w:jc w:val="center"/>
        </w:trPr>
        <w:tc>
          <w:tcPr>
            <w:tcW w:w="1120" w:type="dxa"/>
          </w:tcPr>
          <w:p w14:paraId="6856F235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11</w:t>
            </w:r>
          </w:p>
        </w:tc>
        <w:tc>
          <w:tcPr>
            <w:tcW w:w="1002" w:type="dxa"/>
          </w:tcPr>
          <w:p w14:paraId="6A96D011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602</w:t>
            </w:r>
          </w:p>
        </w:tc>
        <w:tc>
          <w:tcPr>
            <w:tcW w:w="1134" w:type="dxa"/>
          </w:tcPr>
          <w:p w14:paraId="36B8FCD6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735</w:t>
            </w:r>
          </w:p>
        </w:tc>
        <w:tc>
          <w:tcPr>
            <w:tcW w:w="992" w:type="dxa"/>
          </w:tcPr>
          <w:p w14:paraId="71C85D5B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46</w:t>
            </w:r>
          </w:p>
        </w:tc>
        <w:tc>
          <w:tcPr>
            <w:tcW w:w="1134" w:type="dxa"/>
          </w:tcPr>
          <w:p w14:paraId="2EB24E11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291</w:t>
            </w:r>
          </w:p>
        </w:tc>
        <w:tc>
          <w:tcPr>
            <w:tcW w:w="992" w:type="dxa"/>
          </w:tcPr>
          <w:p w14:paraId="0969AC22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76</w:t>
            </w:r>
          </w:p>
        </w:tc>
      </w:tr>
      <w:tr w:rsidR="00A7565C" w:rsidRPr="00854AF2" w14:paraId="3CA315CD" w14:textId="77777777" w:rsidTr="00A7565C">
        <w:trPr>
          <w:trHeight w:val="248"/>
          <w:jc w:val="center"/>
        </w:trPr>
        <w:tc>
          <w:tcPr>
            <w:tcW w:w="1120" w:type="dxa"/>
          </w:tcPr>
          <w:p w14:paraId="52546F31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12</w:t>
            </w:r>
          </w:p>
        </w:tc>
        <w:tc>
          <w:tcPr>
            <w:tcW w:w="1002" w:type="dxa"/>
          </w:tcPr>
          <w:p w14:paraId="0C3A9CB2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576</w:t>
            </w:r>
          </w:p>
        </w:tc>
        <w:tc>
          <w:tcPr>
            <w:tcW w:w="1134" w:type="dxa"/>
          </w:tcPr>
          <w:p w14:paraId="3F9A0FBD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708</w:t>
            </w:r>
          </w:p>
        </w:tc>
        <w:tc>
          <w:tcPr>
            <w:tcW w:w="992" w:type="dxa"/>
          </w:tcPr>
          <w:p w14:paraId="145A8C8C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47</w:t>
            </w:r>
          </w:p>
        </w:tc>
        <w:tc>
          <w:tcPr>
            <w:tcW w:w="1134" w:type="dxa"/>
          </w:tcPr>
          <w:p w14:paraId="70CE83E3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288</w:t>
            </w:r>
          </w:p>
        </w:tc>
        <w:tc>
          <w:tcPr>
            <w:tcW w:w="992" w:type="dxa"/>
          </w:tcPr>
          <w:p w14:paraId="3DA6A209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72</w:t>
            </w:r>
          </w:p>
        </w:tc>
      </w:tr>
      <w:tr w:rsidR="00A7565C" w:rsidRPr="00854AF2" w14:paraId="31763FC9" w14:textId="77777777" w:rsidTr="00A7565C">
        <w:trPr>
          <w:trHeight w:val="248"/>
          <w:jc w:val="center"/>
        </w:trPr>
        <w:tc>
          <w:tcPr>
            <w:tcW w:w="1120" w:type="dxa"/>
          </w:tcPr>
          <w:p w14:paraId="57882DD7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13</w:t>
            </w:r>
          </w:p>
        </w:tc>
        <w:tc>
          <w:tcPr>
            <w:tcW w:w="1002" w:type="dxa"/>
          </w:tcPr>
          <w:p w14:paraId="1E537F2D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553</w:t>
            </w:r>
          </w:p>
        </w:tc>
        <w:tc>
          <w:tcPr>
            <w:tcW w:w="1134" w:type="dxa"/>
          </w:tcPr>
          <w:p w14:paraId="0442B4AC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684</w:t>
            </w:r>
          </w:p>
        </w:tc>
        <w:tc>
          <w:tcPr>
            <w:tcW w:w="992" w:type="dxa"/>
          </w:tcPr>
          <w:p w14:paraId="0E19DD5D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48</w:t>
            </w:r>
          </w:p>
        </w:tc>
        <w:tc>
          <w:tcPr>
            <w:tcW w:w="1134" w:type="dxa"/>
          </w:tcPr>
          <w:p w14:paraId="114DF914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284</w:t>
            </w:r>
          </w:p>
        </w:tc>
        <w:tc>
          <w:tcPr>
            <w:tcW w:w="992" w:type="dxa"/>
          </w:tcPr>
          <w:p w14:paraId="775921E5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68</w:t>
            </w:r>
          </w:p>
        </w:tc>
      </w:tr>
      <w:tr w:rsidR="00A7565C" w:rsidRPr="00854AF2" w14:paraId="20B15EE4" w14:textId="77777777" w:rsidTr="00A7565C">
        <w:trPr>
          <w:trHeight w:val="248"/>
          <w:jc w:val="center"/>
        </w:trPr>
        <w:tc>
          <w:tcPr>
            <w:tcW w:w="1120" w:type="dxa"/>
          </w:tcPr>
          <w:p w14:paraId="2079C396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14</w:t>
            </w:r>
          </w:p>
        </w:tc>
        <w:tc>
          <w:tcPr>
            <w:tcW w:w="1002" w:type="dxa"/>
          </w:tcPr>
          <w:p w14:paraId="7A51027E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532</w:t>
            </w:r>
          </w:p>
        </w:tc>
        <w:tc>
          <w:tcPr>
            <w:tcW w:w="1134" w:type="dxa"/>
          </w:tcPr>
          <w:p w14:paraId="10D99409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661</w:t>
            </w:r>
          </w:p>
        </w:tc>
        <w:tc>
          <w:tcPr>
            <w:tcW w:w="992" w:type="dxa"/>
          </w:tcPr>
          <w:p w14:paraId="0610E548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49</w:t>
            </w:r>
          </w:p>
        </w:tc>
        <w:tc>
          <w:tcPr>
            <w:tcW w:w="1134" w:type="dxa"/>
          </w:tcPr>
          <w:p w14:paraId="51389D9F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281</w:t>
            </w:r>
          </w:p>
        </w:tc>
        <w:tc>
          <w:tcPr>
            <w:tcW w:w="992" w:type="dxa"/>
          </w:tcPr>
          <w:p w14:paraId="0403CBE2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64</w:t>
            </w:r>
          </w:p>
        </w:tc>
      </w:tr>
      <w:tr w:rsidR="00A7565C" w:rsidRPr="00854AF2" w14:paraId="3F0B79DC" w14:textId="77777777" w:rsidTr="00A7565C">
        <w:trPr>
          <w:trHeight w:val="248"/>
          <w:jc w:val="center"/>
        </w:trPr>
        <w:tc>
          <w:tcPr>
            <w:tcW w:w="1120" w:type="dxa"/>
          </w:tcPr>
          <w:p w14:paraId="4F9216BC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15</w:t>
            </w:r>
          </w:p>
        </w:tc>
        <w:tc>
          <w:tcPr>
            <w:tcW w:w="1002" w:type="dxa"/>
          </w:tcPr>
          <w:p w14:paraId="327F1632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514</w:t>
            </w:r>
          </w:p>
        </w:tc>
        <w:tc>
          <w:tcPr>
            <w:tcW w:w="1134" w:type="dxa"/>
          </w:tcPr>
          <w:p w14:paraId="50834538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641</w:t>
            </w:r>
          </w:p>
        </w:tc>
        <w:tc>
          <w:tcPr>
            <w:tcW w:w="992" w:type="dxa"/>
          </w:tcPr>
          <w:p w14:paraId="57035301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50</w:t>
            </w:r>
          </w:p>
        </w:tc>
        <w:tc>
          <w:tcPr>
            <w:tcW w:w="1134" w:type="dxa"/>
            <w:shd w:val="clear" w:color="auto" w:fill="auto"/>
          </w:tcPr>
          <w:p w14:paraId="35942927" w14:textId="77777777" w:rsidR="00A7565C" w:rsidRPr="00534EB6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534EB6">
              <w:rPr>
                <w:snapToGrid w:val="0"/>
                <w:color w:val="000000"/>
              </w:rPr>
              <w:t>0.279</w:t>
            </w:r>
          </w:p>
        </w:tc>
        <w:tc>
          <w:tcPr>
            <w:tcW w:w="992" w:type="dxa"/>
          </w:tcPr>
          <w:p w14:paraId="0FFB8434" w14:textId="77777777" w:rsidR="00A7565C" w:rsidRPr="00534EB6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534EB6">
              <w:rPr>
                <w:snapToGrid w:val="0"/>
                <w:color w:val="000000"/>
              </w:rPr>
              <w:t>0.361</w:t>
            </w:r>
          </w:p>
        </w:tc>
      </w:tr>
      <w:tr w:rsidR="00A7565C" w:rsidRPr="00854AF2" w14:paraId="0B918752" w14:textId="77777777" w:rsidTr="00A7565C">
        <w:trPr>
          <w:trHeight w:val="248"/>
          <w:jc w:val="center"/>
        </w:trPr>
        <w:tc>
          <w:tcPr>
            <w:tcW w:w="1120" w:type="dxa"/>
          </w:tcPr>
          <w:p w14:paraId="364EC4E3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16</w:t>
            </w:r>
          </w:p>
        </w:tc>
        <w:tc>
          <w:tcPr>
            <w:tcW w:w="1002" w:type="dxa"/>
          </w:tcPr>
          <w:p w14:paraId="06E41BC0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97</w:t>
            </w:r>
          </w:p>
        </w:tc>
        <w:tc>
          <w:tcPr>
            <w:tcW w:w="1134" w:type="dxa"/>
          </w:tcPr>
          <w:p w14:paraId="78093BB6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623</w:t>
            </w:r>
          </w:p>
        </w:tc>
        <w:tc>
          <w:tcPr>
            <w:tcW w:w="992" w:type="dxa"/>
          </w:tcPr>
          <w:p w14:paraId="1544A058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55</w:t>
            </w:r>
          </w:p>
        </w:tc>
        <w:tc>
          <w:tcPr>
            <w:tcW w:w="1134" w:type="dxa"/>
          </w:tcPr>
          <w:p w14:paraId="04C800C0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266</w:t>
            </w:r>
          </w:p>
        </w:tc>
        <w:tc>
          <w:tcPr>
            <w:tcW w:w="992" w:type="dxa"/>
          </w:tcPr>
          <w:p w14:paraId="07D182BF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45</w:t>
            </w:r>
          </w:p>
        </w:tc>
      </w:tr>
      <w:tr w:rsidR="00A7565C" w:rsidRPr="00854AF2" w14:paraId="5850F239" w14:textId="77777777" w:rsidTr="00A7565C">
        <w:trPr>
          <w:trHeight w:val="248"/>
          <w:jc w:val="center"/>
        </w:trPr>
        <w:tc>
          <w:tcPr>
            <w:tcW w:w="1120" w:type="dxa"/>
          </w:tcPr>
          <w:p w14:paraId="69011586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17</w:t>
            </w:r>
          </w:p>
        </w:tc>
        <w:tc>
          <w:tcPr>
            <w:tcW w:w="1002" w:type="dxa"/>
          </w:tcPr>
          <w:p w14:paraId="69A3B37B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82</w:t>
            </w:r>
          </w:p>
        </w:tc>
        <w:tc>
          <w:tcPr>
            <w:tcW w:w="1134" w:type="dxa"/>
          </w:tcPr>
          <w:p w14:paraId="482974E9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606</w:t>
            </w:r>
          </w:p>
        </w:tc>
        <w:tc>
          <w:tcPr>
            <w:tcW w:w="992" w:type="dxa"/>
          </w:tcPr>
          <w:p w14:paraId="7976F8D1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60</w:t>
            </w:r>
          </w:p>
        </w:tc>
        <w:tc>
          <w:tcPr>
            <w:tcW w:w="1134" w:type="dxa"/>
          </w:tcPr>
          <w:p w14:paraId="64345286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254</w:t>
            </w:r>
          </w:p>
        </w:tc>
        <w:tc>
          <w:tcPr>
            <w:tcW w:w="992" w:type="dxa"/>
          </w:tcPr>
          <w:p w14:paraId="464ECE66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30</w:t>
            </w:r>
          </w:p>
        </w:tc>
      </w:tr>
      <w:tr w:rsidR="00A7565C" w:rsidRPr="00854AF2" w14:paraId="1C70250A" w14:textId="77777777" w:rsidTr="00A7565C">
        <w:trPr>
          <w:trHeight w:val="248"/>
          <w:jc w:val="center"/>
        </w:trPr>
        <w:tc>
          <w:tcPr>
            <w:tcW w:w="1120" w:type="dxa"/>
          </w:tcPr>
          <w:p w14:paraId="34696660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18</w:t>
            </w:r>
          </w:p>
        </w:tc>
        <w:tc>
          <w:tcPr>
            <w:tcW w:w="1002" w:type="dxa"/>
            <w:shd w:val="clear" w:color="auto" w:fill="FFFFFF"/>
          </w:tcPr>
          <w:p w14:paraId="4A893968" w14:textId="77777777" w:rsidR="00A7565C" w:rsidRPr="004C0967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4C0967">
              <w:rPr>
                <w:snapToGrid w:val="0"/>
                <w:color w:val="000000"/>
              </w:rPr>
              <w:t>0.468</w:t>
            </w:r>
          </w:p>
        </w:tc>
        <w:tc>
          <w:tcPr>
            <w:tcW w:w="1134" w:type="dxa"/>
            <w:shd w:val="clear" w:color="auto" w:fill="FFFFFF"/>
          </w:tcPr>
          <w:p w14:paraId="0D6C1E08" w14:textId="77777777" w:rsidR="00A7565C" w:rsidRPr="004C0967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4C0967">
              <w:rPr>
                <w:snapToGrid w:val="0"/>
                <w:color w:val="000000"/>
              </w:rPr>
              <w:t>0.590</w:t>
            </w:r>
          </w:p>
        </w:tc>
        <w:tc>
          <w:tcPr>
            <w:tcW w:w="992" w:type="dxa"/>
          </w:tcPr>
          <w:p w14:paraId="07C8C4D1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65</w:t>
            </w:r>
          </w:p>
        </w:tc>
        <w:tc>
          <w:tcPr>
            <w:tcW w:w="1134" w:type="dxa"/>
          </w:tcPr>
          <w:p w14:paraId="3C334A56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244</w:t>
            </w:r>
          </w:p>
        </w:tc>
        <w:tc>
          <w:tcPr>
            <w:tcW w:w="992" w:type="dxa"/>
          </w:tcPr>
          <w:p w14:paraId="16B798DD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17</w:t>
            </w:r>
          </w:p>
        </w:tc>
      </w:tr>
      <w:tr w:rsidR="00A7565C" w:rsidRPr="00854AF2" w14:paraId="18EE076A" w14:textId="77777777" w:rsidTr="00A7565C">
        <w:trPr>
          <w:trHeight w:val="248"/>
          <w:jc w:val="center"/>
        </w:trPr>
        <w:tc>
          <w:tcPr>
            <w:tcW w:w="1120" w:type="dxa"/>
          </w:tcPr>
          <w:p w14:paraId="1549A071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lastRenderedPageBreak/>
              <w:t>19</w:t>
            </w:r>
          </w:p>
        </w:tc>
        <w:tc>
          <w:tcPr>
            <w:tcW w:w="1002" w:type="dxa"/>
            <w:shd w:val="clear" w:color="auto" w:fill="FFFFFF"/>
          </w:tcPr>
          <w:p w14:paraId="449CBE2E" w14:textId="77777777" w:rsidR="00A7565C" w:rsidRPr="004C0967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4C0967">
              <w:rPr>
                <w:snapToGrid w:val="0"/>
                <w:color w:val="000000"/>
              </w:rPr>
              <w:t>0.456</w:t>
            </w:r>
          </w:p>
        </w:tc>
        <w:tc>
          <w:tcPr>
            <w:tcW w:w="1134" w:type="dxa"/>
            <w:shd w:val="clear" w:color="auto" w:fill="FFFFFF"/>
          </w:tcPr>
          <w:p w14:paraId="4C38CE37" w14:textId="77777777" w:rsidR="00A7565C" w:rsidRPr="004C0967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4C0967">
              <w:rPr>
                <w:snapToGrid w:val="0"/>
                <w:color w:val="000000"/>
              </w:rPr>
              <w:t>0.575</w:t>
            </w:r>
          </w:p>
        </w:tc>
        <w:tc>
          <w:tcPr>
            <w:tcW w:w="992" w:type="dxa"/>
          </w:tcPr>
          <w:p w14:paraId="3A4BF636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70</w:t>
            </w:r>
          </w:p>
        </w:tc>
        <w:tc>
          <w:tcPr>
            <w:tcW w:w="1134" w:type="dxa"/>
          </w:tcPr>
          <w:p w14:paraId="0F31547B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235</w:t>
            </w:r>
          </w:p>
        </w:tc>
        <w:tc>
          <w:tcPr>
            <w:tcW w:w="992" w:type="dxa"/>
          </w:tcPr>
          <w:p w14:paraId="7282A482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06</w:t>
            </w:r>
          </w:p>
        </w:tc>
      </w:tr>
      <w:tr w:rsidR="00A7565C" w:rsidRPr="00854AF2" w14:paraId="5EF1AB44" w14:textId="77777777" w:rsidTr="00A7565C">
        <w:trPr>
          <w:trHeight w:val="248"/>
          <w:jc w:val="center"/>
        </w:trPr>
        <w:tc>
          <w:tcPr>
            <w:tcW w:w="1120" w:type="dxa"/>
          </w:tcPr>
          <w:p w14:paraId="7E9F2E78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20</w:t>
            </w:r>
          </w:p>
        </w:tc>
        <w:tc>
          <w:tcPr>
            <w:tcW w:w="1002" w:type="dxa"/>
            <w:shd w:val="clear" w:color="auto" w:fill="FFFFFF"/>
          </w:tcPr>
          <w:p w14:paraId="3BC69DF1" w14:textId="77777777" w:rsidR="00A7565C" w:rsidRPr="004C0967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4C0967">
              <w:rPr>
                <w:snapToGrid w:val="0"/>
                <w:color w:val="000000"/>
              </w:rPr>
              <w:t>0.444</w:t>
            </w:r>
          </w:p>
        </w:tc>
        <w:tc>
          <w:tcPr>
            <w:tcW w:w="1134" w:type="dxa"/>
            <w:shd w:val="clear" w:color="auto" w:fill="FFFFFF"/>
          </w:tcPr>
          <w:p w14:paraId="4DA5F334" w14:textId="77777777" w:rsidR="00A7565C" w:rsidRPr="004C0967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4C0967">
              <w:rPr>
                <w:snapToGrid w:val="0"/>
                <w:color w:val="000000"/>
              </w:rPr>
              <w:t>0.561</w:t>
            </w:r>
          </w:p>
        </w:tc>
        <w:tc>
          <w:tcPr>
            <w:tcW w:w="992" w:type="dxa"/>
          </w:tcPr>
          <w:p w14:paraId="726FE4C2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75</w:t>
            </w:r>
          </w:p>
        </w:tc>
        <w:tc>
          <w:tcPr>
            <w:tcW w:w="1134" w:type="dxa"/>
          </w:tcPr>
          <w:p w14:paraId="49A7E2A2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227</w:t>
            </w:r>
          </w:p>
        </w:tc>
        <w:tc>
          <w:tcPr>
            <w:tcW w:w="992" w:type="dxa"/>
          </w:tcPr>
          <w:p w14:paraId="48AE39F1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296</w:t>
            </w:r>
          </w:p>
        </w:tc>
      </w:tr>
      <w:tr w:rsidR="00A7565C" w:rsidRPr="00854AF2" w14:paraId="154CBA81" w14:textId="77777777" w:rsidTr="00A7565C">
        <w:trPr>
          <w:trHeight w:val="248"/>
          <w:jc w:val="center"/>
        </w:trPr>
        <w:tc>
          <w:tcPr>
            <w:tcW w:w="1120" w:type="dxa"/>
          </w:tcPr>
          <w:p w14:paraId="78442BF0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21</w:t>
            </w:r>
          </w:p>
        </w:tc>
        <w:tc>
          <w:tcPr>
            <w:tcW w:w="1002" w:type="dxa"/>
            <w:shd w:val="clear" w:color="auto" w:fill="FFFFFF"/>
          </w:tcPr>
          <w:p w14:paraId="6A568707" w14:textId="77777777" w:rsidR="00A7565C" w:rsidRPr="004C0967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4C0967">
              <w:rPr>
                <w:snapToGrid w:val="0"/>
                <w:color w:val="000000"/>
              </w:rPr>
              <w:t>0.433</w:t>
            </w:r>
          </w:p>
        </w:tc>
        <w:tc>
          <w:tcPr>
            <w:tcW w:w="1134" w:type="dxa"/>
            <w:shd w:val="clear" w:color="auto" w:fill="FFFFFF"/>
          </w:tcPr>
          <w:p w14:paraId="148706AA" w14:textId="77777777" w:rsidR="00A7565C" w:rsidRPr="004C0967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4C0967">
              <w:rPr>
                <w:snapToGrid w:val="0"/>
                <w:color w:val="000000"/>
              </w:rPr>
              <w:t>0.549</w:t>
            </w:r>
          </w:p>
        </w:tc>
        <w:tc>
          <w:tcPr>
            <w:tcW w:w="992" w:type="dxa"/>
          </w:tcPr>
          <w:p w14:paraId="1B17698C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80</w:t>
            </w:r>
          </w:p>
        </w:tc>
        <w:tc>
          <w:tcPr>
            <w:tcW w:w="1134" w:type="dxa"/>
            <w:shd w:val="clear" w:color="auto" w:fill="auto"/>
          </w:tcPr>
          <w:p w14:paraId="6C38E5C4" w14:textId="77777777" w:rsidR="00A7565C" w:rsidRPr="00563135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220</w:t>
            </w:r>
          </w:p>
        </w:tc>
        <w:tc>
          <w:tcPr>
            <w:tcW w:w="992" w:type="dxa"/>
            <w:shd w:val="clear" w:color="auto" w:fill="auto"/>
          </w:tcPr>
          <w:p w14:paraId="5DD37C19" w14:textId="77777777" w:rsidR="00A7565C" w:rsidRPr="00563135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286</w:t>
            </w:r>
          </w:p>
        </w:tc>
      </w:tr>
      <w:tr w:rsidR="00A7565C" w:rsidRPr="00854AF2" w14:paraId="73C1299E" w14:textId="77777777" w:rsidTr="00A7565C">
        <w:trPr>
          <w:trHeight w:val="248"/>
          <w:jc w:val="center"/>
        </w:trPr>
        <w:tc>
          <w:tcPr>
            <w:tcW w:w="1120" w:type="dxa"/>
          </w:tcPr>
          <w:p w14:paraId="3B9B9E29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22</w:t>
            </w:r>
          </w:p>
        </w:tc>
        <w:tc>
          <w:tcPr>
            <w:tcW w:w="1002" w:type="dxa"/>
            <w:shd w:val="clear" w:color="auto" w:fill="FFFFFF"/>
          </w:tcPr>
          <w:p w14:paraId="5C0F66AE" w14:textId="77777777" w:rsidR="00A7565C" w:rsidRPr="004C0967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4C0967">
              <w:rPr>
                <w:snapToGrid w:val="0"/>
                <w:color w:val="000000"/>
              </w:rPr>
              <w:t>0.432</w:t>
            </w:r>
          </w:p>
        </w:tc>
        <w:tc>
          <w:tcPr>
            <w:tcW w:w="1134" w:type="dxa"/>
            <w:shd w:val="clear" w:color="auto" w:fill="FFFFFF"/>
          </w:tcPr>
          <w:p w14:paraId="55E30E9B" w14:textId="77777777" w:rsidR="00A7565C" w:rsidRPr="004C0967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4C0967">
              <w:rPr>
                <w:snapToGrid w:val="0"/>
                <w:color w:val="000000"/>
              </w:rPr>
              <w:t>0.537</w:t>
            </w:r>
          </w:p>
        </w:tc>
        <w:tc>
          <w:tcPr>
            <w:tcW w:w="992" w:type="dxa"/>
          </w:tcPr>
          <w:p w14:paraId="02B431A5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85</w:t>
            </w:r>
          </w:p>
        </w:tc>
        <w:tc>
          <w:tcPr>
            <w:tcW w:w="1134" w:type="dxa"/>
            <w:shd w:val="clear" w:color="auto" w:fill="auto"/>
          </w:tcPr>
          <w:p w14:paraId="55E1388B" w14:textId="77777777" w:rsidR="00A7565C" w:rsidRPr="00563135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213</w:t>
            </w:r>
          </w:p>
        </w:tc>
        <w:tc>
          <w:tcPr>
            <w:tcW w:w="992" w:type="dxa"/>
            <w:shd w:val="clear" w:color="auto" w:fill="auto"/>
          </w:tcPr>
          <w:p w14:paraId="3C430FC7" w14:textId="77777777" w:rsidR="00A7565C" w:rsidRPr="00563135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278</w:t>
            </w:r>
          </w:p>
        </w:tc>
      </w:tr>
      <w:tr w:rsidR="00A7565C" w:rsidRPr="00854AF2" w14:paraId="1860B064" w14:textId="77777777" w:rsidTr="00A7565C">
        <w:trPr>
          <w:trHeight w:val="248"/>
          <w:jc w:val="center"/>
        </w:trPr>
        <w:tc>
          <w:tcPr>
            <w:tcW w:w="1120" w:type="dxa"/>
          </w:tcPr>
          <w:p w14:paraId="54669AEB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23</w:t>
            </w:r>
          </w:p>
        </w:tc>
        <w:tc>
          <w:tcPr>
            <w:tcW w:w="1002" w:type="dxa"/>
          </w:tcPr>
          <w:p w14:paraId="7F520169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13</w:t>
            </w:r>
          </w:p>
        </w:tc>
        <w:tc>
          <w:tcPr>
            <w:tcW w:w="1134" w:type="dxa"/>
          </w:tcPr>
          <w:p w14:paraId="080D0366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526</w:t>
            </w:r>
          </w:p>
        </w:tc>
        <w:tc>
          <w:tcPr>
            <w:tcW w:w="992" w:type="dxa"/>
          </w:tcPr>
          <w:p w14:paraId="7648030B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90</w:t>
            </w:r>
          </w:p>
        </w:tc>
        <w:tc>
          <w:tcPr>
            <w:tcW w:w="1134" w:type="dxa"/>
            <w:shd w:val="clear" w:color="auto" w:fill="auto"/>
          </w:tcPr>
          <w:p w14:paraId="43A9B688" w14:textId="77777777" w:rsidR="00A7565C" w:rsidRPr="00563135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207</w:t>
            </w:r>
          </w:p>
        </w:tc>
        <w:tc>
          <w:tcPr>
            <w:tcW w:w="992" w:type="dxa"/>
            <w:shd w:val="clear" w:color="auto" w:fill="auto"/>
          </w:tcPr>
          <w:p w14:paraId="60CC4ADB" w14:textId="77777777" w:rsidR="00A7565C" w:rsidRPr="00563135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267</w:t>
            </w:r>
          </w:p>
        </w:tc>
      </w:tr>
      <w:tr w:rsidR="00A7565C" w:rsidRPr="00854AF2" w14:paraId="1C16B3DD" w14:textId="77777777" w:rsidTr="00A7565C">
        <w:trPr>
          <w:trHeight w:val="248"/>
          <w:jc w:val="center"/>
        </w:trPr>
        <w:tc>
          <w:tcPr>
            <w:tcW w:w="1120" w:type="dxa"/>
          </w:tcPr>
          <w:p w14:paraId="505BB755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24</w:t>
            </w:r>
          </w:p>
        </w:tc>
        <w:tc>
          <w:tcPr>
            <w:tcW w:w="1002" w:type="dxa"/>
          </w:tcPr>
          <w:p w14:paraId="69950AE6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04</w:t>
            </w:r>
          </w:p>
        </w:tc>
        <w:tc>
          <w:tcPr>
            <w:tcW w:w="1134" w:type="dxa"/>
          </w:tcPr>
          <w:p w14:paraId="15CFFD4A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515</w:t>
            </w:r>
          </w:p>
        </w:tc>
        <w:tc>
          <w:tcPr>
            <w:tcW w:w="992" w:type="dxa"/>
            <w:shd w:val="clear" w:color="auto" w:fill="auto"/>
          </w:tcPr>
          <w:p w14:paraId="6734AA4A" w14:textId="77777777" w:rsidR="00A7565C" w:rsidRPr="00EF3E50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EF3E50">
              <w:rPr>
                <w:snapToGrid w:val="0"/>
                <w:color w:val="000000"/>
              </w:rPr>
              <w:t>95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</w:tcPr>
          <w:p w14:paraId="6A75D1BD" w14:textId="77777777" w:rsidR="00A7565C" w:rsidRPr="00563135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202</w:t>
            </w:r>
          </w:p>
        </w:tc>
        <w:tc>
          <w:tcPr>
            <w:tcW w:w="992" w:type="dxa"/>
            <w:shd w:val="clear" w:color="auto" w:fill="auto"/>
          </w:tcPr>
          <w:p w14:paraId="44FC3F57" w14:textId="77777777" w:rsidR="00A7565C" w:rsidRPr="00563135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263</w:t>
            </w:r>
          </w:p>
        </w:tc>
      </w:tr>
      <w:tr w:rsidR="00A7565C" w:rsidRPr="00854AF2" w14:paraId="72DC1DD3" w14:textId="77777777" w:rsidTr="00A7565C">
        <w:trPr>
          <w:trHeight w:val="248"/>
          <w:jc w:val="center"/>
        </w:trPr>
        <w:tc>
          <w:tcPr>
            <w:tcW w:w="1120" w:type="dxa"/>
          </w:tcPr>
          <w:p w14:paraId="2DFEF529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25</w:t>
            </w:r>
          </w:p>
        </w:tc>
        <w:tc>
          <w:tcPr>
            <w:tcW w:w="1002" w:type="dxa"/>
          </w:tcPr>
          <w:p w14:paraId="290FF180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96</w:t>
            </w:r>
          </w:p>
        </w:tc>
        <w:tc>
          <w:tcPr>
            <w:tcW w:w="1134" w:type="dxa"/>
          </w:tcPr>
          <w:p w14:paraId="63B0798A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505</w:t>
            </w:r>
          </w:p>
        </w:tc>
        <w:tc>
          <w:tcPr>
            <w:tcW w:w="992" w:type="dxa"/>
            <w:shd w:val="clear" w:color="auto" w:fill="auto"/>
          </w:tcPr>
          <w:p w14:paraId="04338C43" w14:textId="77777777" w:rsidR="00A7565C" w:rsidRPr="00EF3E50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EF3E50">
              <w:rPr>
                <w:snapToGrid w:val="0"/>
                <w:color w:val="000000"/>
              </w:rPr>
              <w:t>100</w:t>
            </w:r>
          </w:p>
        </w:tc>
        <w:tc>
          <w:tcPr>
            <w:tcW w:w="1134" w:type="dxa"/>
            <w:shd w:val="clear" w:color="auto" w:fill="auto"/>
          </w:tcPr>
          <w:p w14:paraId="489893BF" w14:textId="77777777" w:rsidR="00A7565C" w:rsidRPr="00563135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195</w:t>
            </w:r>
          </w:p>
        </w:tc>
        <w:tc>
          <w:tcPr>
            <w:tcW w:w="992" w:type="dxa"/>
            <w:shd w:val="clear" w:color="auto" w:fill="auto"/>
          </w:tcPr>
          <w:p w14:paraId="2068E313" w14:textId="77777777" w:rsidR="00A7565C" w:rsidRPr="00563135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256</w:t>
            </w:r>
          </w:p>
        </w:tc>
      </w:tr>
      <w:tr w:rsidR="00A7565C" w:rsidRPr="00854AF2" w14:paraId="2973575A" w14:textId="77777777" w:rsidTr="00A7565C">
        <w:trPr>
          <w:trHeight w:val="248"/>
          <w:jc w:val="center"/>
        </w:trPr>
        <w:tc>
          <w:tcPr>
            <w:tcW w:w="1120" w:type="dxa"/>
          </w:tcPr>
          <w:p w14:paraId="01712443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26</w:t>
            </w:r>
          </w:p>
        </w:tc>
        <w:tc>
          <w:tcPr>
            <w:tcW w:w="1002" w:type="dxa"/>
          </w:tcPr>
          <w:p w14:paraId="6C88D483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88</w:t>
            </w:r>
          </w:p>
        </w:tc>
        <w:tc>
          <w:tcPr>
            <w:tcW w:w="1134" w:type="dxa"/>
          </w:tcPr>
          <w:p w14:paraId="584D8BF1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96</w:t>
            </w:r>
          </w:p>
        </w:tc>
        <w:tc>
          <w:tcPr>
            <w:tcW w:w="992" w:type="dxa"/>
            <w:shd w:val="clear" w:color="auto" w:fill="auto"/>
          </w:tcPr>
          <w:p w14:paraId="31FE8693" w14:textId="77777777" w:rsidR="00A7565C" w:rsidRPr="00EF3E50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EF3E50">
              <w:rPr>
                <w:snapToGrid w:val="0"/>
                <w:color w:val="000000"/>
              </w:rPr>
              <w:t>125</w:t>
            </w:r>
          </w:p>
        </w:tc>
        <w:tc>
          <w:tcPr>
            <w:tcW w:w="1134" w:type="dxa"/>
            <w:shd w:val="clear" w:color="auto" w:fill="auto"/>
          </w:tcPr>
          <w:p w14:paraId="0C7D9012" w14:textId="77777777" w:rsidR="00A7565C" w:rsidRPr="00563135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176</w:t>
            </w:r>
          </w:p>
        </w:tc>
        <w:tc>
          <w:tcPr>
            <w:tcW w:w="992" w:type="dxa"/>
            <w:shd w:val="clear" w:color="auto" w:fill="auto"/>
          </w:tcPr>
          <w:p w14:paraId="480CADC6" w14:textId="77777777" w:rsidR="00A7565C" w:rsidRPr="00563135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230</w:t>
            </w:r>
          </w:p>
        </w:tc>
      </w:tr>
      <w:tr w:rsidR="00A7565C" w:rsidRPr="00854AF2" w14:paraId="46622F62" w14:textId="77777777" w:rsidTr="00A7565C">
        <w:trPr>
          <w:trHeight w:val="248"/>
          <w:jc w:val="center"/>
        </w:trPr>
        <w:tc>
          <w:tcPr>
            <w:tcW w:w="1120" w:type="dxa"/>
          </w:tcPr>
          <w:p w14:paraId="48EAEA0B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27</w:t>
            </w:r>
          </w:p>
        </w:tc>
        <w:tc>
          <w:tcPr>
            <w:tcW w:w="1002" w:type="dxa"/>
          </w:tcPr>
          <w:p w14:paraId="7721735F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81</w:t>
            </w:r>
          </w:p>
        </w:tc>
        <w:tc>
          <w:tcPr>
            <w:tcW w:w="1134" w:type="dxa"/>
          </w:tcPr>
          <w:p w14:paraId="5953F95F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87</w:t>
            </w:r>
          </w:p>
        </w:tc>
        <w:tc>
          <w:tcPr>
            <w:tcW w:w="992" w:type="dxa"/>
            <w:shd w:val="clear" w:color="auto" w:fill="auto"/>
          </w:tcPr>
          <w:p w14:paraId="0592A714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150</w:t>
            </w:r>
          </w:p>
        </w:tc>
        <w:tc>
          <w:tcPr>
            <w:tcW w:w="1134" w:type="dxa"/>
            <w:shd w:val="clear" w:color="auto" w:fill="auto"/>
          </w:tcPr>
          <w:p w14:paraId="66205D84" w14:textId="77777777" w:rsidR="00A7565C" w:rsidRPr="00563135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159</w:t>
            </w:r>
          </w:p>
        </w:tc>
        <w:tc>
          <w:tcPr>
            <w:tcW w:w="992" w:type="dxa"/>
            <w:shd w:val="clear" w:color="auto" w:fill="auto"/>
          </w:tcPr>
          <w:p w14:paraId="02B07416" w14:textId="77777777" w:rsidR="00A7565C" w:rsidRPr="00563135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210</w:t>
            </w:r>
          </w:p>
        </w:tc>
      </w:tr>
      <w:tr w:rsidR="00A7565C" w:rsidRPr="00854AF2" w14:paraId="4E4DC14D" w14:textId="77777777" w:rsidTr="00A7565C">
        <w:trPr>
          <w:trHeight w:val="248"/>
          <w:jc w:val="center"/>
        </w:trPr>
        <w:tc>
          <w:tcPr>
            <w:tcW w:w="1120" w:type="dxa"/>
          </w:tcPr>
          <w:p w14:paraId="3FC08FB5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28</w:t>
            </w:r>
          </w:p>
        </w:tc>
        <w:tc>
          <w:tcPr>
            <w:tcW w:w="1002" w:type="dxa"/>
          </w:tcPr>
          <w:p w14:paraId="5955D9B6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74</w:t>
            </w:r>
          </w:p>
        </w:tc>
        <w:tc>
          <w:tcPr>
            <w:tcW w:w="1134" w:type="dxa"/>
          </w:tcPr>
          <w:p w14:paraId="4D8DF57B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78</w:t>
            </w:r>
          </w:p>
        </w:tc>
        <w:tc>
          <w:tcPr>
            <w:tcW w:w="992" w:type="dxa"/>
          </w:tcPr>
          <w:p w14:paraId="5A0F4BC5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175</w:t>
            </w:r>
          </w:p>
        </w:tc>
        <w:tc>
          <w:tcPr>
            <w:tcW w:w="1134" w:type="dxa"/>
            <w:shd w:val="clear" w:color="auto" w:fill="auto"/>
          </w:tcPr>
          <w:p w14:paraId="17DAA779" w14:textId="77777777" w:rsidR="00A7565C" w:rsidRPr="00563135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148</w:t>
            </w:r>
          </w:p>
        </w:tc>
        <w:tc>
          <w:tcPr>
            <w:tcW w:w="992" w:type="dxa"/>
            <w:shd w:val="clear" w:color="auto" w:fill="auto"/>
          </w:tcPr>
          <w:p w14:paraId="3A579DCE" w14:textId="77777777" w:rsidR="00A7565C" w:rsidRPr="00563135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563135">
              <w:rPr>
                <w:snapToGrid w:val="0"/>
                <w:color w:val="000000"/>
              </w:rPr>
              <w:t>0.194</w:t>
            </w:r>
          </w:p>
        </w:tc>
      </w:tr>
      <w:tr w:rsidR="00A7565C" w:rsidRPr="00854AF2" w14:paraId="5C9922ED" w14:textId="77777777" w:rsidTr="00A7565C">
        <w:trPr>
          <w:trHeight w:val="248"/>
          <w:jc w:val="center"/>
        </w:trPr>
        <w:tc>
          <w:tcPr>
            <w:tcW w:w="1120" w:type="dxa"/>
          </w:tcPr>
          <w:p w14:paraId="17FD7C2B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29</w:t>
            </w:r>
          </w:p>
        </w:tc>
        <w:tc>
          <w:tcPr>
            <w:tcW w:w="1002" w:type="dxa"/>
          </w:tcPr>
          <w:p w14:paraId="72914540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67</w:t>
            </w:r>
          </w:p>
        </w:tc>
        <w:tc>
          <w:tcPr>
            <w:tcW w:w="1134" w:type="dxa"/>
          </w:tcPr>
          <w:p w14:paraId="4A1A9AF7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70</w:t>
            </w:r>
          </w:p>
        </w:tc>
        <w:tc>
          <w:tcPr>
            <w:tcW w:w="992" w:type="dxa"/>
          </w:tcPr>
          <w:p w14:paraId="79B7D32A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200</w:t>
            </w:r>
          </w:p>
        </w:tc>
        <w:tc>
          <w:tcPr>
            <w:tcW w:w="1134" w:type="dxa"/>
          </w:tcPr>
          <w:p w14:paraId="1C2CDF81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138</w:t>
            </w:r>
          </w:p>
        </w:tc>
        <w:tc>
          <w:tcPr>
            <w:tcW w:w="992" w:type="dxa"/>
          </w:tcPr>
          <w:p w14:paraId="00872B6A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181</w:t>
            </w:r>
          </w:p>
        </w:tc>
      </w:tr>
      <w:tr w:rsidR="00A7565C" w:rsidRPr="00854AF2" w14:paraId="35D853AA" w14:textId="77777777" w:rsidTr="00A7565C">
        <w:trPr>
          <w:trHeight w:val="248"/>
          <w:jc w:val="center"/>
        </w:trPr>
        <w:tc>
          <w:tcPr>
            <w:tcW w:w="1120" w:type="dxa"/>
          </w:tcPr>
          <w:p w14:paraId="79DDB862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30</w:t>
            </w:r>
          </w:p>
        </w:tc>
        <w:tc>
          <w:tcPr>
            <w:tcW w:w="1002" w:type="dxa"/>
          </w:tcPr>
          <w:p w14:paraId="49F78E8C" w14:textId="77777777" w:rsidR="00A7565C" w:rsidRPr="006F7BA4" w:rsidRDefault="00A7565C" w:rsidP="00F6553A">
            <w:pPr>
              <w:jc w:val="center"/>
              <w:rPr>
                <w:snapToGrid w:val="0"/>
              </w:rPr>
            </w:pPr>
            <w:r w:rsidRPr="006F7BA4">
              <w:rPr>
                <w:snapToGrid w:val="0"/>
              </w:rPr>
              <w:t>0.361</w:t>
            </w:r>
          </w:p>
        </w:tc>
        <w:tc>
          <w:tcPr>
            <w:tcW w:w="1134" w:type="dxa"/>
          </w:tcPr>
          <w:p w14:paraId="39246FF2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63</w:t>
            </w:r>
          </w:p>
        </w:tc>
        <w:tc>
          <w:tcPr>
            <w:tcW w:w="992" w:type="dxa"/>
          </w:tcPr>
          <w:p w14:paraId="45E75DA5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300</w:t>
            </w:r>
          </w:p>
        </w:tc>
        <w:tc>
          <w:tcPr>
            <w:tcW w:w="1134" w:type="dxa"/>
          </w:tcPr>
          <w:p w14:paraId="58006EC3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113</w:t>
            </w:r>
          </w:p>
        </w:tc>
        <w:tc>
          <w:tcPr>
            <w:tcW w:w="992" w:type="dxa"/>
          </w:tcPr>
          <w:p w14:paraId="23A6174B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148</w:t>
            </w:r>
          </w:p>
        </w:tc>
      </w:tr>
      <w:tr w:rsidR="00A7565C" w:rsidRPr="00854AF2" w14:paraId="160A1482" w14:textId="77777777" w:rsidTr="00A7565C">
        <w:trPr>
          <w:trHeight w:val="248"/>
          <w:jc w:val="center"/>
        </w:trPr>
        <w:tc>
          <w:tcPr>
            <w:tcW w:w="1120" w:type="dxa"/>
          </w:tcPr>
          <w:p w14:paraId="470E7C2C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31</w:t>
            </w:r>
          </w:p>
        </w:tc>
        <w:tc>
          <w:tcPr>
            <w:tcW w:w="1002" w:type="dxa"/>
          </w:tcPr>
          <w:p w14:paraId="11BE6E8B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55</w:t>
            </w:r>
          </w:p>
        </w:tc>
        <w:tc>
          <w:tcPr>
            <w:tcW w:w="1134" w:type="dxa"/>
          </w:tcPr>
          <w:p w14:paraId="51A373B5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56</w:t>
            </w:r>
          </w:p>
        </w:tc>
        <w:tc>
          <w:tcPr>
            <w:tcW w:w="992" w:type="dxa"/>
          </w:tcPr>
          <w:p w14:paraId="069ABCDA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400</w:t>
            </w:r>
          </w:p>
        </w:tc>
        <w:tc>
          <w:tcPr>
            <w:tcW w:w="1134" w:type="dxa"/>
          </w:tcPr>
          <w:p w14:paraId="794B9F5B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098</w:t>
            </w:r>
          </w:p>
        </w:tc>
        <w:tc>
          <w:tcPr>
            <w:tcW w:w="992" w:type="dxa"/>
          </w:tcPr>
          <w:p w14:paraId="652D4DAF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128</w:t>
            </w:r>
          </w:p>
        </w:tc>
      </w:tr>
      <w:tr w:rsidR="00A7565C" w:rsidRPr="00854AF2" w14:paraId="1C34DBCC" w14:textId="77777777" w:rsidTr="00A7565C">
        <w:trPr>
          <w:trHeight w:val="248"/>
          <w:jc w:val="center"/>
        </w:trPr>
        <w:tc>
          <w:tcPr>
            <w:tcW w:w="1120" w:type="dxa"/>
          </w:tcPr>
          <w:p w14:paraId="1BC18237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32</w:t>
            </w:r>
          </w:p>
        </w:tc>
        <w:tc>
          <w:tcPr>
            <w:tcW w:w="1002" w:type="dxa"/>
          </w:tcPr>
          <w:p w14:paraId="69AD3A4A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49</w:t>
            </w:r>
          </w:p>
        </w:tc>
        <w:tc>
          <w:tcPr>
            <w:tcW w:w="1134" w:type="dxa"/>
          </w:tcPr>
          <w:p w14:paraId="35A21F92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49</w:t>
            </w:r>
          </w:p>
        </w:tc>
        <w:tc>
          <w:tcPr>
            <w:tcW w:w="992" w:type="dxa"/>
          </w:tcPr>
          <w:p w14:paraId="27A1F317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500</w:t>
            </w:r>
          </w:p>
        </w:tc>
        <w:tc>
          <w:tcPr>
            <w:tcW w:w="1134" w:type="dxa"/>
          </w:tcPr>
          <w:p w14:paraId="0AF78509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088</w:t>
            </w:r>
          </w:p>
        </w:tc>
        <w:tc>
          <w:tcPr>
            <w:tcW w:w="992" w:type="dxa"/>
          </w:tcPr>
          <w:p w14:paraId="54B76F47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115</w:t>
            </w:r>
          </w:p>
        </w:tc>
      </w:tr>
      <w:tr w:rsidR="00A7565C" w:rsidRPr="00854AF2" w14:paraId="6D133E70" w14:textId="77777777" w:rsidTr="00A7565C">
        <w:trPr>
          <w:trHeight w:val="248"/>
          <w:jc w:val="center"/>
        </w:trPr>
        <w:tc>
          <w:tcPr>
            <w:tcW w:w="1120" w:type="dxa"/>
          </w:tcPr>
          <w:p w14:paraId="32E0F541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33</w:t>
            </w:r>
          </w:p>
        </w:tc>
        <w:tc>
          <w:tcPr>
            <w:tcW w:w="1002" w:type="dxa"/>
          </w:tcPr>
          <w:p w14:paraId="7B2D97C6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44</w:t>
            </w:r>
          </w:p>
        </w:tc>
        <w:tc>
          <w:tcPr>
            <w:tcW w:w="1134" w:type="dxa"/>
          </w:tcPr>
          <w:p w14:paraId="1F248CFB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42</w:t>
            </w:r>
          </w:p>
        </w:tc>
        <w:tc>
          <w:tcPr>
            <w:tcW w:w="992" w:type="dxa"/>
          </w:tcPr>
          <w:p w14:paraId="58412B02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600</w:t>
            </w:r>
          </w:p>
        </w:tc>
        <w:tc>
          <w:tcPr>
            <w:tcW w:w="1134" w:type="dxa"/>
          </w:tcPr>
          <w:p w14:paraId="571BE3E9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080</w:t>
            </w:r>
          </w:p>
        </w:tc>
        <w:tc>
          <w:tcPr>
            <w:tcW w:w="992" w:type="dxa"/>
          </w:tcPr>
          <w:p w14:paraId="640348F8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105</w:t>
            </w:r>
          </w:p>
        </w:tc>
      </w:tr>
      <w:tr w:rsidR="00A7565C" w:rsidRPr="00854AF2" w14:paraId="2A17A3ED" w14:textId="77777777" w:rsidTr="00A7565C">
        <w:trPr>
          <w:trHeight w:val="248"/>
          <w:jc w:val="center"/>
        </w:trPr>
        <w:tc>
          <w:tcPr>
            <w:tcW w:w="1120" w:type="dxa"/>
          </w:tcPr>
          <w:p w14:paraId="164F418E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34</w:t>
            </w:r>
          </w:p>
        </w:tc>
        <w:tc>
          <w:tcPr>
            <w:tcW w:w="1002" w:type="dxa"/>
          </w:tcPr>
          <w:p w14:paraId="7992A997" w14:textId="77777777" w:rsidR="00A7565C" w:rsidRPr="00DD49B4" w:rsidRDefault="00A7565C" w:rsidP="00F6553A">
            <w:pPr>
              <w:jc w:val="center"/>
              <w:rPr>
                <w:snapToGrid w:val="0"/>
              </w:rPr>
            </w:pPr>
            <w:r w:rsidRPr="00DD49B4">
              <w:rPr>
                <w:snapToGrid w:val="0"/>
              </w:rPr>
              <w:t>0.339</w:t>
            </w:r>
          </w:p>
        </w:tc>
        <w:tc>
          <w:tcPr>
            <w:tcW w:w="1134" w:type="dxa"/>
          </w:tcPr>
          <w:p w14:paraId="0A81113A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36</w:t>
            </w:r>
          </w:p>
        </w:tc>
        <w:tc>
          <w:tcPr>
            <w:tcW w:w="992" w:type="dxa"/>
          </w:tcPr>
          <w:p w14:paraId="147E8BDB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700</w:t>
            </w:r>
          </w:p>
        </w:tc>
        <w:tc>
          <w:tcPr>
            <w:tcW w:w="1134" w:type="dxa"/>
          </w:tcPr>
          <w:p w14:paraId="55C8035C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074</w:t>
            </w:r>
          </w:p>
        </w:tc>
        <w:tc>
          <w:tcPr>
            <w:tcW w:w="992" w:type="dxa"/>
          </w:tcPr>
          <w:p w14:paraId="7535C01A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097</w:t>
            </w:r>
          </w:p>
        </w:tc>
      </w:tr>
      <w:tr w:rsidR="00A7565C" w:rsidRPr="00854AF2" w14:paraId="44968055" w14:textId="77777777" w:rsidTr="00A7565C">
        <w:trPr>
          <w:trHeight w:val="248"/>
          <w:jc w:val="center"/>
        </w:trPr>
        <w:tc>
          <w:tcPr>
            <w:tcW w:w="1120" w:type="dxa"/>
          </w:tcPr>
          <w:p w14:paraId="67F885F3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35</w:t>
            </w:r>
          </w:p>
        </w:tc>
        <w:tc>
          <w:tcPr>
            <w:tcW w:w="1002" w:type="dxa"/>
          </w:tcPr>
          <w:p w14:paraId="4437A6B9" w14:textId="77777777" w:rsidR="00A7565C" w:rsidRPr="00DD49B4" w:rsidRDefault="00A7565C" w:rsidP="00F6553A">
            <w:pPr>
              <w:jc w:val="center"/>
              <w:rPr>
                <w:snapToGrid w:val="0"/>
              </w:rPr>
            </w:pPr>
            <w:r w:rsidRPr="00DD49B4">
              <w:rPr>
                <w:snapToGrid w:val="0"/>
              </w:rPr>
              <w:t>0.334</w:t>
            </w:r>
          </w:p>
        </w:tc>
        <w:tc>
          <w:tcPr>
            <w:tcW w:w="1134" w:type="dxa"/>
          </w:tcPr>
          <w:p w14:paraId="2603F32E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30</w:t>
            </w:r>
          </w:p>
        </w:tc>
        <w:tc>
          <w:tcPr>
            <w:tcW w:w="992" w:type="dxa"/>
          </w:tcPr>
          <w:p w14:paraId="0094FBBD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800</w:t>
            </w:r>
          </w:p>
        </w:tc>
        <w:tc>
          <w:tcPr>
            <w:tcW w:w="1134" w:type="dxa"/>
          </w:tcPr>
          <w:p w14:paraId="6E8A34D5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070</w:t>
            </w:r>
          </w:p>
        </w:tc>
        <w:tc>
          <w:tcPr>
            <w:tcW w:w="992" w:type="dxa"/>
          </w:tcPr>
          <w:p w14:paraId="4719D1E8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091</w:t>
            </w:r>
          </w:p>
        </w:tc>
      </w:tr>
      <w:tr w:rsidR="00A7565C" w:rsidRPr="00854AF2" w14:paraId="3CE6E306" w14:textId="77777777" w:rsidTr="00A7565C">
        <w:trPr>
          <w:trHeight w:val="248"/>
          <w:jc w:val="center"/>
        </w:trPr>
        <w:tc>
          <w:tcPr>
            <w:tcW w:w="1120" w:type="dxa"/>
          </w:tcPr>
          <w:p w14:paraId="5CC6088E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36</w:t>
            </w:r>
          </w:p>
        </w:tc>
        <w:tc>
          <w:tcPr>
            <w:tcW w:w="1002" w:type="dxa"/>
          </w:tcPr>
          <w:p w14:paraId="34431AF6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29</w:t>
            </w:r>
          </w:p>
        </w:tc>
        <w:tc>
          <w:tcPr>
            <w:tcW w:w="1134" w:type="dxa"/>
          </w:tcPr>
          <w:p w14:paraId="0D6E0E03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24</w:t>
            </w:r>
          </w:p>
        </w:tc>
        <w:tc>
          <w:tcPr>
            <w:tcW w:w="992" w:type="dxa"/>
          </w:tcPr>
          <w:p w14:paraId="521C36DF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900</w:t>
            </w:r>
          </w:p>
        </w:tc>
        <w:tc>
          <w:tcPr>
            <w:tcW w:w="1134" w:type="dxa"/>
          </w:tcPr>
          <w:p w14:paraId="1F71E22E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065</w:t>
            </w:r>
          </w:p>
        </w:tc>
        <w:tc>
          <w:tcPr>
            <w:tcW w:w="992" w:type="dxa"/>
          </w:tcPr>
          <w:p w14:paraId="6EFEB807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086</w:t>
            </w:r>
          </w:p>
        </w:tc>
      </w:tr>
      <w:tr w:rsidR="00A7565C" w:rsidRPr="00854AF2" w14:paraId="0BD16FEF" w14:textId="77777777" w:rsidTr="00A7565C">
        <w:trPr>
          <w:trHeight w:val="248"/>
          <w:jc w:val="center"/>
        </w:trPr>
        <w:tc>
          <w:tcPr>
            <w:tcW w:w="1120" w:type="dxa"/>
          </w:tcPr>
          <w:p w14:paraId="00A0280A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37</w:t>
            </w:r>
          </w:p>
        </w:tc>
        <w:tc>
          <w:tcPr>
            <w:tcW w:w="1002" w:type="dxa"/>
          </w:tcPr>
          <w:p w14:paraId="1B2CA65B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325</w:t>
            </w:r>
          </w:p>
        </w:tc>
        <w:tc>
          <w:tcPr>
            <w:tcW w:w="1134" w:type="dxa"/>
          </w:tcPr>
          <w:p w14:paraId="1AF6B6AC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418</w:t>
            </w:r>
          </w:p>
        </w:tc>
        <w:tc>
          <w:tcPr>
            <w:tcW w:w="992" w:type="dxa"/>
          </w:tcPr>
          <w:p w14:paraId="05CA99A6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1000</w:t>
            </w:r>
          </w:p>
        </w:tc>
        <w:tc>
          <w:tcPr>
            <w:tcW w:w="1134" w:type="dxa"/>
          </w:tcPr>
          <w:p w14:paraId="48753721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062</w:t>
            </w:r>
          </w:p>
        </w:tc>
        <w:tc>
          <w:tcPr>
            <w:tcW w:w="992" w:type="dxa"/>
          </w:tcPr>
          <w:p w14:paraId="53D0C990" w14:textId="77777777" w:rsidR="00A7565C" w:rsidRPr="00854AF2" w:rsidRDefault="00A7565C" w:rsidP="00F6553A">
            <w:pPr>
              <w:jc w:val="center"/>
              <w:rPr>
                <w:snapToGrid w:val="0"/>
                <w:color w:val="000000"/>
              </w:rPr>
            </w:pPr>
            <w:r w:rsidRPr="00854AF2">
              <w:rPr>
                <w:snapToGrid w:val="0"/>
                <w:color w:val="000000"/>
              </w:rPr>
              <w:t>0.081</w:t>
            </w:r>
          </w:p>
        </w:tc>
      </w:tr>
    </w:tbl>
    <w:p w14:paraId="6C8B5BC9" w14:textId="77777777" w:rsidR="00A7565C" w:rsidRDefault="00A7565C" w:rsidP="00A82F70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b/>
          <w:bCs/>
          <w:sz w:val="24"/>
        </w:rPr>
      </w:pPr>
    </w:p>
    <w:p w14:paraId="27C6AE36" w14:textId="77777777" w:rsidR="00D54CC6" w:rsidRDefault="00D54CC6">
      <w:pPr>
        <w:spacing w:after="160" w:line="259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br w:type="page"/>
      </w:r>
    </w:p>
    <w:p w14:paraId="3786BBFC" w14:textId="0D021BD6" w:rsidR="008070A4" w:rsidRPr="008070A4" w:rsidRDefault="008070A4">
      <w:pPr>
        <w:spacing w:after="160" w:line="259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lastRenderedPageBreak/>
        <w:t xml:space="preserve">Lampiran 7: Harga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Quantil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Statistik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</w:t>
      </w:r>
      <w:r>
        <w:rPr>
          <w:rFonts w:ascii="Times New Roman" w:hAnsi="Times New Roman" w:cs="Times New Roman"/>
          <w:b/>
          <w:bCs/>
          <w:i/>
          <w:iCs/>
          <w:sz w:val="24"/>
        </w:rPr>
        <w:t xml:space="preserve">Kolmogorov Smirnov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Distribusi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Normal</w:t>
      </w:r>
    </w:p>
    <w:p w14:paraId="70C21F51" w14:textId="3C4E17C2" w:rsidR="00BE2A93" w:rsidRDefault="008070A4" w:rsidP="008070A4">
      <w:pPr>
        <w:spacing w:after="160" w:line="259" w:lineRule="auto"/>
        <w:jc w:val="center"/>
        <w:rPr>
          <w:rFonts w:ascii="Times New Roman" w:hAnsi="Times New Roman" w:cs="Times New Roman"/>
          <w:b/>
          <w:bCs/>
          <w:sz w:val="24"/>
        </w:rPr>
      </w:pPr>
      <w:r>
        <w:rPr>
          <w:noProof/>
        </w:rPr>
        <w:drawing>
          <wp:inline distT="0" distB="0" distL="0" distR="0" wp14:anchorId="1AF237CF" wp14:editId="7486C58E">
            <wp:extent cx="4393785" cy="6941820"/>
            <wp:effectExtent l="0" t="0" r="6985" b="0"/>
            <wp:docPr id="181270726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12707267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398204" cy="69488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BE2A93">
        <w:rPr>
          <w:rFonts w:ascii="Times New Roman" w:hAnsi="Times New Roman" w:cs="Times New Roman"/>
          <w:b/>
          <w:bCs/>
          <w:sz w:val="24"/>
        </w:rPr>
        <w:br w:type="page"/>
      </w:r>
    </w:p>
    <w:p w14:paraId="1DBDF3C6" w14:textId="0A46AD58" w:rsidR="007F48B2" w:rsidRDefault="00D54CC6" w:rsidP="00A82F70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lastRenderedPageBreak/>
        <w:t xml:space="preserve">Lampiran </w:t>
      </w:r>
      <w:r w:rsidR="008070A4">
        <w:rPr>
          <w:rFonts w:ascii="Times New Roman" w:hAnsi="Times New Roman" w:cs="Times New Roman"/>
          <w:b/>
          <w:bCs/>
          <w:sz w:val="24"/>
        </w:rPr>
        <w:t>8</w:t>
      </w:r>
      <w:r>
        <w:rPr>
          <w:rFonts w:ascii="Times New Roman" w:hAnsi="Times New Roman" w:cs="Times New Roman"/>
          <w:b/>
          <w:bCs/>
          <w:sz w:val="24"/>
        </w:rPr>
        <w:t xml:space="preserve">: t Tabel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Signifikansi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5% (uji 1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sisi</w:t>
      </w:r>
      <w:proofErr w:type="spellEnd"/>
      <w:r>
        <w:rPr>
          <w:rFonts w:ascii="Times New Roman" w:hAnsi="Times New Roman" w:cs="Times New Roman"/>
          <w:b/>
          <w:bCs/>
          <w:sz w:val="24"/>
        </w:rPr>
        <w:t>)</w:t>
      </w:r>
    </w:p>
    <w:tbl>
      <w:tblPr>
        <w:tblW w:w="0" w:type="auto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099"/>
        <w:gridCol w:w="1121"/>
        <w:gridCol w:w="1118"/>
      </w:tblGrid>
      <w:tr w:rsidR="00585306" w14:paraId="5B568768" w14:textId="77777777" w:rsidTr="005E1737">
        <w:trPr>
          <w:trHeight w:val="282"/>
          <w:jc w:val="center"/>
        </w:trPr>
        <w:tc>
          <w:tcPr>
            <w:tcW w:w="1099" w:type="dxa"/>
          </w:tcPr>
          <w:p w14:paraId="24D150DA" w14:textId="77777777" w:rsidR="00585306" w:rsidRDefault="00585306" w:rsidP="00F6553A">
            <w:pPr>
              <w:pStyle w:val="TableParagraph"/>
              <w:spacing w:line="227" w:lineRule="exact"/>
              <w:ind w:left="179" w:right="174"/>
              <w:rPr>
                <w:sz w:val="20"/>
              </w:rPr>
            </w:pPr>
            <w:r>
              <w:rPr>
                <w:sz w:val="20"/>
              </w:rPr>
              <w:t>df=(n-k)</w:t>
            </w:r>
          </w:p>
        </w:tc>
        <w:tc>
          <w:tcPr>
            <w:tcW w:w="1121" w:type="dxa"/>
          </w:tcPr>
          <w:p w14:paraId="0D17914B" w14:textId="77777777" w:rsidR="00585306" w:rsidRDefault="00585306" w:rsidP="00F6553A">
            <w:pPr>
              <w:pStyle w:val="TableParagraph"/>
              <w:spacing w:line="225" w:lineRule="exact"/>
              <w:ind w:right="175"/>
              <w:rPr>
                <w:sz w:val="20"/>
              </w:rPr>
            </w:pPr>
            <w:r>
              <w:rPr>
                <w:i/>
                <w:sz w:val="20"/>
              </w:rPr>
              <w:t>α</w:t>
            </w:r>
            <w:r>
              <w:rPr>
                <w:i/>
                <w:spacing w:val="-2"/>
                <w:sz w:val="20"/>
              </w:rPr>
              <w:t xml:space="preserve"> </w:t>
            </w:r>
            <w:r>
              <w:rPr>
                <w:sz w:val="20"/>
              </w:rPr>
              <w:t>=</w:t>
            </w:r>
            <w:r>
              <w:rPr>
                <w:spacing w:val="-1"/>
                <w:sz w:val="20"/>
              </w:rPr>
              <w:t xml:space="preserve"> </w:t>
            </w:r>
            <w:r>
              <w:rPr>
                <w:sz w:val="20"/>
              </w:rPr>
              <w:t>0.05</w:t>
            </w:r>
          </w:p>
        </w:tc>
        <w:tc>
          <w:tcPr>
            <w:tcW w:w="1118" w:type="dxa"/>
          </w:tcPr>
          <w:p w14:paraId="5C2D9268" w14:textId="77777777" w:rsidR="00585306" w:rsidRDefault="00585306" w:rsidP="00F6553A">
            <w:pPr>
              <w:pStyle w:val="TableParagraph"/>
              <w:spacing w:line="225" w:lineRule="exact"/>
              <w:ind w:left="124" w:right="118"/>
              <w:rPr>
                <w:sz w:val="20"/>
              </w:rPr>
            </w:pPr>
            <w:r>
              <w:rPr>
                <w:i/>
                <w:sz w:val="20"/>
              </w:rPr>
              <w:t>α</w:t>
            </w:r>
            <w:r>
              <w:rPr>
                <w:i/>
                <w:spacing w:val="-2"/>
                <w:sz w:val="20"/>
              </w:rPr>
              <w:t xml:space="preserve"> </w:t>
            </w:r>
            <w:r>
              <w:rPr>
                <w:sz w:val="20"/>
              </w:rPr>
              <w:t>=</w:t>
            </w:r>
            <w:r>
              <w:rPr>
                <w:spacing w:val="-1"/>
                <w:sz w:val="20"/>
              </w:rPr>
              <w:t xml:space="preserve"> </w:t>
            </w:r>
            <w:r>
              <w:rPr>
                <w:sz w:val="20"/>
              </w:rPr>
              <w:t>0.025</w:t>
            </w:r>
          </w:p>
        </w:tc>
      </w:tr>
      <w:tr w:rsidR="00585306" w14:paraId="2BD75E67" w14:textId="77777777" w:rsidTr="005E1737">
        <w:trPr>
          <w:trHeight w:val="285"/>
          <w:jc w:val="center"/>
        </w:trPr>
        <w:tc>
          <w:tcPr>
            <w:tcW w:w="1099" w:type="dxa"/>
          </w:tcPr>
          <w:p w14:paraId="219582A4" w14:textId="77777777" w:rsidR="00585306" w:rsidRDefault="00585306" w:rsidP="00F6553A">
            <w:pPr>
              <w:pStyle w:val="TableParagraph"/>
              <w:spacing w:line="229" w:lineRule="exact"/>
              <w:ind w:left="5"/>
              <w:rPr>
                <w:sz w:val="20"/>
              </w:rPr>
            </w:pPr>
            <w:r>
              <w:rPr>
                <w:w w:val="99"/>
                <w:sz w:val="20"/>
              </w:rPr>
              <w:t>1</w:t>
            </w:r>
          </w:p>
        </w:tc>
        <w:tc>
          <w:tcPr>
            <w:tcW w:w="1121" w:type="dxa"/>
          </w:tcPr>
          <w:p w14:paraId="7FC18998" w14:textId="77777777" w:rsidR="00585306" w:rsidRDefault="00585306" w:rsidP="00F6553A">
            <w:pPr>
              <w:pStyle w:val="TableParagraph"/>
              <w:spacing w:line="229" w:lineRule="exact"/>
              <w:ind w:right="175"/>
              <w:rPr>
                <w:sz w:val="20"/>
              </w:rPr>
            </w:pPr>
            <w:r>
              <w:rPr>
                <w:sz w:val="20"/>
              </w:rPr>
              <w:t>6,314</w:t>
            </w:r>
          </w:p>
        </w:tc>
        <w:tc>
          <w:tcPr>
            <w:tcW w:w="1118" w:type="dxa"/>
          </w:tcPr>
          <w:p w14:paraId="3EC87904" w14:textId="77777777" w:rsidR="00585306" w:rsidRDefault="00585306" w:rsidP="00F6553A">
            <w:pPr>
              <w:pStyle w:val="TableParagraph"/>
              <w:spacing w:line="229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2,706</w:t>
            </w:r>
          </w:p>
        </w:tc>
      </w:tr>
      <w:tr w:rsidR="00585306" w14:paraId="6217A29B" w14:textId="77777777" w:rsidTr="005E1737">
        <w:trPr>
          <w:trHeight w:val="285"/>
          <w:jc w:val="center"/>
        </w:trPr>
        <w:tc>
          <w:tcPr>
            <w:tcW w:w="1099" w:type="dxa"/>
          </w:tcPr>
          <w:p w14:paraId="004D67FE" w14:textId="77777777" w:rsidR="00585306" w:rsidRDefault="00585306" w:rsidP="00F6553A">
            <w:pPr>
              <w:pStyle w:val="TableParagraph"/>
              <w:spacing w:line="229" w:lineRule="exact"/>
              <w:ind w:left="5"/>
              <w:rPr>
                <w:sz w:val="20"/>
              </w:rPr>
            </w:pPr>
            <w:r>
              <w:rPr>
                <w:w w:val="99"/>
                <w:sz w:val="20"/>
              </w:rPr>
              <w:t>2</w:t>
            </w:r>
          </w:p>
        </w:tc>
        <w:tc>
          <w:tcPr>
            <w:tcW w:w="1121" w:type="dxa"/>
          </w:tcPr>
          <w:p w14:paraId="349B3532" w14:textId="77777777" w:rsidR="00585306" w:rsidRDefault="00585306" w:rsidP="00F6553A">
            <w:pPr>
              <w:pStyle w:val="TableParagraph"/>
              <w:spacing w:line="229" w:lineRule="exact"/>
              <w:ind w:right="175"/>
              <w:rPr>
                <w:sz w:val="20"/>
              </w:rPr>
            </w:pPr>
            <w:r>
              <w:rPr>
                <w:sz w:val="20"/>
              </w:rPr>
              <w:t>2,920</w:t>
            </w:r>
          </w:p>
        </w:tc>
        <w:tc>
          <w:tcPr>
            <w:tcW w:w="1118" w:type="dxa"/>
          </w:tcPr>
          <w:p w14:paraId="4154824D" w14:textId="77777777" w:rsidR="00585306" w:rsidRDefault="00585306" w:rsidP="00F6553A">
            <w:pPr>
              <w:pStyle w:val="TableParagraph"/>
              <w:spacing w:line="229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4,303</w:t>
            </w:r>
          </w:p>
        </w:tc>
      </w:tr>
      <w:tr w:rsidR="00585306" w14:paraId="0050AD21" w14:textId="77777777" w:rsidTr="005E1737">
        <w:trPr>
          <w:trHeight w:val="285"/>
          <w:jc w:val="center"/>
        </w:trPr>
        <w:tc>
          <w:tcPr>
            <w:tcW w:w="1099" w:type="dxa"/>
          </w:tcPr>
          <w:p w14:paraId="3FC5FDF5" w14:textId="77777777" w:rsidR="00585306" w:rsidRDefault="00585306" w:rsidP="00F6553A">
            <w:pPr>
              <w:pStyle w:val="TableParagraph"/>
              <w:spacing w:line="227" w:lineRule="exact"/>
              <w:ind w:left="5"/>
              <w:rPr>
                <w:sz w:val="20"/>
              </w:rPr>
            </w:pPr>
            <w:r>
              <w:rPr>
                <w:w w:val="99"/>
                <w:sz w:val="20"/>
              </w:rPr>
              <w:t>3</w:t>
            </w:r>
          </w:p>
        </w:tc>
        <w:tc>
          <w:tcPr>
            <w:tcW w:w="1121" w:type="dxa"/>
          </w:tcPr>
          <w:p w14:paraId="29AC7E31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2,353</w:t>
            </w:r>
          </w:p>
        </w:tc>
        <w:tc>
          <w:tcPr>
            <w:tcW w:w="1118" w:type="dxa"/>
          </w:tcPr>
          <w:p w14:paraId="5971DDA3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3,182</w:t>
            </w:r>
          </w:p>
        </w:tc>
      </w:tr>
      <w:tr w:rsidR="00585306" w14:paraId="32BDDE78" w14:textId="77777777" w:rsidTr="005E1737">
        <w:trPr>
          <w:trHeight w:val="285"/>
          <w:jc w:val="center"/>
        </w:trPr>
        <w:tc>
          <w:tcPr>
            <w:tcW w:w="1099" w:type="dxa"/>
          </w:tcPr>
          <w:p w14:paraId="320E8895" w14:textId="77777777" w:rsidR="00585306" w:rsidRDefault="00585306" w:rsidP="00F6553A">
            <w:pPr>
              <w:pStyle w:val="TableParagraph"/>
              <w:spacing w:line="227" w:lineRule="exact"/>
              <w:ind w:left="5"/>
              <w:rPr>
                <w:sz w:val="20"/>
              </w:rPr>
            </w:pPr>
            <w:r>
              <w:rPr>
                <w:w w:val="99"/>
                <w:sz w:val="20"/>
              </w:rPr>
              <w:t>4</w:t>
            </w:r>
          </w:p>
        </w:tc>
        <w:tc>
          <w:tcPr>
            <w:tcW w:w="1121" w:type="dxa"/>
          </w:tcPr>
          <w:p w14:paraId="729A7B71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2,132</w:t>
            </w:r>
          </w:p>
        </w:tc>
        <w:tc>
          <w:tcPr>
            <w:tcW w:w="1118" w:type="dxa"/>
          </w:tcPr>
          <w:p w14:paraId="2B7E98EF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776</w:t>
            </w:r>
          </w:p>
        </w:tc>
      </w:tr>
      <w:tr w:rsidR="00585306" w14:paraId="1A9DA4D3" w14:textId="77777777" w:rsidTr="005E1737">
        <w:trPr>
          <w:trHeight w:val="285"/>
          <w:jc w:val="center"/>
        </w:trPr>
        <w:tc>
          <w:tcPr>
            <w:tcW w:w="1099" w:type="dxa"/>
          </w:tcPr>
          <w:p w14:paraId="390C6CAC" w14:textId="77777777" w:rsidR="00585306" w:rsidRDefault="00585306" w:rsidP="00F6553A">
            <w:pPr>
              <w:pStyle w:val="TableParagraph"/>
              <w:spacing w:line="227" w:lineRule="exact"/>
              <w:ind w:left="5"/>
              <w:rPr>
                <w:sz w:val="20"/>
              </w:rPr>
            </w:pPr>
            <w:r>
              <w:rPr>
                <w:w w:val="99"/>
                <w:sz w:val="20"/>
              </w:rPr>
              <w:t>5</w:t>
            </w:r>
          </w:p>
        </w:tc>
        <w:tc>
          <w:tcPr>
            <w:tcW w:w="1121" w:type="dxa"/>
          </w:tcPr>
          <w:p w14:paraId="2CB1DC7A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2,015</w:t>
            </w:r>
          </w:p>
        </w:tc>
        <w:tc>
          <w:tcPr>
            <w:tcW w:w="1118" w:type="dxa"/>
          </w:tcPr>
          <w:p w14:paraId="3E63ED91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571</w:t>
            </w:r>
          </w:p>
        </w:tc>
      </w:tr>
      <w:tr w:rsidR="00585306" w14:paraId="1D7D7CAA" w14:textId="77777777" w:rsidTr="005E1737">
        <w:trPr>
          <w:trHeight w:val="285"/>
          <w:jc w:val="center"/>
        </w:trPr>
        <w:tc>
          <w:tcPr>
            <w:tcW w:w="1099" w:type="dxa"/>
          </w:tcPr>
          <w:p w14:paraId="2CC901A1" w14:textId="77777777" w:rsidR="00585306" w:rsidRDefault="00585306" w:rsidP="00F6553A">
            <w:pPr>
              <w:pStyle w:val="TableParagraph"/>
              <w:spacing w:line="228" w:lineRule="exact"/>
              <w:ind w:left="5"/>
              <w:rPr>
                <w:sz w:val="20"/>
              </w:rPr>
            </w:pPr>
            <w:r>
              <w:rPr>
                <w:w w:val="99"/>
                <w:sz w:val="20"/>
              </w:rPr>
              <w:t>6</w:t>
            </w:r>
          </w:p>
        </w:tc>
        <w:tc>
          <w:tcPr>
            <w:tcW w:w="1121" w:type="dxa"/>
          </w:tcPr>
          <w:p w14:paraId="36504233" w14:textId="77777777" w:rsidR="00585306" w:rsidRDefault="00585306" w:rsidP="00F6553A">
            <w:pPr>
              <w:pStyle w:val="TableParagraph"/>
              <w:spacing w:line="228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943</w:t>
            </w:r>
          </w:p>
        </w:tc>
        <w:tc>
          <w:tcPr>
            <w:tcW w:w="1118" w:type="dxa"/>
          </w:tcPr>
          <w:p w14:paraId="400867A8" w14:textId="77777777" w:rsidR="00585306" w:rsidRDefault="00585306" w:rsidP="00F6553A">
            <w:pPr>
              <w:pStyle w:val="TableParagraph"/>
              <w:spacing w:line="228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447</w:t>
            </w:r>
          </w:p>
        </w:tc>
      </w:tr>
      <w:tr w:rsidR="00585306" w14:paraId="7A6B03D6" w14:textId="77777777" w:rsidTr="005E1737">
        <w:trPr>
          <w:trHeight w:val="285"/>
          <w:jc w:val="center"/>
        </w:trPr>
        <w:tc>
          <w:tcPr>
            <w:tcW w:w="1099" w:type="dxa"/>
          </w:tcPr>
          <w:p w14:paraId="7224370F" w14:textId="77777777" w:rsidR="00585306" w:rsidRDefault="00585306" w:rsidP="00F6553A">
            <w:pPr>
              <w:pStyle w:val="TableParagraph"/>
              <w:spacing w:line="227" w:lineRule="exact"/>
              <w:ind w:left="5"/>
              <w:rPr>
                <w:sz w:val="20"/>
              </w:rPr>
            </w:pPr>
            <w:r>
              <w:rPr>
                <w:w w:val="99"/>
                <w:sz w:val="20"/>
              </w:rPr>
              <w:t>7</w:t>
            </w:r>
          </w:p>
        </w:tc>
        <w:tc>
          <w:tcPr>
            <w:tcW w:w="1121" w:type="dxa"/>
          </w:tcPr>
          <w:p w14:paraId="72612837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895</w:t>
            </w:r>
          </w:p>
        </w:tc>
        <w:tc>
          <w:tcPr>
            <w:tcW w:w="1118" w:type="dxa"/>
          </w:tcPr>
          <w:p w14:paraId="1450CA3B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365</w:t>
            </w:r>
          </w:p>
        </w:tc>
      </w:tr>
      <w:tr w:rsidR="00585306" w14:paraId="6CD5C6B4" w14:textId="77777777" w:rsidTr="005E1737">
        <w:trPr>
          <w:trHeight w:val="285"/>
          <w:jc w:val="center"/>
        </w:trPr>
        <w:tc>
          <w:tcPr>
            <w:tcW w:w="1099" w:type="dxa"/>
          </w:tcPr>
          <w:p w14:paraId="767F10BD" w14:textId="77777777" w:rsidR="00585306" w:rsidRDefault="00585306" w:rsidP="00F6553A">
            <w:pPr>
              <w:pStyle w:val="TableParagraph"/>
              <w:spacing w:line="227" w:lineRule="exact"/>
              <w:ind w:left="5"/>
              <w:rPr>
                <w:sz w:val="20"/>
              </w:rPr>
            </w:pPr>
            <w:r>
              <w:rPr>
                <w:w w:val="99"/>
                <w:sz w:val="20"/>
              </w:rPr>
              <w:t>8</w:t>
            </w:r>
          </w:p>
        </w:tc>
        <w:tc>
          <w:tcPr>
            <w:tcW w:w="1121" w:type="dxa"/>
          </w:tcPr>
          <w:p w14:paraId="03B2275D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860</w:t>
            </w:r>
          </w:p>
        </w:tc>
        <w:tc>
          <w:tcPr>
            <w:tcW w:w="1118" w:type="dxa"/>
          </w:tcPr>
          <w:p w14:paraId="649CC245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306</w:t>
            </w:r>
          </w:p>
        </w:tc>
      </w:tr>
      <w:tr w:rsidR="00585306" w14:paraId="0CE6B5E5" w14:textId="77777777" w:rsidTr="005E1737">
        <w:trPr>
          <w:trHeight w:val="285"/>
          <w:jc w:val="center"/>
        </w:trPr>
        <w:tc>
          <w:tcPr>
            <w:tcW w:w="1099" w:type="dxa"/>
          </w:tcPr>
          <w:p w14:paraId="6034C7F9" w14:textId="77777777" w:rsidR="00585306" w:rsidRDefault="00585306" w:rsidP="00F6553A">
            <w:pPr>
              <w:pStyle w:val="TableParagraph"/>
              <w:spacing w:line="227" w:lineRule="exact"/>
              <w:ind w:left="5"/>
              <w:rPr>
                <w:sz w:val="20"/>
              </w:rPr>
            </w:pPr>
            <w:r>
              <w:rPr>
                <w:w w:val="99"/>
                <w:sz w:val="20"/>
              </w:rPr>
              <w:t>9</w:t>
            </w:r>
          </w:p>
        </w:tc>
        <w:tc>
          <w:tcPr>
            <w:tcW w:w="1121" w:type="dxa"/>
          </w:tcPr>
          <w:p w14:paraId="63E87A8A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833</w:t>
            </w:r>
          </w:p>
        </w:tc>
        <w:tc>
          <w:tcPr>
            <w:tcW w:w="1118" w:type="dxa"/>
          </w:tcPr>
          <w:p w14:paraId="68B1ED3A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262</w:t>
            </w:r>
          </w:p>
        </w:tc>
      </w:tr>
      <w:tr w:rsidR="00585306" w14:paraId="74FCC77A" w14:textId="77777777" w:rsidTr="005E1737">
        <w:trPr>
          <w:trHeight w:val="285"/>
          <w:jc w:val="center"/>
        </w:trPr>
        <w:tc>
          <w:tcPr>
            <w:tcW w:w="1099" w:type="dxa"/>
          </w:tcPr>
          <w:p w14:paraId="09DCD448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10</w:t>
            </w:r>
          </w:p>
        </w:tc>
        <w:tc>
          <w:tcPr>
            <w:tcW w:w="1121" w:type="dxa"/>
          </w:tcPr>
          <w:p w14:paraId="77C88992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812</w:t>
            </w:r>
          </w:p>
        </w:tc>
        <w:tc>
          <w:tcPr>
            <w:tcW w:w="1118" w:type="dxa"/>
          </w:tcPr>
          <w:p w14:paraId="6352A7D0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228</w:t>
            </w:r>
          </w:p>
        </w:tc>
      </w:tr>
      <w:tr w:rsidR="00585306" w14:paraId="0C09B539" w14:textId="77777777" w:rsidTr="005E1737">
        <w:trPr>
          <w:trHeight w:val="285"/>
          <w:jc w:val="center"/>
        </w:trPr>
        <w:tc>
          <w:tcPr>
            <w:tcW w:w="1099" w:type="dxa"/>
          </w:tcPr>
          <w:p w14:paraId="207D8942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11</w:t>
            </w:r>
          </w:p>
        </w:tc>
        <w:tc>
          <w:tcPr>
            <w:tcW w:w="1121" w:type="dxa"/>
          </w:tcPr>
          <w:p w14:paraId="0B077F39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796</w:t>
            </w:r>
          </w:p>
        </w:tc>
        <w:tc>
          <w:tcPr>
            <w:tcW w:w="1118" w:type="dxa"/>
          </w:tcPr>
          <w:p w14:paraId="39A863CE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201</w:t>
            </w:r>
          </w:p>
        </w:tc>
      </w:tr>
      <w:tr w:rsidR="00585306" w14:paraId="488C771D" w14:textId="77777777" w:rsidTr="005E1737">
        <w:trPr>
          <w:trHeight w:val="282"/>
          <w:jc w:val="center"/>
        </w:trPr>
        <w:tc>
          <w:tcPr>
            <w:tcW w:w="1099" w:type="dxa"/>
          </w:tcPr>
          <w:p w14:paraId="6B7A07F2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12</w:t>
            </w:r>
          </w:p>
        </w:tc>
        <w:tc>
          <w:tcPr>
            <w:tcW w:w="1121" w:type="dxa"/>
          </w:tcPr>
          <w:p w14:paraId="438FD09D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782</w:t>
            </w:r>
          </w:p>
        </w:tc>
        <w:tc>
          <w:tcPr>
            <w:tcW w:w="1118" w:type="dxa"/>
          </w:tcPr>
          <w:p w14:paraId="7F43010E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179</w:t>
            </w:r>
          </w:p>
        </w:tc>
      </w:tr>
      <w:tr w:rsidR="00585306" w14:paraId="0C5A88A8" w14:textId="77777777" w:rsidTr="005E1737">
        <w:trPr>
          <w:trHeight w:val="285"/>
          <w:jc w:val="center"/>
        </w:trPr>
        <w:tc>
          <w:tcPr>
            <w:tcW w:w="1099" w:type="dxa"/>
          </w:tcPr>
          <w:p w14:paraId="4FC26548" w14:textId="77777777" w:rsidR="00585306" w:rsidRDefault="00585306" w:rsidP="00F6553A">
            <w:pPr>
              <w:pStyle w:val="TableParagraph"/>
              <w:spacing w:line="229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13</w:t>
            </w:r>
          </w:p>
        </w:tc>
        <w:tc>
          <w:tcPr>
            <w:tcW w:w="1121" w:type="dxa"/>
          </w:tcPr>
          <w:p w14:paraId="6FB45B83" w14:textId="77777777" w:rsidR="00585306" w:rsidRDefault="00585306" w:rsidP="00F6553A">
            <w:pPr>
              <w:pStyle w:val="TableParagraph"/>
              <w:spacing w:line="229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771</w:t>
            </w:r>
          </w:p>
        </w:tc>
        <w:tc>
          <w:tcPr>
            <w:tcW w:w="1118" w:type="dxa"/>
          </w:tcPr>
          <w:p w14:paraId="7527A10E" w14:textId="77777777" w:rsidR="00585306" w:rsidRDefault="00585306" w:rsidP="00F6553A">
            <w:pPr>
              <w:pStyle w:val="TableParagraph"/>
              <w:spacing w:line="229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160</w:t>
            </w:r>
          </w:p>
        </w:tc>
      </w:tr>
      <w:tr w:rsidR="00585306" w14:paraId="53F3FA28" w14:textId="77777777" w:rsidTr="005E1737">
        <w:trPr>
          <w:trHeight w:val="285"/>
          <w:jc w:val="center"/>
        </w:trPr>
        <w:tc>
          <w:tcPr>
            <w:tcW w:w="1099" w:type="dxa"/>
          </w:tcPr>
          <w:p w14:paraId="08393E2C" w14:textId="77777777" w:rsidR="00585306" w:rsidRDefault="00585306" w:rsidP="00F6553A">
            <w:pPr>
              <w:pStyle w:val="TableParagraph"/>
              <w:spacing w:line="229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14</w:t>
            </w:r>
          </w:p>
        </w:tc>
        <w:tc>
          <w:tcPr>
            <w:tcW w:w="1121" w:type="dxa"/>
          </w:tcPr>
          <w:p w14:paraId="1712C6C0" w14:textId="77777777" w:rsidR="00585306" w:rsidRDefault="00585306" w:rsidP="00F6553A">
            <w:pPr>
              <w:pStyle w:val="TableParagraph"/>
              <w:spacing w:line="229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761</w:t>
            </w:r>
          </w:p>
        </w:tc>
        <w:tc>
          <w:tcPr>
            <w:tcW w:w="1118" w:type="dxa"/>
          </w:tcPr>
          <w:p w14:paraId="465F6008" w14:textId="77777777" w:rsidR="00585306" w:rsidRDefault="00585306" w:rsidP="00F6553A">
            <w:pPr>
              <w:pStyle w:val="TableParagraph"/>
              <w:spacing w:line="229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145</w:t>
            </w:r>
          </w:p>
        </w:tc>
      </w:tr>
      <w:tr w:rsidR="00585306" w14:paraId="509006AE" w14:textId="77777777" w:rsidTr="005E1737">
        <w:trPr>
          <w:trHeight w:val="285"/>
          <w:jc w:val="center"/>
        </w:trPr>
        <w:tc>
          <w:tcPr>
            <w:tcW w:w="1099" w:type="dxa"/>
          </w:tcPr>
          <w:p w14:paraId="51D0B5E9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15</w:t>
            </w:r>
          </w:p>
        </w:tc>
        <w:tc>
          <w:tcPr>
            <w:tcW w:w="1121" w:type="dxa"/>
          </w:tcPr>
          <w:p w14:paraId="4EDF7C44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753</w:t>
            </w:r>
          </w:p>
        </w:tc>
        <w:tc>
          <w:tcPr>
            <w:tcW w:w="1118" w:type="dxa"/>
          </w:tcPr>
          <w:p w14:paraId="6EAF27A0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131</w:t>
            </w:r>
          </w:p>
        </w:tc>
      </w:tr>
      <w:tr w:rsidR="00585306" w14:paraId="09281EC4" w14:textId="77777777" w:rsidTr="005E1737">
        <w:trPr>
          <w:trHeight w:val="285"/>
          <w:jc w:val="center"/>
        </w:trPr>
        <w:tc>
          <w:tcPr>
            <w:tcW w:w="1099" w:type="dxa"/>
          </w:tcPr>
          <w:p w14:paraId="405D2E3B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16</w:t>
            </w:r>
          </w:p>
        </w:tc>
        <w:tc>
          <w:tcPr>
            <w:tcW w:w="1121" w:type="dxa"/>
          </w:tcPr>
          <w:p w14:paraId="51C37249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746</w:t>
            </w:r>
          </w:p>
        </w:tc>
        <w:tc>
          <w:tcPr>
            <w:tcW w:w="1118" w:type="dxa"/>
          </w:tcPr>
          <w:p w14:paraId="52044717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120</w:t>
            </w:r>
          </w:p>
        </w:tc>
      </w:tr>
      <w:tr w:rsidR="00585306" w14:paraId="081954CA" w14:textId="77777777" w:rsidTr="005E1737">
        <w:trPr>
          <w:trHeight w:val="285"/>
          <w:jc w:val="center"/>
        </w:trPr>
        <w:tc>
          <w:tcPr>
            <w:tcW w:w="1099" w:type="dxa"/>
          </w:tcPr>
          <w:p w14:paraId="6330FDC6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17</w:t>
            </w:r>
          </w:p>
        </w:tc>
        <w:tc>
          <w:tcPr>
            <w:tcW w:w="1121" w:type="dxa"/>
          </w:tcPr>
          <w:p w14:paraId="69847416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740</w:t>
            </w:r>
          </w:p>
        </w:tc>
        <w:tc>
          <w:tcPr>
            <w:tcW w:w="1118" w:type="dxa"/>
          </w:tcPr>
          <w:p w14:paraId="1966640F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110</w:t>
            </w:r>
          </w:p>
        </w:tc>
      </w:tr>
      <w:tr w:rsidR="00585306" w14:paraId="3EDC3473" w14:textId="77777777" w:rsidTr="005E1737">
        <w:trPr>
          <w:trHeight w:val="285"/>
          <w:jc w:val="center"/>
        </w:trPr>
        <w:tc>
          <w:tcPr>
            <w:tcW w:w="1099" w:type="dxa"/>
          </w:tcPr>
          <w:p w14:paraId="4ED68BD8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18</w:t>
            </w:r>
          </w:p>
        </w:tc>
        <w:tc>
          <w:tcPr>
            <w:tcW w:w="1121" w:type="dxa"/>
          </w:tcPr>
          <w:p w14:paraId="17BFBBBB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734</w:t>
            </w:r>
          </w:p>
        </w:tc>
        <w:tc>
          <w:tcPr>
            <w:tcW w:w="1118" w:type="dxa"/>
          </w:tcPr>
          <w:p w14:paraId="3191BBBE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101</w:t>
            </w:r>
          </w:p>
        </w:tc>
      </w:tr>
      <w:tr w:rsidR="00585306" w14:paraId="504F6813" w14:textId="77777777" w:rsidTr="005E1737">
        <w:trPr>
          <w:trHeight w:val="285"/>
          <w:jc w:val="center"/>
        </w:trPr>
        <w:tc>
          <w:tcPr>
            <w:tcW w:w="1099" w:type="dxa"/>
          </w:tcPr>
          <w:p w14:paraId="20D5041C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19</w:t>
            </w:r>
          </w:p>
        </w:tc>
        <w:tc>
          <w:tcPr>
            <w:tcW w:w="1121" w:type="dxa"/>
          </w:tcPr>
          <w:p w14:paraId="270B61F7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729</w:t>
            </w:r>
          </w:p>
        </w:tc>
        <w:tc>
          <w:tcPr>
            <w:tcW w:w="1118" w:type="dxa"/>
          </w:tcPr>
          <w:p w14:paraId="7ABA189E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93</w:t>
            </w:r>
          </w:p>
        </w:tc>
      </w:tr>
      <w:tr w:rsidR="00585306" w14:paraId="6E02FA99" w14:textId="77777777" w:rsidTr="005E1737">
        <w:trPr>
          <w:trHeight w:val="285"/>
          <w:jc w:val="center"/>
        </w:trPr>
        <w:tc>
          <w:tcPr>
            <w:tcW w:w="1099" w:type="dxa"/>
          </w:tcPr>
          <w:p w14:paraId="1158725A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20</w:t>
            </w:r>
          </w:p>
        </w:tc>
        <w:tc>
          <w:tcPr>
            <w:tcW w:w="1121" w:type="dxa"/>
          </w:tcPr>
          <w:p w14:paraId="0927AB2F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725</w:t>
            </w:r>
          </w:p>
        </w:tc>
        <w:tc>
          <w:tcPr>
            <w:tcW w:w="1118" w:type="dxa"/>
          </w:tcPr>
          <w:p w14:paraId="51DEDE4C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86</w:t>
            </w:r>
          </w:p>
        </w:tc>
      </w:tr>
      <w:tr w:rsidR="00585306" w14:paraId="787DBA7F" w14:textId="77777777" w:rsidTr="005E1737">
        <w:trPr>
          <w:trHeight w:val="285"/>
          <w:jc w:val="center"/>
        </w:trPr>
        <w:tc>
          <w:tcPr>
            <w:tcW w:w="1099" w:type="dxa"/>
          </w:tcPr>
          <w:p w14:paraId="0354BC7E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21</w:t>
            </w:r>
          </w:p>
        </w:tc>
        <w:tc>
          <w:tcPr>
            <w:tcW w:w="1121" w:type="dxa"/>
          </w:tcPr>
          <w:p w14:paraId="64CFD974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721</w:t>
            </w:r>
          </w:p>
        </w:tc>
        <w:tc>
          <w:tcPr>
            <w:tcW w:w="1118" w:type="dxa"/>
          </w:tcPr>
          <w:p w14:paraId="14D63361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80</w:t>
            </w:r>
          </w:p>
        </w:tc>
      </w:tr>
      <w:tr w:rsidR="00585306" w14:paraId="521EA79B" w14:textId="77777777" w:rsidTr="005E1737">
        <w:trPr>
          <w:trHeight w:val="285"/>
          <w:jc w:val="center"/>
        </w:trPr>
        <w:tc>
          <w:tcPr>
            <w:tcW w:w="1099" w:type="dxa"/>
          </w:tcPr>
          <w:p w14:paraId="0A688510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22</w:t>
            </w:r>
          </w:p>
        </w:tc>
        <w:tc>
          <w:tcPr>
            <w:tcW w:w="1121" w:type="dxa"/>
          </w:tcPr>
          <w:p w14:paraId="66C57214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717</w:t>
            </w:r>
          </w:p>
        </w:tc>
        <w:tc>
          <w:tcPr>
            <w:tcW w:w="1118" w:type="dxa"/>
          </w:tcPr>
          <w:p w14:paraId="3FB65D1B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74</w:t>
            </w:r>
          </w:p>
        </w:tc>
      </w:tr>
      <w:tr w:rsidR="00585306" w14:paraId="4C597968" w14:textId="77777777" w:rsidTr="005E1737">
        <w:trPr>
          <w:trHeight w:val="285"/>
          <w:jc w:val="center"/>
        </w:trPr>
        <w:tc>
          <w:tcPr>
            <w:tcW w:w="1099" w:type="dxa"/>
          </w:tcPr>
          <w:p w14:paraId="7D10B421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23</w:t>
            </w:r>
          </w:p>
        </w:tc>
        <w:tc>
          <w:tcPr>
            <w:tcW w:w="1121" w:type="dxa"/>
          </w:tcPr>
          <w:p w14:paraId="04DB597E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714</w:t>
            </w:r>
          </w:p>
        </w:tc>
        <w:tc>
          <w:tcPr>
            <w:tcW w:w="1118" w:type="dxa"/>
          </w:tcPr>
          <w:p w14:paraId="6E04E1DB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69</w:t>
            </w:r>
          </w:p>
        </w:tc>
      </w:tr>
      <w:tr w:rsidR="00585306" w14:paraId="254B2D37" w14:textId="77777777" w:rsidTr="005E1737">
        <w:trPr>
          <w:trHeight w:val="282"/>
          <w:jc w:val="center"/>
        </w:trPr>
        <w:tc>
          <w:tcPr>
            <w:tcW w:w="1099" w:type="dxa"/>
          </w:tcPr>
          <w:p w14:paraId="1F936586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24</w:t>
            </w:r>
          </w:p>
        </w:tc>
        <w:tc>
          <w:tcPr>
            <w:tcW w:w="1121" w:type="dxa"/>
          </w:tcPr>
          <w:p w14:paraId="74AA77E1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711</w:t>
            </w:r>
          </w:p>
        </w:tc>
        <w:tc>
          <w:tcPr>
            <w:tcW w:w="1118" w:type="dxa"/>
          </w:tcPr>
          <w:p w14:paraId="4AC5E767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64</w:t>
            </w:r>
          </w:p>
        </w:tc>
      </w:tr>
      <w:tr w:rsidR="00585306" w14:paraId="3EF1720C" w14:textId="77777777" w:rsidTr="005E1737">
        <w:trPr>
          <w:trHeight w:val="285"/>
          <w:jc w:val="center"/>
        </w:trPr>
        <w:tc>
          <w:tcPr>
            <w:tcW w:w="1099" w:type="dxa"/>
          </w:tcPr>
          <w:p w14:paraId="501265CE" w14:textId="77777777" w:rsidR="00585306" w:rsidRDefault="00585306" w:rsidP="00F6553A">
            <w:pPr>
              <w:pStyle w:val="TableParagraph"/>
              <w:spacing w:line="229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25</w:t>
            </w:r>
          </w:p>
        </w:tc>
        <w:tc>
          <w:tcPr>
            <w:tcW w:w="1121" w:type="dxa"/>
          </w:tcPr>
          <w:p w14:paraId="6CD86CF8" w14:textId="77777777" w:rsidR="00585306" w:rsidRDefault="00585306" w:rsidP="00F6553A">
            <w:pPr>
              <w:pStyle w:val="TableParagraph"/>
              <w:spacing w:line="229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708</w:t>
            </w:r>
          </w:p>
        </w:tc>
        <w:tc>
          <w:tcPr>
            <w:tcW w:w="1118" w:type="dxa"/>
          </w:tcPr>
          <w:p w14:paraId="45D95DD4" w14:textId="77777777" w:rsidR="00585306" w:rsidRDefault="00585306" w:rsidP="00F6553A">
            <w:pPr>
              <w:pStyle w:val="TableParagraph"/>
              <w:spacing w:line="229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60</w:t>
            </w:r>
          </w:p>
        </w:tc>
      </w:tr>
      <w:tr w:rsidR="00585306" w14:paraId="1A859FAD" w14:textId="77777777" w:rsidTr="005E1737">
        <w:trPr>
          <w:trHeight w:val="285"/>
          <w:jc w:val="center"/>
        </w:trPr>
        <w:tc>
          <w:tcPr>
            <w:tcW w:w="1099" w:type="dxa"/>
          </w:tcPr>
          <w:p w14:paraId="4FB0FCA4" w14:textId="77777777" w:rsidR="00585306" w:rsidRDefault="00585306" w:rsidP="00F6553A">
            <w:pPr>
              <w:pStyle w:val="TableParagraph"/>
              <w:spacing w:line="229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26</w:t>
            </w:r>
          </w:p>
        </w:tc>
        <w:tc>
          <w:tcPr>
            <w:tcW w:w="1121" w:type="dxa"/>
          </w:tcPr>
          <w:p w14:paraId="53D907F4" w14:textId="77777777" w:rsidR="00585306" w:rsidRDefault="00585306" w:rsidP="00F6553A">
            <w:pPr>
              <w:pStyle w:val="TableParagraph"/>
              <w:spacing w:line="229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706</w:t>
            </w:r>
          </w:p>
        </w:tc>
        <w:tc>
          <w:tcPr>
            <w:tcW w:w="1118" w:type="dxa"/>
          </w:tcPr>
          <w:p w14:paraId="4812F674" w14:textId="77777777" w:rsidR="00585306" w:rsidRDefault="00585306" w:rsidP="00F6553A">
            <w:pPr>
              <w:pStyle w:val="TableParagraph"/>
              <w:spacing w:line="229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56</w:t>
            </w:r>
          </w:p>
        </w:tc>
      </w:tr>
      <w:tr w:rsidR="00585306" w14:paraId="44FAF1A9" w14:textId="77777777" w:rsidTr="005E1737">
        <w:trPr>
          <w:trHeight w:val="285"/>
          <w:jc w:val="center"/>
        </w:trPr>
        <w:tc>
          <w:tcPr>
            <w:tcW w:w="1099" w:type="dxa"/>
          </w:tcPr>
          <w:p w14:paraId="134B7A08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27</w:t>
            </w:r>
          </w:p>
        </w:tc>
        <w:tc>
          <w:tcPr>
            <w:tcW w:w="1121" w:type="dxa"/>
          </w:tcPr>
          <w:p w14:paraId="519531A3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703</w:t>
            </w:r>
          </w:p>
        </w:tc>
        <w:tc>
          <w:tcPr>
            <w:tcW w:w="1118" w:type="dxa"/>
          </w:tcPr>
          <w:p w14:paraId="639E24E9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52</w:t>
            </w:r>
          </w:p>
        </w:tc>
      </w:tr>
      <w:tr w:rsidR="00585306" w14:paraId="7ED39BE9" w14:textId="77777777" w:rsidTr="005E1737">
        <w:trPr>
          <w:trHeight w:val="285"/>
          <w:jc w:val="center"/>
        </w:trPr>
        <w:tc>
          <w:tcPr>
            <w:tcW w:w="1099" w:type="dxa"/>
          </w:tcPr>
          <w:p w14:paraId="6A15B343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28</w:t>
            </w:r>
          </w:p>
        </w:tc>
        <w:tc>
          <w:tcPr>
            <w:tcW w:w="1121" w:type="dxa"/>
          </w:tcPr>
          <w:p w14:paraId="5D8B0D7F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701</w:t>
            </w:r>
          </w:p>
        </w:tc>
        <w:tc>
          <w:tcPr>
            <w:tcW w:w="1118" w:type="dxa"/>
          </w:tcPr>
          <w:p w14:paraId="3A919A27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48</w:t>
            </w:r>
          </w:p>
        </w:tc>
      </w:tr>
      <w:tr w:rsidR="00585306" w14:paraId="140BFA43" w14:textId="77777777" w:rsidTr="005E1737">
        <w:trPr>
          <w:trHeight w:val="285"/>
          <w:jc w:val="center"/>
        </w:trPr>
        <w:tc>
          <w:tcPr>
            <w:tcW w:w="1099" w:type="dxa"/>
          </w:tcPr>
          <w:p w14:paraId="1711405E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29</w:t>
            </w:r>
          </w:p>
        </w:tc>
        <w:tc>
          <w:tcPr>
            <w:tcW w:w="1121" w:type="dxa"/>
          </w:tcPr>
          <w:p w14:paraId="0BDF2068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99</w:t>
            </w:r>
          </w:p>
        </w:tc>
        <w:tc>
          <w:tcPr>
            <w:tcW w:w="1118" w:type="dxa"/>
          </w:tcPr>
          <w:p w14:paraId="09EAE97C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45</w:t>
            </w:r>
          </w:p>
        </w:tc>
      </w:tr>
      <w:tr w:rsidR="00585306" w14:paraId="353127FA" w14:textId="77777777" w:rsidTr="005E1737">
        <w:trPr>
          <w:trHeight w:val="285"/>
          <w:jc w:val="center"/>
        </w:trPr>
        <w:tc>
          <w:tcPr>
            <w:tcW w:w="1099" w:type="dxa"/>
          </w:tcPr>
          <w:p w14:paraId="2A8CA95E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30</w:t>
            </w:r>
          </w:p>
        </w:tc>
        <w:tc>
          <w:tcPr>
            <w:tcW w:w="1121" w:type="dxa"/>
          </w:tcPr>
          <w:p w14:paraId="714A4A7F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97</w:t>
            </w:r>
          </w:p>
        </w:tc>
        <w:tc>
          <w:tcPr>
            <w:tcW w:w="1118" w:type="dxa"/>
          </w:tcPr>
          <w:p w14:paraId="4A18D1B0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42</w:t>
            </w:r>
          </w:p>
        </w:tc>
      </w:tr>
      <w:tr w:rsidR="00585306" w14:paraId="227C7E12" w14:textId="77777777" w:rsidTr="005E1737">
        <w:trPr>
          <w:trHeight w:val="285"/>
          <w:jc w:val="center"/>
        </w:trPr>
        <w:tc>
          <w:tcPr>
            <w:tcW w:w="1099" w:type="dxa"/>
          </w:tcPr>
          <w:p w14:paraId="39D76FE5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31</w:t>
            </w:r>
          </w:p>
        </w:tc>
        <w:tc>
          <w:tcPr>
            <w:tcW w:w="1121" w:type="dxa"/>
          </w:tcPr>
          <w:p w14:paraId="18EC8860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96</w:t>
            </w:r>
          </w:p>
        </w:tc>
        <w:tc>
          <w:tcPr>
            <w:tcW w:w="1118" w:type="dxa"/>
          </w:tcPr>
          <w:p w14:paraId="453878BB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40</w:t>
            </w:r>
          </w:p>
        </w:tc>
      </w:tr>
      <w:tr w:rsidR="00585306" w14:paraId="74A96C57" w14:textId="77777777" w:rsidTr="005E1737">
        <w:trPr>
          <w:trHeight w:val="285"/>
          <w:jc w:val="center"/>
        </w:trPr>
        <w:tc>
          <w:tcPr>
            <w:tcW w:w="1099" w:type="dxa"/>
          </w:tcPr>
          <w:p w14:paraId="1CFD2DBE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32</w:t>
            </w:r>
          </w:p>
        </w:tc>
        <w:tc>
          <w:tcPr>
            <w:tcW w:w="1121" w:type="dxa"/>
          </w:tcPr>
          <w:p w14:paraId="37D08427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94</w:t>
            </w:r>
          </w:p>
        </w:tc>
        <w:tc>
          <w:tcPr>
            <w:tcW w:w="1118" w:type="dxa"/>
          </w:tcPr>
          <w:p w14:paraId="556A9380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37</w:t>
            </w:r>
          </w:p>
        </w:tc>
      </w:tr>
      <w:tr w:rsidR="00585306" w14:paraId="1C3F62C0" w14:textId="77777777" w:rsidTr="005E1737">
        <w:trPr>
          <w:trHeight w:val="285"/>
          <w:jc w:val="center"/>
        </w:trPr>
        <w:tc>
          <w:tcPr>
            <w:tcW w:w="1099" w:type="dxa"/>
          </w:tcPr>
          <w:p w14:paraId="22AE3374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33</w:t>
            </w:r>
          </w:p>
        </w:tc>
        <w:tc>
          <w:tcPr>
            <w:tcW w:w="1121" w:type="dxa"/>
          </w:tcPr>
          <w:p w14:paraId="0FF8A7B6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92</w:t>
            </w:r>
          </w:p>
        </w:tc>
        <w:tc>
          <w:tcPr>
            <w:tcW w:w="1118" w:type="dxa"/>
          </w:tcPr>
          <w:p w14:paraId="514697EE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35</w:t>
            </w:r>
          </w:p>
        </w:tc>
      </w:tr>
      <w:tr w:rsidR="00585306" w14:paraId="286FCA89" w14:textId="77777777" w:rsidTr="005E1737">
        <w:trPr>
          <w:trHeight w:val="285"/>
          <w:jc w:val="center"/>
        </w:trPr>
        <w:tc>
          <w:tcPr>
            <w:tcW w:w="1099" w:type="dxa"/>
          </w:tcPr>
          <w:p w14:paraId="46BC18B2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34</w:t>
            </w:r>
          </w:p>
        </w:tc>
        <w:tc>
          <w:tcPr>
            <w:tcW w:w="1121" w:type="dxa"/>
          </w:tcPr>
          <w:p w14:paraId="390C404D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91</w:t>
            </w:r>
          </w:p>
        </w:tc>
        <w:tc>
          <w:tcPr>
            <w:tcW w:w="1118" w:type="dxa"/>
          </w:tcPr>
          <w:p w14:paraId="260BA96F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32</w:t>
            </w:r>
          </w:p>
        </w:tc>
      </w:tr>
      <w:tr w:rsidR="00585306" w14:paraId="7FC4F68C" w14:textId="77777777" w:rsidTr="005E1737">
        <w:trPr>
          <w:trHeight w:val="285"/>
          <w:jc w:val="center"/>
        </w:trPr>
        <w:tc>
          <w:tcPr>
            <w:tcW w:w="1099" w:type="dxa"/>
          </w:tcPr>
          <w:p w14:paraId="63B9C0FC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35</w:t>
            </w:r>
          </w:p>
        </w:tc>
        <w:tc>
          <w:tcPr>
            <w:tcW w:w="1121" w:type="dxa"/>
          </w:tcPr>
          <w:p w14:paraId="682D6DDE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90</w:t>
            </w:r>
          </w:p>
        </w:tc>
        <w:tc>
          <w:tcPr>
            <w:tcW w:w="1118" w:type="dxa"/>
          </w:tcPr>
          <w:p w14:paraId="31DCD430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30</w:t>
            </w:r>
          </w:p>
        </w:tc>
      </w:tr>
      <w:tr w:rsidR="00585306" w14:paraId="6265B8E4" w14:textId="77777777" w:rsidTr="005E1737">
        <w:trPr>
          <w:trHeight w:val="283"/>
          <w:jc w:val="center"/>
        </w:trPr>
        <w:tc>
          <w:tcPr>
            <w:tcW w:w="1099" w:type="dxa"/>
          </w:tcPr>
          <w:p w14:paraId="42335324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36</w:t>
            </w:r>
          </w:p>
        </w:tc>
        <w:tc>
          <w:tcPr>
            <w:tcW w:w="1121" w:type="dxa"/>
          </w:tcPr>
          <w:p w14:paraId="460976B3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88</w:t>
            </w:r>
          </w:p>
        </w:tc>
        <w:tc>
          <w:tcPr>
            <w:tcW w:w="1118" w:type="dxa"/>
          </w:tcPr>
          <w:p w14:paraId="741B9D12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28</w:t>
            </w:r>
          </w:p>
        </w:tc>
      </w:tr>
      <w:tr w:rsidR="00585306" w14:paraId="12185F00" w14:textId="77777777" w:rsidTr="005E1737">
        <w:trPr>
          <w:trHeight w:val="285"/>
          <w:jc w:val="center"/>
        </w:trPr>
        <w:tc>
          <w:tcPr>
            <w:tcW w:w="1099" w:type="dxa"/>
          </w:tcPr>
          <w:p w14:paraId="7372FEAF" w14:textId="77777777" w:rsidR="00585306" w:rsidRDefault="00585306" w:rsidP="00F6553A">
            <w:pPr>
              <w:pStyle w:val="TableParagraph"/>
              <w:spacing w:line="229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37</w:t>
            </w:r>
          </w:p>
        </w:tc>
        <w:tc>
          <w:tcPr>
            <w:tcW w:w="1121" w:type="dxa"/>
          </w:tcPr>
          <w:p w14:paraId="1DA16315" w14:textId="77777777" w:rsidR="00585306" w:rsidRDefault="00585306" w:rsidP="00F6553A">
            <w:pPr>
              <w:pStyle w:val="TableParagraph"/>
              <w:spacing w:line="229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87</w:t>
            </w:r>
          </w:p>
        </w:tc>
        <w:tc>
          <w:tcPr>
            <w:tcW w:w="1118" w:type="dxa"/>
          </w:tcPr>
          <w:p w14:paraId="5362D87F" w14:textId="77777777" w:rsidR="00585306" w:rsidRDefault="00585306" w:rsidP="00F6553A">
            <w:pPr>
              <w:pStyle w:val="TableParagraph"/>
              <w:spacing w:line="229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26</w:t>
            </w:r>
          </w:p>
        </w:tc>
      </w:tr>
      <w:tr w:rsidR="00585306" w14:paraId="1AC1B786" w14:textId="77777777" w:rsidTr="005E1737">
        <w:trPr>
          <w:trHeight w:val="285"/>
          <w:jc w:val="center"/>
        </w:trPr>
        <w:tc>
          <w:tcPr>
            <w:tcW w:w="1099" w:type="dxa"/>
          </w:tcPr>
          <w:p w14:paraId="4C0134D4" w14:textId="77777777" w:rsidR="00585306" w:rsidRDefault="00585306" w:rsidP="00F6553A">
            <w:pPr>
              <w:pStyle w:val="TableParagraph"/>
              <w:spacing w:line="229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38</w:t>
            </w:r>
          </w:p>
        </w:tc>
        <w:tc>
          <w:tcPr>
            <w:tcW w:w="1121" w:type="dxa"/>
          </w:tcPr>
          <w:p w14:paraId="65547AD6" w14:textId="77777777" w:rsidR="00585306" w:rsidRDefault="00585306" w:rsidP="00F6553A">
            <w:pPr>
              <w:pStyle w:val="TableParagraph"/>
              <w:spacing w:line="229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86</w:t>
            </w:r>
          </w:p>
        </w:tc>
        <w:tc>
          <w:tcPr>
            <w:tcW w:w="1118" w:type="dxa"/>
          </w:tcPr>
          <w:p w14:paraId="74F94B11" w14:textId="77777777" w:rsidR="00585306" w:rsidRDefault="00585306" w:rsidP="00F6553A">
            <w:pPr>
              <w:pStyle w:val="TableParagraph"/>
              <w:spacing w:line="229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24</w:t>
            </w:r>
          </w:p>
        </w:tc>
      </w:tr>
      <w:tr w:rsidR="00585306" w14:paraId="50190F83" w14:textId="77777777" w:rsidTr="005E1737">
        <w:trPr>
          <w:trHeight w:val="285"/>
          <w:jc w:val="center"/>
        </w:trPr>
        <w:tc>
          <w:tcPr>
            <w:tcW w:w="1099" w:type="dxa"/>
          </w:tcPr>
          <w:p w14:paraId="14AA5C56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39</w:t>
            </w:r>
          </w:p>
        </w:tc>
        <w:tc>
          <w:tcPr>
            <w:tcW w:w="1121" w:type="dxa"/>
          </w:tcPr>
          <w:p w14:paraId="66A4FBBF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85</w:t>
            </w:r>
          </w:p>
        </w:tc>
        <w:tc>
          <w:tcPr>
            <w:tcW w:w="1118" w:type="dxa"/>
          </w:tcPr>
          <w:p w14:paraId="625ACA8B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23</w:t>
            </w:r>
          </w:p>
        </w:tc>
      </w:tr>
      <w:tr w:rsidR="00585306" w14:paraId="1739BD98" w14:textId="77777777" w:rsidTr="005E1737">
        <w:trPr>
          <w:trHeight w:val="285"/>
          <w:jc w:val="center"/>
        </w:trPr>
        <w:tc>
          <w:tcPr>
            <w:tcW w:w="1099" w:type="dxa"/>
          </w:tcPr>
          <w:p w14:paraId="6C74E656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40</w:t>
            </w:r>
          </w:p>
        </w:tc>
        <w:tc>
          <w:tcPr>
            <w:tcW w:w="1121" w:type="dxa"/>
          </w:tcPr>
          <w:p w14:paraId="5BB55199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84</w:t>
            </w:r>
          </w:p>
        </w:tc>
        <w:tc>
          <w:tcPr>
            <w:tcW w:w="1118" w:type="dxa"/>
          </w:tcPr>
          <w:p w14:paraId="56084B33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21</w:t>
            </w:r>
          </w:p>
        </w:tc>
      </w:tr>
      <w:tr w:rsidR="00585306" w14:paraId="104B408D" w14:textId="77777777" w:rsidTr="005E1737">
        <w:trPr>
          <w:trHeight w:val="285"/>
          <w:jc w:val="center"/>
        </w:trPr>
        <w:tc>
          <w:tcPr>
            <w:tcW w:w="1099" w:type="dxa"/>
          </w:tcPr>
          <w:p w14:paraId="1D2B306F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lastRenderedPageBreak/>
              <w:t>41</w:t>
            </w:r>
          </w:p>
        </w:tc>
        <w:tc>
          <w:tcPr>
            <w:tcW w:w="1121" w:type="dxa"/>
          </w:tcPr>
          <w:p w14:paraId="1CEDDF5A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83</w:t>
            </w:r>
          </w:p>
        </w:tc>
        <w:tc>
          <w:tcPr>
            <w:tcW w:w="1118" w:type="dxa"/>
          </w:tcPr>
          <w:p w14:paraId="6C9E4F0B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20</w:t>
            </w:r>
          </w:p>
        </w:tc>
      </w:tr>
      <w:tr w:rsidR="00585306" w14:paraId="3727EBDC" w14:textId="77777777" w:rsidTr="005E1737">
        <w:trPr>
          <w:trHeight w:val="285"/>
          <w:jc w:val="center"/>
        </w:trPr>
        <w:tc>
          <w:tcPr>
            <w:tcW w:w="1099" w:type="dxa"/>
            <w:tcBorders>
              <w:top w:val="nil"/>
            </w:tcBorders>
          </w:tcPr>
          <w:p w14:paraId="5E1EAFBD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42</w:t>
            </w:r>
          </w:p>
        </w:tc>
        <w:tc>
          <w:tcPr>
            <w:tcW w:w="1121" w:type="dxa"/>
          </w:tcPr>
          <w:p w14:paraId="5A48C139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82</w:t>
            </w:r>
          </w:p>
        </w:tc>
        <w:tc>
          <w:tcPr>
            <w:tcW w:w="1118" w:type="dxa"/>
            <w:tcBorders>
              <w:top w:val="nil"/>
            </w:tcBorders>
          </w:tcPr>
          <w:p w14:paraId="34298033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18</w:t>
            </w:r>
          </w:p>
        </w:tc>
      </w:tr>
      <w:tr w:rsidR="00585306" w14:paraId="24E2FF4D" w14:textId="77777777" w:rsidTr="005E1737">
        <w:trPr>
          <w:trHeight w:val="285"/>
          <w:jc w:val="center"/>
        </w:trPr>
        <w:tc>
          <w:tcPr>
            <w:tcW w:w="1099" w:type="dxa"/>
          </w:tcPr>
          <w:p w14:paraId="11902DC4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43</w:t>
            </w:r>
          </w:p>
        </w:tc>
        <w:tc>
          <w:tcPr>
            <w:tcW w:w="1121" w:type="dxa"/>
          </w:tcPr>
          <w:p w14:paraId="63387FAF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81</w:t>
            </w:r>
          </w:p>
        </w:tc>
        <w:tc>
          <w:tcPr>
            <w:tcW w:w="1118" w:type="dxa"/>
          </w:tcPr>
          <w:p w14:paraId="0987415B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17</w:t>
            </w:r>
          </w:p>
        </w:tc>
      </w:tr>
      <w:tr w:rsidR="00585306" w14:paraId="2BDD557B" w14:textId="77777777" w:rsidTr="005E1737">
        <w:trPr>
          <w:trHeight w:val="285"/>
          <w:jc w:val="center"/>
        </w:trPr>
        <w:tc>
          <w:tcPr>
            <w:tcW w:w="1099" w:type="dxa"/>
          </w:tcPr>
          <w:p w14:paraId="3368EC23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44</w:t>
            </w:r>
          </w:p>
        </w:tc>
        <w:tc>
          <w:tcPr>
            <w:tcW w:w="1121" w:type="dxa"/>
          </w:tcPr>
          <w:p w14:paraId="5B37D946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80</w:t>
            </w:r>
          </w:p>
        </w:tc>
        <w:tc>
          <w:tcPr>
            <w:tcW w:w="1118" w:type="dxa"/>
          </w:tcPr>
          <w:p w14:paraId="0897351D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15</w:t>
            </w:r>
          </w:p>
        </w:tc>
      </w:tr>
      <w:tr w:rsidR="00585306" w14:paraId="50DB73D8" w14:textId="77777777" w:rsidTr="005E1737">
        <w:trPr>
          <w:trHeight w:val="285"/>
          <w:jc w:val="center"/>
        </w:trPr>
        <w:tc>
          <w:tcPr>
            <w:tcW w:w="1099" w:type="dxa"/>
          </w:tcPr>
          <w:p w14:paraId="65250F25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45</w:t>
            </w:r>
          </w:p>
        </w:tc>
        <w:tc>
          <w:tcPr>
            <w:tcW w:w="1121" w:type="dxa"/>
          </w:tcPr>
          <w:p w14:paraId="59C2F8DF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79</w:t>
            </w:r>
          </w:p>
        </w:tc>
        <w:tc>
          <w:tcPr>
            <w:tcW w:w="1118" w:type="dxa"/>
          </w:tcPr>
          <w:p w14:paraId="27D27B93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14</w:t>
            </w:r>
          </w:p>
        </w:tc>
      </w:tr>
      <w:tr w:rsidR="00585306" w14:paraId="213F2A8B" w14:textId="77777777" w:rsidTr="005E1737">
        <w:trPr>
          <w:trHeight w:val="285"/>
          <w:jc w:val="center"/>
        </w:trPr>
        <w:tc>
          <w:tcPr>
            <w:tcW w:w="1099" w:type="dxa"/>
          </w:tcPr>
          <w:p w14:paraId="0DF7FD37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46</w:t>
            </w:r>
          </w:p>
        </w:tc>
        <w:tc>
          <w:tcPr>
            <w:tcW w:w="1121" w:type="dxa"/>
          </w:tcPr>
          <w:p w14:paraId="7DB9CEFD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79</w:t>
            </w:r>
          </w:p>
        </w:tc>
        <w:tc>
          <w:tcPr>
            <w:tcW w:w="1118" w:type="dxa"/>
          </w:tcPr>
          <w:p w14:paraId="5C46BFF6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13</w:t>
            </w:r>
          </w:p>
        </w:tc>
      </w:tr>
      <w:tr w:rsidR="00585306" w14:paraId="267B6D69" w14:textId="77777777" w:rsidTr="005E1737">
        <w:trPr>
          <w:trHeight w:val="282"/>
          <w:jc w:val="center"/>
        </w:trPr>
        <w:tc>
          <w:tcPr>
            <w:tcW w:w="1099" w:type="dxa"/>
          </w:tcPr>
          <w:p w14:paraId="0F4FD8BC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47</w:t>
            </w:r>
          </w:p>
        </w:tc>
        <w:tc>
          <w:tcPr>
            <w:tcW w:w="1121" w:type="dxa"/>
          </w:tcPr>
          <w:p w14:paraId="053A6DA8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78</w:t>
            </w:r>
          </w:p>
        </w:tc>
        <w:tc>
          <w:tcPr>
            <w:tcW w:w="1118" w:type="dxa"/>
          </w:tcPr>
          <w:p w14:paraId="2D8D72D7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12</w:t>
            </w:r>
          </w:p>
        </w:tc>
      </w:tr>
      <w:tr w:rsidR="00585306" w14:paraId="5B5FA7AE" w14:textId="77777777" w:rsidTr="005E1737">
        <w:trPr>
          <w:trHeight w:val="285"/>
          <w:jc w:val="center"/>
        </w:trPr>
        <w:tc>
          <w:tcPr>
            <w:tcW w:w="1099" w:type="dxa"/>
          </w:tcPr>
          <w:p w14:paraId="68211DAC" w14:textId="77777777" w:rsidR="00585306" w:rsidRDefault="00585306" w:rsidP="00F6553A">
            <w:pPr>
              <w:pStyle w:val="TableParagraph"/>
              <w:spacing w:line="229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48</w:t>
            </w:r>
          </w:p>
        </w:tc>
        <w:tc>
          <w:tcPr>
            <w:tcW w:w="1121" w:type="dxa"/>
          </w:tcPr>
          <w:p w14:paraId="597C4917" w14:textId="77777777" w:rsidR="00585306" w:rsidRDefault="00585306" w:rsidP="00F6553A">
            <w:pPr>
              <w:pStyle w:val="TableParagraph"/>
              <w:spacing w:line="229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77</w:t>
            </w:r>
          </w:p>
        </w:tc>
        <w:tc>
          <w:tcPr>
            <w:tcW w:w="1118" w:type="dxa"/>
          </w:tcPr>
          <w:p w14:paraId="100CEFFE" w14:textId="77777777" w:rsidR="00585306" w:rsidRDefault="00585306" w:rsidP="00F6553A">
            <w:pPr>
              <w:pStyle w:val="TableParagraph"/>
              <w:spacing w:line="229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11</w:t>
            </w:r>
          </w:p>
        </w:tc>
      </w:tr>
      <w:tr w:rsidR="00585306" w14:paraId="4106A2B6" w14:textId="77777777" w:rsidTr="005E1737">
        <w:trPr>
          <w:trHeight w:val="285"/>
          <w:jc w:val="center"/>
        </w:trPr>
        <w:tc>
          <w:tcPr>
            <w:tcW w:w="1099" w:type="dxa"/>
          </w:tcPr>
          <w:p w14:paraId="7FB0B831" w14:textId="77777777" w:rsidR="00585306" w:rsidRDefault="00585306" w:rsidP="00F6553A">
            <w:pPr>
              <w:pStyle w:val="TableParagraph"/>
              <w:ind w:left="174" w:right="174"/>
              <w:rPr>
                <w:sz w:val="20"/>
              </w:rPr>
            </w:pPr>
            <w:r>
              <w:rPr>
                <w:sz w:val="20"/>
              </w:rPr>
              <w:t>49</w:t>
            </w:r>
          </w:p>
        </w:tc>
        <w:tc>
          <w:tcPr>
            <w:tcW w:w="1121" w:type="dxa"/>
          </w:tcPr>
          <w:p w14:paraId="399724EA" w14:textId="77777777" w:rsidR="00585306" w:rsidRDefault="00585306" w:rsidP="00F6553A">
            <w:pPr>
              <w:pStyle w:val="TableParagraph"/>
              <w:ind w:right="175"/>
              <w:rPr>
                <w:sz w:val="20"/>
              </w:rPr>
            </w:pPr>
            <w:r>
              <w:rPr>
                <w:sz w:val="20"/>
              </w:rPr>
              <w:t>1,677</w:t>
            </w:r>
          </w:p>
        </w:tc>
        <w:tc>
          <w:tcPr>
            <w:tcW w:w="1118" w:type="dxa"/>
          </w:tcPr>
          <w:p w14:paraId="766FFB3F" w14:textId="77777777" w:rsidR="00585306" w:rsidRDefault="00585306" w:rsidP="00F6553A">
            <w:pPr>
              <w:pStyle w:val="TableParagraph"/>
              <w:ind w:left="124" w:right="118"/>
              <w:rPr>
                <w:sz w:val="20"/>
              </w:rPr>
            </w:pPr>
            <w:r>
              <w:rPr>
                <w:sz w:val="20"/>
              </w:rPr>
              <w:t>2,010</w:t>
            </w:r>
          </w:p>
        </w:tc>
      </w:tr>
      <w:tr w:rsidR="00585306" w14:paraId="061C54CD" w14:textId="77777777" w:rsidTr="005E1737">
        <w:trPr>
          <w:trHeight w:val="285"/>
          <w:jc w:val="center"/>
        </w:trPr>
        <w:tc>
          <w:tcPr>
            <w:tcW w:w="1099" w:type="dxa"/>
          </w:tcPr>
          <w:p w14:paraId="369CFFA7" w14:textId="77777777" w:rsidR="00585306" w:rsidRDefault="00585306" w:rsidP="00F6553A">
            <w:pPr>
              <w:pStyle w:val="TableParagraph"/>
              <w:spacing w:line="227" w:lineRule="exact"/>
              <w:ind w:left="179" w:right="174"/>
              <w:rPr>
                <w:sz w:val="20"/>
              </w:rPr>
            </w:pPr>
            <w:r>
              <w:rPr>
                <w:sz w:val="20"/>
              </w:rPr>
              <w:t>df=(n-k)</w:t>
            </w:r>
          </w:p>
        </w:tc>
        <w:tc>
          <w:tcPr>
            <w:tcW w:w="1121" w:type="dxa"/>
          </w:tcPr>
          <w:p w14:paraId="400873D9" w14:textId="77777777" w:rsidR="00585306" w:rsidRDefault="00585306" w:rsidP="00F6553A">
            <w:pPr>
              <w:pStyle w:val="TableParagraph"/>
              <w:spacing w:line="225" w:lineRule="exact"/>
              <w:ind w:right="175"/>
              <w:rPr>
                <w:sz w:val="20"/>
              </w:rPr>
            </w:pPr>
            <w:r>
              <w:rPr>
                <w:i/>
                <w:sz w:val="20"/>
              </w:rPr>
              <w:t>α</w:t>
            </w:r>
            <w:r>
              <w:rPr>
                <w:i/>
                <w:spacing w:val="-2"/>
                <w:sz w:val="20"/>
              </w:rPr>
              <w:t xml:space="preserve"> </w:t>
            </w:r>
            <w:r>
              <w:rPr>
                <w:sz w:val="20"/>
              </w:rPr>
              <w:t>=</w:t>
            </w:r>
            <w:r>
              <w:rPr>
                <w:spacing w:val="-1"/>
                <w:sz w:val="20"/>
              </w:rPr>
              <w:t xml:space="preserve"> </w:t>
            </w:r>
            <w:r>
              <w:rPr>
                <w:sz w:val="20"/>
              </w:rPr>
              <w:t>0.05</w:t>
            </w:r>
          </w:p>
        </w:tc>
        <w:tc>
          <w:tcPr>
            <w:tcW w:w="1118" w:type="dxa"/>
          </w:tcPr>
          <w:p w14:paraId="1F511EEE" w14:textId="77777777" w:rsidR="00585306" w:rsidRDefault="00585306" w:rsidP="00F6553A">
            <w:pPr>
              <w:pStyle w:val="TableParagraph"/>
              <w:spacing w:line="225" w:lineRule="exact"/>
              <w:ind w:left="124" w:right="118"/>
              <w:rPr>
                <w:sz w:val="20"/>
              </w:rPr>
            </w:pPr>
            <w:r>
              <w:rPr>
                <w:i/>
                <w:sz w:val="20"/>
              </w:rPr>
              <w:t>α</w:t>
            </w:r>
            <w:r>
              <w:rPr>
                <w:i/>
                <w:spacing w:val="-2"/>
                <w:sz w:val="20"/>
              </w:rPr>
              <w:t xml:space="preserve"> </w:t>
            </w:r>
            <w:r>
              <w:rPr>
                <w:sz w:val="20"/>
              </w:rPr>
              <w:t>=</w:t>
            </w:r>
            <w:r>
              <w:rPr>
                <w:spacing w:val="-1"/>
                <w:sz w:val="20"/>
              </w:rPr>
              <w:t xml:space="preserve"> </w:t>
            </w:r>
            <w:r>
              <w:rPr>
                <w:sz w:val="20"/>
              </w:rPr>
              <w:t>0.025</w:t>
            </w:r>
          </w:p>
        </w:tc>
      </w:tr>
      <w:tr w:rsidR="00585306" w14:paraId="461A9FA9" w14:textId="77777777" w:rsidTr="005E1737">
        <w:trPr>
          <w:trHeight w:val="285"/>
          <w:jc w:val="center"/>
        </w:trPr>
        <w:tc>
          <w:tcPr>
            <w:tcW w:w="1099" w:type="dxa"/>
          </w:tcPr>
          <w:p w14:paraId="07EDE2C4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51</w:t>
            </w:r>
          </w:p>
        </w:tc>
        <w:tc>
          <w:tcPr>
            <w:tcW w:w="1121" w:type="dxa"/>
          </w:tcPr>
          <w:p w14:paraId="4C2125B6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75</w:t>
            </w:r>
          </w:p>
        </w:tc>
        <w:tc>
          <w:tcPr>
            <w:tcW w:w="1118" w:type="dxa"/>
          </w:tcPr>
          <w:p w14:paraId="2EB08CE9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08</w:t>
            </w:r>
          </w:p>
        </w:tc>
      </w:tr>
      <w:tr w:rsidR="00585306" w14:paraId="3739F6F3" w14:textId="77777777" w:rsidTr="005E1737">
        <w:trPr>
          <w:trHeight w:val="285"/>
          <w:jc w:val="center"/>
        </w:trPr>
        <w:tc>
          <w:tcPr>
            <w:tcW w:w="1099" w:type="dxa"/>
          </w:tcPr>
          <w:p w14:paraId="066BE825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52</w:t>
            </w:r>
          </w:p>
        </w:tc>
        <w:tc>
          <w:tcPr>
            <w:tcW w:w="1121" w:type="dxa"/>
          </w:tcPr>
          <w:p w14:paraId="74B58D6F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75</w:t>
            </w:r>
          </w:p>
        </w:tc>
        <w:tc>
          <w:tcPr>
            <w:tcW w:w="1118" w:type="dxa"/>
          </w:tcPr>
          <w:p w14:paraId="73FFCBCA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07</w:t>
            </w:r>
          </w:p>
        </w:tc>
      </w:tr>
      <w:tr w:rsidR="00585306" w14:paraId="493D9A47" w14:textId="77777777" w:rsidTr="005E1737">
        <w:trPr>
          <w:trHeight w:val="285"/>
          <w:jc w:val="center"/>
        </w:trPr>
        <w:tc>
          <w:tcPr>
            <w:tcW w:w="1099" w:type="dxa"/>
          </w:tcPr>
          <w:p w14:paraId="45C397C7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53</w:t>
            </w:r>
          </w:p>
        </w:tc>
        <w:tc>
          <w:tcPr>
            <w:tcW w:w="1121" w:type="dxa"/>
          </w:tcPr>
          <w:p w14:paraId="7BA27C6A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74</w:t>
            </w:r>
          </w:p>
        </w:tc>
        <w:tc>
          <w:tcPr>
            <w:tcW w:w="1118" w:type="dxa"/>
          </w:tcPr>
          <w:p w14:paraId="238BE785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06</w:t>
            </w:r>
          </w:p>
        </w:tc>
      </w:tr>
      <w:tr w:rsidR="00585306" w14:paraId="5F315BD9" w14:textId="77777777" w:rsidTr="005E1737">
        <w:trPr>
          <w:trHeight w:val="285"/>
          <w:jc w:val="center"/>
        </w:trPr>
        <w:tc>
          <w:tcPr>
            <w:tcW w:w="1099" w:type="dxa"/>
          </w:tcPr>
          <w:p w14:paraId="5B548223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54</w:t>
            </w:r>
          </w:p>
        </w:tc>
        <w:tc>
          <w:tcPr>
            <w:tcW w:w="1121" w:type="dxa"/>
          </w:tcPr>
          <w:p w14:paraId="54116B94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74</w:t>
            </w:r>
          </w:p>
        </w:tc>
        <w:tc>
          <w:tcPr>
            <w:tcW w:w="1118" w:type="dxa"/>
          </w:tcPr>
          <w:p w14:paraId="3B58F810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05</w:t>
            </w:r>
          </w:p>
        </w:tc>
      </w:tr>
      <w:tr w:rsidR="00585306" w14:paraId="15702BB4" w14:textId="77777777" w:rsidTr="005E1737">
        <w:trPr>
          <w:trHeight w:val="285"/>
          <w:jc w:val="center"/>
        </w:trPr>
        <w:tc>
          <w:tcPr>
            <w:tcW w:w="1099" w:type="dxa"/>
          </w:tcPr>
          <w:p w14:paraId="039D6C1A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55</w:t>
            </w:r>
          </w:p>
        </w:tc>
        <w:tc>
          <w:tcPr>
            <w:tcW w:w="1121" w:type="dxa"/>
          </w:tcPr>
          <w:p w14:paraId="4948D3DF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73</w:t>
            </w:r>
          </w:p>
        </w:tc>
        <w:tc>
          <w:tcPr>
            <w:tcW w:w="1118" w:type="dxa"/>
          </w:tcPr>
          <w:p w14:paraId="09F4F538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04</w:t>
            </w:r>
          </w:p>
        </w:tc>
      </w:tr>
      <w:tr w:rsidR="00585306" w14:paraId="74691121" w14:textId="77777777" w:rsidTr="005E1737">
        <w:trPr>
          <w:trHeight w:val="285"/>
          <w:jc w:val="center"/>
        </w:trPr>
        <w:tc>
          <w:tcPr>
            <w:tcW w:w="1099" w:type="dxa"/>
          </w:tcPr>
          <w:p w14:paraId="0B496160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56</w:t>
            </w:r>
          </w:p>
        </w:tc>
        <w:tc>
          <w:tcPr>
            <w:tcW w:w="1121" w:type="dxa"/>
          </w:tcPr>
          <w:p w14:paraId="19295035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73</w:t>
            </w:r>
          </w:p>
        </w:tc>
        <w:tc>
          <w:tcPr>
            <w:tcW w:w="1118" w:type="dxa"/>
          </w:tcPr>
          <w:p w14:paraId="60F6BACC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03</w:t>
            </w:r>
          </w:p>
        </w:tc>
      </w:tr>
      <w:tr w:rsidR="00585306" w14:paraId="657F7933" w14:textId="77777777" w:rsidTr="005E1737">
        <w:trPr>
          <w:trHeight w:val="285"/>
          <w:jc w:val="center"/>
        </w:trPr>
        <w:tc>
          <w:tcPr>
            <w:tcW w:w="1099" w:type="dxa"/>
          </w:tcPr>
          <w:p w14:paraId="7DC303D7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57</w:t>
            </w:r>
          </w:p>
        </w:tc>
        <w:tc>
          <w:tcPr>
            <w:tcW w:w="1121" w:type="dxa"/>
          </w:tcPr>
          <w:p w14:paraId="3D773BD4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72</w:t>
            </w:r>
          </w:p>
        </w:tc>
        <w:tc>
          <w:tcPr>
            <w:tcW w:w="1118" w:type="dxa"/>
          </w:tcPr>
          <w:p w14:paraId="223EFD13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02</w:t>
            </w:r>
          </w:p>
        </w:tc>
      </w:tr>
      <w:tr w:rsidR="00585306" w14:paraId="0C4811B6" w14:textId="77777777" w:rsidTr="005E1737">
        <w:trPr>
          <w:trHeight w:val="285"/>
          <w:jc w:val="center"/>
        </w:trPr>
        <w:tc>
          <w:tcPr>
            <w:tcW w:w="1099" w:type="dxa"/>
          </w:tcPr>
          <w:p w14:paraId="66597550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58</w:t>
            </w:r>
          </w:p>
        </w:tc>
        <w:tc>
          <w:tcPr>
            <w:tcW w:w="1121" w:type="dxa"/>
          </w:tcPr>
          <w:p w14:paraId="10F66B76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72</w:t>
            </w:r>
          </w:p>
        </w:tc>
        <w:tc>
          <w:tcPr>
            <w:tcW w:w="1118" w:type="dxa"/>
          </w:tcPr>
          <w:p w14:paraId="588548D6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02</w:t>
            </w:r>
          </w:p>
        </w:tc>
      </w:tr>
      <w:tr w:rsidR="00585306" w14:paraId="36783631" w14:textId="77777777" w:rsidTr="005E1737">
        <w:trPr>
          <w:trHeight w:val="283"/>
          <w:jc w:val="center"/>
        </w:trPr>
        <w:tc>
          <w:tcPr>
            <w:tcW w:w="1099" w:type="dxa"/>
          </w:tcPr>
          <w:p w14:paraId="43DC3009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59</w:t>
            </w:r>
          </w:p>
        </w:tc>
        <w:tc>
          <w:tcPr>
            <w:tcW w:w="1121" w:type="dxa"/>
          </w:tcPr>
          <w:p w14:paraId="712B9698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71</w:t>
            </w:r>
          </w:p>
        </w:tc>
        <w:tc>
          <w:tcPr>
            <w:tcW w:w="1118" w:type="dxa"/>
          </w:tcPr>
          <w:p w14:paraId="303D3071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01</w:t>
            </w:r>
          </w:p>
        </w:tc>
      </w:tr>
      <w:tr w:rsidR="00585306" w14:paraId="7740338D" w14:textId="77777777" w:rsidTr="005E1737">
        <w:trPr>
          <w:trHeight w:val="285"/>
          <w:jc w:val="center"/>
        </w:trPr>
        <w:tc>
          <w:tcPr>
            <w:tcW w:w="1099" w:type="dxa"/>
          </w:tcPr>
          <w:p w14:paraId="3CC3D928" w14:textId="77777777" w:rsidR="00585306" w:rsidRDefault="00585306" w:rsidP="00F6553A">
            <w:pPr>
              <w:pStyle w:val="TableParagraph"/>
              <w:spacing w:line="229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60</w:t>
            </w:r>
          </w:p>
        </w:tc>
        <w:tc>
          <w:tcPr>
            <w:tcW w:w="1121" w:type="dxa"/>
          </w:tcPr>
          <w:p w14:paraId="406EA7D3" w14:textId="77777777" w:rsidR="00585306" w:rsidRDefault="00585306" w:rsidP="00F6553A">
            <w:pPr>
              <w:pStyle w:val="TableParagraph"/>
              <w:spacing w:line="229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71</w:t>
            </w:r>
          </w:p>
        </w:tc>
        <w:tc>
          <w:tcPr>
            <w:tcW w:w="1118" w:type="dxa"/>
          </w:tcPr>
          <w:p w14:paraId="702930C0" w14:textId="77777777" w:rsidR="00585306" w:rsidRDefault="00585306" w:rsidP="00F6553A">
            <w:pPr>
              <w:pStyle w:val="TableParagraph"/>
              <w:spacing w:line="229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00</w:t>
            </w:r>
          </w:p>
        </w:tc>
      </w:tr>
      <w:tr w:rsidR="00585306" w14:paraId="07703510" w14:textId="77777777" w:rsidTr="005E1737">
        <w:trPr>
          <w:trHeight w:val="285"/>
          <w:jc w:val="center"/>
        </w:trPr>
        <w:tc>
          <w:tcPr>
            <w:tcW w:w="1099" w:type="dxa"/>
          </w:tcPr>
          <w:p w14:paraId="7506A786" w14:textId="77777777" w:rsidR="00585306" w:rsidRDefault="00585306" w:rsidP="00F6553A">
            <w:pPr>
              <w:pStyle w:val="TableParagraph"/>
              <w:spacing w:line="229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61</w:t>
            </w:r>
          </w:p>
        </w:tc>
        <w:tc>
          <w:tcPr>
            <w:tcW w:w="1121" w:type="dxa"/>
          </w:tcPr>
          <w:p w14:paraId="1B55B0E6" w14:textId="77777777" w:rsidR="00585306" w:rsidRDefault="00585306" w:rsidP="00F6553A">
            <w:pPr>
              <w:pStyle w:val="TableParagraph"/>
              <w:spacing w:line="229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70</w:t>
            </w:r>
          </w:p>
        </w:tc>
        <w:tc>
          <w:tcPr>
            <w:tcW w:w="1118" w:type="dxa"/>
          </w:tcPr>
          <w:p w14:paraId="41702CB7" w14:textId="77777777" w:rsidR="00585306" w:rsidRDefault="00585306" w:rsidP="00F6553A">
            <w:pPr>
              <w:pStyle w:val="TableParagraph"/>
              <w:spacing w:line="229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2,000</w:t>
            </w:r>
          </w:p>
        </w:tc>
      </w:tr>
      <w:tr w:rsidR="00585306" w14:paraId="6BB48954" w14:textId="77777777" w:rsidTr="005E1737">
        <w:trPr>
          <w:trHeight w:val="285"/>
          <w:jc w:val="center"/>
        </w:trPr>
        <w:tc>
          <w:tcPr>
            <w:tcW w:w="1099" w:type="dxa"/>
          </w:tcPr>
          <w:p w14:paraId="76B04C59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62</w:t>
            </w:r>
          </w:p>
        </w:tc>
        <w:tc>
          <w:tcPr>
            <w:tcW w:w="1121" w:type="dxa"/>
          </w:tcPr>
          <w:p w14:paraId="646DF29B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70</w:t>
            </w:r>
          </w:p>
        </w:tc>
        <w:tc>
          <w:tcPr>
            <w:tcW w:w="1118" w:type="dxa"/>
          </w:tcPr>
          <w:p w14:paraId="6901234F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99</w:t>
            </w:r>
          </w:p>
        </w:tc>
      </w:tr>
      <w:tr w:rsidR="00585306" w14:paraId="662731AB" w14:textId="77777777" w:rsidTr="005E1737">
        <w:trPr>
          <w:trHeight w:val="285"/>
          <w:jc w:val="center"/>
        </w:trPr>
        <w:tc>
          <w:tcPr>
            <w:tcW w:w="1099" w:type="dxa"/>
          </w:tcPr>
          <w:p w14:paraId="0805507C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63</w:t>
            </w:r>
          </w:p>
        </w:tc>
        <w:tc>
          <w:tcPr>
            <w:tcW w:w="1121" w:type="dxa"/>
          </w:tcPr>
          <w:p w14:paraId="4EED46FD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9</w:t>
            </w:r>
          </w:p>
        </w:tc>
        <w:tc>
          <w:tcPr>
            <w:tcW w:w="1118" w:type="dxa"/>
          </w:tcPr>
          <w:p w14:paraId="7FC93C9C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98</w:t>
            </w:r>
          </w:p>
        </w:tc>
      </w:tr>
      <w:tr w:rsidR="00585306" w14:paraId="00E03965" w14:textId="77777777" w:rsidTr="005E1737">
        <w:trPr>
          <w:trHeight w:val="285"/>
          <w:jc w:val="center"/>
        </w:trPr>
        <w:tc>
          <w:tcPr>
            <w:tcW w:w="1099" w:type="dxa"/>
          </w:tcPr>
          <w:p w14:paraId="08A956D9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64</w:t>
            </w:r>
          </w:p>
        </w:tc>
        <w:tc>
          <w:tcPr>
            <w:tcW w:w="1121" w:type="dxa"/>
          </w:tcPr>
          <w:p w14:paraId="6375819F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9</w:t>
            </w:r>
          </w:p>
        </w:tc>
        <w:tc>
          <w:tcPr>
            <w:tcW w:w="1118" w:type="dxa"/>
          </w:tcPr>
          <w:p w14:paraId="2DFA92D8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98</w:t>
            </w:r>
          </w:p>
        </w:tc>
      </w:tr>
      <w:tr w:rsidR="00585306" w14:paraId="586D5978" w14:textId="77777777" w:rsidTr="005E1737">
        <w:trPr>
          <w:trHeight w:val="285"/>
          <w:jc w:val="center"/>
        </w:trPr>
        <w:tc>
          <w:tcPr>
            <w:tcW w:w="1099" w:type="dxa"/>
          </w:tcPr>
          <w:p w14:paraId="350691C3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65</w:t>
            </w:r>
          </w:p>
        </w:tc>
        <w:tc>
          <w:tcPr>
            <w:tcW w:w="1121" w:type="dxa"/>
          </w:tcPr>
          <w:p w14:paraId="5812B6EA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9</w:t>
            </w:r>
          </w:p>
        </w:tc>
        <w:tc>
          <w:tcPr>
            <w:tcW w:w="1118" w:type="dxa"/>
          </w:tcPr>
          <w:p w14:paraId="61000284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97</w:t>
            </w:r>
          </w:p>
        </w:tc>
      </w:tr>
      <w:tr w:rsidR="00585306" w14:paraId="6AF697BA" w14:textId="77777777" w:rsidTr="005E1737">
        <w:trPr>
          <w:trHeight w:val="285"/>
          <w:jc w:val="center"/>
        </w:trPr>
        <w:tc>
          <w:tcPr>
            <w:tcW w:w="1099" w:type="dxa"/>
          </w:tcPr>
          <w:p w14:paraId="760E306D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66</w:t>
            </w:r>
          </w:p>
        </w:tc>
        <w:tc>
          <w:tcPr>
            <w:tcW w:w="1121" w:type="dxa"/>
          </w:tcPr>
          <w:p w14:paraId="1964ABA7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8</w:t>
            </w:r>
          </w:p>
        </w:tc>
        <w:tc>
          <w:tcPr>
            <w:tcW w:w="1118" w:type="dxa"/>
          </w:tcPr>
          <w:p w14:paraId="4619E86E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97</w:t>
            </w:r>
          </w:p>
        </w:tc>
      </w:tr>
      <w:tr w:rsidR="00585306" w14:paraId="5AAAE310" w14:textId="77777777" w:rsidTr="005E1737">
        <w:trPr>
          <w:trHeight w:val="285"/>
          <w:jc w:val="center"/>
        </w:trPr>
        <w:tc>
          <w:tcPr>
            <w:tcW w:w="1099" w:type="dxa"/>
          </w:tcPr>
          <w:p w14:paraId="1127BDA0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67</w:t>
            </w:r>
          </w:p>
        </w:tc>
        <w:tc>
          <w:tcPr>
            <w:tcW w:w="1121" w:type="dxa"/>
          </w:tcPr>
          <w:p w14:paraId="3CA24AC3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8</w:t>
            </w:r>
          </w:p>
        </w:tc>
        <w:tc>
          <w:tcPr>
            <w:tcW w:w="1118" w:type="dxa"/>
          </w:tcPr>
          <w:p w14:paraId="391AF80D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96</w:t>
            </w:r>
          </w:p>
        </w:tc>
      </w:tr>
      <w:tr w:rsidR="00585306" w14:paraId="3D3E04E2" w14:textId="77777777" w:rsidTr="005E1737">
        <w:trPr>
          <w:trHeight w:val="285"/>
          <w:jc w:val="center"/>
        </w:trPr>
        <w:tc>
          <w:tcPr>
            <w:tcW w:w="1099" w:type="dxa"/>
          </w:tcPr>
          <w:p w14:paraId="68D5BC92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68</w:t>
            </w:r>
          </w:p>
        </w:tc>
        <w:tc>
          <w:tcPr>
            <w:tcW w:w="1121" w:type="dxa"/>
          </w:tcPr>
          <w:p w14:paraId="6AB00C1F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8</w:t>
            </w:r>
          </w:p>
        </w:tc>
        <w:tc>
          <w:tcPr>
            <w:tcW w:w="1118" w:type="dxa"/>
          </w:tcPr>
          <w:p w14:paraId="7ECDEE5B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95</w:t>
            </w:r>
          </w:p>
        </w:tc>
      </w:tr>
      <w:tr w:rsidR="00585306" w14:paraId="26785F3C" w14:textId="77777777" w:rsidTr="005E1737">
        <w:trPr>
          <w:trHeight w:val="285"/>
          <w:jc w:val="center"/>
        </w:trPr>
        <w:tc>
          <w:tcPr>
            <w:tcW w:w="1099" w:type="dxa"/>
          </w:tcPr>
          <w:p w14:paraId="0F4E1444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69</w:t>
            </w:r>
          </w:p>
        </w:tc>
        <w:tc>
          <w:tcPr>
            <w:tcW w:w="1121" w:type="dxa"/>
          </w:tcPr>
          <w:p w14:paraId="416C3717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7</w:t>
            </w:r>
          </w:p>
        </w:tc>
        <w:tc>
          <w:tcPr>
            <w:tcW w:w="1118" w:type="dxa"/>
          </w:tcPr>
          <w:p w14:paraId="6F8A44A5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95</w:t>
            </w:r>
          </w:p>
        </w:tc>
      </w:tr>
      <w:tr w:rsidR="00585306" w14:paraId="25157338" w14:textId="77777777" w:rsidTr="005E1737">
        <w:trPr>
          <w:trHeight w:val="285"/>
          <w:jc w:val="center"/>
        </w:trPr>
        <w:tc>
          <w:tcPr>
            <w:tcW w:w="1099" w:type="dxa"/>
          </w:tcPr>
          <w:p w14:paraId="72EA4CD9" w14:textId="77777777" w:rsidR="00585306" w:rsidRDefault="00585306" w:rsidP="00F6553A">
            <w:pPr>
              <w:pStyle w:val="TableParagraph"/>
              <w:spacing w:line="228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70</w:t>
            </w:r>
          </w:p>
        </w:tc>
        <w:tc>
          <w:tcPr>
            <w:tcW w:w="1121" w:type="dxa"/>
          </w:tcPr>
          <w:p w14:paraId="219308AF" w14:textId="77777777" w:rsidR="00585306" w:rsidRDefault="00585306" w:rsidP="00F6553A">
            <w:pPr>
              <w:pStyle w:val="TableParagraph"/>
              <w:spacing w:line="228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7</w:t>
            </w:r>
          </w:p>
        </w:tc>
        <w:tc>
          <w:tcPr>
            <w:tcW w:w="1118" w:type="dxa"/>
          </w:tcPr>
          <w:p w14:paraId="20C0F220" w14:textId="77777777" w:rsidR="00585306" w:rsidRDefault="00585306" w:rsidP="00F6553A">
            <w:pPr>
              <w:pStyle w:val="TableParagraph"/>
              <w:spacing w:line="228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94</w:t>
            </w:r>
          </w:p>
        </w:tc>
      </w:tr>
      <w:tr w:rsidR="00585306" w14:paraId="232A25BE" w14:textId="77777777" w:rsidTr="005E1737">
        <w:trPr>
          <w:trHeight w:val="282"/>
          <w:jc w:val="center"/>
        </w:trPr>
        <w:tc>
          <w:tcPr>
            <w:tcW w:w="1099" w:type="dxa"/>
          </w:tcPr>
          <w:p w14:paraId="42F1EAA9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71</w:t>
            </w:r>
          </w:p>
        </w:tc>
        <w:tc>
          <w:tcPr>
            <w:tcW w:w="1121" w:type="dxa"/>
          </w:tcPr>
          <w:p w14:paraId="55C41B87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7</w:t>
            </w:r>
          </w:p>
        </w:tc>
        <w:tc>
          <w:tcPr>
            <w:tcW w:w="1118" w:type="dxa"/>
          </w:tcPr>
          <w:p w14:paraId="5F60E47B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94</w:t>
            </w:r>
          </w:p>
        </w:tc>
      </w:tr>
      <w:tr w:rsidR="00585306" w14:paraId="5A36FC7B" w14:textId="77777777" w:rsidTr="005E1737">
        <w:trPr>
          <w:trHeight w:val="285"/>
          <w:jc w:val="center"/>
        </w:trPr>
        <w:tc>
          <w:tcPr>
            <w:tcW w:w="1099" w:type="dxa"/>
          </w:tcPr>
          <w:p w14:paraId="22F6A272" w14:textId="77777777" w:rsidR="00585306" w:rsidRDefault="00585306" w:rsidP="00F6553A">
            <w:pPr>
              <w:pStyle w:val="TableParagraph"/>
              <w:spacing w:line="229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72</w:t>
            </w:r>
          </w:p>
        </w:tc>
        <w:tc>
          <w:tcPr>
            <w:tcW w:w="1121" w:type="dxa"/>
          </w:tcPr>
          <w:p w14:paraId="6AC2C0A2" w14:textId="77777777" w:rsidR="00585306" w:rsidRDefault="00585306" w:rsidP="00F6553A">
            <w:pPr>
              <w:pStyle w:val="TableParagraph"/>
              <w:spacing w:line="229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6</w:t>
            </w:r>
          </w:p>
        </w:tc>
        <w:tc>
          <w:tcPr>
            <w:tcW w:w="1118" w:type="dxa"/>
          </w:tcPr>
          <w:p w14:paraId="4C650328" w14:textId="77777777" w:rsidR="00585306" w:rsidRDefault="00585306" w:rsidP="00F6553A">
            <w:pPr>
              <w:pStyle w:val="TableParagraph"/>
              <w:spacing w:line="229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93</w:t>
            </w:r>
          </w:p>
        </w:tc>
      </w:tr>
      <w:tr w:rsidR="00585306" w14:paraId="6CD02DD4" w14:textId="77777777" w:rsidTr="005E1737">
        <w:trPr>
          <w:trHeight w:val="285"/>
          <w:jc w:val="center"/>
        </w:trPr>
        <w:tc>
          <w:tcPr>
            <w:tcW w:w="1099" w:type="dxa"/>
          </w:tcPr>
          <w:p w14:paraId="0A80EA8E" w14:textId="77777777" w:rsidR="00585306" w:rsidRDefault="00585306" w:rsidP="00F6553A">
            <w:pPr>
              <w:pStyle w:val="TableParagraph"/>
              <w:spacing w:line="229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73</w:t>
            </w:r>
          </w:p>
        </w:tc>
        <w:tc>
          <w:tcPr>
            <w:tcW w:w="1121" w:type="dxa"/>
          </w:tcPr>
          <w:p w14:paraId="0EB30455" w14:textId="77777777" w:rsidR="00585306" w:rsidRDefault="00585306" w:rsidP="00F6553A">
            <w:pPr>
              <w:pStyle w:val="TableParagraph"/>
              <w:spacing w:line="229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6</w:t>
            </w:r>
          </w:p>
        </w:tc>
        <w:tc>
          <w:tcPr>
            <w:tcW w:w="1118" w:type="dxa"/>
          </w:tcPr>
          <w:p w14:paraId="04B9F3F2" w14:textId="77777777" w:rsidR="00585306" w:rsidRDefault="00585306" w:rsidP="00F6553A">
            <w:pPr>
              <w:pStyle w:val="TableParagraph"/>
              <w:spacing w:line="229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93</w:t>
            </w:r>
          </w:p>
        </w:tc>
      </w:tr>
      <w:tr w:rsidR="00585306" w14:paraId="535DF7AE" w14:textId="77777777" w:rsidTr="005E1737">
        <w:trPr>
          <w:trHeight w:val="285"/>
          <w:jc w:val="center"/>
        </w:trPr>
        <w:tc>
          <w:tcPr>
            <w:tcW w:w="1099" w:type="dxa"/>
          </w:tcPr>
          <w:p w14:paraId="097B1096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74</w:t>
            </w:r>
          </w:p>
        </w:tc>
        <w:tc>
          <w:tcPr>
            <w:tcW w:w="1121" w:type="dxa"/>
          </w:tcPr>
          <w:p w14:paraId="5137F3A1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6</w:t>
            </w:r>
          </w:p>
        </w:tc>
        <w:tc>
          <w:tcPr>
            <w:tcW w:w="1118" w:type="dxa"/>
          </w:tcPr>
          <w:p w14:paraId="6A8A369C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93</w:t>
            </w:r>
          </w:p>
        </w:tc>
      </w:tr>
      <w:tr w:rsidR="00585306" w14:paraId="514CC026" w14:textId="77777777" w:rsidTr="005E1737">
        <w:trPr>
          <w:trHeight w:val="285"/>
          <w:jc w:val="center"/>
        </w:trPr>
        <w:tc>
          <w:tcPr>
            <w:tcW w:w="1099" w:type="dxa"/>
          </w:tcPr>
          <w:p w14:paraId="56F3B576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75</w:t>
            </w:r>
          </w:p>
        </w:tc>
        <w:tc>
          <w:tcPr>
            <w:tcW w:w="1121" w:type="dxa"/>
          </w:tcPr>
          <w:p w14:paraId="5E85553E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5</w:t>
            </w:r>
          </w:p>
        </w:tc>
        <w:tc>
          <w:tcPr>
            <w:tcW w:w="1118" w:type="dxa"/>
          </w:tcPr>
          <w:p w14:paraId="3C242283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92</w:t>
            </w:r>
          </w:p>
        </w:tc>
      </w:tr>
      <w:tr w:rsidR="00585306" w14:paraId="443EE2B5" w14:textId="77777777" w:rsidTr="005E1737">
        <w:trPr>
          <w:trHeight w:val="285"/>
          <w:jc w:val="center"/>
        </w:trPr>
        <w:tc>
          <w:tcPr>
            <w:tcW w:w="1099" w:type="dxa"/>
          </w:tcPr>
          <w:p w14:paraId="0874535D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76</w:t>
            </w:r>
          </w:p>
        </w:tc>
        <w:tc>
          <w:tcPr>
            <w:tcW w:w="1121" w:type="dxa"/>
          </w:tcPr>
          <w:p w14:paraId="71AEDD4A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5</w:t>
            </w:r>
          </w:p>
        </w:tc>
        <w:tc>
          <w:tcPr>
            <w:tcW w:w="1118" w:type="dxa"/>
          </w:tcPr>
          <w:p w14:paraId="5C6C5D29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92</w:t>
            </w:r>
          </w:p>
        </w:tc>
      </w:tr>
      <w:tr w:rsidR="00585306" w14:paraId="61A0E005" w14:textId="77777777" w:rsidTr="005E1737">
        <w:trPr>
          <w:trHeight w:val="285"/>
          <w:jc w:val="center"/>
        </w:trPr>
        <w:tc>
          <w:tcPr>
            <w:tcW w:w="1099" w:type="dxa"/>
          </w:tcPr>
          <w:p w14:paraId="3B8C1A69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77</w:t>
            </w:r>
          </w:p>
        </w:tc>
        <w:tc>
          <w:tcPr>
            <w:tcW w:w="1121" w:type="dxa"/>
          </w:tcPr>
          <w:p w14:paraId="08DE1420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5</w:t>
            </w:r>
          </w:p>
        </w:tc>
        <w:tc>
          <w:tcPr>
            <w:tcW w:w="1118" w:type="dxa"/>
          </w:tcPr>
          <w:p w14:paraId="4AB6CB45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91</w:t>
            </w:r>
          </w:p>
        </w:tc>
      </w:tr>
      <w:tr w:rsidR="00585306" w14:paraId="490F08C0" w14:textId="77777777" w:rsidTr="005E1737">
        <w:trPr>
          <w:trHeight w:val="285"/>
          <w:jc w:val="center"/>
        </w:trPr>
        <w:tc>
          <w:tcPr>
            <w:tcW w:w="1099" w:type="dxa"/>
          </w:tcPr>
          <w:p w14:paraId="73BF045E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78</w:t>
            </w:r>
          </w:p>
        </w:tc>
        <w:tc>
          <w:tcPr>
            <w:tcW w:w="1121" w:type="dxa"/>
          </w:tcPr>
          <w:p w14:paraId="02178137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5</w:t>
            </w:r>
          </w:p>
        </w:tc>
        <w:tc>
          <w:tcPr>
            <w:tcW w:w="1118" w:type="dxa"/>
          </w:tcPr>
          <w:p w14:paraId="5AC4C038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91</w:t>
            </w:r>
          </w:p>
        </w:tc>
      </w:tr>
      <w:tr w:rsidR="00585306" w14:paraId="2E518959" w14:textId="77777777" w:rsidTr="005E1737">
        <w:trPr>
          <w:trHeight w:val="285"/>
          <w:jc w:val="center"/>
        </w:trPr>
        <w:tc>
          <w:tcPr>
            <w:tcW w:w="1099" w:type="dxa"/>
          </w:tcPr>
          <w:p w14:paraId="60CF8783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79</w:t>
            </w:r>
          </w:p>
        </w:tc>
        <w:tc>
          <w:tcPr>
            <w:tcW w:w="1121" w:type="dxa"/>
          </w:tcPr>
          <w:p w14:paraId="148E9DA9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4</w:t>
            </w:r>
          </w:p>
        </w:tc>
        <w:tc>
          <w:tcPr>
            <w:tcW w:w="1118" w:type="dxa"/>
          </w:tcPr>
          <w:p w14:paraId="3E43138B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90</w:t>
            </w:r>
          </w:p>
        </w:tc>
      </w:tr>
      <w:tr w:rsidR="00585306" w14:paraId="053E38E0" w14:textId="77777777" w:rsidTr="005E1737">
        <w:trPr>
          <w:trHeight w:val="285"/>
          <w:jc w:val="center"/>
        </w:trPr>
        <w:tc>
          <w:tcPr>
            <w:tcW w:w="1099" w:type="dxa"/>
          </w:tcPr>
          <w:p w14:paraId="090EEA9C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80</w:t>
            </w:r>
          </w:p>
        </w:tc>
        <w:tc>
          <w:tcPr>
            <w:tcW w:w="1121" w:type="dxa"/>
          </w:tcPr>
          <w:p w14:paraId="1C4B1CE5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4</w:t>
            </w:r>
          </w:p>
        </w:tc>
        <w:tc>
          <w:tcPr>
            <w:tcW w:w="1118" w:type="dxa"/>
          </w:tcPr>
          <w:p w14:paraId="08A035D7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90</w:t>
            </w:r>
          </w:p>
        </w:tc>
      </w:tr>
      <w:tr w:rsidR="00585306" w14:paraId="00309FDD" w14:textId="77777777" w:rsidTr="005E1737">
        <w:trPr>
          <w:trHeight w:val="285"/>
          <w:jc w:val="center"/>
        </w:trPr>
        <w:tc>
          <w:tcPr>
            <w:tcW w:w="1099" w:type="dxa"/>
          </w:tcPr>
          <w:p w14:paraId="3F188C97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81</w:t>
            </w:r>
          </w:p>
        </w:tc>
        <w:tc>
          <w:tcPr>
            <w:tcW w:w="1121" w:type="dxa"/>
          </w:tcPr>
          <w:p w14:paraId="2BD664EF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4</w:t>
            </w:r>
          </w:p>
        </w:tc>
        <w:tc>
          <w:tcPr>
            <w:tcW w:w="1118" w:type="dxa"/>
          </w:tcPr>
          <w:p w14:paraId="5AEAE3C3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90</w:t>
            </w:r>
          </w:p>
        </w:tc>
      </w:tr>
      <w:tr w:rsidR="00585306" w14:paraId="583AA425" w14:textId="77777777" w:rsidTr="005E1737">
        <w:trPr>
          <w:trHeight w:val="285"/>
          <w:jc w:val="center"/>
        </w:trPr>
        <w:tc>
          <w:tcPr>
            <w:tcW w:w="1099" w:type="dxa"/>
          </w:tcPr>
          <w:p w14:paraId="6471839A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82</w:t>
            </w:r>
          </w:p>
        </w:tc>
        <w:tc>
          <w:tcPr>
            <w:tcW w:w="1121" w:type="dxa"/>
          </w:tcPr>
          <w:p w14:paraId="71D28C20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4</w:t>
            </w:r>
          </w:p>
        </w:tc>
        <w:tc>
          <w:tcPr>
            <w:tcW w:w="1118" w:type="dxa"/>
          </w:tcPr>
          <w:p w14:paraId="3556A668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89</w:t>
            </w:r>
          </w:p>
        </w:tc>
      </w:tr>
      <w:tr w:rsidR="00585306" w14:paraId="68560D0C" w14:textId="77777777" w:rsidTr="005E1737">
        <w:trPr>
          <w:trHeight w:val="282"/>
          <w:jc w:val="center"/>
        </w:trPr>
        <w:tc>
          <w:tcPr>
            <w:tcW w:w="1099" w:type="dxa"/>
          </w:tcPr>
          <w:p w14:paraId="5CB7FA67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83</w:t>
            </w:r>
          </w:p>
        </w:tc>
        <w:tc>
          <w:tcPr>
            <w:tcW w:w="1121" w:type="dxa"/>
          </w:tcPr>
          <w:p w14:paraId="190E2EE4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3</w:t>
            </w:r>
          </w:p>
        </w:tc>
        <w:tc>
          <w:tcPr>
            <w:tcW w:w="1118" w:type="dxa"/>
          </w:tcPr>
          <w:p w14:paraId="5029A2C4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89</w:t>
            </w:r>
          </w:p>
        </w:tc>
      </w:tr>
      <w:tr w:rsidR="00585306" w14:paraId="4CDFFA28" w14:textId="77777777" w:rsidTr="005E1737">
        <w:trPr>
          <w:trHeight w:val="287"/>
          <w:jc w:val="center"/>
        </w:trPr>
        <w:tc>
          <w:tcPr>
            <w:tcW w:w="1099" w:type="dxa"/>
          </w:tcPr>
          <w:p w14:paraId="483F6904" w14:textId="77777777" w:rsidR="00585306" w:rsidRDefault="00585306" w:rsidP="00F6553A">
            <w:pPr>
              <w:pStyle w:val="TableParagraph"/>
              <w:spacing w:line="229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lastRenderedPageBreak/>
              <w:t>84</w:t>
            </w:r>
          </w:p>
        </w:tc>
        <w:tc>
          <w:tcPr>
            <w:tcW w:w="1121" w:type="dxa"/>
          </w:tcPr>
          <w:p w14:paraId="43AC8842" w14:textId="77777777" w:rsidR="00585306" w:rsidRDefault="00585306" w:rsidP="00F6553A">
            <w:pPr>
              <w:pStyle w:val="TableParagraph"/>
              <w:spacing w:line="229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3</w:t>
            </w:r>
          </w:p>
        </w:tc>
        <w:tc>
          <w:tcPr>
            <w:tcW w:w="1118" w:type="dxa"/>
          </w:tcPr>
          <w:p w14:paraId="4CF42298" w14:textId="77777777" w:rsidR="00585306" w:rsidRDefault="00585306" w:rsidP="00F6553A">
            <w:pPr>
              <w:pStyle w:val="TableParagraph"/>
              <w:spacing w:line="229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89</w:t>
            </w:r>
          </w:p>
        </w:tc>
      </w:tr>
      <w:tr w:rsidR="00585306" w14:paraId="3B0B0395" w14:textId="77777777" w:rsidTr="005E1737">
        <w:trPr>
          <w:trHeight w:val="285"/>
          <w:jc w:val="center"/>
        </w:trPr>
        <w:tc>
          <w:tcPr>
            <w:tcW w:w="1099" w:type="dxa"/>
            <w:tcBorders>
              <w:top w:val="nil"/>
            </w:tcBorders>
          </w:tcPr>
          <w:p w14:paraId="137D4304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85</w:t>
            </w:r>
          </w:p>
        </w:tc>
        <w:tc>
          <w:tcPr>
            <w:tcW w:w="1121" w:type="dxa"/>
          </w:tcPr>
          <w:p w14:paraId="4780BADC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3</w:t>
            </w:r>
          </w:p>
        </w:tc>
        <w:tc>
          <w:tcPr>
            <w:tcW w:w="1118" w:type="dxa"/>
            <w:tcBorders>
              <w:top w:val="nil"/>
            </w:tcBorders>
          </w:tcPr>
          <w:p w14:paraId="308D6290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88</w:t>
            </w:r>
          </w:p>
        </w:tc>
      </w:tr>
      <w:tr w:rsidR="00585306" w14:paraId="70AA5607" w14:textId="77777777" w:rsidTr="005E1737">
        <w:trPr>
          <w:trHeight w:val="285"/>
          <w:jc w:val="center"/>
        </w:trPr>
        <w:tc>
          <w:tcPr>
            <w:tcW w:w="1099" w:type="dxa"/>
          </w:tcPr>
          <w:p w14:paraId="309539BB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86</w:t>
            </w:r>
          </w:p>
        </w:tc>
        <w:tc>
          <w:tcPr>
            <w:tcW w:w="1121" w:type="dxa"/>
          </w:tcPr>
          <w:p w14:paraId="67D4832A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3</w:t>
            </w:r>
          </w:p>
        </w:tc>
        <w:tc>
          <w:tcPr>
            <w:tcW w:w="1118" w:type="dxa"/>
          </w:tcPr>
          <w:p w14:paraId="5EB8BFFE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88</w:t>
            </w:r>
          </w:p>
        </w:tc>
      </w:tr>
      <w:tr w:rsidR="00585306" w14:paraId="0D8E752E" w14:textId="77777777" w:rsidTr="005E1737">
        <w:trPr>
          <w:trHeight w:val="285"/>
          <w:jc w:val="center"/>
        </w:trPr>
        <w:tc>
          <w:tcPr>
            <w:tcW w:w="1099" w:type="dxa"/>
          </w:tcPr>
          <w:p w14:paraId="51B333D1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87</w:t>
            </w:r>
          </w:p>
        </w:tc>
        <w:tc>
          <w:tcPr>
            <w:tcW w:w="1121" w:type="dxa"/>
          </w:tcPr>
          <w:p w14:paraId="62D7BAB5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3</w:t>
            </w:r>
          </w:p>
        </w:tc>
        <w:tc>
          <w:tcPr>
            <w:tcW w:w="1118" w:type="dxa"/>
          </w:tcPr>
          <w:p w14:paraId="09228D2C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88</w:t>
            </w:r>
          </w:p>
        </w:tc>
      </w:tr>
      <w:tr w:rsidR="00585306" w14:paraId="1A8E4DC3" w14:textId="77777777" w:rsidTr="005E1737">
        <w:trPr>
          <w:trHeight w:val="285"/>
          <w:jc w:val="center"/>
        </w:trPr>
        <w:tc>
          <w:tcPr>
            <w:tcW w:w="1099" w:type="dxa"/>
          </w:tcPr>
          <w:p w14:paraId="2D320EEC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88</w:t>
            </w:r>
          </w:p>
        </w:tc>
        <w:tc>
          <w:tcPr>
            <w:tcW w:w="1121" w:type="dxa"/>
          </w:tcPr>
          <w:p w14:paraId="747349D3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2</w:t>
            </w:r>
          </w:p>
        </w:tc>
        <w:tc>
          <w:tcPr>
            <w:tcW w:w="1118" w:type="dxa"/>
          </w:tcPr>
          <w:p w14:paraId="05E4188B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87</w:t>
            </w:r>
          </w:p>
        </w:tc>
      </w:tr>
      <w:tr w:rsidR="00585306" w14:paraId="216E83E1" w14:textId="77777777" w:rsidTr="005E1737">
        <w:trPr>
          <w:trHeight w:val="285"/>
          <w:jc w:val="center"/>
        </w:trPr>
        <w:tc>
          <w:tcPr>
            <w:tcW w:w="1099" w:type="dxa"/>
          </w:tcPr>
          <w:p w14:paraId="6049ED55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89</w:t>
            </w:r>
          </w:p>
        </w:tc>
        <w:tc>
          <w:tcPr>
            <w:tcW w:w="1121" w:type="dxa"/>
          </w:tcPr>
          <w:p w14:paraId="0F22B843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2</w:t>
            </w:r>
          </w:p>
        </w:tc>
        <w:tc>
          <w:tcPr>
            <w:tcW w:w="1118" w:type="dxa"/>
          </w:tcPr>
          <w:p w14:paraId="4203A8C6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87</w:t>
            </w:r>
          </w:p>
        </w:tc>
      </w:tr>
      <w:tr w:rsidR="00585306" w14:paraId="0ED142D3" w14:textId="77777777" w:rsidTr="005E1737">
        <w:trPr>
          <w:trHeight w:val="282"/>
          <w:jc w:val="center"/>
        </w:trPr>
        <w:tc>
          <w:tcPr>
            <w:tcW w:w="1099" w:type="dxa"/>
          </w:tcPr>
          <w:p w14:paraId="27C62150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90</w:t>
            </w:r>
          </w:p>
        </w:tc>
        <w:tc>
          <w:tcPr>
            <w:tcW w:w="1121" w:type="dxa"/>
          </w:tcPr>
          <w:p w14:paraId="76F8B3FB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2</w:t>
            </w:r>
          </w:p>
        </w:tc>
        <w:tc>
          <w:tcPr>
            <w:tcW w:w="1118" w:type="dxa"/>
          </w:tcPr>
          <w:p w14:paraId="3E1D8DAF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87</w:t>
            </w:r>
          </w:p>
        </w:tc>
      </w:tr>
      <w:tr w:rsidR="00585306" w14:paraId="50C6A801" w14:textId="77777777" w:rsidTr="005E1737">
        <w:trPr>
          <w:trHeight w:val="285"/>
          <w:jc w:val="center"/>
        </w:trPr>
        <w:tc>
          <w:tcPr>
            <w:tcW w:w="1099" w:type="dxa"/>
          </w:tcPr>
          <w:p w14:paraId="0CFD60BD" w14:textId="77777777" w:rsidR="00585306" w:rsidRDefault="00585306" w:rsidP="00F6553A">
            <w:pPr>
              <w:pStyle w:val="TableParagraph"/>
              <w:spacing w:line="229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91</w:t>
            </w:r>
          </w:p>
        </w:tc>
        <w:tc>
          <w:tcPr>
            <w:tcW w:w="1121" w:type="dxa"/>
          </w:tcPr>
          <w:p w14:paraId="6F74DC18" w14:textId="77777777" w:rsidR="00585306" w:rsidRDefault="00585306" w:rsidP="00F6553A">
            <w:pPr>
              <w:pStyle w:val="TableParagraph"/>
              <w:spacing w:line="229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2</w:t>
            </w:r>
          </w:p>
        </w:tc>
        <w:tc>
          <w:tcPr>
            <w:tcW w:w="1118" w:type="dxa"/>
          </w:tcPr>
          <w:p w14:paraId="712C6FB7" w14:textId="77777777" w:rsidR="00585306" w:rsidRDefault="00585306" w:rsidP="00F6553A">
            <w:pPr>
              <w:pStyle w:val="TableParagraph"/>
              <w:spacing w:line="229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86</w:t>
            </w:r>
          </w:p>
        </w:tc>
      </w:tr>
      <w:tr w:rsidR="00585306" w14:paraId="13DE6CEA" w14:textId="77777777" w:rsidTr="005E1737">
        <w:trPr>
          <w:trHeight w:val="285"/>
          <w:jc w:val="center"/>
        </w:trPr>
        <w:tc>
          <w:tcPr>
            <w:tcW w:w="1099" w:type="dxa"/>
          </w:tcPr>
          <w:p w14:paraId="7028172F" w14:textId="77777777" w:rsidR="00585306" w:rsidRDefault="00585306" w:rsidP="00F6553A">
            <w:pPr>
              <w:pStyle w:val="TableParagraph"/>
              <w:ind w:left="174" w:right="174"/>
              <w:rPr>
                <w:sz w:val="20"/>
              </w:rPr>
            </w:pPr>
            <w:r>
              <w:rPr>
                <w:sz w:val="20"/>
              </w:rPr>
              <w:t>92</w:t>
            </w:r>
          </w:p>
        </w:tc>
        <w:tc>
          <w:tcPr>
            <w:tcW w:w="1121" w:type="dxa"/>
          </w:tcPr>
          <w:p w14:paraId="4D0E6AB2" w14:textId="77777777" w:rsidR="00585306" w:rsidRDefault="00585306" w:rsidP="00F6553A">
            <w:pPr>
              <w:pStyle w:val="TableParagraph"/>
              <w:ind w:right="175"/>
              <w:rPr>
                <w:sz w:val="20"/>
              </w:rPr>
            </w:pPr>
            <w:r>
              <w:rPr>
                <w:sz w:val="20"/>
              </w:rPr>
              <w:t>1,662</w:t>
            </w:r>
          </w:p>
        </w:tc>
        <w:tc>
          <w:tcPr>
            <w:tcW w:w="1118" w:type="dxa"/>
          </w:tcPr>
          <w:p w14:paraId="3D201BFC" w14:textId="77777777" w:rsidR="00585306" w:rsidRDefault="00585306" w:rsidP="00F6553A">
            <w:pPr>
              <w:pStyle w:val="TableParagraph"/>
              <w:ind w:left="124" w:right="118"/>
              <w:rPr>
                <w:sz w:val="20"/>
              </w:rPr>
            </w:pPr>
            <w:r>
              <w:rPr>
                <w:sz w:val="20"/>
              </w:rPr>
              <w:t>1,986</w:t>
            </w:r>
          </w:p>
        </w:tc>
      </w:tr>
      <w:tr w:rsidR="00585306" w14:paraId="0ACC842F" w14:textId="77777777" w:rsidTr="005E1737">
        <w:trPr>
          <w:trHeight w:val="285"/>
          <w:jc w:val="center"/>
        </w:trPr>
        <w:tc>
          <w:tcPr>
            <w:tcW w:w="1099" w:type="dxa"/>
          </w:tcPr>
          <w:p w14:paraId="570502BB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93</w:t>
            </w:r>
          </w:p>
        </w:tc>
        <w:tc>
          <w:tcPr>
            <w:tcW w:w="1121" w:type="dxa"/>
          </w:tcPr>
          <w:p w14:paraId="7646A2D6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1</w:t>
            </w:r>
          </w:p>
        </w:tc>
        <w:tc>
          <w:tcPr>
            <w:tcW w:w="1118" w:type="dxa"/>
          </w:tcPr>
          <w:p w14:paraId="0EE1E2F5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86</w:t>
            </w:r>
          </w:p>
        </w:tc>
      </w:tr>
      <w:tr w:rsidR="00585306" w14:paraId="74F696A3" w14:textId="77777777" w:rsidTr="005E1737">
        <w:trPr>
          <w:trHeight w:val="285"/>
          <w:jc w:val="center"/>
        </w:trPr>
        <w:tc>
          <w:tcPr>
            <w:tcW w:w="1099" w:type="dxa"/>
          </w:tcPr>
          <w:p w14:paraId="62F7B4DF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94</w:t>
            </w:r>
          </w:p>
        </w:tc>
        <w:tc>
          <w:tcPr>
            <w:tcW w:w="1121" w:type="dxa"/>
          </w:tcPr>
          <w:p w14:paraId="53E2B8E2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1</w:t>
            </w:r>
          </w:p>
        </w:tc>
        <w:tc>
          <w:tcPr>
            <w:tcW w:w="1118" w:type="dxa"/>
          </w:tcPr>
          <w:p w14:paraId="3BDBA931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86</w:t>
            </w:r>
          </w:p>
        </w:tc>
      </w:tr>
      <w:tr w:rsidR="00585306" w14:paraId="374E1A5F" w14:textId="77777777" w:rsidTr="005E1737">
        <w:trPr>
          <w:trHeight w:val="285"/>
          <w:jc w:val="center"/>
        </w:trPr>
        <w:tc>
          <w:tcPr>
            <w:tcW w:w="1099" w:type="dxa"/>
          </w:tcPr>
          <w:p w14:paraId="32FDE340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95</w:t>
            </w:r>
          </w:p>
        </w:tc>
        <w:tc>
          <w:tcPr>
            <w:tcW w:w="1121" w:type="dxa"/>
          </w:tcPr>
          <w:p w14:paraId="5103E7CA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1</w:t>
            </w:r>
          </w:p>
        </w:tc>
        <w:tc>
          <w:tcPr>
            <w:tcW w:w="1118" w:type="dxa"/>
          </w:tcPr>
          <w:p w14:paraId="1DE00C8C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85</w:t>
            </w:r>
          </w:p>
        </w:tc>
      </w:tr>
      <w:tr w:rsidR="00585306" w14:paraId="3D676206" w14:textId="77777777" w:rsidTr="005E1737">
        <w:trPr>
          <w:trHeight w:val="285"/>
          <w:jc w:val="center"/>
        </w:trPr>
        <w:tc>
          <w:tcPr>
            <w:tcW w:w="1099" w:type="dxa"/>
          </w:tcPr>
          <w:p w14:paraId="4A567B3D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96</w:t>
            </w:r>
          </w:p>
        </w:tc>
        <w:tc>
          <w:tcPr>
            <w:tcW w:w="1121" w:type="dxa"/>
          </w:tcPr>
          <w:p w14:paraId="72C2ACFF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1</w:t>
            </w:r>
          </w:p>
        </w:tc>
        <w:tc>
          <w:tcPr>
            <w:tcW w:w="1118" w:type="dxa"/>
          </w:tcPr>
          <w:p w14:paraId="3173AAAC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85</w:t>
            </w:r>
          </w:p>
        </w:tc>
      </w:tr>
      <w:tr w:rsidR="00585306" w14:paraId="7BA79BFB" w14:textId="77777777" w:rsidTr="005E1737">
        <w:trPr>
          <w:trHeight w:val="285"/>
          <w:jc w:val="center"/>
        </w:trPr>
        <w:tc>
          <w:tcPr>
            <w:tcW w:w="1099" w:type="dxa"/>
          </w:tcPr>
          <w:p w14:paraId="42285C57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97</w:t>
            </w:r>
          </w:p>
        </w:tc>
        <w:tc>
          <w:tcPr>
            <w:tcW w:w="1121" w:type="dxa"/>
          </w:tcPr>
          <w:p w14:paraId="216B5F7B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1</w:t>
            </w:r>
          </w:p>
        </w:tc>
        <w:tc>
          <w:tcPr>
            <w:tcW w:w="1118" w:type="dxa"/>
          </w:tcPr>
          <w:p w14:paraId="2F3ABE69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85</w:t>
            </w:r>
          </w:p>
        </w:tc>
      </w:tr>
      <w:tr w:rsidR="00585306" w14:paraId="7DF9DF5C" w14:textId="77777777" w:rsidTr="005E1737">
        <w:trPr>
          <w:trHeight w:val="285"/>
          <w:jc w:val="center"/>
        </w:trPr>
        <w:tc>
          <w:tcPr>
            <w:tcW w:w="1099" w:type="dxa"/>
          </w:tcPr>
          <w:p w14:paraId="6817E437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98</w:t>
            </w:r>
          </w:p>
        </w:tc>
        <w:tc>
          <w:tcPr>
            <w:tcW w:w="1121" w:type="dxa"/>
          </w:tcPr>
          <w:p w14:paraId="779B11E1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1</w:t>
            </w:r>
          </w:p>
        </w:tc>
        <w:tc>
          <w:tcPr>
            <w:tcW w:w="1118" w:type="dxa"/>
          </w:tcPr>
          <w:p w14:paraId="1309E744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84</w:t>
            </w:r>
          </w:p>
        </w:tc>
      </w:tr>
      <w:tr w:rsidR="00585306" w14:paraId="3CA7609C" w14:textId="77777777" w:rsidTr="005E1737">
        <w:trPr>
          <w:trHeight w:val="285"/>
          <w:jc w:val="center"/>
        </w:trPr>
        <w:tc>
          <w:tcPr>
            <w:tcW w:w="1099" w:type="dxa"/>
          </w:tcPr>
          <w:p w14:paraId="75FACD72" w14:textId="77777777" w:rsidR="00585306" w:rsidRDefault="00585306" w:rsidP="00F6553A">
            <w:pPr>
              <w:pStyle w:val="TableParagraph"/>
              <w:spacing w:line="227" w:lineRule="exact"/>
              <w:ind w:left="174" w:right="174"/>
              <w:rPr>
                <w:sz w:val="20"/>
              </w:rPr>
            </w:pPr>
            <w:r>
              <w:rPr>
                <w:sz w:val="20"/>
              </w:rPr>
              <w:t>99</w:t>
            </w:r>
          </w:p>
        </w:tc>
        <w:tc>
          <w:tcPr>
            <w:tcW w:w="1121" w:type="dxa"/>
          </w:tcPr>
          <w:p w14:paraId="31A88686" w14:textId="77777777" w:rsidR="00585306" w:rsidRDefault="00585306" w:rsidP="00F6553A">
            <w:pPr>
              <w:pStyle w:val="TableParagraph"/>
              <w:spacing w:line="227" w:lineRule="exact"/>
              <w:ind w:right="175"/>
              <w:rPr>
                <w:sz w:val="20"/>
              </w:rPr>
            </w:pPr>
            <w:r>
              <w:rPr>
                <w:sz w:val="20"/>
              </w:rPr>
              <w:t>1,660</w:t>
            </w:r>
          </w:p>
        </w:tc>
        <w:tc>
          <w:tcPr>
            <w:tcW w:w="1118" w:type="dxa"/>
          </w:tcPr>
          <w:p w14:paraId="293DA31D" w14:textId="77777777" w:rsidR="00585306" w:rsidRDefault="00585306" w:rsidP="00F6553A">
            <w:pPr>
              <w:pStyle w:val="TableParagraph"/>
              <w:spacing w:line="227" w:lineRule="exact"/>
              <w:ind w:left="124" w:right="118"/>
              <w:rPr>
                <w:sz w:val="20"/>
              </w:rPr>
            </w:pPr>
            <w:r>
              <w:rPr>
                <w:sz w:val="20"/>
              </w:rPr>
              <w:t>1,984</w:t>
            </w:r>
          </w:p>
        </w:tc>
      </w:tr>
    </w:tbl>
    <w:p w14:paraId="7C3208AD" w14:textId="77777777" w:rsidR="00585306" w:rsidRDefault="00585306" w:rsidP="00585306"/>
    <w:p w14:paraId="08E5FF34" w14:textId="573E2863" w:rsidR="00A2039D" w:rsidRDefault="00A2039D">
      <w:pPr>
        <w:spacing w:after="160" w:line="259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br w:type="page"/>
      </w:r>
    </w:p>
    <w:p w14:paraId="06A04824" w14:textId="20149491" w:rsidR="00D54CC6" w:rsidRDefault="00A2039D" w:rsidP="00A82F70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lastRenderedPageBreak/>
        <w:t xml:space="preserve">Lampiran </w:t>
      </w:r>
      <w:r w:rsidR="008070A4">
        <w:rPr>
          <w:rFonts w:ascii="Times New Roman" w:hAnsi="Times New Roman" w:cs="Times New Roman"/>
          <w:b/>
          <w:bCs/>
          <w:sz w:val="24"/>
        </w:rPr>
        <w:t>9</w:t>
      </w:r>
      <w:r>
        <w:rPr>
          <w:rFonts w:ascii="Times New Roman" w:hAnsi="Times New Roman" w:cs="Times New Roman"/>
          <w:b/>
          <w:bCs/>
          <w:sz w:val="24"/>
        </w:rPr>
        <w:t xml:space="preserve">: F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tabel</w:t>
      </w:r>
      <w:proofErr w:type="spellEnd"/>
    </w:p>
    <w:tbl>
      <w:tblPr>
        <w:tblW w:w="7784" w:type="dxa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890"/>
        <w:gridCol w:w="802"/>
        <w:gridCol w:w="869"/>
        <w:gridCol w:w="819"/>
        <w:gridCol w:w="983"/>
        <w:gridCol w:w="867"/>
        <w:gridCol w:w="821"/>
        <w:gridCol w:w="867"/>
        <w:gridCol w:w="866"/>
      </w:tblGrid>
      <w:tr w:rsidR="00A2039D" w14:paraId="5F34E4D9" w14:textId="77777777" w:rsidTr="005E1737">
        <w:trPr>
          <w:trHeight w:val="506"/>
          <w:jc w:val="center"/>
        </w:trPr>
        <w:tc>
          <w:tcPr>
            <w:tcW w:w="890" w:type="dxa"/>
          </w:tcPr>
          <w:p w14:paraId="6ED0DB6C" w14:textId="77777777" w:rsidR="00A2039D" w:rsidRDefault="00A2039D" w:rsidP="00F6553A">
            <w:pPr>
              <w:pStyle w:val="TableParagraph"/>
              <w:spacing w:line="254" w:lineRule="exact"/>
              <w:ind w:left="251" w:right="224" w:firstLine="40"/>
              <w:jc w:val="left"/>
              <w:rPr>
                <w:b/>
              </w:rPr>
            </w:pPr>
            <w:r>
              <w:rPr>
                <w:b/>
                <w:i/>
              </w:rPr>
              <w:t>α =</w:t>
            </w:r>
            <w:r>
              <w:rPr>
                <w:b/>
                <w:i/>
                <w:spacing w:val="-52"/>
              </w:rPr>
              <w:t xml:space="preserve"> </w:t>
            </w:r>
            <w:r>
              <w:rPr>
                <w:b/>
              </w:rPr>
              <w:t>0,05</w:t>
            </w:r>
          </w:p>
        </w:tc>
        <w:tc>
          <w:tcPr>
            <w:tcW w:w="6894" w:type="dxa"/>
            <w:gridSpan w:val="8"/>
          </w:tcPr>
          <w:p w14:paraId="5D7EA961" w14:textId="77777777" w:rsidR="00A2039D" w:rsidRDefault="00A2039D" w:rsidP="00F6553A">
            <w:pPr>
              <w:pStyle w:val="TableParagraph"/>
              <w:spacing w:before="99"/>
              <w:ind w:left="3125" w:right="3116"/>
              <w:rPr>
                <w:b/>
                <w:sz w:val="14"/>
              </w:rPr>
            </w:pPr>
            <w:r>
              <w:rPr>
                <w:b/>
                <w:sz w:val="14"/>
              </w:rPr>
              <w:t>df</w:t>
            </w:r>
            <w:r>
              <w:rPr>
                <w:b/>
                <w:position w:val="-9"/>
              </w:rPr>
              <w:t>1</w:t>
            </w:r>
            <w:r>
              <w:rPr>
                <w:b/>
                <w:sz w:val="14"/>
              </w:rPr>
              <w:t>=(k-1)</w:t>
            </w:r>
          </w:p>
        </w:tc>
      </w:tr>
      <w:tr w:rsidR="00A2039D" w14:paraId="5A235141" w14:textId="77777777" w:rsidTr="005E1737">
        <w:trPr>
          <w:trHeight w:val="550"/>
          <w:jc w:val="center"/>
        </w:trPr>
        <w:tc>
          <w:tcPr>
            <w:tcW w:w="890" w:type="dxa"/>
          </w:tcPr>
          <w:p w14:paraId="0B3C4748" w14:textId="77777777" w:rsidR="00A2039D" w:rsidRDefault="00A2039D" w:rsidP="00F6553A">
            <w:pPr>
              <w:pStyle w:val="TableParagraph"/>
              <w:spacing w:before="35" w:line="144" w:lineRule="auto"/>
              <w:ind w:left="335"/>
              <w:jc w:val="left"/>
              <w:rPr>
                <w:b/>
                <w:sz w:val="14"/>
              </w:rPr>
            </w:pPr>
            <w:r>
              <w:rPr>
                <w:b/>
                <w:sz w:val="14"/>
              </w:rPr>
              <w:t>df</w:t>
            </w:r>
            <w:r>
              <w:rPr>
                <w:b/>
                <w:position w:val="-9"/>
              </w:rPr>
              <w:t>2</w:t>
            </w:r>
            <w:r>
              <w:rPr>
                <w:b/>
                <w:sz w:val="14"/>
              </w:rPr>
              <w:t>=(n</w:t>
            </w:r>
          </w:p>
          <w:p w14:paraId="22873E98" w14:textId="77777777" w:rsidR="00A2039D" w:rsidRDefault="00A2039D" w:rsidP="00F6553A">
            <w:pPr>
              <w:pStyle w:val="TableParagraph"/>
              <w:spacing w:before="32"/>
              <w:ind w:left="249"/>
              <w:jc w:val="left"/>
              <w:rPr>
                <w:b/>
              </w:rPr>
            </w:pPr>
            <w:r>
              <w:rPr>
                <w:b/>
                <w:sz w:val="14"/>
              </w:rPr>
              <w:t>-k-</w:t>
            </w:r>
            <w:r>
              <w:rPr>
                <w:b/>
                <w:spacing w:val="-1"/>
                <w:sz w:val="14"/>
              </w:rPr>
              <w:t xml:space="preserve"> </w:t>
            </w:r>
            <w:r>
              <w:rPr>
                <w:b/>
                <w:position w:val="-9"/>
              </w:rPr>
              <w:t>1)</w:t>
            </w:r>
          </w:p>
        </w:tc>
        <w:tc>
          <w:tcPr>
            <w:tcW w:w="802" w:type="dxa"/>
          </w:tcPr>
          <w:p w14:paraId="397911DB" w14:textId="77777777" w:rsidR="00A2039D" w:rsidRDefault="00A2039D" w:rsidP="00F6553A">
            <w:pPr>
              <w:pStyle w:val="TableParagraph"/>
              <w:spacing w:before="146"/>
              <w:ind w:left="10"/>
              <w:rPr>
                <w:b/>
              </w:rPr>
            </w:pPr>
            <w:r>
              <w:rPr>
                <w:b/>
              </w:rPr>
              <w:t>1</w:t>
            </w:r>
          </w:p>
        </w:tc>
        <w:tc>
          <w:tcPr>
            <w:tcW w:w="869" w:type="dxa"/>
          </w:tcPr>
          <w:p w14:paraId="74AEC0B8" w14:textId="77777777" w:rsidR="00A2039D" w:rsidRDefault="00A2039D" w:rsidP="00F6553A">
            <w:pPr>
              <w:pStyle w:val="TableParagraph"/>
              <w:spacing w:before="146"/>
              <w:ind w:left="5"/>
              <w:rPr>
                <w:b/>
              </w:rPr>
            </w:pPr>
            <w:r>
              <w:rPr>
                <w:b/>
              </w:rPr>
              <w:t>2</w:t>
            </w:r>
          </w:p>
        </w:tc>
        <w:tc>
          <w:tcPr>
            <w:tcW w:w="819" w:type="dxa"/>
          </w:tcPr>
          <w:p w14:paraId="6F243B97" w14:textId="77777777" w:rsidR="00A2039D" w:rsidRDefault="00A2039D" w:rsidP="00F6553A">
            <w:pPr>
              <w:pStyle w:val="TableParagraph"/>
              <w:spacing w:before="146"/>
              <w:ind w:left="12"/>
              <w:rPr>
                <w:b/>
              </w:rPr>
            </w:pPr>
            <w:r>
              <w:rPr>
                <w:b/>
              </w:rPr>
              <w:t>3</w:t>
            </w:r>
          </w:p>
        </w:tc>
        <w:tc>
          <w:tcPr>
            <w:tcW w:w="983" w:type="dxa"/>
          </w:tcPr>
          <w:p w14:paraId="5C0F0DA9" w14:textId="77777777" w:rsidR="00A2039D" w:rsidRDefault="00A2039D" w:rsidP="00F6553A">
            <w:pPr>
              <w:pStyle w:val="TableParagraph"/>
              <w:spacing w:before="146"/>
              <w:ind w:left="5"/>
              <w:rPr>
                <w:b/>
              </w:rPr>
            </w:pPr>
            <w:r>
              <w:rPr>
                <w:b/>
              </w:rPr>
              <w:t>4</w:t>
            </w:r>
          </w:p>
        </w:tc>
        <w:tc>
          <w:tcPr>
            <w:tcW w:w="867" w:type="dxa"/>
          </w:tcPr>
          <w:p w14:paraId="488BE556" w14:textId="77777777" w:rsidR="00A2039D" w:rsidRDefault="00A2039D" w:rsidP="00F6553A">
            <w:pPr>
              <w:pStyle w:val="TableParagraph"/>
              <w:spacing w:before="146"/>
              <w:ind w:left="4"/>
              <w:rPr>
                <w:b/>
              </w:rPr>
            </w:pPr>
            <w:r>
              <w:rPr>
                <w:b/>
              </w:rPr>
              <w:t>5</w:t>
            </w:r>
          </w:p>
        </w:tc>
        <w:tc>
          <w:tcPr>
            <w:tcW w:w="821" w:type="dxa"/>
          </w:tcPr>
          <w:p w14:paraId="39E9DF05" w14:textId="77777777" w:rsidR="00A2039D" w:rsidRDefault="00A2039D" w:rsidP="00F6553A">
            <w:pPr>
              <w:pStyle w:val="TableParagraph"/>
              <w:spacing w:before="146"/>
              <w:ind w:left="5"/>
              <w:rPr>
                <w:b/>
              </w:rPr>
            </w:pPr>
            <w:r>
              <w:rPr>
                <w:b/>
              </w:rPr>
              <w:t>6</w:t>
            </w:r>
          </w:p>
        </w:tc>
        <w:tc>
          <w:tcPr>
            <w:tcW w:w="867" w:type="dxa"/>
          </w:tcPr>
          <w:p w14:paraId="5C1DA74B" w14:textId="77777777" w:rsidR="00A2039D" w:rsidRDefault="00A2039D" w:rsidP="00F6553A">
            <w:pPr>
              <w:pStyle w:val="TableParagraph"/>
              <w:spacing w:before="146"/>
              <w:ind w:left="2"/>
              <w:rPr>
                <w:b/>
              </w:rPr>
            </w:pPr>
            <w:r>
              <w:rPr>
                <w:b/>
              </w:rPr>
              <w:t>7</w:t>
            </w:r>
          </w:p>
        </w:tc>
        <w:tc>
          <w:tcPr>
            <w:tcW w:w="866" w:type="dxa"/>
          </w:tcPr>
          <w:p w14:paraId="78A7D856" w14:textId="77777777" w:rsidR="00A2039D" w:rsidRDefault="00A2039D" w:rsidP="00F6553A">
            <w:pPr>
              <w:pStyle w:val="TableParagraph"/>
              <w:spacing w:before="146"/>
              <w:ind w:left="3"/>
              <w:rPr>
                <w:b/>
              </w:rPr>
            </w:pPr>
            <w:r>
              <w:rPr>
                <w:b/>
              </w:rPr>
              <w:t>8</w:t>
            </w:r>
          </w:p>
        </w:tc>
      </w:tr>
      <w:tr w:rsidR="00A2039D" w14:paraId="1594BEEF" w14:textId="77777777" w:rsidTr="005E1737">
        <w:trPr>
          <w:trHeight w:val="659"/>
          <w:jc w:val="center"/>
        </w:trPr>
        <w:tc>
          <w:tcPr>
            <w:tcW w:w="890" w:type="dxa"/>
          </w:tcPr>
          <w:p w14:paraId="17F107C0" w14:textId="77777777" w:rsidR="00A2039D" w:rsidRDefault="00A2039D" w:rsidP="00F6553A">
            <w:pPr>
              <w:pStyle w:val="TableParagraph"/>
              <w:spacing w:before="6"/>
              <w:jc w:val="left"/>
              <w:rPr>
                <w:b/>
                <w:sz w:val="19"/>
              </w:rPr>
            </w:pPr>
          </w:p>
          <w:p w14:paraId="14C32220" w14:textId="77777777" w:rsidR="00A2039D" w:rsidRDefault="00A2039D" w:rsidP="00F6553A">
            <w:pPr>
              <w:pStyle w:val="TableParagraph"/>
              <w:ind w:right="384"/>
              <w:jc w:val="right"/>
              <w:rPr>
                <w:sz w:val="18"/>
              </w:rPr>
            </w:pPr>
            <w:r>
              <w:rPr>
                <w:w w:val="99"/>
                <w:sz w:val="18"/>
              </w:rPr>
              <w:t>1</w:t>
            </w:r>
          </w:p>
        </w:tc>
        <w:tc>
          <w:tcPr>
            <w:tcW w:w="802" w:type="dxa"/>
          </w:tcPr>
          <w:p w14:paraId="1D00E325" w14:textId="77777777" w:rsidR="00A2039D" w:rsidRDefault="00A2039D" w:rsidP="00F6553A">
            <w:pPr>
              <w:pStyle w:val="TableParagraph"/>
              <w:spacing w:before="121" w:line="207" w:lineRule="exact"/>
              <w:ind w:left="104" w:right="96"/>
              <w:rPr>
                <w:sz w:val="18"/>
              </w:rPr>
            </w:pPr>
            <w:r>
              <w:rPr>
                <w:sz w:val="18"/>
              </w:rPr>
              <w:t>161.44</w:t>
            </w:r>
          </w:p>
          <w:p w14:paraId="4616BACA" w14:textId="77777777" w:rsidR="00A2039D" w:rsidRDefault="00A2039D" w:rsidP="00F6553A">
            <w:pPr>
              <w:pStyle w:val="TableParagraph"/>
              <w:spacing w:line="207" w:lineRule="exact"/>
              <w:ind w:left="9"/>
              <w:rPr>
                <w:sz w:val="18"/>
              </w:rPr>
            </w:pPr>
            <w:r>
              <w:rPr>
                <w:w w:val="99"/>
                <w:sz w:val="18"/>
              </w:rPr>
              <w:t>8</w:t>
            </w:r>
          </w:p>
        </w:tc>
        <w:tc>
          <w:tcPr>
            <w:tcW w:w="869" w:type="dxa"/>
          </w:tcPr>
          <w:p w14:paraId="7108A1A2" w14:textId="77777777" w:rsidR="00A2039D" w:rsidRDefault="00A2039D" w:rsidP="00F6553A">
            <w:pPr>
              <w:pStyle w:val="TableParagraph"/>
              <w:spacing w:before="6"/>
              <w:jc w:val="left"/>
              <w:rPr>
                <w:b/>
                <w:sz w:val="19"/>
              </w:rPr>
            </w:pPr>
          </w:p>
          <w:p w14:paraId="732DC447" w14:textId="77777777" w:rsidR="00A2039D" w:rsidRDefault="00A2039D" w:rsidP="00F6553A">
            <w:pPr>
              <w:pStyle w:val="TableParagraph"/>
              <w:ind w:left="88"/>
              <w:rPr>
                <w:sz w:val="18"/>
              </w:rPr>
            </w:pPr>
            <w:r>
              <w:rPr>
                <w:sz w:val="18"/>
              </w:rPr>
              <w:t>199,500</w:t>
            </w:r>
          </w:p>
        </w:tc>
        <w:tc>
          <w:tcPr>
            <w:tcW w:w="819" w:type="dxa"/>
          </w:tcPr>
          <w:p w14:paraId="3DCFBE85" w14:textId="77777777" w:rsidR="00A2039D" w:rsidRDefault="00A2039D" w:rsidP="00F6553A">
            <w:pPr>
              <w:pStyle w:val="TableParagraph"/>
              <w:spacing w:before="121" w:line="207" w:lineRule="exact"/>
              <w:ind w:left="114" w:right="103"/>
              <w:rPr>
                <w:sz w:val="18"/>
              </w:rPr>
            </w:pPr>
            <w:r>
              <w:rPr>
                <w:sz w:val="18"/>
              </w:rPr>
              <w:t>215.70</w:t>
            </w:r>
          </w:p>
          <w:p w14:paraId="65CCCF5A" w14:textId="77777777" w:rsidR="00A2039D" w:rsidRDefault="00A2039D" w:rsidP="00F6553A">
            <w:pPr>
              <w:pStyle w:val="TableParagraph"/>
              <w:spacing w:line="207" w:lineRule="exact"/>
              <w:ind w:left="11"/>
              <w:rPr>
                <w:sz w:val="18"/>
              </w:rPr>
            </w:pPr>
            <w:r>
              <w:rPr>
                <w:w w:val="99"/>
                <w:sz w:val="18"/>
              </w:rPr>
              <w:t>7</w:t>
            </w:r>
          </w:p>
        </w:tc>
        <w:tc>
          <w:tcPr>
            <w:tcW w:w="983" w:type="dxa"/>
          </w:tcPr>
          <w:p w14:paraId="7D3BA421" w14:textId="77777777" w:rsidR="00A2039D" w:rsidRDefault="00A2039D" w:rsidP="00F6553A">
            <w:pPr>
              <w:pStyle w:val="TableParagraph"/>
              <w:spacing w:before="6"/>
              <w:jc w:val="left"/>
              <w:rPr>
                <w:b/>
                <w:sz w:val="19"/>
              </w:rPr>
            </w:pPr>
          </w:p>
          <w:p w14:paraId="74149087" w14:textId="77777777" w:rsidR="00A2039D" w:rsidRDefault="00A2039D" w:rsidP="00F6553A">
            <w:pPr>
              <w:pStyle w:val="TableParagraph"/>
              <w:ind w:left="143" w:right="139"/>
              <w:rPr>
                <w:sz w:val="18"/>
              </w:rPr>
            </w:pPr>
            <w:r>
              <w:rPr>
                <w:sz w:val="18"/>
              </w:rPr>
              <w:t>224,583</w:t>
            </w:r>
          </w:p>
        </w:tc>
        <w:tc>
          <w:tcPr>
            <w:tcW w:w="867" w:type="dxa"/>
          </w:tcPr>
          <w:p w14:paraId="53F985B3" w14:textId="77777777" w:rsidR="00A2039D" w:rsidRDefault="00A2039D" w:rsidP="00F6553A">
            <w:pPr>
              <w:pStyle w:val="TableParagraph"/>
              <w:spacing w:before="6"/>
              <w:jc w:val="left"/>
              <w:rPr>
                <w:b/>
                <w:sz w:val="19"/>
              </w:rPr>
            </w:pPr>
          </w:p>
          <w:p w14:paraId="268B0B35" w14:textId="77777777" w:rsidR="00A2039D" w:rsidRDefault="00A2039D" w:rsidP="00F6553A">
            <w:pPr>
              <w:pStyle w:val="TableParagraph"/>
              <w:ind w:left="86"/>
              <w:rPr>
                <w:sz w:val="18"/>
              </w:rPr>
            </w:pPr>
            <w:r>
              <w:rPr>
                <w:sz w:val="18"/>
              </w:rPr>
              <w:t>230,162</w:t>
            </w:r>
          </w:p>
        </w:tc>
        <w:tc>
          <w:tcPr>
            <w:tcW w:w="821" w:type="dxa"/>
          </w:tcPr>
          <w:p w14:paraId="3F39A84D" w14:textId="77777777" w:rsidR="00A2039D" w:rsidRDefault="00A2039D" w:rsidP="00F6553A">
            <w:pPr>
              <w:pStyle w:val="TableParagraph"/>
              <w:spacing w:before="121" w:line="207" w:lineRule="exact"/>
              <w:ind w:left="112" w:right="108"/>
              <w:rPr>
                <w:sz w:val="18"/>
              </w:rPr>
            </w:pPr>
            <w:r>
              <w:rPr>
                <w:sz w:val="18"/>
              </w:rPr>
              <w:t>233.98</w:t>
            </w:r>
          </w:p>
          <w:p w14:paraId="21FA66B8" w14:textId="77777777" w:rsidR="00A2039D" w:rsidRDefault="00A2039D" w:rsidP="00F6553A">
            <w:pPr>
              <w:pStyle w:val="TableParagraph"/>
              <w:spacing w:line="207" w:lineRule="exact"/>
              <w:ind w:left="5"/>
              <w:rPr>
                <w:sz w:val="18"/>
              </w:rPr>
            </w:pPr>
            <w:r>
              <w:rPr>
                <w:w w:val="99"/>
                <w:sz w:val="18"/>
              </w:rPr>
              <w:t>6</w:t>
            </w:r>
          </w:p>
        </w:tc>
        <w:tc>
          <w:tcPr>
            <w:tcW w:w="867" w:type="dxa"/>
          </w:tcPr>
          <w:p w14:paraId="1E436508" w14:textId="77777777" w:rsidR="00A2039D" w:rsidRDefault="00A2039D" w:rsidP="00F6553A">
            <w:pPr>
              <w:pStyle w:val="TableParagraph"/>
              <w:spacing w:before="6"/>
              <w:jc w:val="left"/>
              <w:rPr>
                <w:b/>
                <w:sz w:val="19"/>
              </w:rPr>
            </w:pPr>
          </w:p>
          <w:p w14:paraId="1A87A2A0" w14:textId="77777777" w:rsidR="00A2039D" w:rsidRDefault="00A2039D" w:rsidP="00F6553A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236,768</w:t>
            </w:r>
          </w:p>
        </w:tc>
        <w:tc>
          <w:tcPr>
            <w:tcW w:w="866" w:type="dxa"/>
          </w:tcPr>
          <w:p w14:paraId="607688DF" w14:textId="77777777" w:rsidR="00A2039D" w:rsidRDefault="00A2039D" w:rsidP="00F6553A">
            <w:pPr>
              <w:pStyle w:val="TableParagraph"/>
              <w:spacing w:before="6"/>
              <w:jc w:val="left"/>
              <w:rPr>
                <w:b/>
                <w:sz w:val="19"/>
              </w:rPr>
            </w:pPr>
          </w:p>
          <w:p w14:paraId="3E6DCE6B" w14:textId="77777777" w:rsidR="00A2039D" w:rsidRDefault="00A2039D" w:rsidP="00F6553A">
            <w:pPr>
              <w:pStyle w:val="TableParagraph"/>
              <w:ind w:left="86"/>
              <w:rPr>
                <w:sz w:val="18"/>
              </w:rPr>
            </w:pPr>
            <w:r>
              <w:rPr>
                <w:sz w:val="18"/>
              </w:rPr>
              <w:t>238,883</w:t>
            </w:r>
          </w:p>
        </w:tc>
      </w:tr>
      <w:tr w:rsidR="00A2039D" w14:paraId="5DADAAFE" w14:textId="77777777" w:rsidTr="005E1737">
        <w:trPr>
          <w:trHeight w:val="330"/>
          <w:jc w:val="center"/>
        </w:trPr>
        <w:tc>
          <w:tcPr>
            <w:tcW w:w="890" w:type="dxa"/>
          </w:tcPr>
          <w:p w14:paraId="066D850F" w14:textId="77777777" w:rsidR="00A2039D" w:rsidRDefault="00A2039D" w:rsidP="00F6553A">
            <w:pPr>
              <w:pStyle w:val="TableParagraph"/>
              <w:ind w:right="384"/>
              <w:jc w:val="right"/>
              <w:rPr>
                <w:sz w:val="18"/>
              </w:rPr>
            </w:pPr>
            <w:r>
              <w:rPr>
                <w:w w:val="99"/>
                <w:sz w:val="18"/>
              </w:rPr>
              <w:t>2</w:t>
            </w:r>
          </w:p>
        </w:tc>
        <w:tc>
          <w:tcPr>
            <w:tcW w:w="802" w:type="dxa"/>
          </w:tcPr>
          <w:p w14:paraId="329646B3" w14:textId="77777777" w:rsidR="00A2039D" w:rsidRDefault="00A2039D" w:rsidP="00F6553A">
            <w:pPr>
              <w:pStyle w:val="TableParagraph"/>
              <w:ind w:left="104" w:right="96"/>
              <w:rPr>
                <w:sz w:val="18"/>
              </w:rPr>
            </w:pPr>
            <w:r>
              <w:rPr>
                <w:sz w:val="18"/>
              </w:rPr>
              <w:t>18,513</w:t>
            </w:r>
          </w:p>
        </w:tc>
        <w:tc>
          <w:tcPr>
            <w:tcW w:w="869" w:type="dxa"/>
          </w:tcPr>
          <w:p w14:paraId="4A2307FC" w14:textId="77777777" w:rsidR="00A2039D" w:rsidRDefault="00A2039D" w:rsidP="00F6553A">
            <w:pPr>
              <w:pStyle w:val="TableParagraph"/>
              <w:ind w:left="88"/>
              <w:rPr>
                <w:sz w:val="18"/>
              </w:rPr>
            </w:pPr>
            <w:r>
              <w:rPr>
                <w:sz w:val="18"/>
              </w:rPr>
              <w:t>19,000</w:t>
            </w:r>
          </w:p>
        </w:tc>
        <w:tc>
          <w:tcPr>
            <w:tcW w:w="819" w:type="dxa"/>
          </w:tcPr>
          <w:p w14:paraId="3CF628E9" w14:textId="77777777" w:rsidR="00A2039D" w:rsidRDefault="00A2039D" w:rsidP="00F6553A">
            <w:pPr>
              <w:pStyle w:val="TableParagraph"/>
              <w:ind w:left="114" w:right="103"/>
              <w:rPr>
                <w:sz w:val="18"/>
              </w:rPr>
            </w:pPr>
            <w:r>
              <w:rPr>
                <w:sz w:val="18"/>
              </w:rPr>
              <w:t>19,164</w:t>
            </w:r>
          </w:p>
        </w:tc>
        <w:tc>
          <w:tcPr>
            <w:tcW w:w="983" w:type="dxa"/>
          </w:tcPr>
          <w:p w14:paraId="4A8C4EBB" w14:textId="77777777" w:rsidR="00A2039D" w:rsidRDefault="00A2039D" w:rsidP="00F6553A">
            <w:pPr>
              <w:pStyle w:val="TableParagraph"/>
              <w:ind w:left="143" w:right="139"/>
              <w:rPr>
                <w:sz w:val="18"/>
              </w:rPr>
            </w:pPr>
            <w:r>
              <w:rPr>
                <w:sz w:val="18"/>
              </w:rPr>
              <w:t>19,247</w:t>
            </w:r>
          </w:p>
        </w:tc>
        <w:tc>
          <w:tcPr>
            <w:tcW w:w="867" w:type="dxa"/>
          </w:tcPr>
          <w:p w14:paraId="03B53ED8" w14:textId="77777777" w:rsidR="00A2039D" w:rsidRDefault="00A2039D" w:rsidP="00F6553A">
            <w:pPr>
              <w:pStyle w:val="TableParagraph"/>
              <w:ind w:left="86"/>
              <w:rPr>
                <w:sz w:val="18"/>
              </w:rPr>
            </w:pPr>
            <w:r>
              <w:rPr>
                <w:sz w:val="18"/>
              </w:rPr>
              <w:t>19,296</w:t>
            </w:r>
          </w:p>
        </w:tc>
        <w:tc>
          <w:tcPr>
            <w:tcW w:w="821" w:type="dxa"/>
          </w:tcPr>
          <w:p w14:paraId="5B388EF4" w14:textId="77777777" w:rsidR="00A2039D" w:rsidRDefault="00A2039D" w:rsidP="00F6553A">
            <w:pPr>
              <w:pStyle w:val="TableParagraph"/>
              <w:ind w:left="132"/>
              <w:jc w:val="left"/>
              <w:rPr>
                <w:sz w:val="18"/>
              </w:rPr>
            </w:pPr>
            <w:r>
              <w:rPr>
                <w:sz w:val="18"/>
              </w:rPr>
              <w:t>19,330</w:t>
            </w:r>
          </w:p>
        </w:tc>
        <w:tc>
          <w:tcPr>
            <w:tcW w:w="867" w:type="dxa"/>
          </w:tcPr>
          <w:p w14:paraId="23D1001B" w14:textId="77777777" w:rsidR="00A2039D" w:rsidRDefault="00A2039D" w:rsidP="00F6553A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19,353</w:t>
            </w:r>
          </w:p>
        </w:tc>
        <w:tc>
          <w:tcPr>
            <w:tcW w:w="866" w:type="dxa"/>
          </w:tcPr>
          <w:p w14:paraId="23FDE101" w14:textId="77777777" w:rsidR="00A2039D" w:rsidRDefault="00A2039D" w:rsidP="00F6553A">
            <w:pPr>
              <w:pStyle w:val="TableParagraph"/>
              <w:ind w:left="86"/>
              <w:rPr>
                <w:sz w:val="18"/>
              </w:rPr>
            </w:pPr>
            <w:r>
              <w:rPr>
                <w:sz w:val="18"/>
              </w:rPr>
              <w:t>19,371</w:t>
            </w:r>
          </w:p>
        </w:tc>
      </w:tr>
      <w:tr w:rsidR="00A2039D" w14:paraId="00A0C4AD" w14:textId="77777777" w:rsidTr="005E1737">
        <w:trPr>
          <w:trHeight w:val="330"/>
          <w:jc w:val="center"/>
        </w:trPr>
        <w:tc>
          <w:tcPr>
            <w:tcW w:w="890" w:type="dxa"/>
          </w:tcPr>
          <w:p w14:paraId="6A85C4FD" w14:textId="77777777" w:rsidR="00A2039D" w:rsidRDefault="00A2039D" w:rsidP="00F6553A">
            <w:pPr>
              <w:pStyle w:val="TableParagraph"/>
              <w:ind w:right="384"/>
              <w:jc w:val="right"/>
              <w:rPr>
                <w:sz w:val="18"/>
              </w:rPr>
            </w:pPr>
            <w:r>
              <w:rPr>
                <w:w w:val="99"/>
                <w:sz w:val="18"/>
              </w:rPr>
              <w:t>3</w:t>
            </w:r>
          </w:p>
        </w:tc>
        <w:tc>
          <w:tcPr>
            <w:tcW w:w="802" w:type="dxa"/>
          </w:tcPr>
          <w:p w14:paraId="28E2FB46" w14:textId="77777777" w:rsidR="00A2039D" w:rsidRDefault="00A2039D" w:rsidP="00F6553A">
            <w:pPr>
              <w:pStyle w:val="TableParagraph"/>
              <w:ind w:left="104" w:right="96"/>
              <w:rPr>
                <w:sz w:val="18"/>
              </w:rPr>
            </w:pPr>
            <w:r>
              <w:rPr>
                <w:sz w:val="18"/>
              </w:rPr>
              <w:t>10,128</w:t>
            </w:r>
          </w:p>
        </w:tc>
        <w:tc>
          <w:tcPr>
            <w:tcW w:w="869" w:type="dxa"/>
          </w:tcPr>
          <w:p w14:paraId="26CE6C58" w14:textId="77777777" w:rsidR="00A2039D" w:rsidRDefault="00A2039D" w:rsidP="00F6553A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9,552</w:t>
            </w:r>
          </w:p>
        </w:tc>
        <w:tc>
          <w:tcPr>
            <w:tcW w:w="819" w:type="dxa"/>
          </w:tcPr>
          <w:p w14:paraId="581F437C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9,277</w:t>
            </w:r>
          </w:p>
        </w:tc>
        <w:tc>
          <w:tcPr>
            <w:tcW w:w="983" w:type="dxa"/>
          </w:tcPr>
          <w:p w14:paraId="426CCBE1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9,117</w:t>
            </w:r>
          </w:p>
        </w:tc>
        <w:tc>
          <w:tcPr>
            <w:tcW w:w="867" w:type="dxa"/>
          </w:tcPr>
          <w:p w14:paraId="62D65CCA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9,013</w:t>
            </w:r>
          </w:p>
        </w:tc>
        <w:tc>
          <w:tcPr>
            <w:tcW w:w="821" w:type="dxa"/>
          </w:tcPr>
          <w:p w14:paraId="54B29A5B" w14:textId="77777777" w:rsidR="00A2039D" w:rsidRDefault="00A2039D" w:rsidP="00F6553A">
            <w:pPr>
              <w:pStyle w:val="TableParagraph"/>
              <w:jc w:val="left"/>
              <w:rPr>
                <w:sz w:val="18"/>
              </w:rPr>
            </w:pPr>
            <w:r>
              <w:rPr>
                <w:sz w:val="18"/>
              </w:rPr>
              <w:t>8,941</w:t>
            </w:r>
          </w:p>
        </w:tc>
        <w:tc>
          <w:tcPr>
            <w:tcW w:w="867" w:type="dxa"/>
          </w:tcPr>
          <w:p w14:paraId="62D88141" w14:textId="77777777" w:rsidR="00A2039D" w:rsidRDefault="00A2039D" w:rsidP="00F6553A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8,887</w:t>
            </w:r>
          </w:p>
        </w:tc>
        <w:tc>
          <w:tcPr>
            <w:tcW w:w="866" w:type="dxa"/>
          </w:tcPr>
          <w:p w14:paraId="26E37F8B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8,845</w:t>
            </w:r>
          </w:p>
        </w:tc>
      </w:tr>
      <w:tr w:rsidR="00A2039D" w14:paraId="4A776585" w14:textId="77777777" w:rsidTr="005E1737">
        <w:trPr>
          <w:trHeight w:val="330"/>
          <w:jc w:val="center"/>
        </w:trPr>
        <w:tc>
          <w:tcPr>
            <w:tcW w:w="890" w:type="dxa"/>
          </w:tcPr>
          <w:p w14:paraId="32A5D7C5" w14:textId="77777777" w:rsidR="00A2039D" w:rsidRDefault="00A2039D" w:rsidP="00F6553A">
            <w:pPr>
              <w:pStyle w:val="TableParagraph"/>
              <w:ind w:right="384"/>
              <w:jc w:val="right"/>
              <w:rPr>
                <w:sz w:val="18"/>
              </w:rPr>
            </w:pPr>
            <w:r>
              <w:rPr>
                <w:w w:val="99"/>
                <w:sz w:val="18"/>
              </w:rPr>
              <w:t>4</w:t>
            </w:r>
          </w:p>
        </w:tc>
        <w:tc>
          <w:tcPr>
            <w:tcW w:w="802" w:type="dxa"/>
          </w:tcPr>
          <w:p w14:paraId="1F537FE1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7,709</w:t>
            </w:r>
          </w:p>
        </w:tc>
        <w:tc>
          <w:tcPr>
            <w:tcW w:w="869" w:type="dxa"/>
          </w:tcPr>
          <w:p w14:paraId="615D9B83" w14:textId="77777777" w:rsidR="00A2039D" w:rsidRDefault="00A2039D" w:rsidP="00F6553A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6,944</w:t>
            </w:r>
          </w:p>
        </w:tc>
        <w:tc>
          <w:tcPr>
            <w:tcW w:w="819" w:type="dxa"/>
          </w:tcPr>
          <w:p w14:paraId="5F23DEB2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6,591</w:t>
            </w:r>
          </w:p>
        </w:tc>
        <w:tc>
          <w:tcPr>
            <w:tcW w:w="983" w:type="dxa"/>
          </w:tcPr>
          <w:p w14:paraId="7E233C9C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6,388</w:t>
            </w:r>
          </w:p>
        </w:tc>
        <w:tc>
          <w:tcPr>
            <w:tcW w:w="867" w:type="dxa"/>
          </w:tcPr>
          <w:p w14:paraId="28D926BB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6,256</w:t>
            </w:r>
          </w:p>
        </w:tc>
        <w:tc>
          <w:tcPr>
            <w:tcW w:w="821" w:type="dxa"/>
          </w:tcPr>
          <w:p w14:paraId="2DAFA9BA" w14:textId="77777777" w:rsidR="00A2039D" w:rsidRDefault="00A2039D" w:rsidP="00F6553A">
            <w:pPr>
              <w:pStyle w:val="TableParagraph"/>
              <w:jc w:val="left"/>
              <w:rPr>
                <w:sz w:val="18"/>
              </w:rPr>
            </w:pPr>
            <w:r>
              <w:rPr>
                <w:sz w:val="18"/>
              </w:rPr>
              <w:t>6,163</w:t>
            </w:r>
          </w:p>
        </w:tc>
        <w:tc>
          <w:tcPr>
            <w:tcW w:w="867" w:type="dxa"/>
          </w:tcPr>
          <w:p w14:paraId="470F1D96" w14:textId="77777777" w:rsidR="00A2039D" w:rsidRDefault="00A2039D" w:rsidP="00F6553A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6,094</w:t>
            </w:r>
          </w:p>
        </w:tc>
        <w:tc>
          <w:tcPr>
            <w:tcW w:w="866" w:type="dxa"/>
          </w:tcPr>
          <w:p w14:paraId="29EED53E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6,041</w:t>
            </w:r>
          </w:p>
        </w:tc>
      </w:tr>
      <w:tr w:rsidR="00A2039D" w14:paraId="02060730" w14:textId="77777777" w:rsidTr="005E1737">
        <w:trPr>
          <w:trHeight w:val="330"/>
          <w:jc w:val="center"/>
        </w:trPr>
        <w:tc>
          <w:tcPr>
            <w:tcW w:w="890" w:type="dxa"/>
          </w:tcPr>
          <w:p w14:paraId="617E696B" w14:textId="77777777" w:rsidR="00A2039D" w:rsidRDefault="00A2039D" w:rsidP="00F6553A">
            <w:pPr>
              <w:pStyle w:val="TableParagraph"/>
              <w:ind w:right="384"/>
              <w:jc w:val="right"/>
              <w:rPr>
                <w:sz w:val="18"/>
              </w:rPr>
            </w:pPr>
            <w:r>
              <w:rPr>
                <w:w w:val="99"/>
                <w:sz w:val="18"/>
              </w:rPr>
              <w:t>5</w:t>
            </w:r>
          </w:p>
        </w:tc>
        <w:tc>
          <w:tcPr>
            <w:tcW w:w="802" w:type="dxa"/>
          </w:tcPr>
          <w:p w14:paraId="499F205C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6,608</w:t>
            </w:r>
          </w:p>
        </w:tc>
        <w:tc>
          <w:tcPr>
            <w:tcW w:w="869" w:type="dxa"/>
          </w:tcPr>
          <w:p w14:paraId="78A9583D" w14:textId="77777777" w:rsidR="00A2039D" w:rsidRDefault="00A2039D" w:rsidP="00F6553A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5,786</w:t>
            </w:r>
          </w:p>
        </w:tc>
        <w:tc>
          <w:tcPr>
            <w:tcW w:w="819" w:type="dxa"/>
          </w:tcPr>
          <w:p w14:paraId="13AB0ECE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5,409</w:t>
            </w:r>
          </w:p>
        </w:tc>
        <w:tc>
          <w:tcPr>
            <w:tcW w:w="983" w:type="dxa"/>
          </w:tcPr>
          <w:p w14:paraId="2463A504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5,192</w:t>
            </w:r>
          </w:p>
        </w:tc>
        <w:tc>
          <w:tcPr>
            <w:tcW w:w="867" w:type="dxa"/>
          </w:tcPr>
          <w:p w14:paraId="1DBE5C6D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5,050</w:t>
            </w:r>
          </w:p>
        </w:tc>
        <w:tc>
          <w:tcPr>
            <w:tcW w:w="821" w:type="dxa"/>
          </w:tcPr>
          <w:p w14:paraId="2AEC9080" w14:textId="77777777" w:rsidR="00A2039D" w:rsidRDefault="00A2039D" w:rsidP="00F6553A">
            <w:pPr>
              <w:pStyle w:val="TableParagraph"/>
              <w:jc w:val="left"/>
              <w:rPr>
                <w:sz w:val="18"/>
              </w:rPr>
            </w:pPr>
            <w:r>
              <w:rPr>
                <w:sz w:val="18"/>
              </w:rPr>
              <w:t>4,950</w:t>
            </w:r>
          </w:p>
        </w:tc>
        <w:tc>
          <w:tcPr>
            <w:tcW w:w="867" w:type="dxa"/>
          </w:tcPr>
          <w:p w14:paraId="50703C3E" w14:textId="77777777" w:rsidR="00A2039D" w:rsidRDefault="00A2039D" w:rsidP="00F6553A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4,876</w:t>
            </w:r>
          </w:p>
        </w:tc>
        <w:tc>
          <w:tcPr>
            <w:tcW w:w="866" w:type="dxa"/>
          </w:tcPr>
          <w:p w14:paraId="7CC3E3C5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4,818</w:t>
            </w:r>
          </w:p>
        </w:tc>
      </w:tr>
      <w:tr w:rsidR="00A2039D" w14:paraId="5C6722B4" w14:textId="77777777" w:rsidTr="005E1737">
        <w:trPr>
          <w:trHeight w:val="333"/>
          <w:jc w:val="center"/>
        </w:trPr>
        <w:tc>
          <w:tcPr>
            <w:tcW w:w="890" w:type="dxa"/>
          </w:tcPr>
          <w:p w14:paraId="3C4E716A" w14:textId="77777777" w:rsidR="00A2039D" w:rsidRDefault="00A2039D" w:rsidP="00F6553A">
            <w:pPr>
              <w:pStyle w:val="TableParagraph"/>
              <w:ind w:right="384"/>
              <w:jc w:val="right"/>
              <w:rPr>
                <w:sz w:val="18"/>
              </w:rPr>
            </w:pPr>
            <w:r>
              <w:rPr>
                <w:w w:val="99"/>
                <w:sz w:val="18"/>
              </w:rPr>
              <w:t>6</w:t>
            </w:r>
          </w:p>
        </w:tc>
        <w:tc>
          <w:tcPr>
            <w:tcW w:w="802" w:type="dxa"/>
          </w:tcPr>
          <w:p w14:paraId="2861B319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5,987</w:t>
            </w:r>
          </w:p>
        </w:tc>
        <w:tc>
          <w:tcPr>
            <w:tcW w:w="869" w:type="dxa"/>
          </w:tcPr>
          <w:p w14:paraId="47208A6B" w14:textId="77777777" w:rsidR="00A2039D" w:rsidRDefault="00A2039D" w:rsidP="00F6553A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5,143</w:t>
            </w:r>
          </w:p>
        </w:tc>
        <w:tc>
          <w:tcPr>
            <w:tcW w:w="819" w:type="dxa"/>
          </w:tcPr>
          <w:p w14:paraId="466AF786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4,757</w:t>
            </w:r>
          </w:p>
        </w:tc>
        <w:tc>
          <w:tcPr>
            <w:tcW w:w="983" w:type="dxa"/>
          </w:tcPr>
          <w:p w14:paraId="10A6A28E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4,534</w:t>
            </w:r>
          </w:p>
        </w:tc>
        <w:tc>
          <w:tcPr>
            <w:tcW w:w="867" w:type="dxa"/>
          </w:tcPr>
          <w:p w14:paraId="63B6D104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4,387</w:t>
            </w:r>
          </w:p>
        </w:tc>
        <w:tc>
          <w:tcPr>
            <w:tcW w:w="821" w:type="dxa"/>
          </w:tcPr>
          <w:p w14:paraId="777D5F77" w14:textId="77777777" w:rsidR="00A2039D" w:rsidRDefault="00A2039D" w:rsidP="00F6553A">
            <w:pPr>
              <w:pStyle w:val="TableParagraph"/>
              <w:jc w:val="left"/>
              <w:rPr>
                <w:sz w:val="18"/>
              </w:rPr>
            </w:pPr>
            <w:r>
              <w:rPr>
                <w:sz w:val="18"/>
              </w:rPr>
              <w:t>4,284</w:t>
            </w:r>
          </w:p>
        </w:tc>
        <w:tc>
          <w:tcPr>
            <w:tcW w:w="867" w:type="dxa"/>
          </w:tcPr>
          <w:p w14:paraId="1FC45058" w14:textId="77777777" w:rsidR="00A2039D" w:rsidRDefault="00A2039D" w:rsidP="00F6553A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4,207</w:t>
            </w:r>
          </w:p>
        </w:tc>
        <w:tc>
          <w:tcPr>
            <w:tcW w:w="866" w:type="dxa"/>
          </w:tcPr>
          <w:p w14:paraId="494AFA0A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4,147</w:t>
            </w:r>
          </w:p>
        </w:tc>
      </w:tr>
      <w:tr w:rsidR="00A2039D" w14:paraId="10AD0CE8" w14:textId="77777777" w:rsidTr="005E1737">
        <w:trPr>
          <w:trHeight w:val="328"/>
          <w:jc w:val="center"/>
        </w:trPr>
        <w:tc>
          <w:tcPr>
            <w:tcW w:w="890" w:type="dxa"/>
            <w:tcBorders>
              <w:bottom w:val="single" w:sz="6" w:space="0" w:color="000000"/>
            </w:tcBorders>
          </w:tcPr>
          <w:p w14:paraId="7BAB41C2" w14:textId="77777777" w:rsidR="00A2039D" w:rsidRDefault="00A2039D" w:rsidP="00F6553A">
            <w:pPr>
              <w:pStyle w:val="TableParagraph"/>
              <w:ind w:right="384"/>
              <w:jc w:val="right"/>
              <w:rPr>
                <w:sz w:val="18"/>
              </w:rPr>
            </w:pPr>
            <w:r>
              <w:rPr>
                <w:w w:val="99"/>
                <w:sz w:val="18"/>
              </w:rPr>
              <w:t>7</w:t>
            </w:r>
          </w:p>
        </w:tc>
        <w:tc>
          <w:tcPr>
            <w:tcW w:w="802" w:type="dxa"/>
            <w:tcBorders>
              <w:bottom w:val="single" w:sz="6" w:space="0" w:color="000000"/>
            </w:tcBorders>
          </w:tcPr>
          <w:p w14:paraId="74069EAB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5,591</w:t>
            </w:r>
          </w:p>
        </w:tc>
        <w:tc>
          <w:tcPr>
            <w:tcW w:w="869" w:type="dxa"/>
            <w:tcBorders>
              <w:bottom w:val="single" w:sz="6" w:space="0" w:color="000000"/>
            </w:tcBorders>
          </w:tcPr>
          <w:p w14:paraId="3D01F53E" w14:textId="77777777" w:rsidR="00A2039D" w:rsidRDefault="00A2039D" w:rsidP="00F6553A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4,737</w:t>
            </w:r>
          </w:p>
        </w:tc>
        <w:tc>
          <w:tcPr>
            <w:tcW w:w="819" w:type="dxa"/>
            <w:tcBorders>
              <w:bottom w:val="single" w:sz="6" w:space="0" w:color="000000"/>
            </w:tcBorders>
          </w:tcPr>
          <w:p w14:paraId="0F2A0D64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4,347</w:t>
            </w:r>
          </w:p>
        </w:tc>
        <w:tc>
          <w:tcPr>
            <w:tcW w:w="983" w:type="dxa"/>
            <w:tcBorders>
              <w:bottom w:val="single" w:sz="6" w:space="0" w:color="000000"/>
            </w:tcBorders>
          </w:tcPr>
          <w:p w14:paraId="5B505BD7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4,120</w:t>
            </w:r>
          </w:p>
        </w:tc>
        <w:tc>
          <w:tcPr>
            <w:tcW w:w="867" w:type="dxa"/>
            <w:tcBorders>
              <w:bottom w:val="single" w:sz="6" w:space="0" w:color="000000"/>
            </w:tcBorders>
          </w:tcPr>
          <w:p w14:paraId="34E02EE2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3,972</w:t>
            </w:r>
          </w:p>
        </w:tc>
        <w:tc>
          <w:tcPr>
            <w:tcW w:w="821" w:type="dxa"/>
            <w:tcBorders>
              <w:bottom w:val="single" w:sz="6" w:space="0" w:color="000000"/>
            </w:tcBorders>
          </w:tcPr>
          <w:p w14:paraId="17735D89" w14:textId="77777777" w:rsidR="00A2039D" w:rsidRDefault="00A2039D" w:rsidP="00F6553A">
            <w:pPr>
              <w:pStyle w:val="TableParagraph"/>
              <w:jc w:val="left"/>
              <w:rPr>
                <w:sz w:val="18"/>
              </w:rPr>
            </w:pPr>
            <w:r>
              <w:rPr>
                <w:sz w:val="18"/>
              </w:rPr>
              <w:t>3,866</w:t>
            </w:r>
          </w:p>
        </w:tc>
        <w:tc>
          <w:tcPr>
            <w:tcW w:w="867" w:type="dxa"/>
            <w:tcBorders>
              <w:bottom w:val="single" w:sz="6" w:space="0" w:color="000000"/>
            </w:tcBorders>
          </w:tcPr>
          <w:p w14:paraId="3FD8048C" w14:textId="77777777" w:rsidR="00A2039D" w:rsidRDefault="00A2039D" w:rsidP="00F6553A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3,787</w:t>
            </w:r>
          </w:p>
        </w:tc>
        <w:tc>
          <w:tcPr>
            <w:tcW w:w="866" w:type="dxa"/>
            <w:tcBorders>
              <w:bottom w:val="single" w:sz="6" w:space="0" w:color="000000"/>
            </w:tcBorders>
          </w:tcPr>
          <w:p w14:paraId="5D33360A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3,726</w:t>
            </w:r>
          </w:p>
        </w:tc>
      </w:tr>
      <w:tr w:rsidR="00A2039D" w14:paraId="1CB21639" w14:textId="77777777" w:rsidTr="005E1737">
        <w:trPr>
          <w:trHeight w:val="328"/>
          <w:jc w:val="center"/>
        </w:trPr>
        <w:tc>
          <w:tcPr>
            <w:tcW w:w="890" w:type="dxa"/>
            <w:tcBorders>
              <w:top w:val="single" w:sz="6" w:space="0" w:color="000000"/>
            </w:tcBorders>
          </w:tcPr>
          <w:p w14:paraId="59D4C9A4" w14:textId="77777777" w:rsidR="00A2039D" w:rsidRDefault="00A2039D" w:rsidP="00F6553A">
            <w:pPr>
              <w:pStyle w:val="TableParagraph"/>
              <w:spacing w:before="59"/>
              <w:ind w:right="384"/>
              <w:jc w:val="right"/>
              <w:rPr>
                <w:sz w:val="18"/>
              </w:rPr>
            </w:pPr>
            <w:r>
              <w:rPr>
                <w:w w:val="99"/>
                <w:sz w:val="18"/>
              </w:rPr>
              <w:t>8</w:t>
            </w:r>
          </w:p>
        </w:tc>
        <w:tc>
          <w:tcPr>
            <w:tcW w:w="802" w:type="dxa"/>
            <w:tcBorders>
              <w:top w:val="single" w:sz="6" w:space="0" w:color="000000"/>
            </w:tcBorders>
          </w:tcPr>
          <w:p w14:paraId="53487C9B" w14:textId="77777777" w:rsidR="00A2039D" w:rsidRDefault="00A2039D" w:rsidP="00F6553A">
            <w:pPr>
              <w:pStyle w:val="TableParagraph"/>
              <w:spacing w:before="59"/>
              <w:ind w:left="104" w:right="93"/>
              <w:rPr>
                <w:sz w:val="18"/>
              </w:rPr>
            </w:pPr>
            <w:r>
              <w:rPr>
                <w:sz w:val="18"/>
              </w:rPr>
              <w:t>5,318</w:t>
            </w:r>
          </w:p>
        </w:tc>
        <w:tc>
          <w:tcPr>
            <w:tcW w:w="869" w:type="dxa"/>
            <w:tcBorders>
              <w:top w:val="single" w:sz="6" w:space="0" w:color="000000"/>
            </w:tcBorders>
          </w:tcPr>
          <w:p w14:paraId="1EE132F5" w14:textId="77777777" w:rsidR="00A2039D" w:rsidRDefault="00A2039D" w:rsidP="00F6553A">
            <w:pPr>
              <w:pStyle w:val="TableParagraph"/>
              <w:spacing w:before="59"/>
              <w:ind w:left="85"/>
              <w:rPr>
                <w:sz w:val="18"/>
              </w:rPr>
            </w:pPr>
            <w:r>
              <w:rPr>
                <w:sz w:val="18"/>
              </w:rPr>
              <w:t>4,459</w:t>
            </w:r>
          </w:p>
        </w:tc>
        <w:tc>
          <w:tcPr>
            <w:tcW w:w="819" w:type="dxa"/>
            <w:tcBorders>
              <w:top w:val="single" w:sz="6" w:space="0" w:color="000000"/>
            </w:tcBorders>
          </w:tcPr>
          <w:p w14:paraId="406CA304" w14:textId="77777777" w:rsidR="00A2039D" w:rsidRDefault="00A2039D" w:rsidP="00F6553A">
            <w:pPr>
              <w:pStyle w:val="TableParagraph"/>
              <w:spacing w:before="59"/>
              <w:ind w:left="114" w:right="101"/>
              <w:rPr>
                <w:sz w:val="18"/>
              </w:rPr>
            </w:pPr>
            <w:r>
              <w:rPr>
                <w:sz w:val="18"/>
              </w:rPr>
              <w:t>4,066</w:t>
            </w:r>
          </w:p>
        </w:tc>
        <w:tc>
          <w:tcPr>
            <w:tcW w:w="983" w:type="dxa"/>
            <w:tcBorders>
              <w:top w:val="single" w:sz="6" w:space="0" w:color="000000"/>
            </w:tcBorders>
          </w:tcPr>
          <w:p w14:paraId="22B6AB45" w14:textId="77777777" w:rsidR="00A2039D" w:rsidRDefault="00A2039D" w:rsidP="00F6553A">
            <w:pPr>
              <w:pStyle w:val="TableParagraph"/>
              <w:spacing w:before="59"/>
              <w:ind w:left="143" w:right="137"/>
              <w:rPr>
                <w:sz w:val="18"/>
              </w:rPr>
            </w:pPr>
            <w:r>
              <w:rPr>
                <w:sz w:val="18"/>
              </w:rPr>
              <w:t>3,838</w:t>
            </w:r>
          </w:p>
        </w:tc>
        <w:tc>
          <w:tcPr>
            <w:tcW w:w="867" w:type="dxa"/>
            <w:tcBorders>
              <w:top w:val="single" w:sz="6" w:space="0" w:color="000000"/>
            </w:tcBorders>
          </w:tcPr>
          <w:p w14:paraId="54D52F3C" w14:textId="77777777" w:rsidR="00A2039D" w:rsidRDefault="00A2039D" w:rsidP="00F6553A">
            <w:pPr>
              <w:pStyle w:val="TableParagraph"/>
              <w:spacing w:before="59"/>
              <w:ind w:left="84"/>
              <w:rPr>
                <w:sz w:val="18"/>
              </w:rPr>
            </w:pPr>
            <w:r>
              <w:rPr>
                <w:sz w:val="18"/>
              </w:rPr>
              <w:t>3,687</w:t>
            </w:r>
          </w:p>
        </w:tc>
        <w:tc>
          <w:tcPr>
            <w:tcW w:w="821" w:type="dxa"/>
            <w:tcBorders>
              <w:top w:val="single" w:sz="6" w:space="0" w:color="000000"/>
            </w:tcBorders>
          </w:tcPr>
          <w:p w14:paraId="11820158" w14:textId="77777777" w:rsidR="00A2039D" w:rsidRDefault="00A2039D" w:rsidP="00F6553A">
            <w:pPr>
              <w:pStyle w:val="TableParagraph"/>
              <w:spacing w:before="59"/>
              <w:jc w:val="left"/>
              <w:rPr>
                <w:sz w:val="18"/>
              </w:rPr>
            </w:pPr>
            <w:r>
              <w:rPr>
                <w:sz w:val="18"/>
              </w:rPr>
              <w:t>3,581</w:t>
            </w:r>
          </w:p>
        </w:tc>
        <w:tc>
          <w:tcPr>
            <w:tcW w:w="867" w:type="dxa"/>
            <w:tcBorders>
              <w:top w:val="single" w:sz="6" w:space="0" w:color="000000"/>
            </w:tcBorders>
          </w:tcPr>
          <w:p w14:paraId="437A39B3" w14:textId="77777777" w:rsidR="00A2039D" w:rsidRDefault="00A2039D" w:rsidP="00F6553A">
            <w:pPr>
              <w:pStyle w:val="TableParagraph"/>
              <w:spacing w:before="59"/>
              <w:ind w:left="82"/>
              <w:rPr>
                <w:sz w:val="18"/>
              </w:rPr>
            </w:pPr>
            <w:r>
              <w:rPr>
                <w:sz w:val="18"/>
              </w:rPr>
              <w:t>3,500</w:t>
            </w:r>
          </w:p>
        </w:tc>
        <w:tc>
          <w:tcPr>
            <w:tcW w:w="866" w:type="dxa"/>
            <w:tcBorders>
              <w:top w:val="single" w:sz="6" w:space="0" w:color="000000"/>
            </w:tcBorders>
          </w:tcPr>
          <w:p w14:paraId="430472BA" w14:textId="77777777" w:rsidR="00A2039D" w:rsidRDefault="00A2039D" w:rsidP="00F6553A">
            <w:pPr>
              <w:pStyle w:val="TableParagraph"/>
              <w:spacing w:before="59"/>
              <w:ind w:left="83"/>
              <w:rPr>
                <w:sz w:val="18"/>
              </w:rPr>
            </w:pPr>
            <w:r>
              <w:rPr>
                <w:sz w:val="18"/>
              </w:rPr>
              <w:t>3,438</w:t>
            </w:r>
          </w:p>
        </w:tc>
      </w:tr>
      <w:tr w:rsidR="00A2039D" w14:paraId="266AF7BF" w14:textId="77777777" w:rsidTr="005E1737">
        <w:trPr>
          <w:trHeight w:val="330"/>
          <w:jc w:val="center"/>
        </w:trPr>
        <w:tc>
          <w:tcPr>
            <w:tcW w:w="890" w:type="dxa"/>
          </w:tcPr>
          <w:p w14:paraId="770B5B93" w14:textId="77777777" w:rsidR="00A2039D" w:rsidRDefault="00A2039D" w:rsidP="00F6553A">
            <w:pPr>
              <w:pStyle w:val="TableParagraph"/>
              <w:ind w:right="384"/>
              <w:jc w:val="right"/>
              <w:rPr>
                <w:sz w:val="18"/>
              </w:rPr>
            </w:pPr>
            <w:r>
              <w:rPr>
                <w:w w:val="99"/>
                <w:sz w:val="18"/>
              </w:rPr>
              <w:t>9</w:t>
            </w:r>
          </w:p>
        </w:tc>
        <w:tc>
          <w:tcPr>
            <w:tcW w:w="802" w:type="dxa"/>
          </w:tcPr>
          <w:p w14:paraId="09C51290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5,117</w:t>
            </w:r>
          </w:p>
        </w:tc>
        <w:tc>
          <w:tcPr>
            <w:tcW w:w="869" w:type="dxa"/>
          </w:tcPr>
          <w:p w14:paraId="6865D109" w14:textId="77777777" w:rsidR="00A2039D" w:rsidRDefault="00A2039D" w:rsidP="00F6553A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4,256</w:t>
            </w:r>
          </w:p>
        </w:tc>
        <w:tc>
          <w:tcPr>
            <w:tcW w:w="819" w:type="dxa"/>
          </w:tcPr>
          <w:p w14:paraId="2511455A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3,863</w:t>
            </w:r>
          </w:p>
        </w:tc>
        <w:tc>
          <w:tcPr>
            <w:tcW w:w="983" w:type="dxa"/>
          </w:tcPr>
          <w:p w14:paraId="229E4392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3,633</w:t>
            </w:r>
          </w:p>
        </w:tc>
        <w:tc>
          <w:tcPr>
            <w:tcW w:w="867" w:type="dxa"/>
          </w:tcPr>
          <w:p w14:paraId="2C930285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3,482</w:t>
            </w:r>
          </w:p>
        </w:tc>
        <w:tc>
          <w:tcPr>
            <w:tcW w:w="821" w:type="dxa"/>
          </w:tcPr>
          <w:p w14:paraId="1ED470ED" w14:textId="77777777" w:rsidR="00A2039D" w:rsidRDefault="00A2039D" w:rsidP="00F6553A">
            <w:pPr>
              <w:pStyle w:val="TableParagraph"/>
              <w:jc w:val="left"/>
              <w:rPr>
                <w:sz w:val="18"/>
              </w:rPr>
            </w:pPr>
            <w:r>
              <w:rPr>
                <w:sz w:val="18"/>
              </w:rPr>
              <w:t>3,374</w:t>
            </w:r>
          </w:p>
        </w:tc>
        <w:tc>
          <w:tcPr>
            <w:tcW w:w="867" w:type="dxa"/>
          </w:tcPr>
          <w:p w14:paraId="56FCE7F2" w14:textId="77777777" w:rsidR="00A2039D" w:rsidRDefault="00A2039D" w:rsidP="00F6553A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3,293</w:t>
            </w:r>
          </w:p>
        </w:tc>
        <w:tc>
          <w:tcPr>
            <w:tcW w:w="866" w:type="dxa"/>
          </w:tcPr>
          <w:p w14:paraId="3F5B236E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3,230</w:t>
            </w:r>
          </w:p>
        </w:tc>
      </w:tr>
      <w:tr w:rsidR="00A2039D" w14:paraId="51A95E5D" w14:textId="77777777" w:rsidTr="005E1737">
        <w:trPr>
          <w:trHeight w:val="330"/>
          <w:jc w:val="center"/>
        </w:trPr>
        <w:tc>
          <w:tcPr>
            <w:tcW w:w="890" w:type="dxa"/>
          </w:tcPr>
          <w:p w14:paraId="70AF2A7B" w14:textId="77777777" w:rsidR="00A2039D" w:rsidRDefault="00A2039D" w:rsidP="00F6553A">
            <w:pPr>
              <w:pStyle w:val="TableParagraph"/>
              <w:ind w:right="332"/>
              <w:jc w:val="right"/>
              <w:rPr>
                <w:sz w:val="18"/>
              </w:rPr>
            </w:pPr>
            <w:r>
              <w:rPr>
                <w:sz w:val="18"/>
              </w:rPr>
              <w:t>10</w:t>
            </w:r>
          </w:p>
        </w:tc>
        <w:tc>
          <w:tcPr>
            <w:tcW w:w="802" w:type="dxa"/>
          </w:tcPr>
          <w:p w14:paraId="0AFDB78F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965</w:t>
            </w:r>
          </w:p>
        </w:tc>
        <w:tc>
          <w:tcPr>
            <w:tcW w:w="869" w:type="dxa"/>
          </w:tcPr>
          <w:p w14:paraId="42779AA0" w14:textId="77777777" w:rsidR="00A2039D" w:rsidRDefault="00A2039D" w:rsidP="00F6553A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4,103</w:t>
            </w:r>
          </w:p>
        </w:tc>
        <w:tc>
          <w:tcPr>
            <w:tcW w:w="819" w:type="dxa"/>
          </w:tcPr>
          <w:p w14:paraId="0173D661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3,708</w:t>
            </w:r>
          </w:p>
        </w:tc>
        <w:tc>
          <w:tcPr>
            <w:tcW w:w="983" w:type="dxa"/>
          </w:tcPr>
          <w:p w14:paraId="53F3EA14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3,478</w:t>
            </w:r>
          </w:p>
        </w:tc>
        <w:tc>
          <w:tcPr>
            <w:tcW w:w="867" w:type="dxa"/>
          </w:tcPr>
          <w:p w14:paraId="4F67ECDD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3,326</w:t>
            </w:r>
          </w:p>
        </w:tc>
        <w:tc>
          <w:tcPr>
            <w:tcW w:w="821" w:type="dxa"/>
          </w:tcPr>
          <w:p w14:paraId="60F6B94B" w14:textId="77777777" w:rsidR="00A2039D" w:rsidRDefault="00A2039D" w:rsidP="00F6553A">
            <w:pPr>
              <w:pStyle w:val="TableParagraph"/>
              <w:jc w:val="left"/>
              <w:rPr>
                <w:sz w:val="18"/>
              </w:rPr>
            </w:pPr>
            <w:r>
              <w:rPr>
                <w:sz w:val="18"/>
              </w:rPr>
              <w:t>3,217</w:t>
            </w:r>
          </w:p>
        </w:tc>
        <w:tc>
          <w:tcPr>
            <w:tcW w:w="867" w:type="dxa"/>
          </w:tcPr>
          <w:p w14:paraId="742F585F" w14:textId="77777777" w:rsidR="00A2039D" w:rsidRDefault="00A2039D" w:rsidP="00F6553A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3,135</w:t>
            </w:r>
          </w:p>
        </w:tc>
        <w:tc>
          <w:tcPr>
            <w:tcW w:w="866" w:type="dxa"/>
          </w:tcPr>
          <w:p w14:paraId="575E2474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3,072</w:t>
            </w:r>
          </w:p>
        </w:tc>
      </w:tr>
      <w:tr w:rsidR="00A2039D" w14:paraId="628B1AF7" w14:textId="77777777" w:rsidTr="005E1737">
        <w:trPr>
          <w:trHeight w:val="330"/>
          <w:jc w:val="center"/>
        </w:trPr>
        <w:tc>
          <w:tcPr>
            <w:tcW w:w="890" w:type="dxa"/>
          </w:tcPr>
          <w:p w14:paraId="69960906" w14:textId="77777777" w:rsidR="00A2039D" w:rsidRDefault="00A2039D" w:rsidP="00F6553A">
            <w:pPr>
              <w:pStyle w:val="TableParagraph"/>
              <w:ind w:right="332"/>
              <w:jc w:val="right"/>
              <w:rPr>
                <w:sz w:val="18"/>
              </w:rPr>
            </w:pPr>
            <w:r>
              <w:rPr>
                <w:sz w:val="18"/>
              </w:rPr>
              <w:t>11</w:t>
            </w:r>
          </w:p>
        </w:tc>
        <w:tc>
          <w:tcPr>
            <w:tcW w:w="802" w:type="dxa"/>
          </w:tcPr>
          <w:p w14:paraId="3BE512F5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844</w:t>
            </w:r>
          </w:p>
        </w:tc>
        <w:tc>
          <w:tcPr>
            <w:tcW w:w="869" w:type="dxa"/>
          </w:tcPr>
          <w:p w14:paraId="5E150A6F" w14:textId="77777777" w:rsidR="00A2039D" w:rsidRDefault="00A2039D" w:rsidP="00F6553A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3,982</w:t>
            </w:r>
          </w:p>
        </w:tc>
        <w:tc>
          <w:tcPr>
            <w:tcW w:w="819" w:type="dxa"/>
          </w:tcPr>
          <w:p w14:paraId="683E1E76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3,587</w:t>
            </w:r>
          </w:p>
        </w:tc>
        <w:tc>
          <w:tcPr>
            <w:tcW w:w="983" w:type="dxa"/>
          </w:tcPr>
          <w:p w14:paraId="3223826A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3,357</w:t>
            </w:r>
          </w:p>
        </w:tc>
        <w:tc>
          <w:tcPr>
            <w:tcW w:w="867" w:type="dxa"/>
          </w:tcPr>
          <w:p w14:paraId="174EE56A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3,204</w:t>
            </w:r>
          </w:p>
        </w:tc>
        <w:tc>
          <w:tcPr>
            <w:tcW w:w="821" w:type="dxa"/>
          </w:tcPr>
          <w:p w14:paraId="48C3E33B" w14:textId="77777777" w:rsidR="00A2039D" w:rsidRDefault="00A2039D" w:rsidP="00F6553A">
            <w:pPr>
              <w:pStyle w:val="TableParagraph"/>
              <w:jc w:val="left"/>
              <w:rPr>
                <w:sz w:val="18"/>
              </w:rPr>
            </w:pPr>
            <w:r>
              <w:rPr>
                <w:sz w:val="18"/>
              </w:rPr>
              <w:t>3,095</w:t>
            </w:r>
          </w:p>
        </w:tc>
        <w:tc>
          <w:tcPr>
            <w:tcW w:w="867" w:type="dxa"/>
          </w:tcPr>
          <w:p w14:paraId="1DF13277" w14:textId="77777777" w:rsidR="00A2039D" w:rsidRDefault="00A2039D" w:rsidP="00F6553A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3,012</w:t>
            </w:r>
          </w:p>
        </w:tc>
        <w:tc>
          <w:tcPr>
            <w:tcW w:w="866" w:type="dxa"/>
          </w:tcPr>
          <w:p w14:paraId="4929C583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948</w:t>
            </w:r>
          </w:p>
        </w:tc>
      </w:tr>
      <w:tr w:rsidR="00A2039D" w14:paraId="7FFD9158" w14:textId="77777777" w:rsidTr="005E1737">
        <w:trPr>
          <w:trHeight w:val="330"/>
          <w:jc w:val="center"/>
        </w:trPr>
        <w:tc>
          <w:tcPr>
            <w:tcW w:w="890" w:type="dxa"/>
          </w:tcPr>
          <w:p w14:paraId="0D96508C" w14:textId="77777777" w:rsidR="00A2039D" w:rsidRDefault="00A2039D" w:rsidP="00F6553A">
            <w:pPr>
              <w:pStyle w:val="TableParagraph"/>
              <w:ind w:right="332"/>
              <w:jc w:val="right"/>
              <w:rPr>
                <w:sz w:val="18"/>
              </w:rPr>
            </w:pPr>
            <w:r>
              <w:rPr>
                <w:sz w:val="18"/>
              </w:rPr>
              <w:t>12</w:t>
            </w:r>
          </w:p>
        </w:tc>
        <w:tc>
          <w:tcPr>
            <w:tcW w:w="802" w:type="dxa"/>
          </w:tcPr>
          <w:p w14:paraId="5A9CC407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747</w:t>
            </w:r>
          </w:p>
        </w:tc>
        <w:tc>
          <w:tcPr>
            <w:tcW w:w="869" w:type="dxa"/>
          </w:tcPr>
          <w:p w14:paraId="4B193116" w14:textId="77777777" w:rsidR="00A2039D" w:rsidRDefault="00A2039D" w:rsidP="00F6553A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3,885</w:t>
            </w:r>
          </w:p>
        </w:tc>
        <w:tc>
          <w:tcPr>
            <w:tcW w:w="819" w:type="dxa"/>
          </w:tcPr>
          <w:p w14:paraId="207CEC17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3,490</w:t>
            </w:r>
          </w:p>
        </w:tc>
        <w:tc>
          <w:tcPr>
            <w:tcW w:w="983" w:type="dxa"/>
          </w:tcPr>
          <w:p w14:paraId="7379F2B0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3,259</w:t>
            </w:r>
          </w:p>
        </w:tc>
        <w:tc>
          <w:tcPr>
            <w:tcW w:w="867" w:type="dxa"/>
          </w:tcPr>
          <w:p w14:paraId="28603CF4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3,106</w:t>
            </w:r>
          </w:p>
        </w:tc>
        <w:tc>
          <w:tcPr>
            <w:tcW w:w="821" w:type="dxa"/>
          </w:tcPr>
          <w:p w14:paraId="0F0F2F97" w14:textId="77777777" w:rsidR="00A2039D" w:rsidRDefault="00A2039D" w:rsidP="00F6553A">
            <w:pPr>
              <w:pStyle w:val="TableParagraph"/>
              <w:jc w:val="left"/>
              <w:rPr>
                <w:sz w:val="18"/>
              </w:rPr>
            </w:pPr>
            <w:r>
              <w:rPr>
                <w:sz w:val="18"/>
              </w:rPr>
              <w:t>2,996</w:t>
            </w:r>
          </w:p>
        </w:tc>
        <w:tc>
          <w:tcPr>
            <w:tcW w:w="867" w:type="dxa"/>
          </w:tcPr>
          <w:p w14:paraId="54A16A41" w14:textId="77777777" w:rsidR="00A2039D" w:rsidRDefault="00A2039D" w:rsidP="00F6553A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2,913</w:t>
            </w:r>
          </w:p>
        </w:tc>
        <w:tc>
          <w:tcPr>
            <w:tcW w:w="866" w:type="dxa"/>
          </w:tcPr>
          <w:p w14:paraId="4F761482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849</w:t>
            </w:r>
          </w:p>
        </w:tc>
      </w:tr>
      <w:tr w:rsidR="00A2039D" w14:paraId="6FC12BD8" w14:textId="77777777" w:rsidTr="005E1737">
        <w:trPr>
          <w:trHeight w:val="330"/>
          <w:jc w:val="center"/>
        </w:trPr>
        <w:tc>
          <w:tcPr>
            <w:tcW w:w="890" w:type="dxa"/>
          </w:tcPr>
          <w:p w14:paraId="3DBDE02B" w14:textId="77777777" w:rsidR="00A2039D" w:rsidRDefault="00A2039D" w:rsidP="00F6553A">
            <w:pPr>
              <w:pStyle w:val="TableParagraph"/>
              <w:ind w:right="332"/>
              <w:jc w:val="right"/>
              <w:rPr>
                <w:sz w:val="18"/>
              </w:rPr>
            </w:pPr>
            <w:r>
              <w:rPr>
                <w:sz w:val="18"/>
              </w:rPr>
              <w:t>13</w:t>
            </w:r>
          </w:p>
        </w:tc>
        <w:tc>
          <w:tcPr>
            <w:tcW w:w="802" w:type="dxa"/>
          </w:tcPr>
          <w:p w14:paraId="384DAD8F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667</w:t>
            </w:r>
          </w:p>
        </w:tc>
        <w:tc>
          <w:tcPr>
            <w:tcW w:w="869" w:type="dxa"/>
          </w:tcPr>
          <w:p w14:paraId="17081BEC" w14:textId="77777777" w:rsidR="00A2039D" w:rsidRDefault="00A2039D" w:rsidP="00F6553A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3,806</w:t>
            </w:r>
          </w:p>
        </w:tc>
        <w:tc>
          <w:tcPr>
            <w:tcW w:w="819" w:type="dxa"/>
          </w:tcPr>
          <w:p w14:paraId="2D23DF76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3,411</w:t>
            </w:r>
          </w:p>
        </w:tc>
        <w:tc>
          <w:tcPr>
            <w:tcW w:w="983" w:type="dxa"/>
          </w:tcPr>
          <w:p w14:paraId="54408A95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3,179</w:t>
            </w:r>
          </w:p>
        </w:tc>
        <w:tc>
          <w:tcPr>
            <w:tcW w:w="867" w:type="dxa"/>
          </w:tcPr>
          <w:p w14:paraId="4B11525E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3,025</w:t>
            </w:r>
          </w:p>
        </w:tc>
        <w:tc>
          <w:tcPr>
            <w:tcW w:w="821" w:type="dxa"/>
          </w:tcPr>
          <w:p w14:paraId="7291AAA0" w14:textId="77777777" w:rsidR="00A2039D" w:rsidRDefault="00A2039D" w:rsidP="00F6553A">
            <w:pPr>
              <w:pStyle w:val="TableParagraph"/>
              <w:jc w:val="left"/>
              <w:rPr>
                <w:sz w:val="18"/>
              </w:rPr>
            </w:pPr>
            <w:r>
              <w:rPr>
                <w:sz w:val="18"/>
              </w:rPr>
              <w:t>2,915</w:t>
            </w:r>
          </w:p>
        </w:tc>
        <w:tc>
          <w:tcPr>
            <w:tcW w:w="867" w:type="dxa"/>
          </w:tcPr>
          <w:p w14:paraId="594BAB18" w14:textId="77777777" w:rsidR="00A2039D" w:rsidRDefault="00A2039D" w:rsidP="00F6553A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2,832</w:t>
            </w:r>
          </w:p>
        </w:tc>
        <w:tc>
          <w:tcPr>
            <w:tcW w:w="866" w:type="dxa"/>
          </w:tcPr>
          <w:p w14:paraId="46EF9202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767</w:t>
            </w:r>
          </w:p>
        </w:tc>
      </w:tr>
      <w:tr w:rsidR="00A2039D" w14:paraId="4C321AA0" w14:textId="77777777" w:rsidTr="005E1737">
        <w:trPr>
          <w:trHeight w:val="330"/>
          <w:jc w:val="center"/>
        </w:trPr>
        <w:tc>
          <w:tcPr>
            <w:tcW w:w="890" w:type="dxa"/>
          </w:tcPr>
          <w:p w14:paraId="60BBE47E" w14:textId="77777777" w:rsidR="00A2039D" w:rsidRDefault="00A2039D" w:rsidP="00F6553A">
            <w:pPr>
              <w:pStyle w:val="TableParagraph"/>
              <w:ind w:right="332"/>
              <w:jc w:val="right"/>
              <w:rPr>
                <w:sz w:val="18"/>
              </w:rPr>
            </w:pPr>
            <w:r>
              <w:rPr>
                <w:sz w:val="18"/>
              </w:rPr>
              <w:t>14</w:t>
            </w:r>
          </w:p>
        </w:tc>
        <w:tc>
          <w:tcPr>
            <w:tcW w:w="802" w:type="dxa"/>
          </w:tcPr>
          <w:p w14:paraId="2339ACB0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600</w:t>
            </w:r>
          </w:p>
        </w:tc>
        <w:tc>
          <w:tcPr>
            <w:tcW w:w="869" w:type="dxa"/>
          </w:tcPr>
          <w:p w14:paraId="76A29987" w14:textId="77777777" w:rsidR="00A2039D" w:rsidRDefault="00A2039D" w:rsidP="00F6553A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3,739</w:t>
            </w:r>
          </w:p>
        </w:tc>
        <w:tc>
          <w:tcPr>
            <w:tcW w:w="819" w:type="dxa"/>
          </w:tcPr>
          <w:p w14:paraId="56E8B5B8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3,344</w:t>
            </w:r>
          </w:p>
        </w:tc>
        <w:tc>
          <w:tcPr>
            <w:tcW w:w="983" w:type="dxa"/>
          </w:tcPr>
          <w:p w14:paraId="3890406A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3,112</w:t>
            </w:r>
          </w:p>
        </w:tc>
        <w:tc>
          <w:tcPr>
            <w:tcW w:w="867" w:type="dxa"/>
          </w:tcPr>
          <w:p w14:paraId="110403EB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958</w:t>
            </w:r>
          </w:p>
        </w:tc>
        <w:tc>
          <w:tcPr>
            <w:tcW w:w="821" w:type="dxa"/>
          </w:tcPr>
          <w:p w14:paraId="621706F1" w14:textId="77777777" w:rsidR="00A2039D" w:rsidRDefault="00A2039D" w:rsidP="00F6553A">
            <w:pPr>
              <w:pStyle w:val="TableParagraph"/>
              <w:jc w:val="left"/>
              <w:rPr>
                <w:sz w:val="18"/>
              </w:rPr>
            </w:pPr>
            <w:r>
              <w:rPr>
                <w:sz w:val="18"/>
              </w:rPr>
              <w:t>2,848</w:t>
            </w:r>
          </w:p>
        </w:tc>
        <w:tc>
          <w:tcPr>
            <w:tcW w:w="867" w:type="dxa"/>
          </w:tcPr>
          <w:p w14:paraId="28722AB6" w14:textId="77777777" w:rsidR="00A2039D" w:rsidRDefault="00A2039D" w:rsidP="00F6553A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2,764</w:t>
            </w:r>
          </w:p>
        </w:tc>
        <w:tc>
          <w:tcPr>
            <w:tcW w:w="866" w:type="dxa"/>
          </w:tcPr>
          <w:p w14:paraId="3EDD55D1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699</w:t>
            </w:r>
          </w:p>
        </w:tc>
      </w:tr>
      <w:tr w:rsidR="00A2039D" w14:paraId="2A5C85C5" w14:textId="77777777" w:rsidTr="005E1737">
        <w:trPr>
          <w:trHeight w:val="330"/>
          <w:jc w:val="center"/>
        </w:trPr>
        <w:tc>
          <w:tcPr>
            <w:tcW w:w="890" w:type="dxa"/>
          </w:tcPr>
          <w:p w14:paraId="393454F3" w14:textId="77777777" w:rsidR="00A2039D" w:rsidRDefault="00A2039D" w:rsidP="00F6553A">
            <w:pPr>
              <w:pStyle w:val="TableParagraph"/>
              <w:ind w:right="332"/>
              <w:jc w:val="right"/>
              <w:rPr>
                <w:sz w:val="18"/>
              </w:rPr>
            </w:pPr>
            <w:r>
              <w:rPr>
                <w:sz w:val="18"/>
              </w:rPr>
              <w:t>15</w:t>
            </w:r>
          </w:p>
        </w:tc>
        <w:tc>
          <w:tcPr>
            <w:tcW w:w="802" w:type="dxa"/>
          </w:tcPr>
          <w:p w14:paraId="27ABCC8A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543</w:t>
            </w:r>
          </w:p>
        </w:tc>
        <w:tc>
          <w:tcPr>
            <w:tcW w:w="869" w:type="dxa"/>
          </w:tcPr>
          <w:p w14:paraId="04D290F2" w14:textId="77777777" w:rsidR="00A2039D" w:rsidRDefault="00A2039D" w:rsidP="00F6553A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3,682</w:t>
            </w:r>
          </w:p>
        </w:tc>
        <w:tc>
          <w:tcPr>
            <w:tcW w:w="819" w:type="dxa"/>
          </w:tcPr>
          <w:p w14:paraId="1D0F39FB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3,287</w:t>
            </w:r>
          </w:p>
        </w:tc>
        <w:tc>
          <w:tcPr>
            <w:tcW w:w="983" w:type="dxa"/>
          </w:tcPr>
          <w:p w14:paraId="6C301026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3,056</w:t>
            </w:r>
          </w:p>
        </w:tc>
        <w:tc>
          <w:tcPr>
            <w:tcW w:w="867" w:type="dxa"/>
          </w:tcPr>
          <w:p w14:paraId="0AE863F7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901</w:t>
            </w:r>
          </w:p>
        </w:tc>
        <w:tc>
          <w:tcPr>
            <w:tcW w:w="821" w:type="dxa"/>
          </w:tcPr>
          <w:p w14:paraId="104FAC69" w14:textId="77777777" w:rsidR="00A2039D" w:rsidRDefault="00A2039D" w:rsidP="00F6553A">
            <w:pPr>
              <w:pStyle w:val="TableParagraph"/>
              <w:jc w:val="left"/>
              <w:rPr>
                <w:sz w:val="18"/>
              </w:rPr>
            </w:pPr>
            <w:r>
              <w:rPr>
                <w:sz w:val="18"/>
              </w:rPr>
              <w:t>2,790</w:t>
            </w:r>
          </w:p>
        </w:tc>
        <w:tc>
          <w:tcPr>
            <w:tcW w:w="867" w:type="dxa"/>
          </w:tcPr>
          <w:p w14:paraId="5B95FC07" w14:textId="77777777" w:rsidR="00A2039D" w:rsidRDefault="00A2039D" w:rsidP="00F6553A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2,707</w:t>
            </w:r>
          </w:p>
        </w:tc>
        <w:tc>
          <w:tcPr>
            <w:tcW w:w="866" w:type="dxa"/>
          </w:tcPr>
          <w:p w14:paraId="23F2881D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641</w:t>
            </w:r>
          </w:p>
        </w:tc>
      </w:tr>
      <w:tr w:rsidR="00A2039D" w14:paraId="4FFF1F86" w14:textId="77777777" w:rsidTr="005E1737">
        <w:trPr>
          <w:trHeight w:val="331"/>
          <w:jc w:val="center"/>
        </w:trPr>
        <w:tc>
          <w:tcPr>
            <w:tcW w:w="890" w:type="dxa"/>
          </w:tcPr>
          <w:p w14:paraId="3A84AA1D" w14:textId="77777777" w:rsidR="00A2039D" w:rsidRDefault="00A2039D" w:rsidP="00F6553A">
            <w:pPr>
              <w:pStyle w:val="TableParagraph"/>
              <w:ind w:right="332"/>
              <w:jc w:val="right"/>
              <w:rPr>
                <w:sz w:val="18"/>
              </w:rPr>
            </w:pPr>
            <w:r>
              <w:rPr>
                <w:sz w:val="18"/>
              </w:rPr>
              <w:t>16</w:t>
            </w:r>
          </w:p>
        </w:tc>
        <w:tc>
          <w:tcPr>
            <w:tcW w:w="802" w:type="dxa"/>
          </w:tcPr>
          <w:p w14:paraId="0E7EE252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494</w:t>
            </w:r>
          </w:p>
        </w:tc>
        <w:tc>
          <w:tcPr>
            <w:tcW w:w="869" w:type="dxa"/>
          </w:tcPr>
          <w:p w14:paraId="34BD17B7" w14:textId="77777777" w:rsidR="00A2039D" w:rsidRDefault="00A2039D" w:rsidP="00F6553A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3,634</w:t>
            </w:r>
          </w:p>
        </w:tc>
        <w:tc>
          <w:tcPr>
            <w:tcW w:w="819" w:type="dxa"/>
          </w:tcPr>
          <w:p w14:paraId="55439C99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3,239</w:t>
            </w:r>
          </w:p>
        </w:tc>
        <w:tc>
          <w:tcPr>
            <w:tcW w:w="983" w:type="dxa"/>
          </w:tcPr>
          <w:p w14:paraId="1DDB809C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3,007</w:t>
            </w:r>
          </w:p>
        </w:tc>
        <w:tc>
          <w:tcPr>
            <w:tcW w:w="867" w:type="dxa"/>
          </w:tcPr>
          <w:p w14:paraId="08E1B126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852</w:t>
            </w:r>
          </w:p>
        </w:tc>
        <w:tc>
          <w:tcPr>
            <w:tcW w:w="821" w:type="dxa"/>
          </w:tcPr>
          <w:p w14:paraId="5555B56D" w14:textId="77777777" w:rsidR="00A2039D" w:rsidRDefault="00A2039D" w:rsidP="00F6553A">
            <w:pPr>
              <w:pStyle w:val="TableParagraph"/>
              <w:jc w:val="left"/>
              <w:rPr>
                <w:sz w:val="18"/>
              </w:rPr>
            </w:pPr>
            <w:r>
              <w:rPr>
                <w:sz w:val="18"/>
              </w:rPr>
              <w:t>2,741</w:t>
            </w:r>
          </w:p>
        </w:tc>
        <w:tc>
          <w:tcPr>
            <w:tcW w:w="867" w:type="dxa"/>
          </w:tcPr>
          <w:p w14:paraId="541E0065" w14:textId="77777777" w:rsidR="00A2039D" w:rsidRDefault="00A2039D" w:rsidP="00F6553A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2,657</w:t>
            </w:r>
          </w:p>
        </w:tc>
        <w:tc>
          <w:tcPr>
            <w:tcW w:w="866" w:type="dxa"/>
          </w:tcPr>
          <w:p w14:paraId="1E020ED1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591</w:t>
            </w:r>
          </w:p>
        </w:tc>
      </w:tr>
      <w:tr w:rsidR="00A2039D" w14:paraId="257E2C2A" w14:textId="77777777" w:rsidTr="005E1737">
        <w:trPr>
          <w:trHeight w:val="330"/>
          <w:jc w:val="center"/>
        </w:trPr>
        <w:tc>
          <w:tcPr>
            <w:tcW w:w="890" w:type="dxa"/>
          </w:tcPr>
          <w:p w14:paraId="096928FB" w14:textId="77777777" w:rsidR="00A2039D" w:rsidRDefault="00A2039D" w:rsidP="00F6553A">
            <w:pPr>
              <w:pStyle w:val="TableParagraph"/>
              <w:ind w:right="332"/>
              <w:jc w:val="right"/>
              <w:rPr>
                <w:sz w:val="18"/>
              </w:rPr>
            </w:pPr>
            <w:r>
              <w:rPr>
                <w:sz w:val="18"/>
              </w:rPr>
              <w:t>17</w:t>
            </w:r>
          </w:p>
        </w:tc>
        <w:tc>
          <w:tcPr>
            <w:tcW w:w="802" w:type="dxa"/>
          </w:tcPr>
          <w:p w14:paraId="2255DBBC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451</w:t>
            </w:r>
          </w:p>
        </w:tc>
        <w:tc>
          <w:tcPr>
            <w:tcW w:w="869" w:type="dxa"/>
          </w:tcPr>
          <w:p w14:paraId="52DB77C3" w14:textId="77777777" w:rsidR="00A2039D" w:rsidRDefault="00A2039D" w:rsidP="00F6553A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3,592</w:t>
            </w:r>
          </w:p>
        </w:tc>
        <w:tc>
          <w:tcPr>
            <w:tcW w:w="819" w:type="dxa"/>
          </w:tcPr>
          <w:p w14:paraId="488E6415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3,197</w:t>
            </w:r>
          </w:p>
        </w:tc>
        <w:tc>
          <w:tcPr>
            <w:tcW w:w="983" w:type="dxa"/>
          </w:tcPr>
          <w:p w14:paraId="19A25738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965</w:t>
            </w:r>
          </w:p>
        </w:tc>
        <w:tc>
          <w:tcPr>
            <w:tcW w:w="867" w:type="dxa"/>
          </w:tcPr>
          <w:p w14:paraId="03F8ADCE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810</w:t>
            </w:r>
          </w:p>
        </w:tc>
        <w:tc>
          <w:tcPr>
            <w:tcW w:w="821" w:type="dxa"/>
          </w:tcPr>
          <w:p w14:paraId="76305C9F" w14:textId="77777777" w:rsidR="00A2039D" w:rsidRDefault="00A2039D" w:rsidP="00F6553A">
            <w:pPr>
              <w:pStyle w:val="TableParagraph"/>
              <w:jc w:val="left"/>
              <w:rPr>
                <w:sz w:val="18"/>
              </w:rPr>
            </w:pPr>
            <w:r>
              <w:rPr>
                <w:sz w:val="18"/>
              </w:rPr>
              <w:t>2,699</w:t>
            </w:r>
          </w:p>
        </w:tc>
        <w:tc>
          <w:tcPr>
            <w:tcW w:w="867" w:type="dxa"/>
          </w:tcPr>
          <w:p w14:paraId="385E4715" w14:textId="77777777" w:rsidR="00A2039D" w:rsidRDefault="00A2039D" w:rsidP="00F6553A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2,614</w:t>
            </w:r>
          </w:p>
        </w:tc>
        <w:tc>
          <w:tcPr>
            <w:tcW w:w="866" w:type="dxa"/>
          </w:tcPr>
          <w:p w14:paraId="13D9CC45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548</w:t>
            </w:r>
          </w:p>
        </w:tc>
      </w:tr>
      <w:tr w:rsidR="00A2039D" w14:paraId="378A1E4F" w14:textId="77777777" w:rsidTr="005E1737">
        <w:trPr>
          <w:trHeight w:val="333"/>
          <w:jc w:val="center"/>
        </w:trPr>
        <w:tc>
          <w:tcPr>
            <w:tcW w:w="890" w:type="dxa"/>
          </w:tcPr>
          <w:p w14:paraId="74710A77" w14:textId="77777777" w:rsidR="00A2039D" w:rsidRDefault="00A2039D" w:rsidP="00F6553A">
            <w:pPr>
              <w:pStyle w:val="TableParagraph"/>
              <w:ind w:right="332"/>
              <w:jc w:val="right"/>
              <w:rPr>
                <w:sz w:val="18"/>
              </w:rPr>
            </w:pPr>
            <w:r>
              <w:rPr>
                <w:sz w:val="18"/>
              </w:rPr>
              <w:t>18</w:t>
            </w:r>
          </w:p>
        </w:tc>
        <w:tc>
          <w:tcPr>
            <w:tcW w:w="802" w:type="dxa"/>
          </w:tcPr>
          <w:p w14:paraId="2FAB74D0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414</w:t>
            </w:r>
          </w:p>
        </w:tc>
        <w:tc>
          <w:tcPr>
            <w:tcW w:w="869" w:type="dxa"/>
          </w:tcPr>
          <w:p w14:paraId="5FAD1385" w14:textId="77777777" w:rsidR="00A2039D" w:rsidRDefault="00A2039D" w:rsidP="00F6553A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3,555</w:t>
            </w:r>
          </w:p>
        </w:tc>
        <w:tc>
          <w:tcPr>
            <w:tcW w:w="819" w:type="dxa"/>
          </w:tcPr>
          <w:p w14:paraId="0DD2CBDB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3,160</w:t>
            </w:r>
          </w:p>
        </w:tc>
        <w:tc>
          <w:tcPr>
            <w:tcW w:w="983" w:type="dxa"/>
          </w:tcPr>
          <w:p w14:paraId="6AE351AB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928</w:t>
            </w:r>
          </w:p>
        </w:tc>
        <w:tc>
          <w:tcPr>
            <w:tcW w:w="867" w:type="dxa"/>
          </w:tcPr>
          <w:p w14:paraId="2DC10768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773</w:t>
            </w:r>
          </w:p>
        </w:tc>
        <w:tc>
          <w:tcPr>
            <w:tcW w:w="821" w:type="dxa"/>
          </w:tcPr>
          <w:p w14:paraId="6145E50A" w14:textId="77777777" w:rsidR="00A2039D" w:rsidRDefault="00A2039D" w:rsidP="00F6553A">
            <w:pPr>
              <w:pStyle w:val="TableParagraph"/>
              <w:jc w:val="left"/>
              <w:rPr>
                <w:sz w:val="18"/>
              </w:rPr>
            </w:pPr>
            <w:r>
              <w:rPr>
                <w:sz w:val="18"/>
              </w:rPr>
              <w:t>2,661</w:t>
            </w:r>
          </w:p>
        </w:tc>
        <w:tc>
          <w:tcPr>
            <w:tcW w:w="867" w:type="dxa"/>
          </w:tcPr>
          <w:p w14:paraId="51709CAE" w14:textId="77777777" w:rsidR="00A2039D" w:rsidRDefault="00A2039D" w:rsidP="00F6553A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2,577</w:t>
            </w:r>
          </w:p>
        </w:tc>
        <w:tc>
          <w:tcPr>
            <w:tcW w:w="866" w:type="dxa"/>
          </w:tcPr>
          <w:p w14:paraId="68379633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510</w:t>
            </w:r>
          </w:p>
        </w:tc>
      </w:tr>
      <w:tr w:rsidR="00A2039D" w14:paraId="0675872D" w14:textId="77777777" w:rsidTr="005E1737">
        <w:trPr>
          <w:trHeight w:val="330"/>
          <w:jc w:val="center"/>
        </w:trPr>
        <w:tc>
          <w:tcPr>
            <w:tcW w:w="890" w:type="dxa"/>
          </w:tcPr>
          <w:p w14:paraId="48B9993C" w14:textId="77777777" w:rsidR="00A2039D" w:rsidRDefault="00A2039D" w:rsidP="00F6553A">
            <w:pPr>
              <w:pStyle w:val="TableParagraph"/>
              <w:ind w:right="332"/>
              <w:jc w:val="right"/>
              <w:rPr>
                <w:sz w:val="18"/>
              </w:rPr>
            </w:pPr>
            <w:r>
              <w:rPr>
                <w:sz w:val="18"/>
              </w:rPr>
              <w:t>19</w:t>
            </w:r>
          </w:p>
        </w:tc>
        <w:tc>
          <w:tcPr>
            <w:tcW w:w="802" w:type="dxa"/>
          </w:tcPr>
          <w:p w14:paraId="13387927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381</w:t>
            </w:r>
          </w:p>
        </w:tc>
        <w:tc>
          <w:tcPr>
            <w:tcW w:w="869" w:type="dxa"/>
          </w:tcPr>
          <w:p w14:paraId="788C8549" w14:textId="77777777" w:rsidR="00A2039D" w:rsidRDefault="00A2039D" w:rsidP="00F6553A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3,522</w:t>
            </w:r>
          </w:p>
        </w:tc>
        <w:tc>
          <w:tcPr>
            <w:tcW w:w="819" w:type="dxa"/>
          </w:tcPr>
          <w:p w14:paraId="41E24398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3,127</w:t>
            </w:r>
          </w:p>
        </w:tc>
        <w:tc>
          <w:tcPr>
            <w:tcW w:w="983" w:type="dxa"/>
          </w:tcPr>
          <w:p w14:paraId="204804A6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895</w:t>
            </w:r>
          </w:p>
        </w:tc>
        <w:tc>
          <w:tcPr>
            <w:tcW w:w="867" w:type="dxa"/>
          </w:tcPr>
          <w:p w14:paraId="05E71366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740</w:t>
            </w:r>
          </w:p>
        </w:tc>
        <w:tc>
          <w:tcPr>
            <w:tcW w:w="821" w:type="dxa"/>
          </w:tcPr>
          <w:p w14:paraId="0CDFE149" w14:textId="77777777" w:rsidR="00A2039D" w:rsidRDefault="00A2039D" w:rsidP="00F6553A">
            <w:pPr>
              <w:pStyle w:val="TableParagraph"/>
              <w:jc w:val="left"/>
              <w:rPr>
                <w:sz w:val="18"/>
              </w:rPr>
            </w:pPr>
            <w:r>
              <w:rPr>
                <w:sz w:val="18"/>
              </w:rPr>
              <w:t>2,628</w:t>
            </w:r>
          </w:p>
        </w:tc>
        <w:tc>
          <w:tcPr>
            <w:tcW w:w="867" w:type="dxa"/>
          </w:tcPr>
          <w:p w14:paraId="03D26DF6" w14:textId="77777777" w:rsidR="00A2039D" w:rsidRDefault="00A2039D" w:rsidP="00F6553A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2,544</w:t>
            </w:r>
          </w:p>
        </w:tc>
        <w:tc>
          <w:tcPr>
            <w:tcW w:w="866" w:type="dxa"/>
          </w:tcPr>
          <w:p w14:paraId="3AD131F0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477</w:t>
            </w:r>
          </w:p>
        </w:tc>
      </w:tr>
      <w:tr w:rsidR="00A2039D" w14:paraId="59A93BA5" w14:textId="77777777" w:rsidTr="005E1737">
        <w:trPr>
          <w:trHeight w:val="330"/>
          <w:jc w:val="center"/>
        </w:trPr>
        <w:tc>
          <w:tcPr>
            <w:tcW w:w="890" w:type="dxa"/>
          </w:tcPr>
          <w:p w14:paraId="65CF8BA8" w14:textId="77777777" w:rsidR="00A2039D" w:rsidRDefault="00A2039D" w:rsidP="00F6553A">
            <w:pPr>
              <w:pStyle w:val="TableParagraph"/>
              <w:ind w:right="332"/>
              <w:jc w:val="right"/>
              <w:rPr>
                <w:sz w:val="18"/>
              </w:rPr>
            </w:pPr>
            <w:r>
              <w:rPr>
                <w:sz w:val="18"/>
              </w:rPr>
              <w:t>20</w:t>
            </w:r>
          </w:p>
        </w:tc>
        <w:tc>
          <w:tcPr>
            <w:tcW w:w="802" w:type="dxa"/>
          </w:tcPr>
          <w:p w14:paraId="662DA2B7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351</w:t>
            </w:r>
          </w:p>
        </w:tc>
        <w:tc>
          <w:tcPr>
            <w:tcW w:w="869" w:type="dxa"/>
          </w:tcPr>
          <w:p w14:paraId="7FC83BE4" w14:textId="77777777" w:rsidR="00A2039D" w:rsidRDefault="00A2039D" w:rsidP="00F6553A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3,493</w:t>
            </w:r>
          </w:p>
        </w:tc>
        <w:tc>
          <w:tcPr>
            <w:tcW w:w="819" w:type="dxa"/>
          </w:tcPr>
          <w:p w14:paraId="3FAE8BDF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3,098</w:t>
            </w:r>
          </w:p>
        </w:tc>
        <w:tc>
          <w:tcPr>
            <w:tcW w:w="983" w:type="dxa"/>
          </w:tcPr>
          <w:p w14:paraId="2638AF2C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866</w:t>
            </w:r>
          </w:p>
        </w:tc>
        <w:tc>
          <w:tcPr>
            <w:tcW w:w="867" w:type="dxa"/>
          </w:tcPr>
          <w:p w14:paraId="67A4F78F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711</w:t>
            </w:r>
          </w:p>
        </w:tc>
        <w:tc>
          <w:tcPr>
            <w:tcW w:w="821" w:type="dxa"/>
          </w:tcPr>
          <w:p w14:paraId="3EBA1B37" w14:textId="77777777" w:rsidR="00A2039D" w:rsidRDefault="00A2039D" w:rsidP="00F6553A">
            <w:pPr>
              <w:pStyle w:val="TableParagraph"/>
              <w:jc w:val="left"/>
              <w:rPr>
                <w:sz w:val="18"/>
              </w:rPr>
            </w:pPr>
            <w:r>
              <w:rPr>
                <w:sz w:val="18"/>
              </w:rPr>
              <w:t>2,599</w:t>
            </w:r>
          </w:p>
        </w:tc>
        <w:tc>
          <w:tcPr>
            <w:tcW w:w="867" w:type="dxa"/>
          </w:tcPr>
          <w:p w14:paraId="04B2E6E6" w14:textId="77777777" w:rsidR="00A2039D" w:rsidRDefault="00A2039D" w:rsidP="00F6553A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2,514</w:t>
            </w:r>
          </w:p>
        </w:tc>
        <w:tc>
          <w:tcPr>
            <w:tcW w:w="866" w:type="dxa"/>
          </w:tcPr>
          <w:p w14:paraId="5E50B7D4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447</w:t>
            </w:r>
          </w:p>
        </w:tc>
      </w:tr>
      <w:tr w:rsidR="00A2039D" w14:paraId="181C54BD" w14:textId="77777777" w:rsidTr="005E1737">
        <w:trPr>
          <w:trHeight w:val="330"/>
          <w:jc w:val="center"/>
        </w:trPr>
        <w:tc>
          <w:tcPr>
            <w:tcW w:w="890" w:type="dxa"/>
          </w:tcPr>
          <w:p w14:paraId="4C621DE7" w14:textId="77777777" w:rsidR="00A2039D" w:rsidRDefault="00A2039D" w:rsidP="00F6553A">
            <w:pPr>
              <w:pStyle w:val="TableParagraph"/>
              <w:ind w:right="332"/>
              <w:jc w:val="right"/>
              <w:rPr>
                <w:sz w:val="18"/>
              </w:rPr>
            </w:pPr>
            <w:r>
              <w:rPr>
                <w:sz w:val="18"/>
              </w:rPr>
              <w:t>21</w:t>
            </w:r>
          </w:p>
        </w:tc>
        <w:tc>
          <w:tcPr>
            <w:tcW w:w="802" w:type="dxa"/>
          </w:tcPr>
          <w:p w14:paraId="6B221583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325</w:t>
            </w:r>
          </w:p>
        </w:tc>
        <w:tc>
          <w:tcPr>
            <w:tcW w:w="869" w:type="dxa"/>
          </w:tcPr>
          <w:p w14:paraId="15A02054" w14:textId="77777777" w:rsidR="00A2039D" w:rsidRDefault="00A2039D" w:rsidP="00F6553A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3,467</w:t>
            </w:r>
          </w:p>
        </w:tc>
        <w:tc>
          <w:tcPr>
            <w:tcW w:w="819" w:type="dxa"/>
          </w:tcPr>
          <w:p w14:paraId="3B04F2FC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3,072</w:t>
            </w:r>
          </w:p>
        </w:tc>
        <w:tc>
          <w:tcPr>
            <w:tcW w:w="983" w:type="dxa"/>
          </w:tcPr>
          <w:p w14:paraId="47EA776D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840</w:t>
            </w:r>
          </w:p>
        </w:tc>
        <w:tc>
          <w:tcPr>
            <w:tcW w:w="867" w:type="dxa"/>
          </w:tcPr>
          <w:p w14:paraId="08F46E30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685</w:t>
            </w:r>
          </w:p>
        </w:tc>
        <w:tc>
          <w:tcPr>
            <w:tcW w:w="821" w:type="dxa"/>
          </w:tcPr>
          <w:p w14:paraId="2433D5E5" w14:textId="77777777" w:rsidR="00A2039D" w:rsidRDefault="00A2039D" w:rsidP="00F6553A">
            <w:pPr>
              <w:pStyle w:val="TableParagraph"/>
              <w:jc w:val="left"/>
              <w:rPr>
                <w:sz w:val="18"/>
              </w:rPr>
            </w:pPr>
            <w:r>
              <w:rPr>
                <w:sz w:val="18"/>
              </w:rPr>
              <w:t>2,573</w:t>
            </w:r>
          </w:p>
        </w:tc>
        <w:tc>
          <w:tcPr>
            <w:tcW w:w="867" w:type="dxa"/>
          </w:tcPr>
          <w:p w14:paraId="73A17D57" w14:textId="77777777" w:rsidR="00A2039D" w:rsidRDefault="00A2039D" w:rsidP="00F6553A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2,488</w:t>
            </w:r>
          </w:p>
        </w:tc>
        <w:tc>
          <w:tcPr>
            <w:tcW w:w="866" w:type="dxa"/>
          </w:tcPr>
          <w:p w14:paraId="155279EE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420</w:t>
            </w:r>
          </w:p>
        </w:tc>
      </w:tr>
      <w:tr w:rsidR="00A2039D" w14:paraId="1E4B8E6D" w14:textId="77777777" w:rsidTr="005E1737">
        <w:trPr>
          <w:trHeight w:val="330"/>
          <w:jc w:val="center"/>
        </w:trPr>
        <w:tc>
          <w:tcPr>
            <w:tcW w:w="890" w:type="dxa"/>
          </w:tcPr>
          <w:p w14:paraId="11EB8FC2" w14:textId="77777777" w:rsidR="00A2039D" w:rsidRDefault="00A2039D" w:rsidP="00F6553A">
            <w:pPr>
              <w:pStyle w:val="TableParagraph"/>
              <w:ind w:right="332"/>
              <w:jc w:val="right"/>
              <w:rPr>
                <w:sz w:val="18"/>
              </w:rPr>
            </w:pPr>
            <w:r>
              <w:rPr>
                <w:sz w:val="18"/>
              </w:rPr>
              <w:t>22</w:t>
            </w:r>
          </w:p>
        </w:tc>
        <w:tc>
          <w:tcPr>
            <w:tcW w:w="802" w:type="dxa"/>
          </w:tcPr>
          <w:p w14:paraId="14F6C8B1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301</w:t>
            </w:r>
          </w:p>
        </w:tc>
        <w:tc>
          <w:tcPr>
            <w:tcW w:w="869" w:type="dxa"/>
          </w:tcPr>
          <w:p w14:paraId="5A7DDF27" w14:textId="77777777" w:rsidR="00A2039D" w:rsidRDefault="00A2039D" w:rsidP="00F6553A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3,443</w:t>
            </w:r>
          </w:p>
        </w:tc>
        <w:tc>
          <w:tcPr>
            <w:tcW w:w="819" w:type="dxa"/>
          </w:tcPr>
          <w:p w14:paraId="29E6C57E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3,049</w:t>
            </w:r>
          </w:p>
        </w:tc>
        <w:tc>
          <w:tcPr>
            <w:tcW w:w="983" w:type="dxa"/>
          </w:tcPr>
          <w:p w14:paraId="153342F3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817</w:t>
            </w:r>
          </w:p>
        </w:tc>
        <w:tc>
          <w:tcPr>
            <w:tcW w:w="867" w:type="dxa"/>
          </w:tcPr>
          <w:p w14:paraId="6A9C2563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661</w:t>
            </w:r>
          </w:p>
        </w:tc>
        <w:tc>
          <w:tcPr>
            <w:tcW w:w="821" w:type="dxa"/>
          </w:tcPr>
          <w:p w14:paraId="03534140" w14:textId="77777777" w:rsidR="00A2039D" w:rsidRDefault="00A2039D" w:rsidP="00F6553A">
            <w:pPr>
              <w:pStyle w:val="TableParagraph"/>
              <w:jc w:val="left"/>
              <w:rPr>
                <w:sz w:val="18"/>
              </w:rPr>
            </w:pPr>
            <w:r>
              <w:rPr>
                <w:sz w:val="18"/>
              </w:rPr>
              <w:t>2,549</w:t>
            </w:r>
          </w:p>
        </w:tc>
        <w:tc>
          <w:tcPr>
            <w:tcW w:w="867" w:type="dxa"/>
          </w:tcPr>
          <w:p w14:paraId="2BFAF883" w14:textId="77777777" w:rsidR="00A2039D" w:rsidRDefault="00A2039D" w:rsidP="00F6553A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2,464</w:t>
            </w:r>
          </w:p>
        </w:tc>
        <w:tc>
          <w:tcPr>
            <w:tcW w:w="866" w:type="dxa"/>
          </w:tcPr>
          <w:p w14:paraId="561C7F46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397</w:t>
            </w:r>
          </w:p>
        </w:tc>
      </w:tr>
      <w:tr w:rsidR="00A2039D" w14:paraId="0B9476CB" w14:textId="77777777" w:rsidTr="005E1737">
        <w:trPr>
          <w:trHeight w:val="330"/>
          <w:jc w:val="center"/>
        </w:trPr>
        <w:tc>
          <w:tcPr>
            <w:tcW w:w="890" w:type="dxa"/>
          </w:tcPr>
          <w:p w14:paraId="53A3B7F3" w14:textId="77777777" w:rsidR="00A2039D" w:rsidRDefault="00A2039D" w:rsidP="00F6553A">
            <w:pPr>
              <w:pStyle w:val="TableParagraph"/>
              <w:ind w:right="332"/>
              <w:jc w:val="right"/>
              <w:rPr>
                <w:sz w:val="18"/>
              </w:rPr>
            </w:pPr>
            <w:r>
              <w:rPr>
                <w:sz w:val="18"/>
              </w:rPr>
              <w:t>23</w:t>
            </w:r>
          </w:p>
        </w:tc>
        <w:tc>
          <w:tcPr>
            <w:tcW w:w="802" w:type="dxa"/>
          </w:tcPr>
          <w:p w14:paraId="4AD4C2A3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279</w:t>
            </w:r>
          </w:p>
        </w:tc>
        <w:tc>
          <w:tcPr>
            <w:tcW w:w="869" w:type="dxa"/>
          </w:tcPr>
          <w:p w14:paraId="5F3BCD7E" w14:textId="77777777" w:rsidR="00A2039D" w:rsidRDefault="00A2039D" w:rsidP="00F6553A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3,422</w:t>
            </w:r>
          </w:p>
        </w:tc>
        <w:tc>
          <w:tcPr>
            <w:tcW w:w="819" w:type="dxa"/>
          </w:tcPr>
          <w:p w14:paraId="1447324B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3,028</w:t>
            </w:r>
          </w:p>
        </w:tc>
        <w:tc>
          <w:tcPr>
            <w:tcW w:w="983" w:type="dxa"/>
          </w:tcPr>
          <w:p w14:paraId="0A6120B8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796</w:t>
            </w:r>
          </w:p>
        </w:tc>
        <w:tc>
          <w:tcPr>
            <w:tcW w:w="867" w:type="dxa"/>
          </w:tcPr>
          <w:p w14:paraId="4B30F288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640</w:t>
            </w:r>
          </w:p>
        </w:tc>
        <w:tc>
          <w:tcPr>
            <w:tcW w:w="821" w:type="dxa"/>
          </w:tcPr>
          <w:p w14:paraId="2FD53462" w14:textId="77777777" w:rsidR="00A2039D" w:rsidRDefault="00A2039D" w:rsidP="00F6553A">
            <w:pPr>
              <w:pStyle w:val="TableParagraph"/>
              <w:jc w:val="left"/>
              <w:rPr>
                <w:sz w:val="18"/>
              </w:rPr>
            </w:pPr>
            <w:r>
              <w:rPr>
                <w:sz w:val="18"/>
              </w:rPr>
              <w:t>2,528</w:t>
            </w:r>
          </w:p>
        </w:tc>
        <w:tc>
          <w:tcPr>
            <w:tcW w:w="867" w:type="dxa"/>
          </w:tcPr>
          <w:p w14:paraId="21475970" w14:textId="77777777" w:rsidR="00A2039D" w:rsidRDefault="00A2039D" w:rsidP="00F6553A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2,442</w:t>
            </w:r>
          </w:p>
        </w:tc>
        <w:tc>
          <w:tcPr>
            <w:tcW w:w="866" w:type="dxa"/>
          </w:tcPr>
          <w:p w14:paraId="493EDC41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375</w:t>
            </w:r>
          </w:p>
        </w:tc>
      </w:tr>
      <w:tr w:rsidR="00A2039D" w14:paraId="33EF66BF" w14:textId="77777777" w:rsidTr="005E1737">
        <w:trPr>
          <w:trHeight w:val="330"/>
          <w:jc w:val="center"/>
        </w:trPr>
        <w:tc>
          <w:tcPr>
            <w:tcW w:w="890" w:type="dxa"/>
          </w:tcPr>
          <w:p w14:paraId="599E00AB" w14:textId="77777777" w:rsidR="00A2039D" w:rsidRDefault="00A2039D" w:rsidP="00F6553A">
            <w:pPr>
              <w:pStyle w:val="TableParagraph"/>
              <w:ind w:right="332"/>
              <w:jc w:val="right"/>
              <w:rPr>
                <w:sz w:val="18"/>
              </w:rPr>
            </w:pPr>
            <w:r>
              <w:rPr>
                <w:sz w:val="18"/>
              </w:rPr>
              <w:t>24</w:t>
            </w:r>
          </w:p>
        </w:tc>
        <w:tc>
          <w:tcPr>
            <w:tcW w:w="802" w:type="dxa"/>
          </w:tcPr>
          <w:p w14:paraId="1D8C7F6F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260</w:t>
            </w:r>
          </w:p>
        </w:tc>
        <w:tc>
          <w:tcPr>
            <w:tcW w:w="869" w:type="dxa"/>
          </w:tcPr>
          <w:p w14:paraId="32017A99" w14:textId="77777777" w:rsidR="00A2039D" w:rsidRDefault="00A2039D" w:rsidP="00F6553A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3,403</w:t>
            </w:r>
          </w:p>
        </w:tc>
        <w:tc>
          <w:tcPr>
            <w:tcW w:w="819" w:type="dxa"/>
          </w:tcPr>
          <w:p w14:paraId="7DC91F0A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3,009</w:t>
            </w:r>
          </w:p>
        </w:tc>
        <w:tc>
          <w:tcPr>
            <w:tcW w:w="983" w:type="dxa"/>
          </w:tcPr>
          <w:p w14:paraId="27B8AC35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776</w:t>
            </w:r>
          </w:p>
        </w:tc>
        <w:tc>
          <w:tcPr>
            <w:tcW w:w="867" w:type="dxa"/>
          </w:tcPr>
          <w:p w14:paraId="72B3448B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621</w:t>
            </w:r>
          </w:p>
        </w:tc>
        <w:tc>
          <w:tcPr>
            <w:tcW w:w="821" w:type="dxa"/>
          </w:tcPr>
          <w:p w14:paraId="625979C9" w14:textId="77777777" w:rsidR="00A2039D" w:rsidRDefault="00A2039D" w:rsidP="00F6553A">
            <w:pPr>
              <w:pStyle w:val="TableParagraph"/>
              <w:jc w:val="left"/>
              <w:rPr>
                <w:sz w:val="18"/>
              </w:rPr>
            </w:pPr>
            <w:r>
              <w:rPr>
                <w:sz w:val="18"/>
              </w:rPr>
              <w:t>2,508</w:t>
            </w:r>
          </w:p>
        </w:tc>
        <w:tc>
          <w:tcPr>
            <w:tcW w:w="867" w:type="dxa"/>
          </w:tcPr>
          <w:p w14:paraId="1DA20670" w14:textId="77777777" w:rsidR="00A2039D" w:rsidRDefault="00A2039D" w:rsidP="00F6553A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2,423</w:t>
            </w:r>
          </w:p>
        </w:tc>
        <w:tc>
          <w:tcPr>
            <w:tcW w:w="866" w:type="dxa"/>
          </w:tcPr>
          <w:p w14:paraId="6BDDB82C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355</w:t>
            </w:r>
          </w:p>
        </w:tc>
      </w:tr>
      <w:tr w:rsidR="00A2039D" w14:paraId="18B48E8E" w14:textId="77777777" w:rsidTr="005E1737">
        <w:trPr>
          <w:trHeight w:val="331"/>
          <w:jc w:val="center"/>
        </w:trPr>
        <w:tc>
          <w:tcPr>
            <w:tcW w:w="890" w:type="dxa"/>
          </w:tcPr>
          <w:p w14:paraId="0245837C" w14:textId="77777777" w:rsidR="00A2039D" w:rsidRDefault="00A2039D" w:rsidP="00F6553A">
            <w:pPr>
              <w:pStyle w:val="TableParagraph"/>
              <w:ind w:right="332"/>
              <w:jc w:val="right"/>
              <w:rPr>
                <w:sz w:val="18"/>
              </w:rPr>
            </w:pPr>
            <w:r>
              <w:rPr>
                <w:sz w:val="18"/>
              </w:rPr>
              <w:t>25</w:t>
            </w:r>
          </w:p>
        </w:tc>
        <w:tc>
          <w:tcPr>
            <w:tcW w:w="802" w:type="dxa"/>
          </w:tcPr>
          <w:p w14:paraId="3FD1D435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242</w:t>
            </w:r>
          </w:p>
        </w:tc>
        <w:tc>
          <w:tcPr>
            <w:tcW w:w="869" w:type="dxa"/>
          </w:tcPr>
          <w:p w14:paraId="6FC6DCE1" w14:textId="77777777" w:rsidR="00A2039D" w:rsidRDefault="00A2039D" w:rsidP="00F6553A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3,385</w:t>
            </w:r>
          </w:p>
        </w:tc>
        <w:tc>
          <w:tcPr>
            <w:tcW w:w="819" w:type="dxa"/>
          </w:tcPr>
          <w:p w14:paraId="3B149C99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991</w:t>
            </w:r>
          </w:p>
        </w:tc>
        <w:tc>
          <w:tcPr>
            <w:tcW w:w="983" w:type="dxa"/>
          </w:tcPr>
          <w:p w14:paraId="20C872F9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759</w:t>
            </w:r>
          </w:p>
        </w:tc>
        <w:tc>
          <w:tcPr>
            <w:tcW w:w="867" w:type="dxa"/>
          </w:tcPr>
          <w:p w14:paraId="44EF88AF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603</w:t>
            </w:r>
          </w:p>
        </w:tc>
        <w:tc>
          <w:tcPr>
            <w:tcW w:w="821" w:type="dxa"/>
          </w:tcPr>
          <w:p w14:paraId="345B6D54" w14:textId="77777777" w:rsidR="00A2039D" w:rsidRDefault="00A2039D" w:rsidP="00F6553A">
            <w:pPr>
              <w:pStyle w:val="TableParagraph"/>
              <w:jc w:val="left"/>
              <w:rPr>
                <w:sz w:val="18"/>
              </w:rPr>
            </w:pPr>
            <w:r>
              <w:rPr>
                <w:sz w:val="18"/>
              </w:rPr>
              <w:t>2,490</w:t>
            </w:r>
          </w:p>
        </w:tc>
        <w:tc>
          <w:tcPr>
            <w:tcW w:w="867" w:type="dxa"/>
          </w:tcPr>
          <w:p w14:paraId="327DFB7E" w14:textId="77777777" w:rsidR="00A2039D" w:rsidRDefault="00A2039D" w:rsidP="00F6553A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2,405</w:t>
            </w:r>
          </w:p>
        </w:tc>
        <w:tc>
          <w:tcPr>
            <w:tcW w:w="866" w:type="dxa"/>
          </w:tcPr>
          <w:p w14:paraId="2625F1A8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337</w:t>
            </w:r>
          </w:p>
        </w:tc>
      </w:tr>
      <w:tr w:rsidR="00A2039D" w14:paraId="43DEA61B" w14:textId="77777777" w:rsidTr="005E1737">
        <w:trPr>
          <w:trHeight w:val="330"/>
          <w:jc w:val="center"/>
        </w:trPr>
        <w:tc>
          <w:tcPr>
            <w:tcW w:w="890" w:type="dxa"/>
          </w:tcPr>
          <w:p w14:paraId="61CD8CDD" w14:textId="77777777" w:rsidR="00A2039D" w:rsidRDefault="00A2039D" w:rsidP="00F6553A">
            <w:pPr>
              <w:pStyle w:val="TableParagraph"/>
              <w:ind w:right="332"/>
              <w:jc w:val="right"/>
              <w:rPr>
                <w:sz w:val="18"/>
              </w:rPr>
            </w:pPr>
            <w:r>
              <w:rPr>
                <w:sz w:val="18"/>
              </w:rPr>
              <w:t>26</w:t>
            </w:r>
          </w:p>
        </w:tc>
        <w:tc>
          <w:tcPr>
            <w:tcW w:w="802" w:type="dxa"/>
          </w:tcPr>
          <w:p w14:paraId="25A1EBBB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225</w:t>
            </w:r>
          </w:p>
        </w:tc>
        <w:tc>
          <w:tcPr>
            <w:tcW w:w="869" w:type="dxa"/>
          </w:tcPr>
          <w:p w14:paraId="4FDD188F" w14:textId="77777777" w:rsidR="00A2039D" w:rsidRDefault="00A2039D" w:rsidP="00F6553A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3,369</w:t>
            </w:r>
          </w:p>
        </w:tc>
        <w:tc>
          <w:tcPr>
            <w:tcW w:w="819" w:type="dxa"/>
          </w:tcPr>
          <w:p w14:paraId="7004058E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975</w:t>
            </w:r>
          </w:p>
        </w:tc>
        <w:tc>
          <w:tcPr>
            <w:tcW w:w="983" w:type="dxa"/>
          </w:tcPr>
          <w:p w14:paraId="65561018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743</w:t>
            </w:r>
          </w:p>
        </w:tc>
        <w:tc>
          <w:tcPr>
            <w:tcW w:w="867" w:type="dxa"/>
          </w:tcPr>
          <w:p w14:paraId="31B45E22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587</w:t>
            </w:r>
          </w:p>
        </w:tc>
        <w:tc>
          <w:tcPr>
            <w:tcW w:w="821" w:type="dxa"/>
          </w:tcPr>
          <w:p w14:paraId="6F8C0A07" w14:textId="77777777" w:rsidR="00A2039D" w:rsidRDefault="00A2039D" w:rsidP="00F6553A">
            <w:pPr>
              <w:pStyle w:val="TableParagraph"/>
              <w:jc w:val="left"/>
              <w:rPr>
                <w:sz w:val="18"/>
              </w:rPr>
            </w:pPr>
            <w:r>
              <w:rPr>
                <w:sz w:val="18"/>
              </w:rPr>
              <w:t>2,474</w:t>
            </w:r>
          </w:p>
        </w:tc>
        <w:tc>
          <w:tcPr>
            <w:tcW w:w="867" w:type="dxa"/>
          </w:tcPr>
          <w:p w14:paraId="6A6999EA" w14:textId="77777777" w:rsidR="00A2039D" w:rsidRDefault="00A2039D" w:rsidP="00F6553A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2,388</w:t>
            </w:r>
          </w:p>
        </w:tc>
        <w:tc>
          <w:tcPr>
            <w:tcW w:w="866" w:type="dxa"/>
          </w:tcPr>
          <w:p w14:paraId="70428B15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321</w:t>
            </w:r>
          </w:p>
        </w:tc>
      </w:tr>
      <w:tr w:rsidR="00A2039D" w14:paraId="4060BE75" w14:textId="77777777" w:rsidTr="005E1737">
        <w:trPr>
          <w:trHeight w:val="330"/>
          <w:jc w:val="center"/>
        </w:trPr>
        <w:tc>
          <w:tcPr>
            <w:tcW w:w="890" w:type="dxa"/>
          </w:tcPr>
          <w:p w14:paraId="4F972EDA" w14:textId="77777777" w:rsidR="00A2039D" w:rsidRDefault="00A2039D" w:rsidP="00F6553A">
            <w:pPr>
              <w:pStyle w:val="TableParagraph"/>
              <w:ind w:right="332"/>
              <w:jc w:val="right"/>
              <w:rPr>
                <w:sz w:val="18"/>
              </w:rPr>
            </w:pPr>
            <w:r>
              <w:rPr>
                <w:sz w:val="18"/>
              </w:rPr>
              <w:t>27</w:t>
            </w:r>
          </w:p>
        </w:tc>
        <w:tc>
          <w:tcPr>
            <w:tcW w:w="802" w:type="dxa"/>
          </w:tcPr>
          <w:p w14:paraId="75ED4140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210</w:t>
            </w:r>
          </w:p>
        </w:tc>
        <w:tc>
          <w:tcPr>
            <w:tcW w:w="869" w:type="dxa"/>
          </w:tcPr>
          <w:p w14:paraId="29ED2F36" w14:textId="77777777" w:rsidR="00A2039D" w:rsidRDefault="00A2039D" w:rsidP="00F6553A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3,354</w:t>
            </w:r>
          </w:p>
        </w:tc>
        <w:tc>
          <w:tcPr>
            <w:tcW w:w="819" w:type="dxa"/>
          </w:tcPr>
          <w:p w14:paraId="0B38E0F2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960</w:t>
            </w:r>
          </w:p>
        </w:tc>
        <w:tc>
          <w:tcPr>
            <w:tcW w:w="983" w:type="dxa"/>
          </w:tcPr>
          <w:p w14:paraId="201A4B7A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728</w:t>
            </w:r>
          </w:p>
        </w:tc>
        <w:tc>
          <w:tcPr>
            <w:tcW w:w="867" w:type="dxa"/>
          </w:tcPr>
          <w:p w14:paraId="2BCE5D90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572</w:t>
            </w:r>
          </w:p>
        </w:tc>
        <w:tc>
          <w:tcPr>
            <w:tcW w:w="821" w:type="dxa"/>
          </w:tcPr>
          <w:p w14:paraId="26E839C7" w14:textId="77777777" w:rsidR="00A2039D" w:rsidRDefault="00A2039D" w:rsidP="00F6553A">
            <w:pPr>
              <w:pStyle w:val="TableParagraph"/>
              <w:jc w:val="left"/>
              <w:rPr>
                <w:sz w:val="18"/>
              </w:rPr>
            </w:pPr>
            <w:r>
              <w:rPr>
                <w:sz w:val="18"/>
              </w:rPr>
              <w:t>2,459</w:t>
            </w:r>
          </w:p>
        </w:tc>
        <w:tc>
          <w:tcPr>
            <w:tcW w:w="867" w:type="dxa"/>
          </w:tcPr>
          <w:p w14:paraId="35FD4050" w14:textId="77777777" w:rsidR="00A2039D" w:rsidRDefault="00A2039D" w:rsidP="00F6553A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2,373</w:t>
            </w:r>
          </w:p>
        </w:tc>
        <w:tc>
          <w:tcPr>
            <w:tcW w:w="866" w:type="dxa"/>
          </w:tcPr>
          <w:p w14:paraId="4F991FAB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305</w:t>
            </w:r>
          </w:p>
        </w:tc>
      </w:tr>
      <w:tr w:rsidR="00A2039D" w14:paraId="33C14202" w14:textId="77777777" w:rsidTr="005E1737">
        <w:trPr>
          <w:trHeight w:val="330"/>
          <w:jc w:val="center"/>
        </w:trPr>
        <w:tc>
          <w:tcPr>
            <w:tcW w:w="890" w:type="dxa"/>
          </w:tcPr>
          <w:p w14:paraId="5A777874" w14:textId="77777777" w:rsidR="00A2039D" w:rsidRDefault="00A2039D" w:rsidP="00F6553A">
            <w:pPr>
              <w:pStyle w:val="TableParagraph"/>
              <w:ind w:right="332"/>
              <w:jc w:val="right"/>
              <w:rPr>
                <w:sz w:val="18"/>
              </w:rPr>
            </w:pPr>
            <w:r>
              <w:rPr>
                <w:sz w:val="18"/>
              </w:rPr>
              <w:t>28</w:t>
            </w:r>
          </w:p>
        </w:tc>
        <w:tc>
          <w:tcPr>
            <w:tcW w:w="802" w:type="dxa"/>
          </w:tcPr>
          <w:p w14:paraId="3454CDD6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196</w:t>
            </w:r>
          </w:p>
        </w:tc>
        <w:tc>
          <w:tcPr>
            <w:tcW w:w="869" w:type="dxa"/>
          </w:tcPr>
          <w:p w14:paraId="34696076" w14:textId="77777777" w:rsidR="00A2039D" w:rsidRDefault="00A2039D" w:rsidP="00F6553A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3,340</w:t>
            </w:r>
          </w:p>
        </w:tc>
        <w:tc>
          <w:tcPr>
            <w:tcW w:w="819" w:type="dxa"/>
          </w:tcPr>
          <w:p w14:paraId="49A660EA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947</w:t>
            </w:r>
          </w:p>
        </w:tc>
        <w:tc>
          <w:tcPr>
            <w:tcW w:w="983" w:type="dxa"/>
          </w:tcPr>
          <w:p w14:paraId="0EE0C6E1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714</w:t>
            </w:r>
          </w:p>
        </w:tc>
        <w:tc>
          <w:tcPr>
            <w:tcW w:w="867" w:type="dxa"/>
          </w:tcPr>
          <w:p w14:paraId="603A5F5B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558</w:t>
            </w:r>
          </w:p>
        </w:tc>
        <w:tc>
          <w:tcPr>
            <w:tcW w:w="821" w:type="dxa"/>
          </w:tcPr>
          <w:p w14:paraId="3A691A0C" w14:textId="77777777" w:rsidR="00A2039D" w:rsidRDefault="00A2039D" w:rsidP="00F6553A">
            <w:pPr>
              <w:pStyle w:val="TableParagraph"/>
              <w:jc w:val="left"/>
              <w:rPr>
                <w:sz w:val="18"/>
              </w:rPr>
            </w:pPr>
            <w:r>
              <w:rPr>
                <w:sz w:val="18"/>
              </w:rPr>
              <w:t>2,445</w:t>
            </w:r>
          </w:p>
        </w:tc>
        <w:tc>
          <w:tcPr>
            <w:tcW w:w="867" w:type="dxa"/>
          </w:tcPr>
          <w:p w14:paraId="6D191F17" w14:textId="77777777" w:rsidR="00A2039D" w:rsidRDefault="00A2039D" w:rsidP="00F6553A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2,359</w:t>
            </w:r>
          </w:p>
        </w:tc>
        <w:tc>
          <w:tcPr>
            <w:tcW w:w="866" w:type="dxa"/>
          </w:tcPr>
          <w:p w14:paraId="77CAA24C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291</w:t>
            </w:r>
          </w:p>
        </w:tc>
      </w:tr>
      <w:tr w:rsidR="00A2039D" w14:paraId="1A3E1A20" w14:textId="77777777" w:rsidTr="005E1737">
        <w:trPr>
          <w:trHeight w:val="333"/>
          <w:jc w:val="center"/>
        </w:trPr>
        <w:tc>
          <w:tcPr>
            <w:tcW w:w="890" w:type="dxa"/>
          </w:tcPr>
          <w:p w14:paraId="180E1F12" w14:textId="77777777" w:rsidR="00A2039D" w:rsidRDefault="00A2039D" w:rsidP="00F6553A">
            <w:pPr>
              <w:pStyle w:val="TableParagraph"/>
              <w:ind w:right="332"/>
              <w:jc w:val="right"/>
              <w:rPr>
                <w:sz w:val="18"/>
              </w:rPr>
            </w:pPr>
            <w:r>
              <w:rPr>
                <w:sz w:val="18"/>
              </w:rPr>
              <w:t>29</w:t>
            </w:r>
          </w:p>
        </w:tc>
        <w:tc>
          <w:tcPr>
            <w:tcW w:w="802" w:type="dxa"/>
          </w:tcPr>
          <w:p w14:paraId="70CAAEEE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183</w:t>
            </w:r>
          </w:p>
        </w:tc>
        <w:tc>
          <w:tcPr>
            <w:tcW w:w="869" w:type="dxa"/>
          </w:tcPr>
          <w:p w14:paraId="2AA5E5E9" w14:textId="77777777" w:rsidR="00A2039D" w:rsidRDefault="00A2039D" w:rsidP="00F6553A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3,328</w:t>
            </w:r>
          </w:p>
        </w:tc>
        <w:tc>
          <w:tcPr>
            <w:tcW w:w="819" w:type="dxa"/>
          </w:tcPr>
          <w:p w14:paraId="3971E274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934</w:t>
            </w:r>
          </w:p>
        </w:tc>
        <w:tc>
          <w:tcPr>
            <w:tcW w:w="983" w:type="dxa"/>
          </w:tcPr>
          <w:p w14:paraId="61094891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701</w:t>
            </w:r>
          </w:p>
        </w:tc>
        <w:tc>
          <w:tcPr>
            <w:tcW w:w="867" w:type="dxa"/>
          </w:tcPr>
          <w:p w14:paraId="3C31C701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545</w:t>
            </w:r>
          </w:p>
        </w:tc>
        <w:tc>
          <w:tcPr>
            <w:tcW w:w="821" w:type="dxa"/>
          </w:tcPr>
          <w:p w14:paraId="5CAC5385" w14:textId="77777777" w:rsidR="00A2039D" w:rsidRDefault="00A2039D" w:rsidP="00F6553A">
            <w:pPr>
              <w:pStyle w:val="TableParagraph"/>
              <w:jc w:val="left"/>
              <w:rPr>
                <w:sz w:val="18"/>
              </w:rPr>
            </w:pPr>
            <w:r>
              <w:rPr>
                <w:sz w:val="18"/>
              </w:rPr>
              <w:t>2,432</w:t>
            </w:r>
          </w:p>
        </w:tc>
        <w:tc>
          <w:tcPr>
            <w:tcW w:w="867" w:type="dxa"/>
          </w:tcPr>
          <w:p w14:paraId="5A0CED35" w14:textId="77777777" w:rsidR="00A2039D" w:rsidRDefault="00A2039D" w:rsidP="00F6553A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2,346</w:t>
            </w:r>
          </w:p>
        </w:tc>
        <w:tc>
          <w:tcPr>
            <w:tcW w:w="866" w:type="dxa"/>
          </w:tcPr>
          <w:p w14:paraId="3CF4E691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278</w:t>
            </w:r>
          </w:p>
        </w:tc>
      </w:tr>
      <w:tr w:rsidR="00A2039D" w14:paraId="7BB5C8F7" w14:textId="77777777" w:rsidTr="005E1737">
        <w:trPr>
          <w:trHeight w:val="330"/>
          <w:jc w:val="center"/>
        </w:trPr>
        <w:tc>
          <w:tcPr>
            <w:tcW w:w="890" w:type="dxa"/>
            <w:tcBorders>
              <w:top w:val="nil"/>
            </w:tcBorders>
          </w:tcPr>
          <w:p w14:paraId="65C6C6C2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30</w:t>
            </w:r>
          </w:p>
        </w:tc>
        <w:tc>
          <w:tcPr>
            <w:tcW w:w="802" w:type="dxa"/>
          </w:tcPr>
          <w:p w14:paraId="15C3F179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171</w:t>
            </w:r>
          </w:p>
        </w:tc>
        <w:tc>
          <w:tcPr>
            <w:tcW w:w="869" w:type="dxa"/>
            <w:tcBorders>
              <w:top w:val="nil"/>
            </w:tcBorders>
          </w:tcPr>
          <w:p w14:paraId="19135F23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316</w:t>
            </w:r>
          </w:p>
        </w:tc>
        <w:tc>
          <w:tcPr>
            <w:tcW w:w="819" w:type="dxa"/>
            <w:tcBorders>
              <w:top w:val="nil"/>
            </w:tcBorders>
          </w:tcPr>
          <w:p w14:paraId="173593B0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922</w:t>
            </w:r>
          </w:p>
        </w:tc>
        <w:tc>
          <w:tcPr>
            <w:tcW w:w="983" w:type="dxa"/>
            <w:tcBorders>
              <w:top w:val="nil"/>
            </w:tcBorders>
          </w:tcPr>
          <w:p w14:paraId="7D6F95D5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690</w:t>
            </w:r>
          </w:p>
        </w:tc>
        <w:tc>
          <w:tcPr>
            <w:tcW w:w="867" w:type="dxa"/>
            <w:tcBorders>
              <w:top w:val="nil"/>
            </w:tcBorders>
          </w:tcPr>
          <w:p w14:paraId="3CD416D9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534</w:t>
            </w:r>
          </w:p>
        </w:tc>
        <w:tc>
          <w:tcPr>
            <w:tcW w:w="821" w:type="dxa"/>
            <w:tcBorders>
              <w:top w:val="nil"/>
            </w:tcBorders>
          </w:tcPr>
          <w:p w14:paraId="2F7D5016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421</w:t>
            </w:r>
          </w:p>
        </w:tc>
        <w:tc>
          <w:tcPr>
            <w:tcW w:w="867" w:type="dxa"/>
            <w:tcBorders>
              <w:top w:val="nil"/>
            </w:tcBorders>
          </w:tcPr>
          <w:p w14:paraId="757619E1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334</w:t>
            </w:r>
          </w:p>
        </w:tc>
        <w:tc>
          <w:tcPr>
            <w:tcW w:w="866" w:type="dxa"/>
            <w:tcBorders>
              <w:top w:val="nil"/>
            </w:tcBorders>
          </w:tcPr>
          <w:p w14:paraId="4ECBCE4A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266</w:t>
            </w:r>
          </w:p>
        </w:tc>
      </w:tr>
      <w:tr w:rsidR="00A2039D" w14:paraId="70D95635" w14:textId="77777777" w:rsidTr="005E1737">
        <w:trPr>
          <w:trHeight w:val="330"/>
          <w:jc w:val="center"/>
        </w:trPr>
        <w:tc>
          <w:tcPr>
            <w:tcW w:w="890" w:type="dxa"/>
          </w:tcPr>
          <w:p w14:paraId="07EBB501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31</w:t>
            </w:r>
          </w:p>
        </w:tc>
        <w:tc>
          <w:tcPr>
            <w:tcW w:w="802" w:type="dxa"/>
          </w:tcPr>
          <w:p w14:paraId="788B91D8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160</w:t>
            </w:r>
          </w:p>
        </w:tc>
        <w:tc>
          <w:tcPr>
            <w:tcW w:w="869" w:type="dxa"/>
          </w:tcPr>
          <w:p w14:paraId="1D670B4D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305</w:t>
            </w:r>
          </w:p>
        </w:tc>
        <w:tc>
          <w:tcPr>
            <w:tcW w:w="819" w:type="dxa"/>
          </w:tcPr>
          <w:p w14:paraId="152937F5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911</w:t>
            </w:r>
          </w:p>
        </w:tc>
        <w:tc>
          <w:tcPr>
            <w:tcW w:w="983" w:type="dxa"/>
          </w:tcPr>
          <w:p w14:paraId="69546135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679</w:t>
            </w:r>
          </w:p>
        </w:tc>
        <w:tc>
          <w:tcPr>
            <w:tcW w:w="867" w:type="dxa"/>
          </w:tcPr>
          <w:p w14:paraId="652218BA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523</w:t>
            </w:r>
          </w:p>
        </w:tc>
        <w:tc>
          <w:tcPr>
            <w:tcW w:w="821" w:type="dxa"/>
          </w:tcPr>
          <w:p w14:paraId="681B75AE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409</w:t>
            </w:r>
          </w:p>
        </w:tc>
        <w:tc>
          <w:tcPr>
            <w:tcW w:w="867" w:type="dxa"/>
          </w:tcPr>
          <w:p w14:paraId="007E7373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323</w:t>
            </w:r>
          </w:p>
        </w:tc>
        <w:tc>
          <w:tcPr>
            <w:tcW w:w="866" w:type="dxa"/>
          </w:tcPr>
          <w:p w14:paraId="0E1FB116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255</w:t>
            </w:r>
          </w:p>
        </w:tc>
      </w:tr>
      <w:tr w:rsidR="00A2039D" w14:paraId="4D2650BA" w14:textId="77777777" w:rsidTr="005E1737">
        <w:trPr>
          <w:trHeight w:val="330"/>
          <w:jc w:val="center"/>
        </w:trPr>
        <w:tc>
          <w:tcPr>
            <w:tcW w:w="890" w:type="dxa"/>
          </w:tcPr>
          <w:p w14:paraId="5CCD23F4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lastRenderedPageBreak/>
              <w:t>32</w:t>
            </w:r>
          </w:p>
        </w:tc>
        <w:tc>
          <w:tcPr>
            <w:tcW w:w="802" w:type="dxa"/>
          </w:tcPr>
          <w:p w14:paraId="44E93111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149</w:t>
            </w:r>
          </w:p>
        </w:tc>
        <w:tc>
          <w:tcPr>
            <w:tcW w:w="869" w:type="dxa"/>
          </w:tcPr>
          <w:p w14:paraId="410C2275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295</w:t>
            </w:r>
          </w:p>
        </w:tc>
        <w:tc>
          <w:tcPr>
            <w:tcW w:w="819" w:type="dxa"/>
          </w:tcPr>
          <w:p w14:paraId="0992AEB6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901</w:t>
            </w:r>
          </w:p>
        </w:tc>
        <w:tc>
          <w:tcPr>
            <w:tcW w:w="983" w:type="dxa"/>
          </w:tcPr>
          <w:p w14:paraId="5B45252D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668</w:t>
            </w:r>
          </w:p>
        </w:tc>
        <w:tc>
          <w:tcPr>
            <w:tcW w:w="867" w:type="dxa"/>
          </w:tcPr>
          <w:p w14:paraId="06B01DDF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512</w:t>
            </w:r>
          </w:p>
        </w:tc>
        <w:tc>
          <w:tcPr>
            <w:tcW w:w="821" w:type="dxa"/>
          </w:tcPr>
          <w:p w14:paraId="2D76A46B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399</w:t>
            </w:r>
          </w:p>
        </w:tc>
        <w:tc>
          <w:tcPr>
            <w:tcW w:w="867" w:type="dxa"/>
          </w:tcPr>
          <w:p w14:paraId="3B8E5D63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313</w:t>
            </w:r>
          </w:p>
        </w:tc>
        <w:tc>
          <w:tcPr>
            <w:tcW w:w="866" w:type="dxa"/>
          </w:tcPr>
          <w:p w14:paraId="5FA16180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244</w:t>
            </w:r>
          </w:p>
        </w:tc>
      </w:tr>
      <w:tr w:rsidR="00A2039D" w14:paraId="475343BB" w14:textId="77777777" w:rsidTr="005E1737">
        <w:trPr>
          <w:trHeight w:val="330"/>
          <w:jc w:val="center"/>
        </w:trPr>
        <w:tc>
          <w:tcPr>
            <w:tcW w:w="890" w:type="dxa"/>
          </w:tcPr>
          <w:p w14:paraId="51F3D89E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33</w:t>
            </w:r>
          </w:p>
        </w:tc>
        <w:tc>
          <w:tcPr>
            <w:tcW w:w="802" w:type="dxa"/>
          </w:tcPr>
          <w:p w14:paraId="12CA1891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139</w:t>
            </w:r>
          </w:p>
        </w:tc>
        <w:tc>
          <w:tcPr>
            <w:tcW w:w="869" w:type="dxa"/>
          </w:tcPr>
          <w:p w14:paraId="6E1D2D1E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285</w:t>
            </w:r>
          </w:p>
        </w:tc>
        <w:tc>
          <w:tcPr>
            <w:tcW w:w="819" w:type="dxa"/>
          </w:tcPr>
          <w:p w14:paraId="7058CBCF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892</w:t>
            </w:r>
          </w:p>
        </w:tc>
        <w:tc>
          <w:tcPr>
            <w:tcW w:w="983" w:type="dxa"/>
          </w:tcPr>
          <w:p w14:paraId="198FC467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659</w:t>
            </w:r>
          </w:p>
        </w:tc>
        <w:tc>
          <w:tcPr>
            <w:tcW w:w="867" w:type="dxa"/>
          </w:tcPr>
          <w:p w14:paraId="3B6E752A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503</w:t>
            </w:r>
          </w:p>
        </w:tc>
        <w:tc>
          <w:tcPr>
            <w:tcW w:w="821" w:type="dxa"/>
          </w:tcPr>
          <w:p w14:paraId="1791AC9E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389</w:t>
            </w:r>
          </w:p>
        </w:tc>
        <w:tc>
          <w:tcPr>
            <w:tcW w:w="867" w:type="dxa"/>
          </w:tcPr>
          <w:p w14:paraId="4A97F381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303</w:t>
            </w:r>
          </w:p>
        </w:tc>
        <w:tc>
          <w:tcPr>
            <w:tcW w:w="866" w:type="dxa"/>
          </w:tcPr>
          <w:p w14:paraId="426567FE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235</w:t>
            </w:r>
          </w:p>
        </w:tc>
      </w:tr>
      <w:tr w:rsidR="00A2039D" w14:paraId="754B114E" w14:textId="77777777" w:rsidTr="005E1737">
        <w:trPr>
          <w:trHeight w:val="330"/>
          <w:jc w:val="center"/>
        </w:trPr>
        <w:tc>
          <w:tcPr>
            <w:tcW w:w="890" w:type="dxa"/>
          </w:tcPr>
          <w:p w14:paraId="605A2935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34</w:t>
            </w:r>
          </w:p>
        </w:tc>
        <w:tc>
          <w:tcPr>
            <w:tcW w:w="802" w:type="dxa"/>
          </w:tcPr>
          <w:p w14:paraId="7DEBD302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130</w:t>
            </w:r>
          </w:p>
        </w:tc>
        <w:tc>
          <w:tcPr>
            <w:tcW w:w="869" w:type="dxa"/>
          </w:tcPr>
          <w:p w14:paraId="5B0ADE20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276</w:t>
            </w:r>
          </w:p>
        </w:tc>
        <w:tc>
          <w:tcPr>
            <w:tcW w:w="819" w:type="dxa"/>
          </w:tcPr>
          <w:p w14:paraId="4AF848C4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883</w:t>
            </w:r>
          </w:p>
        </w:tc>
        <w:tc>
          <w:tcPr>
            <w:tcW w:w="983" w:type="dxa"/>
          </w:tcPr>
          <w:p w14:paraId="320C6A8F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650</w:t>
            </w:r>
          </w:p>
        </w:tc>
        <w:tc>
          <w:tcPr>
            <w:tcW w:w="867" w:type="dxa"/>
          </w:tcPr>
          <w:p w14:paraId="2160C43F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494</w:t>
            </w:r>
          </w:p>
        </w:tc>
        <w:tc>
          <w:tcPr>
            <w:tcW w:w="821" w:type="dxa"/>
          </w:tcPr>
          <w:p w14:paraId="185565A1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380</w:t>
            </w:r>
          </w:p>
        </w:tc>
        <w:tc>
          <w:tcPr>
            <w:tcW w:w="867" w:type="dxa"/>
          </w:tcPr>
          <w:p w14:paraId="1F288292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294</w:t>
            </w:r>
          </w:p>
        </w:tc>
        <w:tc>
          <w:tcPr>
            <w:tcW w:w="866" w:type="dxa"/>
          </w:tcPr>
          <w:p w14:paraId="7025CD8A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225</w:t>
            </w:r>
          </w:p>
        </w:tc>
      </w:tr>
      <w:tr w:rsidR="00A2039D" w14:paraId="2383CC7D" w14:textId="77777777" w:rsidTr="005E1737">
        <w:trPr>
          <w:trHeight w:val="333"/>
          <w:jc w:val="center"/>
        </w:trPr>
        <w:tc>
          <w:tcPr>
            <w:tcW w:w="890" w:type="dxa"/>
          </w:tcPr>
          <w:p w14:paraId="5BE3C602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35</w:t>
            </w:r>
          </w:p>
        </w:tc>
        <w:tc>
          <w:tcPr>
            <w:tcW w:w="802" w:type="dxa"/>
          </w:tcPr>
          <w:p w14:paraId="4C30317D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121</w:t>
            </w:r>
          </w:p>
        </w:tc>
        <w:tc>
          <w:tcPr>
            <w:tcW w:w="869" w:type="dxa"/>
          </w:tcPr>
          <w:p w14:paraId="6FE75E6D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267</w:t>
            </w:r>
          </w:p>
        </w:tc>
        <w:tc>
          <w:tcPr>
            <w:tcW w:w="819" w:type="dxa"/>
          </w:tcPr>
          <w:p w14:paraId="1A1E6985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874</w:t>
            </w:r>
          </w:p>
        </w:tc>
        <w:tc>
          <w:tcPr>
            <w:tcW w:w="983" w:type="dxa"/>
          </w:tcPr>
          <w:p w14:paraId="1BC2D8C7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641</w:t>
            </w:r>
          </w:p>
        </w:tc>
        <w:tc>
          <w:tcPr>
            <w:tcW w:w="867" w:type="dxa"/>
          </w:tcPr>
          <w:p w14:paraId="1D030C62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485</w:t>
            </w:r>
          </w:p>
        </w:tc>
        <w:tc>
          <w:tcPr>
            <w:tcW w:w="821" w:type="dxa"/>
          </w:tcPr>
          <w:p w14:paraId="18FEC706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372</w:t>
            </w:r>
          </w:p>
        </w:tc>
        <w:tc>
          <w:tcPr>
            <w:tcW w:w="867" w:type="dxa"/>
          </w:tcPr>
          <w:p w14:paraId="0125E63C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285</w:t>
            </w:r>
          </w:p>
        </w:tc>
        <w:tc>
          <w:tcPr>
            <w:tcW w:w="866" w:type="dxa"/>
          </w:tcPr>
          <w:p w14:paraId="25FE2FFD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217</w:t>
            </w:r>
          </w:p>
        </w:tc>
      </w:tr>
      <w:tr w:rsidR="00A2039D" w14:paraId="5E41408A" w14:textId="77777777" w:rsidTr="005E1737">
        <w:trPr>
          <w:trHeight w:val="331"/>
          <w:jc w:val="center"/>
        </w:trPr>
        <w:tc>
          <w:tcPr>
            <w:tcW w:w="890" w:type="dxa"/>
          </w:tcPr>
          <w:p w14:paraId="124892A5" w14:textId="77777777" w:rsidR="00A2039D" w:rsidRDefault="00A2039D" w:rsidP="00F6553A">
            <w:pPr>
              <w:pStyle w:val="TableParagraph"/>
              <w:spacing w:before="62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36</w:t>
            </w:r>
          </w:p>
        </w:tc>
        <w:tc>
          <w:tcPr>
            <w:tcW w:w="802" w:type="dxa"/>
          </w:tcPr>
          <w:p w14:paraId="052E7AC1" w14:textId="77777777" w:rsidR="00A2039D" w:rsidRDefault="00A2039D" w:rsidP="00F6553A">
            <w:pPr>
              <w:pStyle w:val="TableParagraph"/>
              <w:spacing w:before="62"/>
              <w:ind w:left="104" w:right="93"/>
              <w:rPr>
                <w:sz w:val="18"/>
              </w:rPr>
            </w:pPr>
            <w:r>
              <w:rPr>
                <w:sz w:val="18"/>
              </w:rPr>
              <w:t>4,113</w:t>
            </w:r>
          </w:p>
        </w:tc>
        <w:tc>
          <w:tcPr>
            <w:tcW w:w="869" w:type="dxa"/>
          </w:tcPr>
          <w:p w14:paraId="6327FFC9" w14:textId="77777777" w:rsidR="00A2039D" w:rsidRDefault="00A2039D" w:rsidP="00F6553A">
            <w:pPr>
              <w:pStyle w:val="TableParagraph"/>
              <w:spacing w:before="62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259</w:t>
            </w:r>
          </w:p>
        </w:tc>
        <w:tc>
          <w:tcPr>
            <w:tcW w:w="819" w:type="dxa"/>
          </w:tcPr>
          <w:p w14:paraId="108CB706" w14:textId="77777777" w:rsidR="00A2039D" w:rsidRDefault="00A2039D" w:rsidP="00F6553A">
            <w:pPr>
              <w:pStyle w:val="TableParagraph"/>
              <w:spacing w:before="62"/>
              <w:ind w:left="114" w:right="101"/>
              <w:rPr>
                <w:sz w:val="18"/>
              </w:rPr>
            </w:pPr>
            <w:r>
              <w:rPr>
                <w:sz w:val="18"/>
              </w:rPr>
              <w:t>2,866</w:t>
            </w:r>
          </w:p>
        </w:tc>
        <w:tc>
          <w:tcPr>
            <w:tcW w:w="983" w:type="dxa"/>
          </w:tcPr>
          <w:p w14:paraId="015619AE" w14:textId="77777777" w:rsidR="00A2039D" w:rsidRDefault="00A2039D" w:rsidP="00F6553A">
            <w:pPr>
              <w:pStyle w:val="TableParagraph"/>
              <w:spacing w:before="62"/>
              <w:ind w:left="143" w:right="137"/>
              <w:rPr>
                <w:sz w:val="18"/>
              </w:rPr>
            </w:pPr>
            <w:r>
              <w:rPr>
                <w:sz w:val="18"/>
              </w:rPr>
              <w:t>2,634</w:t>
            </w:r>
          </w:p>
        </w:tc>
        <w:tc>
          <w:tcPr>
            <w:tcW w:w="867" w:type="dxa"/>
          </w:tcPr>
          <w:p w14:paraId="5F23DA09" w14:textId="77777777" w:rsidR="00A2039D" w:rsidRDefault="00A2039D" w:rsidP="00F6553A">
            <w:pPr>
              <w:pStyle w:val="TableParagraph"/>
              <w:spacing w:before="62"/>
              <w:ind w:left="84"/>
              <w:rPr>
                <w:sz w:val="18"/>
              </w:rPr>
            </w:pPr>
            <w:r>
              <w:rPr>
                <w:sz w:val="18"/>
              </w:rPr>
              <w:t>2,477</w:t>
            </w:r>
          </w:p>
        </w:tc>
        <w:tc>
          <w:tcPr>
            <w:tcW w:w="821" w:type="dxa"/>
          </w:tcPr>
          <w:p w14:paraId="7D708374" w14:textId="77777777" w:rsidR="00A2039D" w:rsidRDefault="00A2039D" w:rsidP="00F6553A">
            <w:pPr>
              <w:pStyle w:val="TableParagraph"/>
              <w:spacing w:before="62"/>
              <w:ind w:left="112" w:right="106"/>
              <w:rPr>
                <w:sz w:val="18"/>
              </w:rPr>
            </w:pPr>
            <w:r>
              <w:rPr>
                <w:sz w:val="18"/>
              </w:rPr>
              <w:t>2,364</w:t>
            </w:r>
          </w:p>
        </w:tc>
        <w:tc>
          <w:tcPr>
            <w:tcW w:w="867" w:type="dxa"/>
          </w:tcPr>
          <w:p w14:paraId="606FEBEE" w14:textId="77777777" w:rsidR="00A2039D" w:rsidRDefault="00A2039D" w:rsidP="00F6553A">
            <w:pPr>
              <w:pStyle w:val="TableParagraph"/>
              <w:spacing w:before="62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277</w:t>
            </w:r>
          </w:p>
        </w:tc>
        <w:tc>
          <w:tcPr>
            <w:tcW w:w="866" w:type="dxa"/>
          </w:tcPr>
          <w:p w14:paraId="40BAEDCA" w14:textId="77777777" w:rsidR="00A2039D" w:rsidRDefault="00A2039D" w:rsidP="00F6553A">
            <w:pPr>
              <w:pStyle w:val="TableParagraph"/>
              <w:spacing w:before="62"/>
              <w:ind w:left="83"/>
              <w:rPr>
                <w:sz w:val="18"/>
              </w:rPr>
            </w:pPr>
            <w:r>
              <w:rPr>
                <w:sz w:val="18"/>
              </w:rPr>
              <w:t>2,209</w:t>
            </w:r>
          </w:p>
        </w:tc>
      </w:tr>
      <w:tr w:rsidR="00A2039D" w14:paraId="0DE2CCA4" w14:textId="77777777" w:rsidTr="005E1737">
        <w:trPr>
          <w:trHeight w:val="330"/>
          <w:jc w:val="center"/>
        </w:trPr>
        <w:tc>
          <w:tcPr>
            <w:tcW w:w="890" w:type="dxa"/>
          </w:tcPr>
          <w:p w14:paraId="0855C607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37</w:t>
            </w:r>
          </w:p>
        </w:tc>
        <w:tc>
          <w:tcPr>
            <w:tcW w:w="802" w:type="dxa"/>
          </w:tcPr>
          <w:p w14:paraId="5D9AB07D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105</w:t>
            </w:r>
          </w:p>
        </w:tc>
        <w:tc>
          <w:tcPr>
            <w:tcW w:w="869" w:type="dxa"/>
          </w:tcPr>
          <w:p w14:paraId="1271A339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252</w:t>
            </w:r>
          </w:p>
        </w:tc>
        <w:tc>
          <w:tcPr>
            <w:tcW w:w="819" w:type="dxa"/>
          </w:tcPr>
          <w:p w14:paraId="2C8F8631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859</w:t>
            </w:r>
          </w:p>
        </w:tc>
        <w:tc>
          <w:tcPr>
            <w:tcW w:w="983" w:type="dxa"/>
          </w:tcPr>
          <w:p w14:paraId="191BE064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626</w:t>
            </w:r>
          </w:p>
        </w:tc>
        <w:tc>
          <w:tcPr>
            <w:tcW w:w="867" w:type="dxa"/>
          </w:tcPr>
          <w:p w14:paraId="5D7C26F5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470</w:t>
            </w:r>
          </w:p>
        </w:tc>
        <w:tc>
          <w:tcPr>
            <w:tcW w:w="821" w:type="dxa"/>
          </w:tcPr>
          <w:p w14:paraId="7EEF5B8B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356</w:t>
            </w:r>
          </w:p>
        </w:tc>
        <w:tc>
          <w:tcPr>
            <w:tcW w:w="867" w:type="dxa"/>
          </w:tcPr>
          <w:p w14:paraId="3F97DBD5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270</w:t>
            </w:r>
          </w:p>
        </w:tc>
        <w:tc>
          <w:tcPr>
            <w:tcW w:w="866" w:type="dxa"/>
          </w:tcPr>
          <w:p w14:paraId="3FD9496E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201</w:t>
            </w:r>
          </w:p>
        </w:tc>
      </w:tr>
      <w:tr w:rsidR="00A2039D" w14:paraId="6BA1620D" w14:textId="77777777" w:rsidTr="005E1737">
        <w:trPr>
          <w:trHeight w:val="330"/>
          <w:jc w:val="center"/>
        </w:trPr>
        <w:tc>
          <w:tcPr>
            <w:tcW w:w="890" w:type="dxa"/>
          </w:tcPr>
          <w:p w14:paraId="50D17496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38</w:t>
            </w:r>
          </w:p>
        </w:tc>
        <w:tc>
          <w:tcPr>
            <w:tcW w:w="802" w:type="dxa"/>
          </w:tcPr>
          <w:p w14:paraId="0E728380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098</w:t>
            </w:r>
          </w:p>
        </w:tc>
        <w:tc>
          <w:tcPr>
            <w:tcW w:w="869" w:type="dxa"/>
          </w:tcPr>
          <w:p w14:paraId="5A2B7348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245</w:t>
            </w:r>
          </w:p>
        </w:tc>
        <w:tc>
          <w:tcPr>
            <w:tcW w:w="819" w:type="dxa"/>
          </w:tcPr>
          <w:p w14:paraId="4FF26A52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852</w:t>
            </w:r>
          </w:p>
        </w:tc>
        <w:tc>
          <w:tcPr>
            <w:tcW w:w="983" w:type="dxa"/>
          </w:tcPr>
          <w:p w14:paraId="21E5AB7A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619</w:t>
            </w:r>
          </w:p>
        </w:tc>
        <w:tc>
          <w:tcPr>
            <w:tcW w:w="867" w:type="dxa"/>
          </w:tcPr>
          <w:p w14:paraId="02F01914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463</w:t>
            </w:r>
          </w:p>
        </w:tc>
        <w:tc>
          <w:tcPr>
            <w:tcW w:w="821" w:type="dxa"/>
          </w:tcPr>
          <w:p w14:paraId="4FFEB8C1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349</w:t>
            </w:r>
          </w:p>
        </w:tc>
        <w:tc>
          <w:tcPr>
            <w:tcW w:w="867" w:type="dxa"/>
          </w:tcPr>
          <w:p w14:paraId="7A02AF8F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262</w:t>
            </w:r>
          </w:p>
        </w:tc>
        <w:tc>
          <w:tcPr>
            <w:tcW w:w="866" w:type="dxa"/>
          </w:tcPr>
          <w:p w14:paraId="541603EC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194</w:t>
            </w:r>
          </w:p>
        </w:tc>
      </w:tr>
      <w:tr w:rsidR="00A2039D" w14:paraId="1B1A028A" w14:textId="77777777" w:rsidTr="005E1737">
        <w:trPr>
          <w:trHeight w:val="330"/>
          <w:jc w:val="center"/>
        </w:trPr>
        <w:tc>
          <w:tcPr>
            <w:tcW w:w="890" w:type="dxa"/>
          </w:tcPr>
          <w:p w14:paraId="293B8D74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39</w:t>
            </w:r>
          </w:p>
        </w:tc>
        <w:tc>
          <w:tcPr>
            <w:tcW w:w="802" w:type="dxa"/>
          </w:tcPr>
          <w:p w14:paraId="6CAE5103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091</w:t>
            </w:r>
          </w:p>
        </w:tc>
        <w:tc>
          <w:tcPr>
            <w:tcW w:w="869" w:type="dxa"/>
          </w:tcPr>
          <w:p w14:paraId="7666D0EE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238</w:t>
            </w:r>
          </w:p>
        </w:tc>
        <w:tc>
          <w:tcPr>
            <w:tcW w:w="819" w:type="dxa"/>
          </w:tcPr>
          <w:p w14:paraId="616A2994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845</w:t>
            </w:r>
          </w:p>
        </w:tc>
        <w:tc>
          <w:tcPr>
            <w:tcW w:w="983" w:type="dxa"/>
          </w:tcPr>
          <w:p w14:paraId="40C9FAFE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612</w:t>
            </w:r>
          </w:p>
        </w:tc>
        <w:tc>
          <w:tcPr>
            <w:tcW w:w="867" w:type="dxa"/>
          </w:tcPr>
          <w:p w14:paraId="1FAEAF27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456</w:t>
            </w:r>
          </w:p>
        </w:tc>
        <w:tc>
          <w:tcPr>
            <w:tcW w:w="821" w:type="dxa"/>
          </w:tcPr>
          <w:p w14:paraId="0B822C95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342</w:t>
            </w:r>
          </w:p>
        </w:tc>
        <w:tc>
          <w:tcPr>
            <w:tcW w:w="867" w:type="dxa"/>
          </w:tcPr>
          <w:p w14:paraId="1BF51990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255</w:t>
            </w:r>
          </w:p>
        </w:tc>
        <w:tc>
          <w:tcPr>
            <w:tcW w:w="866" w:type="dxa"/>
          </w:tcPr>
          <w:p w14:paraId="24E25D17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187</w:t>
            </w:r>
          </w:p>
        </w:tc>
      </w:tr>
      <w:tr w:rsidR="00A2039D" w14:paraId="6F32DFD0" w14:textId="77777777" w:rsidTr="005E1737">
        <w:trPr>
          <w:trHeight w:val="330"/>
          <w:jc w:val="center"/>
        </w:trPr>
        <w:tc>
          <w:tcPr>
            <w:tcW w:w="890" w:type="dxa"/>
          </w:tcPr>
          <w:p w14:paraId="4FE0310A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40</w:t>
            </w:r>
          </w:p>
        </w:tc>
        <w:tc>
          <w:tcPr>
            <w:tcW w:w="802" w:type="dxa"/>
          </w:tcPr>
          <w:p w14:paraId="66C61C5B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085</w:t>
            </w:r>
          </w:p>
        </w:tc>
        <w:tc>
          <w:tcPr>
            <w:tcW w:w="869" w:type="dxa"/>
          </w:tcPr>
          <w:p w14:paraId="593AB316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232</w:t>
            </w:r>
          </w:p>
        </w:tc>
        <w:tc>
          <w:tcPr>
            <w:tcW w:w="819" w:type="dxa"/>
          </w:tcPr>
          <w:p w14:paraId="3BF53FA4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839</w:t>
            </w:r>
          </w:p>
        </w:tc>
        <w:tc>
          <w:tcPr>
            <w:tcW w:w="983" w:type="dxa"/>
          </w:tcPr>
          <w:p w14:paraId="4A973897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606</w:t>
            </w:r>
          </w:p>
        </w:tc>
        <w:tc>
          <w:tcPr>
            <w:tcW w:w="867" w:type="dxa"/>
          </w:tcPr>
          <w:p w14:paraId="2662D3AC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449</w:t>
            </w:r>
          </w:p>
        </w:tc>
        <w:tc>
          <w:tcPr>
            <w:tcW w:w="821" w:type="dxa"/>
          </w:tcPr>
          <w:p w14:paraId="385F26A8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336</w:t>
            </w:r>
          </w:p>
        </w:tc>
        <w:tc>
          <w:tcPr>
            <w:tcW w:w="867" w:type="dxa"/>
          </w:tcPr>
          <w:p w14:paraId="355AC536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249</w:t>
            </w:r>
          </w:p>
        </w:tc>
        <w:tc>
          <w:tcPr>
            <w:tcW w:w="866" w:type="dxa"/>
          </w:tcPr>
          <w:p w14:paraId="764C7BB6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180</w:t>
            </w:r>
          </w:p>
        </w:tc>
      </w:tr>
      <w:tr w:rsidR="00A2039D" w14:paraId="43E2DC81" w14:textId="77777777" w:rsidTr="005E1737">
        <w:trPr>
          <w:trHeight w:val="330"/>
          <w:jc w:val="center"/>
        </w:trPr>
        <w:tc>
          <w:tcPr>
            <w:tcW w:w="890" w:type="dxa"/>
          </w:tcPr>
          <w:p w14:paraId="0DC12195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41</w:t>
            </w:r>
          </w:p>
        </w:tc>
        <w:tc>
          <w:tcPr>
            <w:tcW w:w="802" w:type="dxa"/>
          </w:tcPr>
          <w:p w14:paraId="4531FDB6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079</w:t>
            </w:r>
          </w:p>
        </w:tc>
        <w:tc>
          <w:tcPr>
            <w:tcW w:w="869" w:type="dxa"/>
          </w:tcPr>
          <w:p w14:paraId="29DF0BE1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226</w:t>
            </w:r>
          </w:p>
        </w:tc>
        <w:tc>
          <w:tcPr>
            <w:tcW w:w="819" w:type="dxa"/>
          </w:tcPr>
          <w:p w14:paraId="6CD78BA1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833</w:t>
            </w:r>
          </w:p>
        </w:tc>
        <w:tc>
          <w:tcPr>
            <w:tcW w:w="983" w:type="dxa"/>
          </w:tcPr>
          <w:p w14:paraId="241497FA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600</w:t>
            </w:r>
          </w:p>
        </w:tc>
        <w:tc>
          <w:tcPr>
            <w:tcW w:w="867" w:type="dxa"/>
          </w:tcPr>
          <w:p w14:paraId="4517084B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443</w:t>
            </w:r>
          </w:p>
        </w:tc>
        <w:tc>
          <w:tcPr>
            <w:tcW w:w="821" w:type="dxa"/>
          </w:tcPr>
          <w:p w14:paraId="1FA6011C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330</w:t>
            </w:r>
          </w:p>
        </w:tc>
        <w:tc>
          <w:tcPr>
            <w:tcW w:w="867" w:type="dxa"/>
          </w:tcPr>
          <w:p w14:paraId="3E855D2C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243</w:t>
            </w:r>
          </w:p>
        </w:tc>
        <w:tc>
          <w:tcPr>
            <w:tcW w:w="866" w:type="dxa"/>
          </w:tcPr>
          <w:p w14:paraId="1D543E33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174</w:t>
            </w:r>
          </w:p>
        </w:tc>
      </w:tr>
      <w:tr w:rsidR="00A2039D" w14:paraId="5010050C" w14:textId="77777777" w:rsidTr="005E1737">
        <w:trPr>
          <w:trHeight w:val="330"/>
          <w:jc w:val="center"/>
        </w:trPr>
        <w:tc>
          <w:tcPr>
            <w:tcW w:w="890" w:type="dxa"/>
          </w:tcPr>
          <w:p w14:paraId="7132209E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42</w:t>
            </w:r>
          </w:p>
        </w:tc>
        <w:tc>
          <w:tcPr>
            <w:tcW w:w="802" w:type="dxa"/>
          </w:tcPr>
          <w:p w14:paraId="2B1A52D9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073</w:t>
            </w:r>
          </w:p>
        </w:tc>
        <w:tc>
          <w:tcPr>
            <w:tcW w:w="869" w:type="dxa"/>
          </w:tcPr>
          <w:p w14:paraId="2BE915A4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220</w:t>
            </w:r>
          </w:p>
        </w:tc>
        <w:tc>
          <w:tcPr>
            <w:tcW w:w="819" w:type="dxa"/>
          </w:tcPr>
          <w:p w14:paraId="27F00102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827</w:t>
            </w:r>
          </w:p>
        </w:tc>
        <w:tc>
          <w:tcPr>
            <w:tcW w:w="983" w:type="dxa"/>
          </w:tcPr>
          <w:p w14:paraId="3D6367B1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94</w:t>
            </w:r>
          </w:p>
        </w:tc>
        <w:tc>
          <w:tcPr>
            <w:tcW w:w="867" w:type="dxa"/>
          </w:tcPr>
          <w:p w14:paraId="298DD375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438</w:t>
            </w:r>
          </w:p>
        </w:tc>
        <w:tc>
          <w:tcPr>
            <w:tcW w:w="821" w:type="dxa"/>
          </w:tcPr>
          <w:p w14:paraId="40F60765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324</w:t>
            </w:r>
          </w:p>
        </w:tc>
        <w:tc>
          <w:tcPr>
            <w:tcW w:w="867" w:type="dxa"/>
          </w:tcPr>
          <w:p w14:paraId="39868A01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237</w:t>
            </w:r>
          </w:p>
        </w:tc>
        <w:tc>
          <w:tcPr>
            <w:tcW w:w="866" w:type="dxa"/>
          </w:tcPr>
          <w:p w14:paraId="796919CF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168</w:t>
            </w:r>
          </w:p>
        </w:tc>
      </w:tr>
      <w:tr w:rsidR="00A2039D" w14:paraId="6E03665B" w14:textId="77777777" w:rsidTr="005E1737">
        <w:trPr>
          <w:trHeight w:val="330"/>
          <w:jc w:val="center"/>
        </w:trPr>
        <w:tc>
          <w:tcPr>
            <w:tcW w:w="890" w:type="dxa"/>
          </w:tcPr>
          <w:p w14:paraId="119E781A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43</w:t>
            </w:r>
          </w:p>
        </w:tc>
        <w:tc>
          <w:tcPr>
            <w:tcW w:w="802" w:type="dxa"/>
          </w:tcPr>
          <w:p w14:paraId="07722FA7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067</w:t>
            </w:r>
          </w:p>
        </w:tc>
        <w:tc>
          <w:tcPr>
            <w:tcW w:w="869" w:type="dxa"/>
          </w:tcPr>
          <w:p w14:paraId="429AC19B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214</w:t>
            </w:r>
          </w:p>
        </w:tc>
        <w:tc>
          <w:tcPr>
            <w:tcW w:w="819" w:type="dxa"/>
          </w:tcPr>
          <w:p w14:paraId="46022A08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822</w:t>
            </w:r>
          </w:p>
        </w:tc>
        <w:tc>
          <w:tcPr>
            <w:tcW w:w="983" w:type="dxa"/>
          </w:tcPr>
          <w:p w14:paraId="5C133CC3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89</w:t>
            </w:r>
          </w:p>
        </w:tc>
        <w:tc>
          <w:tcPr>
            <w:tcW w:w="867" w:type="dxa"/>
          </w:tcPr>
          <w:p w14:paraId="690EE618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432</w:t>
            </w:r>
          </w:p>
        </w:tc>
        <w:tc>
          <w:tcPr>
            <w:tcW w:w="821" w:type="dxa"/>
          </w:tcPr>
          <w:p w14:paraId="7B9E1E14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318</w:t>
            </w:r>
          </w:p>
        </w:tc>
        <w:tc>
          <w:tcPr>
            <w:tcW w:w="867" w:type="dxa"/>
          </w:tcPr>
          <w:p w14:paraId="7BF4CCAA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232</w:t>
            </w:r>
          </w:p>
        </w:tc>
        <w:tc>
          <w:tcPr>
            <w:tcW w:w="866" w:type="dxa"/>
          </w:tcPr>
          <w:p w14:paraId="795C8912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163</w:t>
            </w:r>
          </w:p>
        </w:tc>
      </w:tr>
      <w:tr w:rsidR="00A2039D" w14:paraId="673BAA7C" w14:textId="77777777" w:rsidTr="005E1737">
        <w:trPr>
          <w:trHeight w:val="330"/>
          <w:jc w:val="center"/>
        </w:trPr>
        <w:tc>
          <w:tcPr>
            <w:tcW w:w="890" w:type="dxa"/>
          </w:tcPr>
          <w:p w14:paraId="137AA3C7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44</w:t>
            </w:r>
          </w:p>
        </w:tc>
        <w:tc>
          <w:tcPr>
            <w:tcW w:w="802" w:type="dxa"/>
          </w:tcPr>
          <w:p w14:paraId="62E9C05D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062</w:t>
            </w:r>
          </w:p>
        </w:tc>
        <w:tc>
          <w:tcPr>
            <w:tcW w:w="869" w:type="dxa"/>
          </w:tcPr>
          <w:p w14:paraId="3C859D08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209</w:t>
            </w:r>
          </w:p>
        </w:tc>
        <w:tc>
          <w:tcPr>
            <w:tcW w:w="819" w:type="dxa"/>
          </w:tcPr>
          <w:p w14:paraId="6CE60F4D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816</w:t>
            </w:r>
          </w:p>
        </w:tc>
        <w:tc>
          <w:tcPr>
            <w:tcW w:w="983" w:type="dxa"/>
          </w:tcPr>
          <w:p w14:paraId="50E5DD2E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84</w:t>
            </w:r>
          </w:p>
        </w:tc>
        <w:tc>
          <w:tcPr>
            <w:tcW w:w="867" w:type="dxa"/>
          </w:tcPr>
          <w:p w14:paraId="1D63103E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427</w:t>
            </w:r>
          </w:p>
        </w:tc>
        <w:tc>
          <w:tcPr>
            <w:tcW w:w="821" w:type="dxa"/>
          </w:tcPr>
          <w:p w14:paraId="7C72EEE4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313</w:t>
            </w:r>
          </w:p>
        </w:tc>
        <w:tc>
          <w:tcPr>
            <w:tcW w:w="867" w:type="dxa"/>
          </w:tcPr>
          <w:p w14:paraId="60438EE5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226</w:t>
            </w:r>
          </w:p>
        </w:tc>
        <w:tc>
          <w:tcPr>
            <w:tcW w:w="866" w:type="dxa"/>
          </w:tcPr>
          <w:p w14:paraId="1ACDE0F4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157</w:t>
            </w:r>
          </w:p>
        </w:tc>
      </w:tr>
      <w:tr w:rsidR="00A2039D" w14:paraId="557ED407" w14:textId="77777777" w:rsidTr="005E1737">
        <w:trPr>
          <w:trHeight w:val="331"/>
          <w:jc w:val="center"/>
        </w:trPr>
        <w:tc>
          <w:tcPr>
            <w:tcW w:w="890" w:type="dxa"/>
          </w:tcPr>
          <w:p w14:paraId="77083993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45</w:t>
            </w:r>
          </w:p>
        </w:tc>
        <w:tc>
          <w:tcPr>
            <w:tcW w:w="802" w:type="dxa"/>
          </w:tcPr>
          <w:p w14:paraId="1195B723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057</w:t>
            </w:r>
          </w:p>
        </w:tc>
        <w:tc>
          <w:tcPr>
            <w:tcW w:w="869" w:type="dxa"/>
          </w:tcPr>
          <w:p w14:paraId="379F8192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204</w:t>
            </w:r>
          </w:p>
        </w:tc>
        <w:tc>
          <w:tcPr>
            <w:tcW w:w="819" w:type="dxa"/>
          </w:tcPr>
          <w:p w14:paraId="7D3A9F4B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812</w:t>
            </w:r>
          </w:p>
        </w:tc>
        <w:tc>
          <w:tcPr>
            <w:tcW w:w="983" w:type="dxa"/>
          </w:tcPr>
          <w:p w14:paraId="4CFDF79B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79</w:t>
            </w:r>
          </w:p>
        </w:tc>
        <w:tc>
          <w:tcPr>
            <w:tcW w:w="867" w:type="dxa"/>
          </w:tcPr>
          <w:p w14:paraId="4610DCC9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422</w:t>
            </w:r>
          </w:p>
        </w:tc>
        <w:tc>
          <w:tcPr>
            <w:tcW w:w="821" w:type="dxa"/>
          </w:tcPr>
          <w:p w14:paraId="0FF2DEF1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308</w:t>
            </w:r>
          </w:p>
        </w:tc>
        <w:tc>
          <w:tcPr>
            <w:tcW w:w="867" w:type="dxa"/>
          </w:tcPr>
          <w:p w14:paraId="735F87CF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221</w:t>
            </w:r>
          </w:p>
        </w:tc>
        <w:tc>
          <w:tcPr>
            <w:tcW w:w="866" w:type="dxa"/>
          </w:tcPr>
          <w:p w14:paraId="32E9FC3F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152</w:t>
            </w:r>
          </w:p>
        </w:tc>
      </w:tr>
      <w:tr w:rsidR="00A2039D" w14:paraId="6764A7C3" w14:textId="77777777" w:rsidTr="005E1737">
        <w:trPr>
          <w:trHeight w:val="330"/>
          <w:jc w:val="center"/>
        </w:trPr>
        <w:tc>
          <w:tcPr>
            <w:tcW w:w="890" w:type="dxa"/>
          </w:tcPr>
          <w:p w14:paraId="7D98F3E5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46</w:t>
            </w:r>
          </w:p>
        </w:tc>
        <w:tc>
          <w:tcPr>
            <w:tcW w:w="802" w:type="dxa"/>
          </w:tcPr>
          <w:p w14:paraId="6FD192D9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052</w:t>
            </w:r>
          </w:p>
        </w:tc>
        <w:tc>
          <w:tcPr>
            <w:tcW w:w="869" w:type="dxa"/>
          </w:tcPr>
          <w:p w14:paraId="55FB7602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200</w:t>
            </w:r>
          </w:p>
        </w:tc>
        <w:tc>
          <w:tcPr>
            <w:tcW w:w="819" w:type="dxa"/>
          </w:tcPr>
          <w:p w14:paraId="2AEB0936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807</w:t>
            </w:r>
          </w:p>
        </w:tc>
        <w:tc>
          <w:tcPr>
            <w:tcW w:w="983" w:type="dxa"/>
          </w:tcPr>
          <w:p w14:paraId="15CD3855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74</w:t>
            </w:r>
          </w:p>
        </w:tc>
        <w:tc>
          <w:tcPr>
            <w:tcW w:w="867" w:type="dxa"/>
          </w:tcPr>
          <w:p w14:paraId="7CF6D4F0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417</w:t>
            </w:r>
          </w:p>
        </w:tc>
        <w:tc>
          <w:tcPr>
            <w:tcW w:w="821" w:type="dxa"/>
          </w:tcPr>
          <w:p w14:paraId="24540701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304</w:t>
            </w:r>
          </w:p>
        </w:tc>
        <w:tc>
          <w:tcPr>
            <w:tcW w:w="867" w:type="dxa"/>
          </w:tcPr>
          <w:p w14:paraId="469D891B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216</w:t>
            </w:r>
          </w:p>
        </w:tc>
        <w:tc>
          <w:tcPr>
            <w:tcW w:w="866" w:type="dxa"/>
          </w:tcPr>
          <w:p w14:paraId="24A19F30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147</w:t>
            </w:r>
          </w:p>
        </w:tc>
      </w:tr>
      <w:tr w:rsidR="00A2039D" w14:paraId="7E24E600" w14:textId="77777777" w:rsidTr="005E1737">
        <w:trPr>
          <w:trHeight w:val="333"/>
          <w:jc w:val="center"/>
        </w:trPr>
        <w:tc>
          <w:tcPr>
            <w:tcW w:w="890" w:type="dxa"/>
          </w:tcPr>
          <w:p w14:paraId="1B84CDF1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47</w:t>
            </w:r>
          </w:p>
        </w:tc>
        <w:tc>
          <w:tcPr>
            <w:tcW w:w="802" w:type="dxa"/>
          </w:tcPr>
          <w:p w14:paraId="50DD51D2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047</w:t>
            </w:r>
          </w:p>
        </w:tc>
        <w:tc>
          <w:tcPr>
            <w:tcW w:w="869" w:type="dxa"/>
          </w:tcPr>
          <w:p w14:paraId="5598B2C4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195</w:t>
            </w:r>
          </w:p>
        </w:tc>
        <w:tc>
          <w:tcPr>
            <w:tcW w:w="819" w:type="dxa"/>
          </w:tcPr>
          <w:p w14:paraId="5E0EDBFF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802</w:t>
            </w:r>
          </w:p>
        </w:tc>
        <w:tc>
          <w:tcPr>
            <w:tcW w:w="983" w:type="dxa"/>
          </w:tcPr>
          <w:p w14:paraId="7B1ABAD2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70</w:t>
            </w:r>
          </w:p>
        </w:tc>
        <w:tc>
          <w:tcPr>
            <w:tcW w:w="867" w:type="dxa"/>
          </w:tcPr>
          <w:p w14:paraId="4B7E0DCA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413</w:t>
            </w:r>
          </w:p>
        </w:tc>
        <w:tc>
          <w:tcPr>
            <w:tcW w:w="821" w:type="dxa"/>
          </w:tcPr>
          <w:p w14:paraId="3DE3CFD5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99</w:t>
            </w:r>
          </w:p>
        </w:tc>
        <w:tc>
          <w:tcPr>
            <w:tcW w:w="867" w:type="dxa"/>
          </w:tcPr>
          <w:p w14:paraId="67A8E2DC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212</w:t>
            </w:r>
          </w:p>
        </w:tc>
        <w:tc>
          <w:tcPr>
            <w:tcW w:w="866" w:type="dxa"/>
          </w:tcPr>
          <w:p w14:paraId="551412DF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143</w:t>
            </w:r>
          </w:p>
        </w:tc>
      </w:tr>
      <w:tr w:rsidR="00A2039D" w14:paraId="1ADC64F3" w14:textId="77777777" w:rsidTr="005E1737">
        <w:trPr>
          <w:trHeight w:val="330"/>
          <w:jc w:val="center"/>
        </w:trPr>
        <w:tc>
          <w:tcPr>
            <w:tcW w:w="890" w:type="dxa"/>
          </w:tcPr>
          <w:p w14:paraId="68988AE7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48</w:t>
            </w:r>
          </w:p>
        </w:tc>
        <w:tc>
          <w:tcPr>
            <w:tcW w:w="802" w:type="dxa"/>
          </w:tcPr>
          <w:p w14:paraId="3F15B854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043</w:t>
            </w:r>
          </w:p>
        </w:tc>
        <w:tc>
          <w:tcPr>
            <w:tcW w:w="869" w:type="dxa"/>
          </w:tcPr>
          <w:p w14:paraId="3F4D4462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191</w:t>
            </w:r>
          </w:p>
        </w:tc>
        <w:tc>
          <w:tcPr>
            <w:tcW w:w="819" w:type="dxa"/>
          </w:tcPr>
          <w:p w14:paraId="12454396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98</w:t>
            </w:r>
          </w:p>
        </w:tc>
        <w:tc>
          <w:tcPr>
            <w:tcW w:w="983" w:type="dxa"/>
          </w:tcPr>
          <w:p w14:paraId="063E9F1F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65</w:t>
            </w:r>
          </w:p>
        </w:tc>
        <w:tc>
          <w:tcPr>
            <w:tcW w:w="867" w:type="dxa"/>
          </w:tcPr>
          <w:p w14:paraId="2B6B22A2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409</w:t>
            </w:r>
          </w:p>
        </w:tc>
        <w:tc>
          <w:tcPr>
            <w:tcW w:w="821" w:type="dxa"/>
          </w:tcPr>
          <w:p w14:paraId="481C676F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95</w:t>
            </w:r>
          </w:p>
        </w:tc>
        <w:tc>
          <w:tcPr>
            <w:tcW w:w="867" w:type="dxa"/>
          </w:tcPr>
          <w:p w14:paraId="04B8EB37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207</w:t>
            </w:r>
          </w:p>
        </w:tc>
        <w:tc>
          <w:tcPr>
            <w:tcW w:w="866" w:type="dxa"/>
          </w:tcPr>
          <w:p w14:paraId="452440F2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138</w:t>
            </w:r>
          </w:p>
        </w:tc>
      </w:tr>
      <w:tr w:rsidR="00A2039D" w14:paraId="67E44EDF" w14:textId="77777777" w:rsidTr="005E1737">
        <w:trPr>
          <w:trHeight w:val="330"/>
          <w:jc w:val="center"/>
        </w:trPr>
        <w:tc>
          <w:tcPr>
            <w:tcW w:w="890" w:type="dxa"/>
          </w:tcPr>
          <w:p w14:paraId="14197A5F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49</w:t>
            </w:r>
          </w:p>
        </w:tc>
        <w:tc>
          <w:tcPr>
            <w:tcW w:w="802" w:type="dxa"/>
          </w:tcPr>
          <w:p w14:paraId="30785BEA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038</w:t>
            </w:r>
          </w:p>
        </w:tc>
        <w:tc>
          <w:tcPr>
            <w:tcW w:w="869" w:type="dxa"/>
          </w:tcPr>
          <w:p w14:paraId="146AEBD7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187</w:t>
            </w:r>
          </w:p>
        </w:tc>
        <w:tc>
          <w:tcPr>
            <w:tcW w:w="819" w:type="dxa"/>
          </w:tcPr>
          <w:p w14:paraId="64E643B0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94</w:t>
            </w:r>
          </w:p>
        </w:tc>
        <w:tc>
          <w:tcPr>
            <w:tcW w:w="983" w:type="dxa"/>
          </w:tcPr>
          <w:p w14:paraId="70BF93B2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61</w:t>
            </w:r>
          </w:p>
        </w:tc>
        <w:tc>
          <w:tcPr>
            <w:tcW w:w="867" w:type="dxa"/>
          </w:tcPr>
          <w:p w14:paraId="00920EED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404</w:t>
            </w:r>
          </w:p>
        </w:tc>
        <w:tc>
          <w:tcPr>
            <w:tcW w:w="821" w:type="dxa"/>
          </w:tcPr>
          <w:p w14:paraId="7E5345ED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90</w:t>
            </w:r>
          </w:p>
        </w:tc>
        <w:tc>
          <w:tcPr>
            <w:tcW w:w="867" w:type="dxa"/>
          </w:tcPr>
          <w:p w14:paraId="5BAE9F44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203</w:t>
            </w:r>
          </w:p>
        </w:tc>
        <w:tc>
          <w:tcPr>
            <w:tcW w:w="866" w:type="dxa"/>
          </w:tcPr>
          <w:p w14:paraId="5520D6FB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134</w:t>
            </w:r>
          </w:p>
        </w:tc>
      </w:tr>
      <w:tr w:rsidR="00A2039D" w14:paraId="1F9DF92E" w14:textId="77777777" w:rsidTr="005E1737">
        <w:trPr>
          <w:trHeight w:val="330"/>
          <w:jc w:val="center"/>
        </w:trPr>
        <w:tc>
          <w:tcPr>
            <w:tcW w:w="890" w:type="dxa"/>
          </w:tcPr>
          <w:p w14:paraId="3CB2AC3C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50</w:t>
            </w:r>
          </w:p>
        </w:tc>
        <w:tc>
          <w:tcPr>
            <w:tcW w:w="802" w:type="dxa"/>
          </w:tcPr>
          <w:p w14:paraId="2D8650DD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034</w:t>
            </w:r>
          </w:p>
        </w:tc>
        <w:tc>
          <w:tcPr>
            <w:tcW w:w="869" w:type="dxa"/>
          </w:tcPr>
          <w:p w14:paraId="14D90AAD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183</w:t>
            </w:r>
          </w:p>
        </w:tc>
        <w:tc>
          <w:tcPr>
            <w:tcW w:w="819" w:type="dxa"/>
          </w:tcPr>
          <w:p w14:paraId="657B40E6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90</w:t>
            </w:r>
          </w:p>
        </w:tc>
        <w:tc>
          <w:tcPr>
            <w:tcW w:w="983" w:type="dxa"/>
          </w:tcPr>
          <w:p w14:paraId="44759E48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57</w:t>
            </w:r>
          </w:p>
        </w:tc>
        <w:tc>
          <w:tcPr>
            <w:tcW w:w="867" w:type="dxa"/>
          </w:tcPr>
          <w:p w14:paraId="6F460B1E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400</w:t>
            </w:r>
          </w:p>
        </w:tc>
        <w:tc>
          <w:tcPr>
            <w:tcW w:w="821" w:type="dxa"/>
          </w:tcPr>
          <w:p w14:paraId="6D256B5E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86</w:t>
            </w:r>
          </w:p>
        </w:tc>
        <w:tc>
          <w:tcPr>
            <w:tcW w:w="867" w:type="dxa"/>
          </w:tcPr>
          <w:p w14:paraId="4F94DD86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99</w:t>
            </w:r>
          </w:p>
        </w:tc>
        <w:tc>
          <w:tcPr>
            <w:tcW w:w="866" w:type="dxa"/>
          </w:tcPr>
          <w:p w14:paraId="1D033892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130</w:t>
            </w:r>
          </w:p>
        </w:tc>
      </w:tr>
      <w:tr w:rsidR="00A2039D" w14:paraId="67305B03" w14:textId="77777777" w:rsidTr="005E1737">
        <w:trPr>
          <w:trHeight w:val="330"/>
          <w:jc w:val="center"/>
        </w:trPr>
        <w:tc>
          <w:tcPr>
            <w:tcW w:w="890" w:type="dxa"/>
          </w:tcPr>
          <w:p w14:paraId="0A6D1FC6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51</w:t>
            </w:r>
          </w:p>
        </w:tc>
        <w:tc>
          <w:tcPr>
            <w:tcW w:w="802" w:type="dxa"/>
          </w:tcPr>
          <w:p w14:paraId="17689C0A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030</w:t>
            </w:r>
          </w:p>
        </w:tc>
        <w:tc>
          <w:tcPr>
            <w:tcW w:w="869" w:type="dxa"/>
          </w:tcPr>
          <w:p w14:paraId="2336EC73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179</w:t>
            </w:r>
          </w:p>
        </w:tc>
        <w:tc>
          <w:tcPr>
            <w:tcW w:w="819" w:type="dxa"/>
          </w:tcPr>
          <w:p w14:paraId="0D19AFD4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86</w:t>
            </w:r>
          </w:p>
        </w:tc>
        <w:tc>
          <w:tcPr>
            <w:tcW w:w="983" w:type="dxa"/>
          </w:tcPr>
          <w:p w14:paraId="2D7B0666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53</w:t>
            </w:r>
          </w:p>
        </w:tc>
        <w:tc>
          <w:tcPr>
            <w:tcW w:w="867" w:type="dxa"/>
          </w:tcPr>
          <w:p w14:paraId="63B13B3D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97</w:t>
            </w:r>
          </w:p>
        </w:tc>
        <w:tc>
          <w:tcPr>
            <w:tcW w:w="821" w:type="dxa"/>
          </w:tcPr>
          <w:p w14:paraId="213A783E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83</w:t>
            </w:r>
          </w:p>
        </w:tc>
        <w:tc>
          <w:tcPr>
            <w:tcW w:w="867" w:type="dxa"/>
          </w:tcPr>
          <w:p w14:paraId="5B239746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95</w:t>
            </w:r>
          </w:p>
        </w:tc>
        <w:tc>
          <w:tcPr>
            <w:tcW w:w="866" w:type="dxa"/>
          </w:tcPr>
          <w:p w14:paraId="7F6F2D78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126</w:t>
            </w:r>
          </w:p>
        </w:tc>
      </w:tr>
      <w:tr w:rsidR="00A2039D" w14:paraId="3A712AF8" w14:textId="77777777" w:rsidTr="005E1737">
        <w:trPr>
          <w:trHeight w:val="330"/>
          <w:jc w:val="center"/>
        </w:trPr>
        <w:tc>
          <w:tcPr>
            <w:tcW w:w="890" w:type="dxa"/>
          </w:tcPr>
          <w:p w14:paraId="45207D32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52</w:t>
            </w:r>
          </w:p>
        </w:tc>
        <w:tc>
          <w:tcPr>
            <w:tcW w:w="802" w:type="dxa"/>
          </w:tcPr>
          <w:p w14:paraId="0A6FD1B7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027</w:t>
            </w:r>
          </w:p>
        </w:tc>
        <w:tc>
          <w:tcPr>
            <w:tcW w:w="869" w:type="dxa"/>
          </w:tcPr>
          <w:p w14:paraId="7ECD1831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175</w:t>
            </w:r>
          </w:p>
        </w:tc>
        <w:tc>
          <w:tcPr>
            <w:tcW w:w="819" w:type="dxa"/>
          </w:tcPr>
          <w:p w14:paraId="1D261148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83</w:t>
            </w:r>
          </w:p>
        </w:tc>
        <w:tc>
          <w:tcPr>
            <w:tcW w:w="983" w:type="dxa"/>
          </w:tcPr>
          <w:p w14:paraId="5871A5D6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50</w:t>
            </w:r>
          </w:p>
        </w:tc>
        <w:tc>
          <w:tcPr>
            <w:tcW w:w="867" w:type="dxa"/>
          </w:tcPr>
          <w:p w14:paraId="1AF3E2CE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93</w:t>
            </w:r>
          </w:p>
        </w:tc>
        <w:tc>
          <w:tcPr>
            <w:tcW w:w="821" w:type="dxa"/>
          </w:tcPr>
          <w:p w14:paraId="1950A712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79</w:t>
            </w:r>
          </w:p>
        </w:tc>
        <w:tc>
          <w:tcPr>
            <w:tcW w:w="867" w:type="dxa"/>
          </w:tcPr>
          <w:p w14:paraId="462613C9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92</w:t>
            </w:r>
          </w:p>
        </w:tc>
        <w:tc>
          <w:tcPr>
            <w:tcW w:w="866" w:type="dxa"/>
          </w:tcPr>
          <w:p w14:paraId="3DD1F357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122</w:t>
            </w:r>
          </w:p>
        </w:tc>
      </w:tr>
      <w:tr w:rsidR="00A2039D" w14:paraId="046F58A4" w14:textId="77777777" w:rsidTr="005E1737">
        <w:trPr>
          <w:trHeight w:val="330"/>
          <w:jc w:val="center"/>
        </w:trPr>
        <w:tc>
          <w:tcPr>
            <w:tcW w:w="890" w:type="dxa"/>
          </w:tcPr>
          <w:p w14:paraId="228A482F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53</w:t>
            </w:r>
          </w:p>
        </w:tc>
        <w:tc>
          <w:tcPr>
            <w:tcW w:w="802" w:type="dxa"/>
          </w:tcPr>
          <w:p w14:paraId="2DFFEF9E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023</w:t>
            </w:r>
          </w:p>
        </w:tc>
        <w:tc>
          <w:tcPr>
            <w:tcW w:w="869" w:type="dxa"/>
          </w:tcPr>
          <w:p w14:paraId="4E98513F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172</w:t>
            </w:r>
          </w:p>
        </w:tc>
        <w:tc>
          <w:tcPr>
            <w:tcW w:w="819" w:type="dxa"/>
          </w:tcPr>
          <w:p w14:paraId="4471B75A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79</w:t>
            </w:r>
          </w:p>
        </w:tc>
        <w:tc>
          <w:tcPr>
            <w:tcW w:w="983" w:type="dxa"/>
          </w:tcPr>
          <w:p w14:paraId="5993CCE3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46</w:t>
            </w:r>
          </w:p>
        </w:tc>
        <w:tc>
          <w:tcPr>
            <w:tcW w:w="867" w:type="dxa"/>
          </w:tcPr>
          <w:p w14:paraId="16280E76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89</w:t>
            </w:r>
          </w:p>
        </w:tc>
        <w:tc>
          <w:tcPr>
            <w:tcW w:w="821" w:type="dxa"/>
          </w:tcPr>
          <w:p w14:paraId="19BF9139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75</w:t>
            </w:r>
          </w:p>
        </w:tc>
        <w:tc>
          <w:tcPr>
            <w:tcW w:w="867" w:type="dxa"/>
          </w:tcPr>
          <w:p w14:paraId="6532EEB4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88</w:t>
            </w:r>
          </w:p>
        </w:tc>
        <w:tc>
          <w:tcPr>
            <w:tcW w:w="866" w:type="dxa"/>
          </w:tcPr>
          <w:p w14:paraId="6DFC55AA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119</w:t>
            </w:r>
          </w:p>
        </w:tc>
      </w:tr>
      <w:tr w:rsidR="00A2039D" w14:paraId="6CC5BE6F" w14:textId="77777777" w:rsidTr="005E1737">
        <w:trPr>
          <w:trHeight w:val="331"/>
          <w:jc w:val="center"/>
        </w:trPr>
        <w:tc>
          <w:tcPr>
            <w:tcW w:w="890" w:type="dxa"/>
          </w:tcPr>
          <w:p w14:paraId="3EA8450C" w14:textId="77777777" w:rsidR="00A2039D" w:rsidRDefault="00A2039D" w:rsidP="00F6553A">
            <w:pPr>
              <w:pStyle w:val="TableParagraph"/>
              <w:spacing w:before="62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54</w:t>
            </w:r>
          </w:p>
        </w:tc>
        <w:tc>
          <w:tcPr>
            <w:tcW w:w="802" w:type="dxa"/>
          </w:tcPr>
          <w:p w14:paraId="586DC369" w14:textId="77777777" w:rsidR="00A2039D" w:rsidRDefault="00A2039D" w:rsidP="00F6553A">
            <w:pPr>
              <w:pStyle w:val="TableParagraph"/>
              <w:spacing w:before="62"/>
              <w:ind w:left="104" w:right="93"/>
              <w:rPr>
                <w:sz w:val="18"/>
              </w:rPr>
            </w:pPr>
            <w:r>
              <w:rPr>
                <w:sz w:val="18"/>
              </w:rPr>
              <w:t>4,020</w:t>
            </w:r>
          </w:p>
        </w:tc>
        <w:tc>
          <w:tcPr>
            <w:tcW w:w="869" w:type="dxa"/>
          </w:tcPr>
          <w:p w14:paraId="05EE7C1F" w14:textId="77777777" w:rsidR="00A2039D" w:rsidRDefault="00A2039D" w:rsidP="00F6553A">
            <w:pPr>
              <w:pStyle w:val="TableParagraph"/>
              <w:spacing w:before="62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168</w:t>
            </w:r>
          </w:p>
        </w:tc>
        <w:tc>
          <w:tcPr>
            <w:tcW w:w="819" w:type="dxa"/>
          </w:tcPr>
          <w:p w14:paraId="291C7719" w14:textId="77777777" w:rsidR="00A2039D" w:rsidRDefault="00A2039D" w:rsidP="00F6553A">
            <w:pPr>
              <w:pStyle w:val="TableParagraph"/>
              <w:spacing w:before="62"/>
              <w:ind w:left="114" w:right="101"/>
              <w:rPr>
                <w:sz w:val="18"/>
              </w:rPr>
            </w:pPr>
            <w:r>
              <w:rPr>
                <w:sz w:val="18"/>
              </w:rPr>
              <w:t>2,776</w:t>
            </w:r>
          </w:p>
        </w:tc>
        <w:tc>
          <w:tcPr>
            <w:tcW w:w="983" w:type="dxa"/>
          </w:tcPr>
          <w:p w14:paraId="4411B8A6" w14:textId="77777777" w:rsidR="00A2039D" w:rsidRDefault="00A2039D" w:rsidP="00F6553A">
            <w:pPr>
              <w:pStyle w:val="TableParagraph"/>
              <w:spacing w:before="62"/>
              <w:ind w:left="143" w:right="137"/>
              <w:rPr>
                <w:sz w:val="18"/>
              </w:rPr>
            </w:pPr>
            <w:r>
              <w:rPr>
                <w:sz w:val="18"/>
              </w:rPr>
              <w:t>2,543</w:t>
            </w:r>
          </w:p>
        </w:tc>
        <w:tc>
          <w:tcPr>
            <w:tcW w:w="867" w:type="dxa"/>
          </w:tcPr>
          <w:p w14:paraId="76E5857A" w14:textId="77777777" w:rsidR="00A2039D" w:rsidRDefault="00A2039D" w:rsidP="00F6553A">
            <w:pPr>
              <w:pStyle w:val="TableParagraph"/>
              <w:spacing w:before="62"/>
              <w:ind w:left="84"/>
              <w:rPr>
                <w:sz w:val="18"/>
              </w:rPr>
            </w:pPr>
            <w:r>
              <w:rPr>
                <w:sz w:val="18"/>
              </w:rPr>
              <w:t>2,386</w:t>
            </w:r>
          </w:p>
        </w:tc>
        <w:tc>
          <w:tcPr>
            <w:tcW w:w="821" w:type="dxa"/>
          </w:tcPr>
          <w:p w14:paraId="5E3E9CF8" w14:textId="77777777" w:rsidR="00A2039D" w:rsidRDefault="00A2039D" w:rsidP="00F6553A">
            <w:pPr>
              <w:pStyle w:val="TableParagraph"/>
              <w:spacing w:before="62"/>
              <w:ind w:left="112" w:right="106"/>
              <w:rPr>
                <w:sz w:val="18"/>
              </w:rPr>
            </w:pPr>
            <w:r>
              <w:rPr>
                <w:sz w:val="18"/>
              </w:rPr>
              <w:t>2,272</w:t>
            </w:r>
          </w:p>
        </w:tc>
        <w:tc>
          <w:tcPr>
            <w:tcW w:w="867" w:type="dxa"/>
          </w:tcPr>
          <w:p w14:paraId="2318B57B" w14:textId="77777777" w:rsidR="00A2039D" w:rsidRDefault="00A2039D" w:rsidP="00F6553A">
            <w:pPr>
              <w:pStyle w:val="TableParagraph"/>
              <w:spacing w:before="62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85</w:t>
            </w:r>
          </w:p>
        </w:tc>
        <w:tc>
          <w:tcPr>
            <w:tcW w:w="866" w:type="dxa"/>
          </w:tcPr>
          <w:p w14:paraId="05F6EBEE" w14:textId="77777777" w:rsidR="00A2039D" w:rsidRDefault="00A2039D" w:rsidP="00F6553A">
            <w:pPr>
              <w:pStyle w:val="TableParagraph"/>
              <w:spacing w:before="62"/>
              <w:ind w:left="83"/>
              <w:rPr>
                <w:sz w:val="18"/>
              </w:rPr>
            </w:pPr>
            <w:r>
              <w:rPr>
                <w:sz w:val="18"/>
              </w:rPr>
              <w:t>2,115</w:t>
            </w:r>
          </w:p>
        </w:tc>
      </w:tr>
      <w:tr w:rsidR="00A2039D" w14:paraId="5B4548BD" w14:textId="77777777" w:rsidTr="005E1737">
        <w:trPr>
          <w:trHeight w:val="330"/>
          <w:jc w:val="center"/>
        </w:trPr>
        <w:tc>
          <w:tcPr>
            <w:tcW w:w="890" w:type="dxa"/>
          </w:tcPr>
          <w:p w14:paraId="79279245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55</w:t>
            </w:r>
          </w:p>
        </w:tc>
        <w:tc>
          <w:tcPr>
            <w:tcW w:w="802" w:type="dxa"/>
          </w:tcPr>
          <w:p w14:paraId="7E235B45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016</w:t>
            </w:r>
          </w:p>
        </w:tc>
        <w:tc>
          <w:tcPr>
            <w:tcW w:w="869" w:type="dxa"/>
          </w:tcPr>
          <w:p w14:paraId="2D717029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165</w:t>
            </w:r>
          </w:p>
        </w:tc>
        <w:tc>
          <w:tcPr>
            <w:tcW w:w="819" w:type="dxa"/>
          </w:tcPr>
          <w:p w14:paraId="73E8A5BD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73</w:t>
            </w:r>
          </w:p>
        </w:tc>
        <w:tc>
          <w:tcPr>
            <w:tcW w:w="983" w:type="dxa"/>
          </w:tcPr>
          <w:p w14:paraId="3F2B437D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40</w:t>
            </w:r>
          </w:p>
        </w:tc>
        <w:tc>
          <w:tcPr>
            <w:tcW w:w="867" w:type="dxa"/>
          </w:tcPr>
          <w:p w14:paraId="79C8E7C0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83</w:t>
            </w:r>
          </w:p>
        </w:tc>
        <w:tc>
          <w:tcPr>
            <w:tcW w:w="821" w:type="dxa"/>
          </w:tcPr>
          <w:p w14:paraId="2B6FACAF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69</w:t>
            </w:r>
          </w:p>
        </w:tc>
        <w:tc>
          <w:tcPr>
            <w:tcW w:w="867" w:type="dxa"/>
          </w:tcPr>
          <w:p w14:paraId="764079D5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81</w:t>
            </w:r>
          </w:p>
        </w:tc>
        <w:tc>
          <w:tcPr>
            <w:tcW w:w="866" w:type="dxa"/>
          </w:tcPr>
          <w:p w14:paraId="228ECC6D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112</w:t>
            </w:r>
          </w:p>
        </w:tc>
      </w:tr>
      <w:tr w:rsidR="00A2039D" w14:paraId="69F2078D" w14:textId="77777777" w:rsidTr="005E1737">
        <w:trPr>
          <w:trHeight w:val="330"/>
          <w:jc w:val="center"/>
        </w:trPr>
        <w:tc>
          <w:tcPr>
            <w:tcW w:w="890" w:type="dxa"/>
          </w:tcPr>
          <w:p w14:paraId="0C045E05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56</w:t>
            </w:r>
          </w:p>
        </w:tc>
        <w:tc>
          <w:tcPr>
            <w:tcW w:w="802" w:type="dxa"/>
          </w:tcPr>
          <w:p w14:paraId="1E9793C0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013</w:t>
            </w:r>
          </w:p>
        </w:tc>
        <w:tc>
          <w:tcPr>
            <w:tcW w:w="869" w:type="dxa"/>
          </w:tcPr>
          <w:p w14:paraId="380BED7D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162</w:t>
            </w:r>
          </w:p>
        </w:tc>
        <w:tc>
          <w:tcPr>
            <w:tcW w:w="819" w:type="dxa"/>
          </w:tcPr>
          <w:p w14:paraId="3CA2ABDA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69</w:t>
            </w:r>
          </w:p>
        </w:tc>
        <w:tc>
          <w:tcPr>
            <w:tcW w:w="983" w:type="dxa"/>
          </w:tcPr>
          <w:p w14:paraId="47A7A30F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37</w:t>
            </w:r>
          </w:p>
        </w:tc>
        <w:tc>
          <w:tcPr>
            <w:tcW w:w="867" w:type="dxa"/>
          </w:tcPr>
          <w:p w14:paraId="052760A0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80</w:t>
            </w:r>
          </w:p>
        </w:tc>
        <w:tc>
          <w:tcPr>
            <w:tcW w:w="821" w:type="dxa"/>
          </w:tcPr>
          <w:p w14:paraId="52B29C5C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66</w:t>
            </w:r>
          </w:p>
        </w:tc>
        <w:tc>
          <w:tcPr>
            <w:tcW w:w="867" w:type="dxa"/>
          </w:tcPr>
          <w:p w14:paraId="29256524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78</w:t>
            </w:r>
          </w:p>
        </w:tc>
        <w:tc>
          <w:tcPr>
            <w:tcW w:w="866" w:type="dxa"/>
          </w:tcPr>
          <w:p w14:paraId="1AA5E940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109</w:t>
            </w:r>
          </w:p>
        </w:tc>
      </w:tr>
      <w:tr w:rsidR="00A2039D" w14:paraId="75A4BC13" w14:textId="77777777" w:rsidTr="005E1737">
        <w:trPr>
          <w:trHeight w:val="330"/>
          <w:jc w:val="center"/>
        </w:trPr>
        <w:tc>
          <w:tcPr>
            <w:tcW w:w="890" w:type="dxa"/>
          </w:tcPr>
          <w:p w14:paraId="05189B1F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57</w:t>
            </w:r>
          </w:p>
        </w:tc>
        <w:tc>
          <w:tcPr>
            <w:tcW w:w="802" w:type="dxa"/>
          </w:tcPr>
          <w:p w14:paraId="1C03A125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010</w:t>
            </w:r>
          </w:p>
        </w:tc>
        <w:tc>
          <w:tcPr>
            <w:tcW w:w="869" w:type="dxa"/>
          </w:tcPr>
          <w:p w14:paraId="5249DAB6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159</w:t>
            </w:r>
          </w:p>
        </w:tc>
        <w:tc>
          <w:tcPr>
            <w:tcW w:w="819" w:type="dxa"/>
          </w:tcPr>
          <w:p w14:paraId="765862E3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66</w:t>
            </w:r>
          </w:p>
        </w:tc>
        <w:tc>
          <w:tcPr>
            <w:tcW w:w="983" w:type="dxa"/>
          </w:tcPr>
          <w:p w14:paraId="37D69873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34</w:t>
            </w:r>
          </w:p>
        </w:tc>
        <w:tc>
          <w:tcPr>
            <w:tcW w:w="867" w:type="dxa"/>
          </w:tcPr>
          <w:p w14:paraId="3EA34287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77</w:t>
            </w:r>
          </w:p>
        </w:tc>
        <w:tc>
          <w:tcPr>
            <w:tcW w:w="821" w:type="dxa"/>
          </w:tcPr>
          <w:p w14:paraId="183C0B37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63</w:t>
            </w:r>
          </w:p>
        </w:tc>
        <w:tc>
          <w:tcPr>
            <w:tcW w:w="867" w:type="dxa"/>
          </w:tcPr>
          <w:p w14:paraId="5286EC1C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75</w:t>
            </w:r>
          </w:p>
        </w:tc>
        <w:tc>
          <w:tcPr>
            <w:tcW w:w="866" w:type="dxa"/>
          </w:tcPr>
          <w:p w14:paraId="1D1CD1AE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106</w:t>
            </w:r>
          </w:p>
        </w:tc>
      </w:tr>
      <w:tr w:rsidR="00A2039D" w14:paraId="32542339" w14:textId="77777777" w:rsidTr="005E1737">
        <w:trPr>
          <w:trHeight w:val="330"/>
          <w:jc w:val="center"/>
        </w:trPr>
        <w:tc>
          <w:tcPr>
            <w:tcW w:w="890" w:type="dxa"/>
          </w:tcPr>
          <w:p w14:paraId="4BD02A20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58</w:t>
            </w:r>
          </w:p>
        </w:tc>
        <w:tc>
          <w:tcPr>
            <w:tcW w:w="802" w:type="dxa"/>
          </w:tcPr>
          <w:p w14:paraId="0BECE5F8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007</w:t>
            </w:r>
          </w:p>
        </w:tc>
        <w:tc>
          <w:tcPr>
            <w:tcW w:w="869" w:type="dxa"/>
          </w:tcPr>
          <w:p w14:paraId="1A3F147E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156</w:t>
            </w:r>
          </w:p>
        </w:tc>
        <w:tc>
          <w:tcPr>
            <w:tcW w:w="819" w:type="dxa"/>
          </w:tcPr>
          <w:p w14:paraId="0101DE80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64</w:t>
            </w:r>
          </w:p>
        </w:tc>
        <w:tc>
          <w:tcPr>
            <w:tcW w:w="983" w:type="dxa"/>
          </w:tcPr>
          <w:p w14:paraId="3FC174DF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31</w:t>
            </w:r>
          </w:p>
        </w:tc>
        <w:tc>
          <w:tcPr>
            <w:tcW w:w="867" w:type="dxa"/>
          </w:tcPr>
          <w:p w14:paraId="7BAD5478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74</w:t>
            </w:r>
          </w:p>
        </w:tc>
        <w:tc>
          <w:tcPr>
            <w:tcW w:w="821" w:type="dxa"/>
          </w:tcPr>
          <w:p w14:paraId="438E7382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60</w:t>
            </w:r>
          </w:p>
        </w:tc>
        <w:tc>
          <w:tcPr>
            <w:tcW w:w="867" w:type="dxa"/>
          </w:tcPr>
          <w:p w14:paraId="4AF21C11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72</w:t>
            </w:r>
          </w:p>
        </w:tc>
        <w:tc>
          <w:tcPr>
            <w:tcW w:w="866" w:type="dxa"/>
          </w:tcPr>
          <w:p w14:paraId="452B89D9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103</w:t>
            </w:r>
          </w:p>
        </w:tc>
      </w:tr>
      <w:tr w:rsidR="00A2039D" w14:paraId="5E5A1CFE" w14:textId="77777777" w:rsidTr="005E1737">
        <w:trPr>
          <w:trHeight w:val="333"/>
          <w:jc w:val="center"/>
        </w:trPr>
        <w:tc>
          <w:tcPr>
            <w:tcW w:w="890" w:type="dxa"/>
          </w:tcPr>
          <w:p w14:paraId="60D80FEE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59</w:t>
            </w:r>
          </w:p>
        </w:tc>
        <w:tc>
          <w:tcPr>
            <w:tcW w:w="802" w:type="dxa"/>
          </w:tcPr>
          <w:p w14:paraId="5BE80F93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004</w:t>
            </w:r>
          </w:p>
        </w:tc>
        <w:tc>
          <w:tcPr>
            <w:tcW w:w="869" w:type="dxa"/>
          </w:tcPr>
          <w:p w14:paraId="70AA6CBE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153</w:t>
            </w:r>
          </w:p>
        </w:tc>
        <w:tc>
          <w:tcPr>
            <w:tcW w:w="819" w:type="dxa"/>
          </w:tcPr>
          <w:p w14:paraId="551A95E8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61</w:t>
            </w:r>
          </w:p>
        </w:tc>
        <w:tc>
          <w:tcPr>
            <w:tcW w:w="983" w:type="dxa"/>
          </w:tcPr>
          <w:p w14:paraId="77F5B9DF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28</w:t>
            </w:r>
          </w:p>
        </w:tc>
        <w:tc>
          <w:tcPr>
            <w:tcW w:w="867" w:type="dxa"/>
          </w:tcPr>
          <w:p w14:paraId="28E8A2FD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71</w:t>
            </w:r>
          </w:p>
        </w:tc>
        <w:tc>
          <w:tcPr>
            <w:tcW w:w="821" w:type="dxa"/>
          </w:tcPr>
          <w:p w14:paraId="7FC18ADD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57</w:t>
            </w:r>
          </w:p>
        </w:tc>
        <w:tc>
          <w:tcPr>
            <w:tcW w:w="867" w:type="dxa"/>
          </w:tcPr>
          <w:p w14:paraId="3EF94103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69</w:t>
            </w:r>
          </w:p>
        </w:tc>
        <w:tc>
          <w:tcPr>
            <w:tcW w:w="866" w:type="dxa"/>
          </w:tcPr>
          <w:p w14:paraId="7B3FEC53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100</w:t>
            </w:r>
          </w:p>
        </w:tc>
      </w:tr>
      <w:tr w:rsidR="00A2039D" w14:paraId="6E5B2FDA" w14:textId="77777777" w:rsidTr="005E1737">
        <w:trPr>
          <w:trHeight w:val="330"/>
          <w:jc w:val="center"/>
        </w:trPr>
        <w:tc>
          <w:tcPr>
            <w:tcW w:w="890" w:type="dxa"/>
          </w:tcPr>
          <w:p w14:paraId="42172B64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60</w:t>
            </w:r>
          </w:p>
        </w:tc>
        <w:tc>
          <w:tcPr>
            <w:tcW w:w="802" w:type="dxa"/>
          </w:tcPr>
          <w:p w14:paraId="0DE8837B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001</w:t>
            </w:r>
          </w:p>
        </w:tc>
        <w:tc>
          <w:tcPr>
            <w:tcW w:w="869" w:type="dxa"/>
          </w:tcPr>
          <w:p w14:paraId="2C08CB98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150</w:t>
            </w:r>
          </w:p>
        </w:tc>
        <w:tc>
          <w:tcPr>
            <w:tcW w:w="819" w:type="dxa"/>
          </w:tcPr>
          <w:p w14:paraId="68774BC0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58</w:t>
            </w:r>
          </w:p>
        </w:tc>
        <w:tc>
          <w:tcPr>
            <w:tcW w:w="983" w:type="dxa"/>
          </w:tcPr>
          <w:p w14:paraId="43A1F42B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25</w:t>
            </w:r>
          </w:p>
        </w:tc>
        <w:tc>
          <w:tcPr>
            <w:tcW w:w="867" w:type="dxa"/>
          </w:tcPr>
          <w:p w14:paraId="3720F348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68</w:t>
            </w:r>
          </w:p>
        </w:tc>
        <w:tc>
          <w:tcPr>
            <w:tcW w:w="821" w:type="dxa"/>
          </w:tcPr>
          <w:p w14:paraId="0621ECF2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54</w:t>
            </w:r>
          </w:p>
        </w:tc>
        <w:tc>
          <w:tcPr>
            <w:tcW w:w="867" w:type="dxa"/>
          </w:tcPr>
          <w:p w14:paraId="5E8BC6F2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67</w:t>
            </w:r>
          </w:p>
        </w:tc>
        <w:tc>
          <w:tcPr>
            <w:tcW w:w="866" w:type="dxa"/>
          </w:tcPr>
          <w:p w14:paraId="335C133F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97</w:t>
            </w:r>
          </w:p>
        </w:tc>
      </w:tr>
      <w:tr w:rsidR="00A2039D" w14:paraId="7453C2F8" w14:textId="77777777" w:rsidTr="005E1737">
        <w:trPr>
          <w:trHeight w:val="330"/>
          <w:jc w:val="center"/>
        </w:trPr>
        <w:tc>
          <w:tcPr>
            <w:tcW w:w="890" w:type="dxa"/>
          </w:tcPr>
          <w:p w14:paraId="3B47A17A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61</w:t>
            </w:r>
          </w:p>
        </w:tc>
        <w:tc>
          <w:tcPr>
            <w:tcW w:w="802" w:type="dxa"/>
          </w:tcPr>
          <w:p w14:paraId="460A92B9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98</w:t>
            </w:r>
          </w:p>
        </w:tc>
        <w:tc>
          <w:tcPr>
            <w:tcW w:w="869" w:type="dxa"/>
          </w:tcPr>
          <w:p w14:paraId="1EAB8F09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148</w:t>
            </w:r>
          </w:p>
        </w:tc>
        <w:tc>
          <w:tcPr>
            <w:tcW w:w="819" w:type="dxa"/>
          </w:tcPr>
          <w:p w14:paraId="369B1F37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55</w:t>
            </w:r>
          </w:p>
        </w:tc>
        <w:tc>
          <w:tcPr>
            <w:tcW w:w="983" w:type="dxa"/>
          </w:tcPr>
          <w:p w14:paraId="78095DBD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23</w:t>
            </w:r>
          </w:p>
        </w:tc>
        <w:tc>
          <w:tcPr>
            <w:tcW w:w="867" w:type="dxa"/>
          </w:tcPr>
          <w:p w14:paraId="1A5E16EB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66</w:t>
            </w:r>
          </w:p>
        </w:tc>
        <w:tc>
          <w:tcPr>
            <w:tcW w:w="821" w:type="dxa"/>
          </w:tcPr>
          <w:p w14:paraId="26A20792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51</w:t>
            </w:r>
          </w:p>
        </w:tc>
        <w:tc>
          <w:tcPr>
            <w:tcW w:w="867" w:type="dxa"/>
          </w:tcPr>
          <w:p w14:paraId="3109297B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64</w:t>
            </w:r>
          </w:p>
        </w:tc>
        <w:tc>
          <w:tcPr>
            <w:tcW w:w="866" w:type="dxa"/>
          </w:tcPr>
          <w:p w14:paraId="47892B6D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94</w:t>
            </w:r>
          </w:p>
        </w:tc>
      </w:tr>
      <w:tr w:rsidR="00A2039D" w14:paraId="600640EA" w14:textId="77777777" w:rsidTr="005E1737">
        <w:trPr>
          <w:trHeight w:val="330"/>
          <w:jc w:val="center"/>
        </w:trPr>
        <w:tc>
          <w:tcPr>
            <w:tcW w:w="890" w:type="dxa"/>
          </w:tcPr>
          <w:p w14:paraId="4C6BA425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62</w:t>
            </w:r>
          </w:p>
        </w:tc>
        <w:tc>
          <w:tcPr>
            <w:tcW w:w="802" w:type="dxa"/>
          </w:tcPr>
          <w:p w14:paraId="5885099D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96</w:t>
            </w:r>
          </w:p>
        </w:tc>
        <w:tc>
          <w:tcPr>
            <w:tcW w:w="869" w:type="dxa"/>
          </w:tcPr>
          <w:p w14:paraId="02CEB4A4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145</w:t>
            </w:r>
          </w:p>
        </w:tc>
        <w:tc>
          <w:tcPr>
            <w:tcW w:w="819" w:type="dxa"/>
          </w:tcPr>
          <w:p w14:paraId="4EF49A92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53</w:t>
            </w:r>
          </w:p>
        </w:tc>
        <w:tc>
          <w:tcPr>
            <w:tcW w:w="983" w:type="dxa"/>
          </w:tcPr>
          <w:p w14:paraId="18DAA637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20</w:t>
            </w:r>
          </w:p>
        </w:tc>
        <w:tc>
          <w:tcPr>
            <w:tcW w:w="867" w:type="dxa"/>
          </w:tcPr>
          <w:p w14:paraId="172747ED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63</w:t>
            </w:r>
          </w:p>
        </w:tc>
        <w:tc>
          <w:tcPr>
            <w:tcW w:w="821" w:type="dxa"/>
          </w:tcPr>
          <w:p w14:paraId="58FF0E90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49</w:t>
            </w:r>
          </w:p>
        </w:tc>
        <w:tc>
          <w:tcPr>
            <w:tcW w:w="867" w:type="dxa"/>
          </w:tcPr>
          <w:p w14:paraId="4BDE7E62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61</w:t>
            </w:r>
          </w:p>
        </w:tc>
        <w:tc>
          <w:tcPr>
            <w:tcW w:w="866" w:type="dxa"/>
          </w:tcPr>
          <w:p w14:paraId="31A347CD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92</w:t>
            </w:r>
          </w:p>
        </w:tc>
      </w:tr>
      <w:tr w:rsidR="00A2039D" w14:paraId="7F399AFA" w14:textId="77777777" w:rsidTr="005E1737">
        <w:trPr>
          <w:trHeight w:val="331"/>
          <w:jc w:val="center"/>
        </w:trPr>
        <w:tc>
          <w:tcPr>
            <w:tcW w:w="890" w:type="dxa"/>
          </w:tcPr>
          <w:p w14:paraId="6AF528BF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63</w:t>
            </w:r>
          </w:p>
        </w:tc>
        <w:tc>
          <w:tcPr>
            <w:tcW w:w="802" w:type="dxa"/>
          </w:tcPr>
          <w:p w14:paraId="5A291C20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93</w:t>
            </w:r>
          </w:p>
        </w:tc>
        <w:tc>
          <w:tcPr>
            <w:tcW w:w="869" w:type="dxa"/>
          </w:tcPr>
          <w:p w14:paraId="7628D176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143</w:t>
            </w:r>
          </w:p>
        </w:tc>
        <w:tc>
          <w:tcPr>
            <w:tcW w:w="819" w:type="dxa"/>
          </w:tcPr>
          <w:p w14:paraId="16F893E8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51</w:t>
            </w:r>
          </w:p>
        </w:tc>
        <w:tc>
          <w:tcPr>
            <w:tcW w:w="983" w:type="dxa"/>
          </w:tcPr>
          <w:p w14:paraId="594EDE75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18</w:t>
            </w:r>
          </w:p>
        </w:tc>
        <w:tc>
          <w:tcPr>
            <w:tcW w:w="867" w:type="dxa"/>
          </w:tcPr>
          <w:p w14:paraId="41B90AAA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61</w:t>
            </w:r>
          </w:p>
        </w:tc>
        <w:tc>
          <w:tcPr>
            <w:tcW w:w="821" w:type="dxa"/>
          </w:tcPr>
          <w:p w14:paraId="72DB05A1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46</w:t>
            </w:r>
          </w:p>
        </w:tc>
        <w:tc>
          <w:tcPr>
            <w:tcW w:w="867" w:type="dxa"/>
          </w:tcPr>
          <w:p w14:paraId="5773E494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59</w:t>
            </w:r>
          </w:p>
        </w:tc>
        <w:tc>
          <w:tcPr>
            <w:tcW w:w="866" w:type="dxa"/>
          </w:tcPr>
          <w:p w14:paraId="1414DB9C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89</w:t>
            </w:r>
          </w:p>
        </w:tc>
      </w:tr>
      <w:tr w:rsidR="00A2039D" w14:paraId="3134478E" w14:textId="77777777" w:rsidTr="005E1737">
        <w:trPr>
          <w:trHeight w:val="330"/>
          <w:jc w:val="center"/>
        </w:trPr>
        <w:tc>
          <w:tcPr>
            <w:tcW w:w="890" w:type="dxa"/>
          </w:tcPr>
          <w:p w14:paraId="5FFB6892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64</w:t>
            </w:r>
          </w:p>
        </w:tc>
        <w:tc>
          <w:tcPr>
            <w:tcW w:w="802" w:type="dxa"/>
          </w:tcPr>
          <w:p w14:paraId="4AE79DB4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91</w:t>
            </w:r>
          </w:p>
        </w:tc>
        <w:tc>
          <w:tcPr>
            <w:tcW w:w="869" w:type="dxa"/>
          </w:tcPr>
          <w:p w14:paraId="3299D51D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140</w:t>
            </w:r>
          </w:p>
        </w:tc>
        <w:tc>
          <w:tcPr>
            <w:tcW w:w="819" w:type="dxa"/>
          </w:tcPr>
          <w:p w14:paraId="52918164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48</w:t>
            </w:r>
          </w:p>
        </w:tc>
        <w:tc>
          <w:tcPr>
            <w:tcW w:w="983" w:type="dxa"/>
          </w:tcPr>
          <w:p w14:paraId="331DBA96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15</w:t>
            </w:r>
          </w:p>
        </w:tc>
        <w:tc>
          <w:tcPr>
            <w:tcW w:w="867" w:type="dxa"/>
          </w:tcPr>
          <w:p w14:paraId="168BDD7E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58</w:t>
            </w:r>
          </w:p>
        </w:tc>
        <w:tc>
          <w:tcPr>
            <w:tcW w:w="821" w:type="dxa"/>
          </w:tcPr>
          <w:p w14:paraId="0EBCEBD1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44</w:t>
            </w:r>
          </w:p>
        </w:tc>
        <w:tc>
          <w:tcPr>
            <w:tcW w:w="867" w:type="dxa"/>
          </w:tcPr>
          <w:p w14:paraId="00AF5785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56</w:t>
            </w:r>
          </w:p>
        </w:tc>
        <w:tc>
          <w:tcPr>
            <w:tcW w:w="866" w:type="dxa"/>
          </w:tcPr>
          <w:p w14:paraId="61BD2B55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87</w:t>
            </w:r>
          </w:p>
        </w:tc>
      </w:tr>
      <w:tr w:rsidR="00A2039D" w14:paraId="78317564" w14:textId="77777777" w:rsidTr="005E1737">
        <w:trPr>
          <w:trHeight w:val="330"/>
          <w:jc w:val="center"/>
        </w:trPr>
        <w:tc>
          <w:tcPr>
            <w:tcW w:w="890" w:type="dxa"/>
          </w:tcPr>
          <w:p w14:paraId="3DA9D233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65</w:t>
            </w:r>
          </w:p>
        </w:tc>
        <w:tc>
          <w:tcPr>
            <w:tcW w:w="802" w:type="dxa"/>
          </w:tcPr>
          <w:p w14:paraId="36F1D089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89</w:t>
            </w:r>
          </w:p>
        </w:tc>
        <w:tc>
          <w:tcPr>
            <w:tcW w:w="869" w:type="dxa"/>
          </w:tcPr>
          <w:p w14:paraId="75D9E1B9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138</w:t>
            </w:r>
          </w:p>
        </w:tc>
        <w:tc>
          <w:tcPr>
            <w:tcW w:w="819" w:type="dxa"/>
          </w:tcPr>
          <w:p w14:paraId="42B55AC3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46</w:t>
            </w:r>
          </w:p>
        </w:tc>
        <w:tc>
          <w:tcPr>
            <w:tcW w:w="983" w:type="dxa"/>
          </w:tcPr>
          <w:p w14:paraId="4267BBB0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13</w:t>
            </w:r>
          </w:p>
        </w:tc>
        <w:tc>
          <w:tcPr>
            <w:tcW w:w="867" w:type="dxa"/>
          </w:tcPr>
          <w:p w14:paraId="20982867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56</w:t>
            </w:r>
          </w:p>
        </w:tc>
        <w:tc>
          <w:tcPr>
            <w:tcW w:w="821" w:type="dxa"/>
          </w:tcPr>
          <w:p w14:paraId="0852CC9D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42</w:t>
            </w:r>
          </w:p>
        </w:tc>
        <w:tc>
          <w:tcPr>
            <w:tcW w:w="867" w:type="dxa"/>
          </w:tcPr>
          <w:p w14:paraId="6B806AAA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54</w:t>
            </w:r>
          </w:p>
        </w:tc>
        <w:tc>
          <w:tcPr>
            <w:tcW w:w="866" w:type="dxa"/>
          </w:tcPr>
          <w:p w14:paraId="3888EE79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84</w:t>
            </w:r>
          </w:p>
        </w:tc>
      </w:tr>
      <w:tr w:rsidR="00A2039D" w14:paraId="076A1767" w14:textId="77777777" w:rsidTr="005E1737">
        <w:trPr>
          <w:trHeight w:val="330"/>
          <w:jc w:val="center"/>
        </w:trPr>
        <w:tc>
          <w:tcPr>
            <w:tcW w:w="890" w:type="dxa"/>
          </w:tcPr>
          <w:p w14:paraId="1C716A93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66</w:t>
            </w:r>
          </w:p>
        </w:tc>
        <w:tc>
          <w:tcPr>
            <w:tcW w:w="802" w:type="dxa"/>
          </w:tcPr>
          <w:p w14:paraId="46125CF3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86</w:t>
            </w:r>
          </w:p>
        </w:tc>
        <w:tc>
          <w:tcPr>
            <w:tcW w:w="869" w:type="dxa"/>
          </w:tcPr>
          <w:p w14:paraId="49849E0F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136</w:t>
            </w:r>
          </w:p>
        </w:tc>
        <w:tc>
          <w:tcPr>
            <w:tcW w:w="819" w:type="dxa"/>
          </w:tcPr>
          <w:p w14:paraId="7FB07FBC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44</w:t>
            </w:r>
          </w:p>
        </w:tc>
        <w:tc>
          <w:tcPr>
            <w:tcW w:w="983" w:type="dxa"/>
          </w:tcPr>
          <w:p w14:paraId="31214AC8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11</w:t>
            </w:r>
          </w:p>
        </w:tc>
        <w:tc>
          <w:tcPr>
            <w:tcW w:w="867" w:type="dxa"/>
          </w:tcPr>
          <w:p w14:paraId="653E9B51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54</w:t>
            </w:r>
          </w:p>
        </w:tc>
        <w:tc>
          <w:tcPr>
            <w:tcW w:w="821" w:type="dxa"/>
          </w:tcPr>
          <w:p w14:paraId="2DD96943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39</w:t>
            </w:r>
          </w:p>
        </w:tc>
        <w:tc>
          <w:tcPr>
            <w:tcW w:w="867" w:type="dxa"/>
          </w:tcPr>
          <w:p w14:paraId="08A80C54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52</w:t>
            </w:r>
          </w:p>
        </w:tc>
        <w:tc>
          <w:tcPr>
            <w:tcW w:w="866" w:type="dxa"/>
          </w:tcPr>
          <w:p w14:paraId="31EDB5F4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82</w:t>
            </w:r>
          </w:p>
        </w:tc>
      </w:tr>
      <w:tr w:rsidR="00A2039D" w14:paraId="60C0532E" w14:textId="77777777" w:rsidTr="005E1737">
        <w:trPr>
          <w:trHeight w:val="330"/>
          <w:jc w:val="center"/>
        </w:trPr>
        <w:tc>
          <w:tcPr>
            <w:tcW w:w="890" w:type="dxa"/>
            <w:tcBorders>
              <w:top w:val="nil"/>
            </w:tcBorders>
          </w:tcPr>
          <w:p w14:paraId="30207EF3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67</w:t>
            </w:r>
          </w:p>
        </w:tc>
        <w:tc>
          <w:tcPr>
            <w:tcW w:w="802" w:type="dxa"/>
          </w:tcPr>
          <w:p w14:paraId="69B30DDC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84</w:t>
            </w:r>
          </w:p>
        </w:tc>
        <w:tc>
          <w:tcPr>
            <w:tcW w:w="869" w:type="dxa"/>
            <w:tcBorders>
              <w:top w:val="nil"/>
            </w:tcBorders>
          </w:tcPr>
          <w:p w14:paraId="1527AC1B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134</w:t>
            </w:r>
          </w:p>
        </w:tc>
        <w:tc>
          <w:tcPr>
            <w:tcW w:w="819" w:type="dxa"/>
            <w:tcBorders>
              <w:top w:val="nil"/>
            </w:tcBorders>
          </w:tcPr>
          <w:p w14:paraId="2E0252F7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42</w:t>
            </w:r>
          </w:p>
        </w:tc>
        <w:tc>
          <w:tcPr>
            <w:tcW w:w="983" w:type="dxa"/>
            <w:tcBorders>
              <w:top w:val="nil"/>
            </w:tcBorders>
          </w:tcPr>
          <w:p w14:paraId="2A358853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09</w:t>
            </w:r>
          </w:p>
        </w:tc>
        <w:tc>
          <w:tcPr>
            <w:tcW w:w="867" w:type="dxa"/>
            <w:tcBorders>
              <w:top w:val="nil"/>
            </w:tcBorders>
          </w:tcPr>
          <w:p w14:paraId="62BBB3A3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52</w:t>
            </w:r>
          </w:p>
        </w:tc>
        <w:tc>
          <w:tcPr>
            <w:tcW w:w="821" w:type="dxa"/>
            <w:tcBorders>
              <w:top w:val="nil"/>
            </w:tcBorders>
          </w:tcPr>
          <w:p w14:paraId="55E76C19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37</w:t>
            </w:r>
          </w:p>
        </w:tc>
        <w:tc>
          <w:tcPr>
            <w:tcW w:w="867" w:type="dxa"/>
            <w:tcBorders>
              <w:top w:val="nil"/>
            </w:tcBorders>
          </w:tcPr>
          <w:p w14:paraId="2A2AECE6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50</w:t>
            </w:r>
          </w:p>
        </w:tc>
        <w:tc>
          <w:tcPr>
            <w:tcW w:w="866" w:type="dxa"/>
            <w:tcBorders>
              <w:top w:val="nil"/>
            </w:tcBorders>
          </w:tcPr>
          <w:p w14:paraId="4BCF0A06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80</w:t>
            </w:r>
          </w:p>
        </w:tc>
      </w:tr>
      <w:tr w:rsidR="00A2039D" w14:paraId="653DA9A7" w14:textId="77777777" w:rsidTr="005E1737">
        <w:trPr>
          <w:trHeight w:val="330"/>
          <w:jc w:val="center"/>
        </w:trPr>
        <w:tc>
          <w:tcPr>
            <w:tcW w:w="890" w:type="dxa"/>
          </w:tcPr>
          <w:p w14:paraId="4D440518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68</w:t>
            </w:r>
          </w:p>
        </w:tc>
        <w:tc>
          <w:tcPr>
            <w:tcW w:w="802" w:type="dxa"/>
          </w:tcPr>
          <w:p w14:paraId="45844D73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82</w:t>
            </w:r>
          </w:p>
        </w:tc>
        <w:tc>
          <w:tcPr>
            <w:tcW w:w="869" w:type="dxa"/>
          </w:tcPr>
          <w:p w14:paraId="7F9C058C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132</w:t>
            </w:r>
          </w:p>
        </w:tc>
        <w:tc>
          <w:tcPr>
            <w:tcW w:w="819" w:type="dxa"/>
          </w:tcPr>
          <w:p w14:paraId="1F8DC4B9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40</w:t>
            </w:r>
          </w:p>
        </w:tc>
        <w:tc>
          <w:tcPr>
            <w:tcW w:w="983" w:type="dxa"/>
          </w:tcPr>
          <w:p w14:paraId="1CC0A03C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07</w:t>
            </w:r>
          </w:p>
        </w:tc>
        <w:tc>
          <w:tcPr>
            <w:tcW w:w="867" w:type="dxa"/>
          </w:tcPr>
          <w:p w14:paraId="24CFEC06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50</w:t>
            </w:r>
          </w:p>
        </w:tc>
        <w:tc>
          <w:tcPr>
            <w:tcW w:w="821" w:type="dxa"/>
          </w:tcPr>
          <w:p w14:paraId="579E6DEE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35</w:t>
            </w:r>
          </w:p>
        </w:tc>
        <w:tc>
          <w:tcPr>
            <w:tcW w:w="867" w:type="dxa"/>
          </w:tcPr>
          <w:p w14:paraId="73EC35CC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48</w:t>
            </w:r>
          </w:p>
        </w:tc>
        <w:tc>
          <w:tcPr>
            <w:tcW w:w="866" w:type="dxa"/>
          </w:tcPr>
          <w:p w14:paraId="47D8DA5B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78</w:t>
            </w:r>
          </w:p>
        </w:tc>
      </w:tr>
      <w:tr w:rsidR="00A2039D" w14:paraId="7A7CE29C" w14:textId="77777777" w:rsidTr="005E1737">
        <w:trPr>
          <w:trHeight w:val="330"/>
          <w:jc w:val="center"/>
        </w:trPr>
        <w:tc>
          <w:tcPr>
            <w:tcW w:w="890" w:type="dxa"/>
          </w:tcPr>
          <w:p w14:paraId="09A24848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lastRenderedPageBreak/>
              <w:t>69</w:t>
            </w:r>
          </w:p>
        </w:tc>
        <w:tc>
          <w:tcPr>
            <w:tcW w:w="802" w:type="dxa"/>
          </w:tcPr>
          <w:p w14:paraId="31BBB91D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80</w:t>
            </w:r>
          </w:p>
        </w:tc>
        <w:tc>
          <w:tcPr>
            <w:tcW w:w="869" w:type="dxa"/>
          </w:tcPr>
          <w:p w14:paraId="09B967E7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130</w:t>
            </w:r>
          </w:p>
        </w:tc>
        <w:tc>
          <w:tcPr>
            <w:tcW w:w="819" w:type="dxa"/>
          </w:tcPr>
          <w:p w14:paraId="28D3BEA5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37</w:t>
            </w:r>
          </w:p>
        </w:tc>
        <w:tc>
          <w:tcPr>
            <w:tcW w:w="983" w:type="dxa"/>
          </w:tcPr>
          <w:p w14:paraId="5E457C7B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05</w:t>
            </w:r>
          </w:p>
        </w:tc>
        <w:tc>
          <w:tcPr>
            <w:tcW w:w="867" w:type="dxa"/>
          </w:tcPr>
          <w:p w14:paraId="2AC571E5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48</w:t>
            </w:r>
          </w:p>
        </w:tc>
        <w:tc>
          <w:tcPr>
            <w:tcW w:w="821" w:type="dxa"/>
          </w:tcPr>
          <w:p w14:paraId="73AF37A7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33</w:t>
            </w:r>
          </w:p>
        </w:tc>
        <w:tc>
          <w:tcPr>
            <w:tcW w:w="867" w:type="dxa"/>
          </w:tcPr>
          <w:p w14:paraId="23F6FD3A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45</w:t>
            </w:r>
          </w:p>
        </w:tc>
        <w:tc>
          <w:tcPr>
            <w:tcW w:w="866" w:type="dxa"/>
          </w:tcPr>
          <w:p w14:paraId="555D61C7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76</w:t>
            </w:r>
          </w:p>
        </w:tc>
      </w:tr>
      <w:tr w:rsidR="00A2039D" w14:paraId="7D974085" w14:textId="77777777" w:rsidTr="005E1737">
        <w:trPr>
          <w:trHeight w:val="330"/>
          <w:jc w:val="center"/>
        </w:trPr>
        <w:tc>
          <w:tcPr>
            <w:tcW w:w="890" w:type="dxa"/>
          </w:tcPr>
          <w:p w14:paraId="240E7A47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70</w:t>
            </w:r>
          </w:p>
        </w:tc>
        <w:tc>
          <w:tcPr>
            <w:tcW w:w="802" w:type="dxa"/>
          </w:tcPr>
          <w:p w14:paraId="5A75B628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78</w:t>
            </w:r>
          </w:p>
        </w:tc>
        <w:tc>
          <w:tcPr>
            <w:tcW w:w="869" w:type="dxa"/>
          </w:tcPr>
          <w:p w14:paraId="70D9F77E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128</w:t>
            </w:r>
          </w:p>
        </w:tc>
        <w:tc>
          <w:tcPr>
            <w:tcW w:w="819" w:type="dxa"/>
          </w:tcPr>
          <w:p w14:paraId="74F88A3E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36</w:t>
            </w:r>
          </w:p>
        </w:tc>
        <w:tc>
          <w:tcPr>
            <w:tcW w:w="983" w:type="dxa"/>
          </w:tcPr>
          <w:p w14:paraId="7DDC54E5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03</w:t>
            </w:r>
          </w:p>
        </w:tc>
        <w:tc>
          <w:tcPr>
            <w:tcW w:w="867" w:type="dxa"/>
          </w:tcPr>
          <w:p w14:paraId="08B1D672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46</w:t>
            </w:r>
          </w:p>
        </w:tc>
        <w:tc>
          <w:tcPr>
            <w:tcW w:w="821" w:type="dxa"/>
          </w:tcPr>
          <w:p w14:paraId="297C93A1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31</w:t>
            </w:r>
          </w:p>
        </w:tc>
        <w:tc>
          <w:tcPr>
            <w:tcW w:w="867" w:type="dxa"/>
          </w:tcPr>
          <w:p w14:paraId="2B385484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43</w:t>
            </w:r>
          </w:p>
        </w:tc>
        <w:tc>
          <w:tcPr>
            <w:tcW w:w="866" w:type="dxa"/>
          </w:tcPr>
          <w:p w14:paraId="2B0F1B4E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74</w:t>
            </w:r>
          </w:p>
        </w:tc>
      </w:tr>
      <w:tr w:rsidR="00A2039D" w14:paraId="48457A76" w14:textId="77777777" w:rsidTr="005E1737">
        <w:trPr>
          <w:trHeight w:val="330"/>
          <w:jc w:val="center"/>
        </w:trPr>
        <w:tc>
          <w:tcPr>
            <w:tcW w:w="890" w:type="dxa"/>
          </w:tcPr>
          <w:p w14:paraId="2E932F92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71</w:t>
            </w:r>
          </w:p>
        </w:tc>
        <w:tc>
          <w:tcPr>
            <w:tcW w:w="802" w:type="dxa"/>
          </w:tcPr>
          <w:p w14:paraId="5F94B440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76</w:t>
            </w:r>
          </w:p>
        </w:tc>
        <w:tc>
          <w:tcPr>
            <w:tcW w:w="869" w:type="dxa"/>
          </w:tcPr>
          <w:p w14:paraId="66D3EEA3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126</w:t>
            </w:r>
          </w:p>
        </w:tc>
        <w:tc>
          <w:tcPr>
            <w:tcW w:w="819" w:type="dxa"/>
          </w:tcPr>
          <w:p w14:paraId="6B76D8ED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34</w:t>
            </w:r>
          </w:p>
        </w:tc>
        <w:tc>
          <w:tcPr>
            <w:tcW w:w="983" w:type="dxa"/>
          </w:tcPr>
          <w:p w14:paraId="496CE3A6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01</w:t>
            </w:r>
          </w:p>
        </w:tc>
        <w:tc>
          <w:tcPr>
            <w:tcW w:w="867" w:type="dxa"/>
          </w:tcPr>
          <w:p w14:paraId="71663257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44</w:t>
            </w:r>
          </w:p>
        </w:tc>
        <w:tc>
          <w:tcPr>
            <w:tcW w:w="821" w:type="dxa"/>
          </w:tcPr>
          <w:p w14:paraId="78A6280A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29</w:t>
            </w:r>
          </w:p>
        </w:tc>
        <w:tc>
          <w:tcPr>
            <w:tcW w:w="867" w:type="dxa"/>
          </w:tcPr>
          <w:p w14:paraId="195B1254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42</w:t>
            </w:r>
          </w:p>
        </w:tc>
        <w:tc>
          <w:tcPr>
            <w:tcW w:w="866" w:type="dxa"/>
          </w:tcPr>
          <w:p w14:paraId="55DADC62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72</w:t>
            </w:r>
          </w:p>
        </w:tc>
      </w:tr>
      <w:tr w:rsidR="00A2039D" w14:paraId="3335F44D" w14:textId="77777777" w:rsidTr="005E1737">
        <w:trPr>
          <w:trHeight w:val="333"/>
          <w:jc w:val="center"/>
        </w:trPr>
        <w:tc>
          <w:tcPr>
            <w:tcW w:w="890" w:type="dxa"/>
          </w:tcPr>
          <w:p w14:paraId="2C77D90F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72</w:t>
            </w:r>
          </w:p>
        </w:tc>
        <w:tc>
          <w:tcPr>
            <w:tcW w:w="802" w:type="dxa"/>
          </w:tcPr>
          <w:p w14:paraId="0CCEE646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74</w:t>
            </w:r>
          </w:p>
        </w:tc>
        <w:tc>
          <w:tcPr>
            <w:tcW w:w="869" w:type="dxa"/>
          </w:tcPr>
          <w:p w14:paraId="7864CC64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124</w:t>
            </w:r>
          </w:p>
        </w:tc>
        <w:tc>
          <w:tcPr>
            <w:tcW w:w="819" w:type="dxa"/>
          </w:tcPr>
          <w:p w14:paraId="4E0204AD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32</w:t>
            </w:r>
          </w:p>
        </w:tc>
        <w:tc>
          <w:tcPr>
            <w:tcW w:w="983" w:type="dxa"/>
          </w:tcPr>
          <w:p w14:paraId="3E7A2D80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99</w:t>
            </w:r>
          </w:p>
        </w:tc>
        <w:tc>
          <w:tcPr>
            <w:tcW w:w="867" w:type="dxa"/>
          </w:tcPr>
          <w:p w14:paraId="70305A5E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42</w:t>
            </w:r>
          </w:p>
        </w:tc>
        <w:tc>
          <w:tcPr>
            <w:tcW w:w="821" w:type="dxa"/>
          </w:tcPr>
          <w:p w14:paraId="0A07C44F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27</w:t>
            </w:r>
          </w:p>
        </w:tc>
        <w:tc>
          <w:tcPr>
            <w:tcW w:w="867" w:type="dxa"/>
          </w:tcPr>
          <w:p w14:paraId="6702BD6C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40</w:t>
            </w:r>
          </w:p>
        </w:tc>
        <w:tc>
          <w:tcPr>
            <w:tcW w:w="866" w:type="dxa"/>
          </w:tcPr>
          <w:p w14:paraId="6F29D74F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70</w:t>
            </w:r>
          </w:p>
        </w:tc>
      </w:tr>
      <w:tr w:rsidR="00A2039D" w14:paraId="4D173526" w14:textId="77777777" w:rsidTr="005E1737">
        <w:trPr>
          <w:trHeight w:val="331"/>
          <w:jc w:val="center"/>
        </w:trPr>
        <w:tc>
          <w:tcPr>
            <w:tcW w:w="890" w:type="dxa"/>
          </w:tcPr>
          <w:p w14:paraId="37E9F887" w14:textId="77777777" w:rsidR="00A2039D" w:rsidRDefault="00A2039D" w:rsidP="00F6553A">
            <w:pPr>
              <w:pStyle w:val="TableParagraph"/>
              <w:spacing w:before="62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73</w:t>
            </w:r>
          </w:p>
        </w:tc>
        <w:tc>
          <w:tcPr>
            <w:tcW w:w="802" w:type="dxa"/>
          </w:tcPr>
          <w:p w14:paraId="25F0229E" w14:textId="77777777" w:rsidR="00A2039D" w:rsidRDefault="00A2039D" w:rsidP="00F6553A">
            <w:pPr>
              <w:pStyle w:val="TableParagraph"/>
              <w:spacing w:before="62"/>
              <w:ind w:left="104" w:right="93"/>
              <w:rPr>
                <w:sz w:val="18"/>
              </w:rPr>
            </w:pPr>
            <w:r>
              <w:rPr>
                <w:sz w:val="18"/>
              </w:rPr>
              <w:t>3,972</w:t>
            </w:r>
          </w:p>
        </w:tc>
        <w:tc>
          <w:tcPr>
            <w:tcW w:w="869" w:type="dxa"/>
          </w:tcPr>
          <w:p w14:paraId="086CDD7F" w14:textId="77777777" w:rsidR="00A2039D" w:rsidRDefault="00A2039D" w:rsidP="00F6553A">
            <w:pPr>
              <w:pStyle w:val="TableParagraph"/>
              <w:spacing w:before="62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122</w:t>
            </w:r>
          </w:p>
        </w:tc>
        <w:tc>
          <w:tcPr>
            <w:tcW w:w="819" w:type="dxa"/>
          </w:tcPr>
          <w:p w14:paraId="5379F94C" w14:textId="77777777" w:rsidR="00A2039D" w:rsidRDefault="00A2039D" w:rsidP="00F6553A">
            <w:pPr>
              <w:pStyle w:val="TableParagraph"/>
              <w:spacing w:before="62"/>
              <w:ind w:left="114" w:right="101"/>
              <w:rPr>
                <w:sz w:val="18"/>
              </w:rPr>
            </w:pPr>
            <w:r>
              <w:rPr>
                <w:sz w:val="18"/>
              </w:rPr>
              <w:t>2,730</w:t>
            </w:r>
          </w:p>
        </w:tc>
        <w:tc>
          <w:tcPr>
            <w:tcW w:w="983" w:type="dxa"/>
          </w:tcPr>
          <w:p w14:paraId="095DC03D" w14:textId="77777777" w:rsidR="00A2039D" w:rsidRDefault="00A2039D" w:rsidP="00F6553A">
            <w:pPr>
              <w:pStyle w:val="TableParagraph"/>
              <w:spacing w:before="62"/>
              <w:ind w:left="143" w:right="137"/>
              <w:rPr>
                <w:sz w:val="18"/>
              </w:rPr>
            </w:pPr>
            <w:r>
              <w:rPr>
                <w:sz w:val="18"/>
              </w:rPr>
              <w:t>2,497</w:t>
            </w:r>
          </w:p>
        </w:tc>
        <w:tc>
          <w:tcPr>
            <w:tcW w:w="867" w:type="dxa"/>
          </w:tcPr>
          <w:p w14:paraId="6CA49FA7" w14:textId="77777777" w:rsidR="00A2039D" w:rsidRDefault="00A2039D" w:rsidP="00F6553A">
            <w:pPr>
              <w:pStyle w:val="TableParagraph"/>
              <w:spacing w:before="62"/>
              <w:ind w:left="84"/>
              <w:rPr>
                <w:sz w:val="18"/>
              </w:rPr>
            </w:pPr>
            <w:r>
              <w:rPr>
                <w:sz w:val="18"/>
              </w:rPr>
              <w:t>2,340</w:t>
            </w:r>
          </w:p>
        </w:tc>
        <w:tc>
          <w:tcPr>
            <w:tcW w:w="821" w:type="dxa"/>
          </w:tcPr>
          <w:p w14:paraId="028DAC0E" w14:textId="77777777" w:rsidR="00A2039D" w:rsidRDefault="00A2039D" w:rsidP="00F6553A">
            <w:pPr>
              <w:pStyle w:val="TableParagraph"/>
              <w:spacing w:before="62"/>
              <w:ind w:left="112" w:right="106"/>
              <w:rPr>
                <w:sz w:val="18"/>
              </w:rPr>
            </w:pPr>
            <w:r>
              <w:rPr>
                <w:sz w:val="18"/>
              </w:rPr>
              <w:t>2,226</w:t>
            </w:r>
          </w:p>
        </w:tc>
        <w:tc>
          <w:tcPr>
            <w:tcW w:w="867" w:type="dxa"/>
          </w:tcPr>
          <w:p w14:paraId="100E353C" w14:textId="77777777" w:rsidR="00A2039D" w:rsidRDefault="00A2039D" w:rsidP="00F6553A">
            <w:pPr>
              <w:pStyle w:val="TableParagraph"/>
              <w:spacing w:before="62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38</w:t>
            </w:r>
          </w:p>
        </w:tc>
        <w:tc>
          <w:tcPr>
            <w:tcW w:w="866" w:type="dxa"/>
          </w:tcPr>
          <w:p w14:paraId="0C1CEF5B" w14:textId="77777777" w:rsidR="00A2039D" w:rsidRDefault="00A2039D" w:rsidP="00F6553A">
            <w:pPr>
              <w:pStyle w:val="TableParagraph"/>
              <w:spacing w:before="62"/>
              <w:ind w:left="83"/>
              <w:rPr>
                <w:sz w:val="18"/>
              </w:rPr>
            </w:pPr>
            <w:r>
              <w:rPr>
                <w:sz w:val="18"/>
              </w:rPr>
              <w:t>2,068</w:t>
            </w:r>
          </w:p>
        </w:tc>
      </w:tr>
      <w:tr w:rsidR="00A2039D" w14:paraId="4C0502B9" w14:textId="77777777" w:rsidTr="005E1737">
        <w:trPr>
          <w:trHeight w:val="330"/>
          <w:jc w:val="center"/>
        </w:trPr>
        <w:tc>
          <w:tcPr>
            <w:tcW w:w="890" w:type="dxa"/>
          </w:tcPr>
          <w:p w14:paraId="0E5ECA66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74</w:t>
            </w:r>
          </w:p>
        </w:tc>
        <w:tc>
          <w:tcPr>
            <w:tcW w:w="802" w:type="dxa"/>
          </w:tcPr>
          <w:p w14:paraId="65876B7E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70</w:t>
            </w:r>
          </w:p>
        </w:tc>
        <w:tc>
          <w:tcPr>
            <w:tcW w:w="869" w:type="dxa"/>
          </w:tcPr>
          <w:p w14:paraId="1733A2B5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120</w:t>
            </w:r>
          </w:p>
        </w:tc>
        <w:tc>
          <w:tcPr>
            <w:tcW w:w="819" w:type="dxa"/>
          </w:tcPr>
          <w:p w14:paraId="32F5BCBE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28</w:t>
            </w:r>
          </w:p>
        </w:tc>
        <w:tc>
          <w:tcPr>
            <w:tcW w:w="983" w:type="dxa"/>
          </w:tcPr>
          <w:p w14:paraId="18568756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95</w:t>
            </w:r>
          </w:p>
        </w:tc>
        <w:tc>
          <w:tcPr>
            <w:tcW w:w="867" w:type="dxa"/>
          </w:tcPr>
          <w:p w14:paraId="4A92BE91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38</w:t>
            </w:r>
          </w:p>
        </w:tc>
        <w:tc>
          <w:tcPr>
            <w:tcW w:w="821" w:type="dxa"/>
          </w:tcPr>
          <w:p w14:paraId="7AA58FB9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24</w:t>
            </w:r>
          </w:p>
        </w:tc>
        <w:tc>
          <w:tcPr>
            <w:tcW w:w="867" w:type="dxa"/>
          </w:tcPr>
          <w:p w14:paraId="3C879E40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36</w:t>
            </w:r>
          </w:p>
        </w:tc>
        <w:tc>
          <w:tcPr>
            <w:tcW w:w="866" w:type="dxa"/>
          </w:tcPr>
          <w:p w14:paraId="39CEC269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66</w:t>
            </w:r>
          </w:p>
        </w:tc>
      </w:tr>
      <w:tr w:rsidR="00A2039D" w14:paraId="70CF08EB" w14:textId="77777777" w:rsidTr="005E1737">
        <w:trPr>
          <w:trHeight w:val="330"/>
          <w:jc w:val="center"/>
        </w:trPr>
        <w:tc>
          <w:tcPr>
            <w:tcW w:w="890" w:type="dxa"/>
          </w:tcPr>
          <w:p w14:paraId="77463F1B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75</w:t>
            </w:r>
          </w:p>
        </w:tc>
        <w:tc>
          <w:tcPr>
            <w:tcW w:w="802" w:type="dxa"/>
          </w:tcPr>
          <w:p w14:paraId="5CEFEF16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68</w:t>
            </w:r>
          </w:p>
        </w:tc>
        <w:tc>
          <w:tcPr>
            <w:tcW w:w="869" w:type="dxa"/>
          </w:tcPr>
          <w:p w14:paraId="7BB3F7A1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119</w:t>
            </w:r>
          </w:p>
        </w:tc>
        <w:tc>
          <w:tcPr>
            <w:tcW w:w="819" w:type="dxa"/>
          </w:tcPr>
          <w:p w14:paraId="422FD71F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27</w:t>
            </w:r>
          </w:p>
        </w:tc>
        <w:tc>
          <w:tcPr>
            <w:tcW w:w="983" w:type="dxa"/>
          </w:tcPr>
          <w:p w14:paraId="405C8F03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94</w:t>
            </w:r>
          </w:p>
        </w:tc>
        <w:tc>
          <w:tcPr>
            <w:tcW w:w="867" w:type="dxa"/>
          </w:tcPr>
          <w:p w14:paraId="39E73C42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37</w:t>
            </w:r>
          </w:p>
        </w:tc>
        <w:tc>
          <w:tcPr>
            <w:tcW w:w="821" w:type="dxa"/>
          </w:tcPr>
          <w:p w14:paraId="76FF8577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22</w:t>
            </w:r>
          </w:p>
        </w:tc>
        <w:tc>
          <w:tcPr>
            <w:tcW w:w="867" w:type="dxa"/>
          </w:tcPr>
          <w:p w14:paraId="43B03019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34</w:t>
            </w:r>
          </w:p>
        </w:tc>
        <w:tc>
          <w:tcPr>
            <w:tcW w:w="866" w:type="dxa"/>
          </w:tcPr>
          <w:p w14:paraId="59321150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64</w:t>
            </w:r>
          </w:p>
        </w:tc>
      </w:tr>
      <w:tr w:rsidR="00A2039D" w14:paraId="6F355ACA" w14:textId="77777777" w:rsidTr="005E1737">
        <w:trPr>
          <w:trHeight w:val="330"/>
          <w:jc w:val="center"/>
        </w:trPr>
        <w:tc>
          <w:tcPr>
            <w:tcW w:w="890" w:type="dxa"/>
          </w:tcPr>
          <w:p w14:paraId="51961DED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76</w:t>
            </w:r>
          </w:p>
        </w:tc>
        <w:tc>
          <w:tcPr>
            <w:tcW w:w="802" w:type="dxa"/>
          </w:tcPr>
          <w:p w14:paraId="0706DF00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67</w:t>
            </w:r>
          </w:p>
        </w:tc>
        <w:tc>
          <w:tcPr>
            <w:tcW w:w="869" w:type="dxa"/>
          </w:tcPr>
          <w:p w14:paraId="2DA5A492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117</w:t>
            </w:r>
          </w:p>
        </w:tc>
        <w:tc>
          <w:tcPr>
            <w:tcW w:w="819" w:type="dxa"/>
          </w:tcPr>
          <w:p w14:paraId="46A736E7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25</w:t>
            </w:r>
          </w:p>
        </w:tc>
        <w:tc>
          <w:tcPr>
            <w:tcW w:w="983" w:type="dxa"/>
          </w:tcPr>
          <w:p w14:paraId="17F208CC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92</w:t>
            </w:r>
          </w:p>
        </w:tc>
        <w:tc>
          <w:tcPr>
            <w:tcW w:w="867" w:type="dxa"/>
          </w:tcPr>
          <w:p w14:paraId="3B483B86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35</w:t>
            </w:r>
          </w:p>
        </w:tc>
        <w:tc>
          <w:tcPr>
            <w:tcW w:w="821" w:type="dxa"/>
          </w:tcPr>
          <w:p w14:paraId="5D204D1C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20</w:t>
            </w:r>
          </w:p>
        </w:tc>
        <w:tc>
          <w:tcPr>
            <w:tcW w:w="867" w:type="dxa"/>
          </w:tcPr>
          <w:p w14:paraId="3B3B0550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33</w:t>
            </w:r>
          </w:p>
        </w:tc>
        <w:tc>
          <w:tcPr>
            <w:tcW w:w="866" w:type="dxa"/>
          </w:tcPr>
          <w:p w14:paraId="6247953E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63</w:t>
            </w:r>
          </w:p>
        </w:tc>
      </w:tr>
      <w:tr w:rsidR="00A2039D" w14:paraId="393F8B8D" w14:textId="77777777" w:rsidTr="005E1737">
        <w:trPr>
          <w:trHeight w:val="330"/>
          <w:jc w:val="center"/>
        </w:trPr>
        <w:tc>
          <w:tcPr>
            <w:tcW w:w="890" w:type="dxa"/>
          </w:tcPr>
          <w:p w14:paraId="6CE8ED78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77</w:t>
            </w:r>
          </w:p>
        </w:tc>
        <w:tc>
          <w:tcPr>
            <w:tcW w:w="802" w:type="dxa"/>
          </w:tcPr>
          <w:p w14:paraId="3EEAF8A0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65</w:t>
            </w:r>
          </w:p>
        </w:tc>
        <w:tc>
          <w:tcPr>
            <w:tcW w:w="869" w:type="dxa"/>
          </w:tcPr>
          <w:p w14:paraId="5750D87B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115</w:t>
            </w:r>
          </w:p>
        </w:tc>
        <w:tc>
          <w:tcPr>
            <w:tcW w:w="819" w:type="dxa"/>
          </w:tcPr>
          <w:p w14:paraId="538DD607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23</w:t>
            </w:r>
          </w:p>
        </w:tc>
        <w:tc>
          <w:tcPr>
            <w:tcW w:w="983" w:type="dxa"/>
          </w:tcPr>
          <w:p w14:paraId="0358A13D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90</w:t>
            </w:r>
          </w:p>
        </w:tc>
        <w:tc>
          <w:tcPr>
            <w:tcW w:w="867" w:type="dxa"/>
          </w:tcPr>
          <w:p w14:paraId="7A2E5AB4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33</w:t>
            </w:r>
          </w:p>
        </w:tc>
        <w:tc>
          <w:tcPr>
            <w:tcW w:w="821" w:type="dxa"/>
          </w:tcPr>
          <w:p w14:paraId="5F5A9869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19</w:t>
            </w:r>
          </w:p>
        </w:tc>
        <w:tc>
          <w:tcPr>
            <w:tcW w:w="867" w:type="dxa"/>
          </w:tcPr>
          <w:p w14:paraId="3195D913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31</w:t>
            </w:r>
          </w:p>
        </w:tc>
        <w:tc>
          <w:tcPr>
            <w:tcW w:w="866" w:type="dxa"/>
          </w:tcPr>
          <w:p w14:paraId="5CB57B14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61</w:t>
            </w:r>
          </w:p>
        </w:tc>
      </w:tr>
      <w:tr w:rsidR="00A2039D" w14:paraId="4E25BD32" w14:textId="77777777" w:rsidTr="005E1737">
        <w:trPr>
          <w:trHeight w:val="330"/>
          <w:jc w:val="center"/>
        </w:trPr>
        <w:tc>
          <w:tcPr>
            <w:tcW w:w="890" w:type="dxa"/>
          </w:tcPr>
          <w:p w14:paraId="55D97F88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78</w:t>
            </w:r>
          </w:p>
        </w:tc>
        <w:tc>
          <w:tcPr>
            <w:tcW w:w="802" w:type="dxa"/>
          </w:tcPr>
          <w:p w14:paraId="13FE600C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63</w:t>
            </w:r>
          </w:p>
        </w:tc>
        <w:tc>
          <w:tcPr>
            <w:tcW w:w="869" w:type="dxa"/>
          </w:tcPr>
          <w:p w14:paraId="20B76575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114</w:t>
            </w:r>
          </w:p>
        </w:tc>
        <w:tc>
          <w:tcPr>
            <w:tcW w:w="819" w:type="dxa"/>
          </w:tcPr>
          <w:p w14:paraId="36BBFCB7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22</w:t>
            </w:r>
          </w:p>
        </w:tc>
        <w:tc>
          <w:tcPr>
            <w:tcW w:w="983" w:type="dxa"/>
          </w:tcPr>
          <w:p w14:paraId="64DACFB2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89</w:t>
            </w:r>
          </w:p>
        </w:tc>
        <w:tc>
          <w:tcPr>
            <w:tcW w:w="867" w:type="dxa"/>
          </w:tcPr>
          <w:p w14:paraId="395EC9FD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32</w:t>
            </w:r>
          </w:p>
        </w:tc>
        <w:tc>
          <w:tcPr>
            <w:tcW w:w="821" w:type="dxa"/>
          </w:tcPr>
          <w:p w14:paraId="0477BF16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17</w:t>
            </w:r>
          </w:p>
        </w:tc>
        <w:tc>
          <w:tcPr>
            <w:tcW w:w="867" w:type="dxa"/>
          </w:tcPr>
          <w:p w14:paraId="00EA701C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29</w:t>
            </w:r>
          </w:p>
        </w:tc>
        <w:tc>
          <w:tcPr>
            <w:tcW w:w="866" w:type="dxa"/>
          </w:tcPr>
          <w:p w14:paraId="3CDB8FBB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59</w:t>
            </w:r>
          </w:p>
        </w:tc>
      </w:tr>
      <w:tr w:rsidR="00A2039D" w14:paraId="5C029A62" w14:textId="77777777" w:rsidTr="005E1737">
        <w:trPr>
          <w:trHeight w:val="330"/>
          <w:jc w:val="center"/>
        </w:trPr>
        <w:tc>
          <w:tcPr>
            <w:tcW w:w="890" w:type="dxa"/>
          </w:tcPr>
          <w:p w14:paraId="18D7F850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79</w:t>
            </w:r>
          </w:p>
        </w:tc>
        <w:tc>
          <w:tcPr>
            <w:tcW w:w="802" w:type="dxa"/>
          </w:tcPr>
          <w:p w14:paraId="305DE40A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62</w:t>
            </w:r>
          </w:p>
        </w:tc>
        <w:tc>
          <w:tcPr>
            <w:tcW w:w="869" w:type="dxa"/>
          </w:tcPr>
          <w:p w14:paraId="1D021858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112</w:t>
            </w:r>
          </w:p>
        </w:tc>
        <w:tc>
          <w:tcPr>
            <w:tcW w:w="819" w:type="dxa"/>
          </w:tcPr>
          <w:p w14:paraId="746CB119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20</w:t>
            </w:r>
          </w:p>
        </w:tc>
        <w:tc>
          <w:tcPr>
            <w:tcW w:w="983" w:type="dxa"/>
          </w:tcPr>
          <w:p w14:paraId="08D2F0B7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87</w:t>
            </w:r>
          </w:p>
        </w:tc>
        <w:tc>
          <w:tcPr>
            <w:tcW w:w="867" w:type="dxa"/>
          </w:tcPr>
          <w:p w14:paraId="1F694DDC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30</w:t>
            </w:r>
          </w:p>
        </w:tc>
        <w:tc>
          <w:tcPr>
            <w:tcW w:w="821" w:type="dxa"/>
          </w:tcPr>
          <w:p w14:paraId="25DCBF4C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16</w:t>
            </w:r>
          </w:p>
        </w:tc>
        <w:tc>
          <w:tcPr>
            <w:tcW w:w="867" w:type="dxa"/>
          </w:tcPr>
          <w:p w14:paraId="20A3A04D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28</w:t>
            </w:r>
          </w:p>
        </w:tc>
        <w:tc>
          <w:tcPr>
            <w:tcW w:w="866" w:type="dxa"/>
          </w:tcPr>
          <w:p w14:paraId="40496DB5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58</w:t>
            </w:r>
          </w:p>
        </w:tc>
      </w:tr>
      <w:tr w:rsidR="00A2039D" w14:paraId="25AAA3FD" w14:textId="77777777" w:rsidTr="005E1737">
        <w:trPr>
          <w:trHeight w:val="330"/>
          <w:jc w:val="center"/>
        </w:trPr>
        <w:tc>
          <w:tcPr>
            <w:tcW w:w="890" w:type="dxa"/>
          </w:tcPr>
          <w:p w14:paraId="6AE99570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80</w:t>
            </w:r>
          </w:p>
        </w:tc>
        <w:tc>
          <w:tcPr>
            <w:tcW w:w="802" w:type="dxa"/>
          </w:tcPr>
          <w:p w14:paraId="1E16E2D9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60</w:t>
            </w:r>
          </w:p>
        </w:tc>
        <w:tc>
          <w:tcPr>
            <w:tcW w:w="869" w:type="dxa"/>
          </w:tcPr>
          <w:p w14:paraId="6F096DBB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111</w:t>
            </w:r>
          </w:p>
        </w:tc>
        <w:tc>
          <w:tcPr>
            <w:tcW w:w="819" w:type="dxa"/>
          </w:tcPr>
          <w:p w14:paraId="57C38309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19</w:t>
            </w:r>
          </w:p>
        </w:tc>
        <w:tc>
          <w:tcPr>
            <w:tcW w:w="983" w:type="dxa"/>
          </w:tcPr>
          <w:p w14:paraId="0286E3E3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86</w:t>
            </w:r>
          </w:p>
        </w:tc>
        <w:tc>
          <w:tcPr>
            <w:tcW w:w="867" w:type="dxa"/>
          </w:tcPr>
          <w:p w14:paraId="0BE1395C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29</w:t>
            </w:r>
          </w:p>
        </w:tc>
        <w:tc>
          <w:tcPr>
            <w:tcW w:w="821" w:type="dxa"/>
          </w:tcPr>
          <w:p w14:paraId="5A62333F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14</w:t>
            </w:r>
          </w:p>
        </w:tc>
        <w:tc>
          <w:tcPr>
            <w:tcW w:w="867" w:type="dxa"/>
          </w:tcPr>
          <w:p w14:paraId="0454EAE5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26</w:t>
            </w:r>
          </w:p>
        </w:tc>
        <w:tc>
          <w:tcPr>
            <w:tcW w:w="866" w:type="dxa"/>
          </w:tcPr>
          <w:p w14:paraId="48C416C7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56</w:t>
            </w:r>
          </w:p>
        </w:tc>
      </w:tr>
      <w:tr w:rsidR="00A2039D" w14:paraId="12DED648" w14:textId="77777777" w:rsidTr="005E1737">
        <w:trPr>
          <w:trHeight w:val="330"/>
          <w:jc w:val="center"/>
        </w:trPr>
        <w:tc>
          <w:tcPr>
            <w:tcW w:w="890" w:type="dxa"/>
          </w:tcPr>
          <w:p w14:paraId="1E61F6A1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81</w:t>
            </w:r>
          </w:p>
        </w:tc>
        <w:tc>
          <w:tcPr>
            <w:tcW w:w="802" w:type="dxa"/>
          </w:tcPr>
          <w:p w14:paraId="2F3F5089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59</w:t>
            </w:r>
          </w:p>
        </w:tc>
        <w:tc>
          <w:tcPr>
            <w:tcW w:w="869" w:type="dxa"/>
          </w:tcPr>
          <w:p w14:paraId="2B016DA4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109</w:t>
            </w:r>
          </w:p>
        </w:tc>
        <w:tc>
          <w:tcPr>
            <w:tcW w:w="819" w:type="dxa"/>
          </w:tcPr>
          <w:p w14:paraId="70D7E632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17</w:t>
            </w:r>
          </w:p>
        </w:tc>
        <w:tc>
          <w:tcPr>
            <w:tcW w:w="983" w:type="dxa"/>
          </w:tcPr>
          <w:p w14:paraId="25A70028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84</w:t>
            </w:r>
          </w:p>
        </w:tc>
        <w:tc>
          <w:tcPr>
            <w:tcW w:w="867" w:type="dxa"/>
          </w:tcPr>
          <w:p w14:paraId="12BDB8E7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27</w:t>
            </w:r>
          </w:p>
        </w:tc>
        <w:tc>
          <w:tcPr>
            <w:tcW w:w="821" w:type="dxa"/>
          </w:tcPr>
          <w:p w14:paraId="136B3C81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13</w:t>
            </w:r>
          </w:p>
        </w:tc>
        <w:tc>
          <w:tcPr>
            <w:tcW w:w="867" w:type="dxa"/>
          </w:tcPr>
          <w:p w14:paraId="13FCD863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25</w:t>
            </w:r>
          </w:p>
        </w:tc>
        <w:tc>
          <w:tcPr>
            <w:tcW w:w="866" w:type="dxa"/>
          </w:tcPr>
          <w:p w14:paraId="6606184B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55</w:t>
            </w:r>
          </w:p>
        </w:tc>
      </w:tr>
      <w:tr w:rsidR="00A2039D" w14:paraId="7E35CDA6" w14:textId="77777777" w:rsidTr="005E1737">
        <w:trPr>
          <w:trHeight w:val="331"/>
          <w:jc w:val="center"/>
        </w:trPr>
        <w:tc>
          <w:tcPr>
            <w:tcW w:w="890" w:type="dxa"/>
          </w:tcPr>
          <w:p w14:paraId="09CF4441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82</w:t>
            </w:r>
          </w:p>
        </w:tc>
        <w:tc>
          <w:tcPr>
            <w:tcW w:w="802" w:type="dxa"/>
          </w:tcPr>
          <w:p w14:paraId="6F7A18A6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57</w:t>
            </w:r>
          </w:p>
        </w:tc>
        <w:tc>
          <w:tcPr>
            <w:tcW w:w="869" w:type="dxa"/>
          </w:tcPr>
          <w:p w14:paraId="3A108A7F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108</w:t>
            </w:r>
          </w:p>
        </w:tc>
        <w:tc>
          <w:tcPr>
            <w:tcW w:w="819" w:type="dxa"/>
          </w:tcPr>
          <w:p w14:paraId="279DFD16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16</w:t>
            </w:r>
          </w:p>
        </w:tc>
        <w:tc>
          <w:tcPr>
            <w:tcW w:w="983" w:type="dxa"/>
          </w:tcPr>
          <w:p w14:paraId="7302EB63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83</w:t>
            </w:r>
          </w:p>
        </w:tc>
        <w:tc>
          <w:tcPr>
            <w:tcW w:w="867" w:type="dxa"/>
          </w:tcPr>
          <w:p w14:paraId="520D3039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26</w:t>
            </w:r>
          </w:p>
        </w:tc>
        <w:tc>
          <w:tcPr>
            <w:tcW w:w="821" w:type="dxa"/>
          </w:tcPr>
          <w:p w14:paraId="5EFFCCE7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11</w:t>
            </w:r>
          </w:p>
        </w:tc>
        <w:tc>
          <w:tcPr>
            <w:tcW w:w="867" w:type="dxa"/>
          </w:tcPr>
          <w:p w14:paraId="16649DBA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23</w:t>
            </w:r>
          </w:p>
        </w:tc>
        <w:tc>
          <w:tcPr>
            <w:tcW w:w="866" w:type="dxa"/>
          </w:tcPr>
          <w:p w14:paraId="2D0399F3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53</w:t>
            </w:r>
          </w:p>
        </w:tc>
      </w:tr>
      <w:tr w:rsidR="00A2039D" w14:paraId="7DA39CCF" w14:textId="77777777" w:rsidTr="005E1737">
        <w:trPr>
          <w:trHeight w:val="330"/>
          <w:jc w:val="center"/>
        </w:trPr>
        <w:tc>
          <w:tcPr>
            <w:tcW w:w="890" w:type="dxa"/>
          </w:tcPr>
          <w:p w14:paraId="711F595B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83</w:t>
            </w:r>
          </w:p>
        </w:tc>
        <w:tc>
          <w:tcPr>
            <w:tcW w:w="802" w:type="dxa"/>
          </w:tcPr>
          <w:p w14:paraId="5AB3E23B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56</w:t>
            </w:r>
          </w:p>
        </w:tc>
        <w:tc>
          <w:tcPr>
            <w:tcW w:w="869" w:type="dxa"/>
          </w:tcPr>
          <w:p w14:paraId="41FADA1C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107</w:t>
            </w:r>
          </w:p>
        </w:tc>
        <w:tc>
          <w:tcPr>
            <w:tcW w:w="819" w:type="dxa"/>
          </w:tcPr>
          <w:p w14:paraId="4F8E347F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15</w:t>
            </w:r>
          </w:p>
        </w:tc>
        <w:tc>
          <w:tcPr>
            <w:tcW w:w="983" w:type="dxa"/>
          </w:tcPr>
          <w:p w14:paraId="1D80BB30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82</w:t>
            </w:r>
          </w:p>
        </w:tc>
        <w:tc>
          <w:tcPr>
            <w:tcW w:w="867" w:type="dxa"/>
          </w:tcPr>
          <w:p w14:paraId="6E99EC1D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24</w:t>
            </w:r>
          </w:p>
        </w:tc>
        <w:tc>
          <w:tcPr>
            <w:tcW w:w="821" w:type="dxa"/>
          </w:tcPr>
          <w:p w14:paraId="2203FFE9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10</w:t>
            </w:r>
          </w:p>
        </w:tc>
        <w:tc>
          <w:tcPr>
            <w:tcW w:w="867" w:type="dxa"/>
          </w:tcPr>
          <w:p w14:paraId="0E7D4C5D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22</w:t>
            </w:r>
          </w:p>
        </w:tc>
        <w:tc>
          <w:tcPr>
            <w:tcW w:w="866" w:type="dxa"/>
          </w:tcPr>
          <w:p w14:paraId="77E74088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52</w:t>
            </w:r>
          </w:p>
        </w:tc>
      </w:tr>
      <w:tr w:rsidR="00A2039D" w14:paraId="1F2CF993" w14:textId="77777777" w:rsidTr="005E1737">
        <w:trPr>
          <w:trHeight w:val="333"/>
          <w:jc w:val="center"/>
        </w:trPr>
        <w:tc>
          <w:tcPr>
            <w:tcW w:w="890" w:type="dxa"/>
          </w:tcPr>
          <w:p w14:paraId="08C3B7B3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84</w:t>
            </w:r>
          </w:p>
        </w:tc>
        <w:tc>
          <w:tcPr>
            <w:tcW w:w="802" w:type="dxa"/>
          </w:tcPr>
          <w:p w14:paraId="576B034D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55</w:t>
            </w:r>
          </w:p>
        </w:tc>
        <w:tc>
          <w:tcPr>
            <w:tcW w:w="869" w:type="dxa"/>
          </w:tcPr>
          <w:p w14:paraId="3F6A806F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105</w:t>
            </w:r>
          </w:p>
        </w:tc>
        <w:tc>
          <w:tcPr>
            <w:tcW w:w="819" w:type="dxa"/>
          </w:tcPr>
          <w:p w14:paraId="73CDE588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13</w:t>
            </w:r>
          </w:p>
        </w:tc>
        <w:tc>
          <w:tcPr>
            <w:tcW w:w="983" w:type="dxa"/>
          </w:tcPr>
          <w:p w14:paraId="3CEB8FFD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80</w:t>
            </w:r>
          </w:p>
        </w:tc>
        <w:tc>
          <w:tcPr>
            <w:tcW w:w="867" w:type="dxa"/>
          </w:tcPr>
          <w:p w14:paraId="33FFA0DF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23</w:t>
            </w:r>
          </w:p>
        </w:tc>
        <w:tc>
          <w:tcPr>
            <w:tcW w:w="821" w:type="dxa"/>
          </w:tcPr>
          <w:p w14:paraId="70CB5B2F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09</w:t>
            </w:r>
          </w:p>
        </w:tc>
        <w:tc>
          <w:tcPr>
            <w:tcW w:w="867" w:type="dxa"/>
          </w:tcPr>
          <w:p w14:paraId="4476018D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21</w:t>
            </w:r>
          </w:p>
        </w:tc>
        <w:tc>
          <w:tcPr>
            <w:tcW w:w="866" w:type="dxa"/>
          </w:tcPr>
          <w:p w14:paraId="7E265237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51</w:t>
            </w:r>
          </w:p>
        </w:tc>
      </w:tr>
      <w:tr w:rsidR="00A2039D" w14:paraId="7DAB76EA" w14:textId="77777777" w:rsidTr="005E1737">
        <w:trPr>
          <w:trHeight w:val="330"/>
          <w:jc w:val="center"/>
        </w:trPr>
        <w:tc>
          <w:tcPr>
            <w:tcW w:w="890" w:type="dxa"/>
          </w:tcPr>
          <w:p w14:paraId="1B6F3DF8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85</w:t>
            </w:r>
          </w:p>
        </w:tc>
        <w:tc>
          <w:tcPr>
            <w:tcW w:w="802" w:type="dxa"/>
          </w:tcPr>
          <w:p w14:paraId="15A9041A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53</w:t>
            </w:r>
          </w:p>
        </w:tc>
        <w:tc>
          <w:tcPr>
            <w:tcW w:w="869" w:type="dxa"/>
          </w:tcPr>
          <w:p w14:paraId="100F04FB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104</w:t>
            </w:r>
          </w:p>
        </w:tc>
        <w:tc>
          <w:tcPr>
            <w:tcW w:w="819" w:type="dxa"/>
          </w:tcPr>
          <w:p w14:paraId="2B3ED91E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12</w:t>
            </w:r>
          </w:p>
        </w:tc>
        <w:tc>
          <w:tcPr>
            <w:tcW w:w="983" w:type="dxa"/>
          </w:tcPr>
          <w:p w14:paraId="251C15C3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79</w:t>
            </w:r>
          </w:p>
        </w:tc>
        <w:tc>
          <w:tcPr>
            <w:tcW w:w="867" w:type="dxa"/>
          </w:tcPr>
          <w:p w14:paraId="417BA6B7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22</w:t>
            </w:r>
          </w:p>
        </w:tc>
        <w:tc>
          <w:tcPr>
            <w:tcW w:w="821" w:type="dxa"/>
          </w:tcPr>
          <w:p w14:paraId="3FB7A242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07</w:t>
            </w:r>
          </w:p>
        </w:tc>
        <w:tc>
          <w:tcPr>
            <w:tcW w:w="867" w:type="dxa"/>
          </w:tcPr>
          <w:p w14:paraId="02D88769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19</w:t>
            </w:r>
          </w:p>
        </w:tc>
        <w:tc>
          <w:tcPr>
            <w:tcW w:w="866" w:type="dxa"/>
          </w:tcPr>
          <w:p w14:paraId="47CF7AEB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49</w:t>
            </w:r>
          </w:p>
        </w:tc>
      </w:tr>
      <w:tr w:rsidR="00A2039D" w14:paraId="5F81E48D" w14:textId="77777777" w:rsidTr="005E1737">
        <w:trPr>
          <w:trHeight w:val="330"/>
          <w:jc w:val="center"/>
        </w:trPr>
        <w:tc>
          <w:tcPr>
            <w:tcW w:w="890" w:type="dxa"/>
          </w:tcPr>
          <w:p w14:paraId="35FDF548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86</w:t>
            </w:r>
          </w:p>
        </w:tc>
        <w:tc>
          <w:tcPr>
            <w:tcW w:w="802" w:type="dxa"/>
          </w:tcPr>
          <w:p w14:paraId="6AB791D0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52</w:t>
            </w:r>
          </w:p>
        </w:tc>
        <w:tc>
          <w:tcPr>
            <w:tcW w:w="869" w:type="dxa"/>
          </w:tcPr>
          <w:p w14:paraId="1F61BD6B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103</w:t>
            </w:r>
          </w:p>
        </w:tc>
        <w:tc>
          <w:tcPr>
            <w:tcW w:w="819" w:type="dxa"/>
          </w:tcPr>
          <w:p w14:paraId="03AC7815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11</w:t>
            </w:r>
          </w:p>
        </w:tc>
        <w:tc>
          <w:tcPr>
            <w:tcW w:w="983" w:type="dxa"/>
          </w:tcPr>
          <w:p w14:paraId="0A8778AD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78</w:t>
            </w:r>
          </w:p>
        </w:tc>
        <w:tc>
          <w:tcPr>
            <w:tcW w:w="867" w:type="dxa"/>
          </w:tcPr>
          <w:p w14:paraId="0A2D3D6C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21</w:t>
            </w:r>
          </w:p>
        </w:tc>
        <w:tc>
          <w:tcPr>
            <w:tcW w:w="821" w:type="dxa"/>
          </w:tcPr>
          <w:p w14:paraId="049A1109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06</w:t>
            </w:r>
          </w:p>
        </w:tc>
        <w:tc>
          <w:tcPr>
            <w:tcW w:w="867" w:type="dxa"/>
          </w:tcPr>
          <w:p w14:paraId="258C2D9C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18</w:t>
            </w:r>
          </w:p>
        </w:tc>
        <w:tc>
          <w:tcPr>
            <w:tcW w:w="866" w:type="dxa"/>
          </w:tcPr>
          <w:p w14:paraId="0DBE7B03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48</w:t>
            </w:r>
          </w:p>
        </w:tc>
      </w:tr>
      <w:tr w:rsidR="00A2039D" w14:paraId="45232DAD" w14:textId="77777777" w:rsidTr="005E1737">
        <w:trPr>
          <w:trHeight w:val="330"/>
          <w:jc w:val="center"/>
        </w:trPr>
        <w:tc>
          <w:tcPr>
            <w:tcW w:w="890" w:type="dxa"/>
          </w:tcPr>
          <w:p w14:paraId="1529D37C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87</w:t>
            </w:r>
          </w:p>
        </w:tc>
        <w:tc>
          <w:tcPr>
            <w:tcW w:w="802" w:type="dxa"/>
          </w:tcPr>
          <w:p w14:paraId="00A302DC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51</w:t>
            </w:r>
          </w:p>
        </w:tc>
        <w:tc>
          <w:tcPr>
            <w:tcW w:w="869" w:type="dxa"/>
          </w:tcPr>
          <w:p w14:paraId="08B157FD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101</w:t>
            </w:r>
          </w:p>
        </w:tc>
        <w:tc>
          <w:tcPr>
            <w:tcW w:w="819" w:type="dxa"/>
          </w:tcPr>
          <w:p w14:paraId="168942E1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09</w:t>
            </w:r>
          </w:p>
        </w:tc>
        <w:tc>
          <w:tcPr>
            <w:tcW w:w="983" w:type="dxa"/>
          </w:tcPr>
          <w:p w14:paraId="2AD77909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76</w:t>
            </w:r>
          </w:p>
        </w:tc>
        <w:tc>
          <w:tcPr>
            <w:tcW w:w="867" w:type="dxa"/>
          </w:tcPr>
          <w:p w14:paraId="274B0E73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19</w:t>
            </w:r>
          </w:p>
        </w:tc>
        <w:tc>
          <w:tcPr>
            <w:tcW w:w="821" w:type="dxa"/>
          </w:tcPr>
          <w:p w14:paraId="05760824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05</w:t>
            </w:r>
          </w:p>
        </w:tc>
        <w:tc>
          <w:tcPr>
            <w:tcW w:w="867" w:type="dxa"/>
          </w:tcPr>
          <w:p w14:paraId="1C230B4F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17</w:t>
            </w:r>
          </w:p>
        </w:tc>
        <w:tc>
          <w:tcPr>
            <w:tcW w:w="866" w:type="dxa"/>
          </w:tcPr>
          <w:p w14:paraId="077596B4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47</w:t>
            </w:r>
          </w:p>
        </w:tc>
      </w:tr>
      <w:tr w:rsidR="00A2039D" w14:paraId="07870A93" w14:textId="77777777" w:rsidTr="005E1737">
        <w:trPr>
          <w:trHeight w:val="330"/>
          <w:jc w:val="center"/>
        </w:trPr>
        <w:tc>
          <w:tcPr>
            <w:tcW w:w="890" w:type="dxa"/>
          </w:tcPr>
          <w:p w14:paraId="719C2378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88</w:t>
            </w:r>
          </w:p>
        </w:tc>
        <w:tc>
          <w:tcPr>
            <w:tcW w:w="802" w:type="dxa"/>
          </w:tcPr>
          <w:p w14:paraId="0E099E0B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49</w:t>
            </w:r>
          </w:p>
        </w:tc>
        <w:tc>
          <w:tcPr>
            <w:tcW w:w="869" w:type="dxa"/>
          </w:tcPr>
          <w:p w14:paraId="2200D1C2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100</w:t>
            </w:r>
          </w:p>
        </w:tc>
        <w:tc>
          <w:tcPr>
            <w:tcW w:w="819" w:type="dxa"/>
          </w:tcPr>
          <w:p w14:paraId="147BB714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08</w:t>
            </w:r>
          </w:p>
        </w:tc>
        <w:tc>
          <w:tcPr>
            <w:tcW w:w="983" w:type="dxa"/>
          </w:tcPr>
          <w:p w14:paraId="692B2533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75</w:t>
            </w:r>
          </w:p>
        </w:tc>
        <w:tc>
          <w:tcPr>
            <w:tcW w:w="867" w:type="dxa"/>
          </w:tcPr>
          <w:p w14:paraId="373EF270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18</w:t>
            </w:r>
          </w:p>
        </w:tc>
        <w:tc>
          <w:tcPr>
            <w:tcW w:w="821" w:type="dxa"/>
          </w:tcPr>
          <w:p w14:paraId="04E79586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03</w:t>
            </w:r>
          </w:p>
        </w:tc>
        <w:tc>
          <w:tcPr>
            <w:tcW w:w="867" w:type="dxa"/>
          </w:tcPr>
          <w:p w14:paraId="435FD932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15</w:t>
            </w:r>
          </w:p>
        </w:tc>
        <w:tc>
          <w:tcPr>
            <w:tcW w:w="866" w:type="dxa"/>
          </w:tcPr>
          <w:p w14:paraId="4F1C30C0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45</w:t>
            </w:r>
          </w:p>
        </w:tc>
      </w:tr>
      <w:tr w:rsidR="00A2039D" w14:paraId="558095BD" w14:textId="77777777" w:rsidTr="005E1737">
        <w:trPr>
          <w:trHeight w:val="330"/>
          <w:jc w:val="center"/>
        </w:trPr>
        <w:tc>
          <w:tcPr>
            <w:tcW w:w="890" w:type="dxa"/>
          </w:tcPr>
          <w:p w14:paraId="62AD4E31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89</w:t>
            </w:r>
          </w:p>
        </w:tc>
        <w:tc>
          <w:tcPr>
            <w:tcW w:w="802" w:type="dxa"/>
          </w:tcPr>
          <w:p w14:paraId="2D9D8EC2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48</w:t>
            </w:r>
          </w:p>
        </w:tc>
        <w:tc>
          <w:tcPr>
            <w:tcW w:w="869" w:type="dxa"/>
          </w:tcPr>
          <w:p w14:paraId="107A83F8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099</w:t>
            </w:r>
          </w:p>
        </w:tc>
        <w:tc>
          <w:tcPr>
            <w:tcW w:w="819" w:type="dxa"/>
          </w:tcPr>
          <w:p w14:paraId="47256C41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07</w:t>
            </w:r>
          </w:p>
        </w:tc>
        <w:tc>
          <w:tcPr>
            <w:tcW w:w="983" w:type="dxa"/>
          </w:tcPr>
          <w:p w14:paraId="01B6C512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74</w:t>
            </w:r>
          </w:p>
        </w:tc>
        <w:tc>
          <w:tcPr>
            <w:tcW w:w="867" w:type="dxa"/>
          </w:tcPr>
          <w:p w14:paraId="5BB2F3A4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17</w:t>
            </w:r>
          </w:p>
        </w:tc>
        <w:tc>
          <w:tcPr>
            <w:tcW w:w="821" w:type="dxa"/>
          </w:tcPr>
          <w:p w14:paraId="7B39CBF2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02</w:t>
            </w:r>
          </w:p>
        </w:tc>
        <w:tc>
          <w:tcPr>
            <w:tcW w:w="867" w:type="dxa"/>
          </w:tcPr>
          <w:p w14:paraId="7351ECEF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14</w:t>
            </w:r>
          </w:p>
        </w:tc>
        <w:tc>
          <w:tcPr>
            <w:tcW w:w="866" w:type="dxa"/>
          </w:tcPr>
          <w:p w14:paraId="28FB8DED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44</w:t>
            </w:r>
          </w:p>
        </w:tc>
      </w:tr>
      <w:tr w:rsidR="00A2039D" w14:paraId="2A842D45" w14:textId="77777777" w:rsidTr="005E1737">
        <w:trPr>
          <w:trHeight w:val="330"/>
          <w:jc w:val="center"/>
        </w:trPr>
        <w:tc>
          <w:tcPr>
            <w:tcW w:w="890" w:type="dxa"/>
          </w:tcPr>
          <w:p w14:paraId="40FD48EE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90</w:t>
            </w:r>
          </w:p>
        </w:tc>
        <w:tc>
          <w:tcPr>
            <w:tcW w:w="802" w:type="dxa"/>
          </w:tcPr>
          <w:p w14:paraId="4FE3A10F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47</w:t>
            </w:r>
          </w:p>
        </w:tc>
        <w:tc>
          <w:tcPr>
            <w:tcW w:w="869" w:type="dxa"/>
          </w:tcPr>
          <w:p w14:paraId="6AA6AB0B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098</w:t>
            </w:r>
          </w:p>
        </w:tc>
        <w:tc>
          <w:tcPr>
            <w:tcW w:w="819" w:type="dxa"/>
          </w:tcPr>
          <w:p w14:paraId="16FCA2BC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06</w:t>
            </w:r>
          </w:p>
        </w:tc>
        <w:tc>
          <w:tcPr>
            <w:tcW w:w="983" w:type="dxa"/>
          </w:tcPr>
          <w:p w14:paraId="74FBC2B0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73</w:t>
            </w:r>
          </w:p>
        </w:tc>
        <w:tc>
          <w:tcPr>
            <w:tcW w:w="867" w:type="dxa"/>
          </w:tcPr>
          <w:p w14:paraId="7968C335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16</w:t>
            </w:r>
          </w:p>
        </w:tc>
        <w:tc>
          <w:tcPr>
            <w:tcW w:w="821" w:type="dxa"/>
          </w:tcPr>
          <w:p w14:paraId="4315D066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01</w:t>
            </w:r>
          </w:p>
        </w:tc>
        <w:tc>
          <w:tcPr>
            <w:tcW w:w="867" w:type="dxa"/>
          </w:tcPr>
          <w:p w14:paraId="36E8B48B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13</w:t>
            </w:r>
          </w:p>
        </w:tc>
        <w:tc>
          <w:tcPr>
            <w:tcW w:w="866" w:type="dxa"/>
          </w:tcPr>
          <w:p w14:paraId="18630A05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43</w:t>
            </w:r>
          </w:p>
        </w:tc>
      </w:tr>
      <w:tr w:rsidR="00A2039D" w14:paraId="6EBD7990" w14:textId="77777777" w:rsidTr="005E1737">
        <w:trPr>
          <w:trHeight w:val="331"/>
          <w:jc w:val="center"/>
        </w:trPr>
        <w:tc>
          <w:tcPr>
            <w:tcW w:w="890" w:type="dxa"/>
          </w:tcPr>
          <w:p w14:paraId="2BC98689" w14:textId="77777777" w:rsidR="00A2039D" w:rsidRDefault="00A2039D" w:rsidP="00F6553A">
            <w:pPr>
              <w:pStyle w:val="TableParagraph"/>
              <w:spacing w:before="62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91</w:t>
            </w:r>
          </w:p>
        </w:tc>
        <w:tc>
          <w:tcPr>
            <w:tcW w:w="802" w:type="dxa"/>
          </w:tcPr>
          <w:p w14:paraId="6D3B00C5" w14:textId="77777777" w:rsidR="00A2039D" w:rsidRDefault="00A2039D" w:rsidP="00F6553A">
            <w:pPr>
              <w:pStyle w:val="TableParagraph"/>
              <w:spacing w:before="62"/>
              <w:ind w:left="104" w:right="93"/>
              <w:rPr>
                <w:sz w:val="18"/>
              </w:rPr>
            </w:pPr>
            <w:r>
              <w:rPr>
                <w:sz w:val="18"/>
              </w:rPr>
              <w:t>3,946</w:t>
            </w:r>
          </w:p>
        </w:tc>
        <w:tc>
          <w:tcPr>
            <w:tcW w:w="869" w:type="dxa"/>
          </w:tcPr>
          <w:p w14:paraId="0B997EF4" w14:textId="77777777" w:rsidR="00A2039D" w:rsidRDefault="00A2039D" w:rsidP="00F6553A">
            <w:pPr>
              <w:pStyle w:val="TableParagraph"/>
              <w:spacing w:before="62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097</w:t>
            </w:r>
          </w:p>
        </w:tc>
        <w:tc>
          <w:tcPr>
            <w:tcW w:w="819" w:type="dxa"/>
          </w:tcPr>
          <w:p w14:paraId="1AA81402" w14:textId="77777777" w:rsidR="00A2039D" w:rsidRDefault="00A2039D" w:rsidP="00F6553A">
            <w:pPr>
              <w:pStyle w:val="TableParagraph"/>
              <w:spacing w:before="62"/>
              <w:ind w:left="114" w:right="101"/>
              <w:rPr>
                <w:sz w:val="18"/>
              </w:rPr>
            </w:pPr>
            <w:r>
              <w:rPr>
                <w:sz w:val="18"/>
              </w:rPr>
              <w:t>2,705</w:t>
            </w:r>
          </w:p>
        </w:tc>
        <w:tc>
          <w:tcPr>
            <w:tcW w:w="983" w:type="dxa"/>
          </w:tcPr>
          <w:p w14:paraId="3D146180" w14:textId="77777777" w:rsidR="00A2039D" w:rsidRDefault="00A2039D" w:rsidP="00F6553A">
            <w:pPr>
              <w:pStyle w:val="TableParagraph"/>
              <w:spacing w:before="62"/>
              <w:ind w:left="143" w:right="137"/>
              <w:rPr>
                <w:sz w:val="18"/>
              </w:rPr>
            </w:pPr>
            <w:r>
              <w:rPr>
                <w:sz w:val="18"/>
              </w:rPr>
              <w:t>2,472</w:t>
            </w:r>
          </w:p>
        </w:tc>
        <w:tc>
          <w:tcPr>
            <w:tcW w:w="867" w:type="dxa"/>
          </w:tcPr>
          <w:p w14:paraId="51ED3DFF" w14:textId="77777777" w:rsidR="00A2039D" w:rsidRDefault="00A2039D" w:rsidP="00F6553A">
            <w:pPr>
              <w:pStyle w:val="TableParagraph"/>
              <w:spacing w:before="62"/>
              <w:ind w:left="84"/>
              <w:rPr>
                <w:sz w:val="18"/>
              </w:rPr>
            </w:pPr>
            <w:r>
              <w:rPr>
                <w:sz w:val="18"/>
              </w:rPr>
              <w:t>2,315</w:t>
            </w:r>
          </w:p>
        </w:tc>
        <w:tc>
          <w:tcPr>
            <w:tcW w:w="821" w:type="dxa"/>
          </w:tcPr>
          <w:p w14:paraId="157038F4" w14:textId="77777777" w:rsidR="00A2039D" w:rsidRDefault="00A2039D" w:rsidP="00F6553A">
            <w:pPr>
              <w:pStyle w:val="TableParagraph"/>
              <w:spacing w:before="62"/>
              <w:ind w:left="112" w:right="106"/>
              <w:rPr>
                <w:sz w:val="18"/>
              </w:rPr>
            </w:pPr>
            <w:r>
              <w:rPr>
                <w:sz w:val="18"/>
              </w:rPr>
              <w:t>2,200</w:t>
            </w:r>
          </w:p>
        </w:tc>
        <w:tc>
          <w:tcPr>
            <w:tcW w:w="867" w:type="dxa"/>
          </w:tcPr>
          <w:p w14:paraId="0D45AFE7" w14:textId="77777777" w:rsidR="00A2039D" w:rsidRDefault="00A2039D" w:rsidP="00F6553A">
            <w:pPr>
              <w:pStyle w:val="TableParagraph"/>
              <w:spacing w:before="62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12</w:t>
            </w:r>
          </w:p>
        </w:tc>
        <w:tc>
          <w:tcPr>
            <w:tcW w:w="866" w:type="dxa"/>
          </w:tcPr>
          <w:p w14:paraId="4579DA6E" w14:textId="77777777" w:rsidR="00A2039D" w:rsidRDefault="00A2039D" w:rsidP="00F6553A">
            <w:pPr>
              <w:pStyle w:val="TableParagraph"/>
              <w:spacing w:before="62"/>
              <w:ind w:left="83"/>
              <w:rPr>
                <w:sz w:val="18"/>
              </w:rPr>
            </w:pPr>
            <w:r>
              <w:rPr>
                <w:sz w:val="18"/>
              </w:rPr>
              <w:t>2,042</w:t>
            </w:r>
          </w:p>
        </w:tc>
      </w:tr>
      <w:tr w:rsidR="00A2039D" w14:paraId="1696E9EB" w14:textId="77777777" w:rsidTr="005E1737">
        <w:trPr>
          <w:trHeight w:val="330"/>
          <w:jc w:val="center"/>
        </w:trPr>
        <w:tc>
          <w:tcPr>
            <w:tcW w:w="890" w:type="dxa"/>
          </w:tcPr>
          <w:p w14:paraId="75ED6DB7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92</w:t>
            </w:r>
          </w:p>
        </w:tc>
        <w:tc>
          <w:tcPr>
            <w:tcW w:w="802" w:type="dxa"/>
          </w:tcPr>
          <w:p w14:paraId="3096EE9B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45</w:t>
            </w:r>
          </w:p>
        </w:tc>
        <w:tc>
          <w:tcPr>
            <w:tcW w:w="869" w:type="dxa"/>
          </w:tcPr>
          <w:p w14:paraId="294C8428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095</w:t>
            </w:r>
          </w:p>
        </w:tc>
        <w:tc>
          <w:tcPr>
            <w:tcW w:w="819" w:type="dxa"/>
          </w:tcPr>
          <w:p w14:paraId="7776AFD2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04</w:t>
            </w:r>
          </w:p>
        </w:tc>
        <w:tc>
          <w:tcPr>
            <w:tcW w:w="983" w:type="dxa"/>
          </w:tcPr>
          <w:p w14:paraId="1F43FB76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71</w:t>
            </w:r>
          </w:p>
        </w:tc>
        <w:tc>
          <w:tcPr>
            <w:tcW w:w="867" w:type="dxa"/>
          </w:tcPr>
          <w:p w14:paraId="0E128E33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13</w:t>
            </w:r>
          </w:p>
        </w:tc>
        <w:tc>
          <w:tcPr>
            <w:tcW w:w="821" w:type="dxa"/>
          </w:tcPr>
          <w:p w14:paraId="78E5F412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199</w:t>
            </w:r>
          </w:p>
        </w:tc>
        <w:tc>
          <w:tcPr>
            <w:tcW w:w="867" w:type="dxa"/>
          </w:tcPr>
          <w:p w14:paraId="28D14390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11</w:t>
            </w:r>
          </w:p>
        </w:tc>
        <w:tc>
          <w:tcPr>
            <w:tcW w:w="866" w:type="dxa"/>
          </w:tcPr>
          <w:p w14:paraId="7F19A9E0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41</w:t>
            </w:r>
          </w:p>
        </w:tc>
      </w:tr>
      <w:tr w:rsidR="00A2039D" w14:paraId="0DEF97D3" w14:textId="77777777" w:rsidTr="005E1737">
        <w:trPr>
          <w:trHeight w:val="330"/>
          <w:jc w:val="center"/>
        </w:trPr>
        <w:tc>
          <w:tcPr>
            <w:tcW w:w="890" w:type="dxa"/>
          </w:tcPr>
          <w:p w14:paraId="36989372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93</w:t>
            </w:r>
          </w:p>
        </w:tc>
        <w:tc>
          <w:tcPr>
            <w:tcW w:w="802" w:type="dxa"/>
          </w:tcPr>
          <w:p w14:paraId="165D434D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43</w:t>
            </w:r>
          </w:p>
        </w:tc>
        <w:tc>
          <w:tcPr>
            <w:tcW w:w="869" w:type="dxa"/>
          </w:tcPr>
          <w:p w14:paraId="12EB8E02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094</w:t>
            </w:r>
          </w:p>
        </w:tc>
        <w:tc>
          <w:tcPr>
            <w:tcW w:w="819" w:type="dxa"/>
          </w:tcPr>
          <w:p w14:paraId="71B39C92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03</w:t>
            </w:r>
          </w:p>
        </w:tc>
        <w:tc>
          <w:tcPr>
            <w:tcW w:w="983" w:type="dxa"/>
          </w:tcPr>
          <w:p w14:paraId="128A6F93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70</w:t>
            </w:r>
          </w:p>
        </w:tc>
        <w:tc>
          <w:tcPr>
            <w:tcW w:w="867" w:type="dxa"/>
          </w:tcPr>
          <w:p w14:paraId="63E7087B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12</w:t>
            </w:r>
          </w:p>
        </w:tc>
        <w:tc>
          <w:tcPr>
            <w:tcW w:w="821" w:type="dxa"/>
          </w:tcPr>
          <w:p w14:paraId="313D4BB9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198</w:t>
            </w:r>
          </w:p>
        </w:tc>
        <w:tc>
          <w:tcPr>
            <w:tcW w:w="867" w:type="dxa"/>
          </w:tcPr>
          <w:p w14:paraId="178EC769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10</w:t>
            </w:r>
          </w:p>
        </w:tc>
        <w:tc>
          <w:tcPr>
            <w:tcW w:w="866" w:type="dxa"/>
          </w:tcPr>
          <w:p w14:paraId="5B84BA65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40</w:t>
            </w:r>
          </w:p>
        </w:tc>
      </w:tr>
      <w:tr w:rsidR="00A2039D" w14:paraId="5B10A41E" w14:textId="77777777" w:rsidTr="005E1737">
        <w:trPr>
          <w:trHeight w:val="330"/>
          <w:jc w:val="center"/>
        </w:trPr>
        <w:tc>
          <w:tcPr>
            <w:tcW w:w="890" w:type="dxa"/>
          </w:tcPr>
          <w:p w14:paraId="3BA0390B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94</w:t>
            </w:r>
          </w:p>
        </w:tc>
        <w:tc>
          <w:tcPr>
            <w:tcW w:w="802" w:type="dxa"/>
          </w:tcPr>
          <w:p w14:paraId="0CB9281A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42</w:t>
            </w:r>
          </w:p>
        </w:tc>
        <w:tc>
          <w:tcPr>
            <w:tcW w:w="869" w:type="dxa"/>
          </w:tcPr>
          <w:p w14:paraId="36441D66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093</w:t>
            </w:r>
          </w:p>
        </w:tc>
        <w:tc>
          <w:tcPr>
            <w:tcW w:w="819" w:type="dxa"/>
          </w:tcPr>
          <w:p w14:paraId="6E28B57B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01</w:t>
            </w:r>
          </w:p>
        </w:tc>
        <w:tc>
          <w:tcPr>
            <w:tcW w:w="983" w:type="dxa"/>
          </w:tcPr>
          <w:p w14:paraId="2AC73150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69</w:t>
            </w:r>
          </w:p>
        </w:tc>
        <w:tc>
          <w:tcPr>
            <w:tcW w:w="867" w:type="dxa"/>
          </w:tcPr>
          <w:p w14:paraId="36BB86D5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11</w:t>
            </w:r>
          </w:p>
        </w:tc>
        <w:tc>
          <w:tcPr>
            <w:tcW w:w="821" w:type="dxa"/>
          </w:tcPr>
          <w:p w14:paraId="533058C4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197</w:t>
            </w:r>
          </w:p>
        </w:tc>
        <w:tc>
          <w:tcPr>
            <w:tcW w:w="867" w:type="dxa"/>
          </w:tcPr>
          <w:p w14:paraId="00CA4AAC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09</w:t>
            </w:r>
          </w:p>
        </w:tc>
        <w:tc>
          <w:tcPr>
            <w:tcW w:w="866" w:type="dxa"/>
          </w:tcPr>
          <w:p w14:paraId="6B9F5870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38</w:t>
            </w:r>
          </w:p>
        </w:tc>
      </w:tr>
      <w:tr w:rsidR="00A2039D" w14:paraId="0A0A1FB0" w14:textId="77777777" w:rsidTr="005E1737">
        <w:trPr>
          <w:trHeight w:val="330"/>
          <w:jc w:val="center"/>
        </w:trPr>
        <w:tc>
          <w:tcPr>
            <w:tcW w:w="890" w:type="dxa"/>
          </w:tcPr>
          <w:p w14:paraId="2874F9C7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95</w:t>
            </w:r>
          </w:p>
        </w:tc>
        <w:tc>
          <w:tcPr>
            <w:tcW w:w="802" w:type="dxa"/>
          </w:tcPr>
          <w:p w14:paraId="2A9F09D5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41</w:t>
            </w:r>
          </w:p>
        </w:tc>
        <w:tc>
          <w:tcPr>
            <w:tcW w:w="869" w:type="dxa"/>
          </w:tcPr>
          <w:p w14:paraId="3248EF3F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092</w:t>
            </w:r>
          </w:p>
        </w:tc>
        <w:tc>
          <w:tcPr>
            <w:tcW w:w="819" w:type="dxa"/>
          </w:tcPr>
          <w:p w14:paraId="330F0693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00</w:t>
            </w:r>
          </w:p>
        </w:tc>
        <w:tc>
          <w:tcPr>
            <w:tcW w:w="983" w:type="dxa"/>
          </w:tcPr>
          <w:p w14:paraId="627C0234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67</w:t>
            </w:r>
          </w:p>
        </w:tc>
        <w:tc>
          <w:tcPr>
            <w:tcW w:w="867" w:type="dxa"/>
          </w:tcPr>
          <w:p w14:paraId="4A6D65B3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10</w:t>
            </w:r>
          </w:p>
        </w:tc>
        <w:tc>
          <w:tcPr>
            <w:tcW w:w="821" w:type="dxa"/>
          </w:tcPr>
          <w:p w14:paraId="61E35194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196</w:t>
            </w:r>
          </w:p>
        </w:tc>
        <w:tc>
          <w:tcPr>
            <w:tcW w:w="867" w:type="dxa"/>
          </w:tcPr>
          <w:p w14:paraId="68BD7487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08</w:t>
            </w:r>
          </w:p>
        </w:tc>
        <w:tc>
          <w:tcPr>
            <w:tcW w:w="866" w:type="dxa"/>
          </w:tcPr>
          <w:p w14:paraId="472C501C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37</w:t>
            </w:r>
          </w:p>
        </w:tc>
      </w:tr>
      <w:tr w:rsidR="00A2039D" w14:paraId="619C81BC" w14:textId="77777777" w:rsidTr="005E1737">
        <w:trPr>
          <w:trHeight w:val="333"/>
          <w:jc w:val="center"/>
        </w:trPr>
        <w:tc>
          <w:tcPr>
            <w:tcW w:w="890" w:type="dxa"/>
          </w:tcPr>
          <w:p w14:paraId="416E4A6D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96</w:t>
            </w:r>
          </w:p>
        </w:tc>
        <w:tc>
          <w:tcPr>
            <w:tcW w:w="802" w:type="dxa"/>
          </w:tcPr>
          <w:p w14:paraId="3F2A06DF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40</w:t>
            </w:r>
          </w:p>
        </w:tc>
        <w:tc>
          <w:tcPr>
            <w:tcW w:w="869" w:type="dxa"/>
          </w:tcPr>
          <w:p w14:paraId="4A567998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091</w:t>
            </w:r>
          </w:p>
        </w:tc>
        <w:tc>
          <w:tcPr>
            <w:tcW w:w="819" w:type="dxa"/>
          </w:tcPr>
          <w:p w14:paraId="72839B3A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699</w:t>
            </w:r>
          </w:p>
        </w:tc>
        <w:tc>
          <w:tcPr>
            <w:tcW w:w="983" w:type="dxa"/>
          </w:tcPr>
          <w:p w14:paraId="3DE6E633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66</w:t>
            </w:r>
          </w:p>
        </w:tc>
        <w:tc>
          <w:tcPr>
            <w:tcW w:w="867" w:type="dxa"/>
          </w:tcPr>
          <w:p w14:paraId="5E19FC2E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09</w:t>
            </w:r>
          </w:p>
        </w:tc>
        <w:tc>
          <w:tcPr>
            <w:tcW w:w="821" w:type="dxa"/>
          </w:tcPr>
          <w:p w14:paraId="25EC5FC2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195</w:t>
            </w:r>
          </w:p>
        </w:tc>
        <w:tc>
          <w:tcPr>
            <w:tcW w:w="867" w:type="dxa"/>
          </w:tcPr>
          <w:p w14:paraId="7822504B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06</w:t>
            </w:r>
          </w:p>
        </w:tc>
        <w:tc>
          <w:tcPr>
            <w:tcW w:w="866" w:type="dxa"/>
          </w:tcPr>
          <w:p w14:paraId="576F3DA3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36</w:t>
            </w:r>
          </w:p>
        </w:tc>
      </w:tr>
      <w:tr w:rsidR="00A2039D" w14:paraId="18E9BB2E" w14:textId="77777777" w:rsidTr="005E1737">
        <w:trPr>
          <w:trHeight w:val="330"/>
          <w:jc w:val="center"/>
        </w:trPr>
        <w:tc>
          <w:tcPr>
            <w:tcW w:w="890" w:type="dxa"/>
          </w:tcPr>
          <w:p w14:paraId="4C29FC3D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97</w:t>
            </w:r>
          </w:p>
        </w:tc>
        <w:tc>
          <w:tcPr>
            <w:tcW w:w="802" w:type="dxa"/>
          </w:tcPr>
          <w:p w14:paraId="01BE7C11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39</w:t>
            </w:r>
          </w:p>
        </w:tc>
        <w:tc>
          <w:tcPr>
            <w:tcW w:w="869" w:type="dxa"/>
          </w:tcPr>
          <w:p w14:paraId="03AA4BBB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090</w:t>
            </w:r>
          </w:p>
        </w:tc>
        <w:tc>
          <w:tcPr>
            <w:tcW w:w="819" w:type="dxa"/>
          </w:tcPr>
          <w:p w14:paraId="3727F737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698</w:t>
            </w:r>
          </w:p>
        </w:tc>
        <w:tc>
          <w:tcPr>
            <w:tcW w:w="983" w:type="dxa"/>
          </w:tcPr>
          <w:p w14:paraId="1343BEE2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65</w:t>
            </w:r>
          </w:p>
        </w:tc>
        <w:tc>
          <w:tcPr>
            <w:tcW w:w="867" w:type="dxa"/>
          </w:tcPr>
          <w:p w14:paraId="28FE9A5A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08</w:t>
            </w:r>
          </w:p>
        </w:tc>
        <w:tc>
          <w:tcPr>
            <w:tcW w:w="821" w:type="dxa"/>
          </w:tcPr>
          <w:p w14:paraId="4A7435A7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194</w:t>
            </w:r>
          </w:p>
        </w:tc>
        <w:tc>
          <w:tcPr>
            <w:tcW w:w="867" w:type="dxa"/>
          </w:tcPr>
          <w:p w14:paraId="673B2208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05</w:t>
            </w:r>
          </w:p>
        </w:tc>
        <w:tc>
          <w:tcPr>
            <w:tcW w:w="866" w:type="dxa"/>
          </w:tcPr>
          <w:p w14:paraId="629568FE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35</w:t>
            </w:r>
          </w:p>
        </w:tc>
      </w:tr>
      <w:tr w:rsidR="00A2039D" w14:paraId="3EB10D9F" w14:textId="77777777" w:rsidTr="005E1737">
        <w:trPr>
          <w:trHeight w:val="330"/>
          <w:jc w:val="center"/>
        </w:trPr>
        <w:tc>
          <w:tcPr>
            <w:tcW w:w="890" w:type="dxa"/>
          </w:tcPr>
          <w:p w14:paraId="59BEA48F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98</w:t>
            </w:r>
          </w:p>
        </w:tc>
        <w:tc>
          <w:tcPr>
            <w:tcW w:w="802" w:type="dxa"/>
          </w:tcPr>
          <w:p w14:paraId="01BBDB6B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38</w:t>
            </w:r>
          </w:p>
        </w:tc>
        <w:tc>
          <w:tcPr>
            <w:tcW w:w="869" w:type="dxa"/>
          </w:tcPr>
          <w:p w14:paraId="1EDD46B4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089</w:t>
            </w:r>
          </w:p>
        </w:tc>
        <w:tc>
          <w:tcPr>
            <w:tcW w:w="819" w:type="dxa"/>
          </w:tcPr>
          <w:p w14:paraId="29EE2F07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697</w:t>
            </w:r>
          </w:p>
        </w:tc>
        <w:tc>
          <w:tcPr>
            <w:tcW w:w="983" w:type="dxa"/>
          </w:tcPr>
          <w:p w14:paraId="318EDC89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65</w:t>
            </w:r>
          </w:p>
        </w:tc>
        <w:tc>
          <w:tcPr>
            <w:tcW w:w="867" w:type="dxa"/>
          </w:tcPr>
          <w:p w14:paraId="50AF4810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07</w:t>
            </w:r>
          </w:p>
        </w:tc>
        <w:tc>
          <w:tcPr>
            <w:tcW w:w="821" w:type="dxa"/>
          </w:tcPr>
          <w:p w14:paraId="6F6C74E9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193</w:t>
            </w:r>
          </w:p>
        </w:tc>
        <w:tc>
          <w:tcPr>
            <w:tcW w:w="867" w:type="dxa"/>
          </w:tcPr>
          <w:p w14:paraId="2ECE0C73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04</w:t>
            </w:r>
          </w:p>
        </w:tc>
        <w:tc>
          <w:tcPr>
            <w:tcW w:w="866" w:type="dxa"/>
          </w:tcPr>
          <w:p w14:paraId="31C070B8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34</w:t>
            </w:r>
          </w:p>
        </w:tc>
      </w:tr>
      <w:tr w:rsidR="00A2039D" w14:paraId="0B194962" w14:textId="77777777" w:rsidTr="005E1737">
        <w:trPr>
          <w:trHeight w:val="330"/>
          <w:jc w:val="center"/>
        </w:trPr>
        <w:tc>
          <w:tcPr>
            <w:tcW w:w="890" w:type="dxa"/>
          </w:tcPr>
          <w:p w14:paraId="2964713E" w14:textId="77777777" w:rsidR="00A2039D" w:rsidRDefault="00A2039D" w:rsidP="00F6553A">
            <w:pPr>
              <w:pStyle w:val="TableParagraph"/>
              <w:ind w:left="345"/>
              <w:jc w:val="left"/>
              <w:rPr>
                <w:sz w:val="18"/>
              </w:rPr>
            </w:pPr>
            <w:r>
              <w:rPr>
                <w:sz w:val="18"/>
              </w:rPr>
              <w:t>99</w:t>
            </w:r>
          </w:p>
        </w:tc>
        <w:tc>
          <w:tcPr>
            <w:tcW w:w="802" w:type="dxa"/>
          </w:tcPr>
          <w:p w14:paraId="0D592142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37</w:t>
            </w:r>
          </w:p>
        </w:tc>
        <w:tc>
          <w:tcPr>
            <w:tcW w:w="869" w:type="dxa"/>
          </w:tcPr>
          <w:p w14:paraId="2F5D8A43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088</w:t>
            </w:r>
          </w:p>
        </w:tc>
        <w:tc>
          <w:tcPr>
            <w:tcW w:w="819" w:type="dxa"/>
          </w:tcPr>
          <w:p w14:paraId="328E0967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696</w:t>
            </w:r>
          </w:p>
        </w:tc>
        <w:tc>
          <w:tcPr>
            <w:tcW w:w="983" w:type="dxa"/>
          </w:tcPr>
          <w:p w14:paraId="0E0B7ED3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64</w:t>
            </w:r>
          </w:p>
        </w:tc>
        <w:tc>
          <w:tcPr>
            <w:tcW w:w="867" w:type="dxa"/>
          </w:tcPr>
          <w:p w14:paraId="6A0D264A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06</w:t>
            </w:r>
          </w:p>
        </w:tc>
        <w:tc>
          <w:tcPr>
            <w:tcW w:w="821" w:type="dxa"/>
          </w:tcPr>
          <w:p w14:paraId="1582C338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192</w:t>
            </w:r>
          </w:p>
        </w:tc>
        <w:tc>
          <w:tcPr>
            <w:tcW w:w="867" w:type="dxa"/>
          </w:tcPr>
          <w:p w14:paraId="5488091E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03</w:t>
            </w:r>
          </w:p>
        </w:tc>
        <w:tc>
          <w:tcPr>
            <w:tcW w:w="866" w:type="dxa"/>
          </w:tcPr>
          <w:p w14:paraId="01D2B292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33</w:t>
            </w:r>
          </w:p>
        </w:tc>
      </w:tr>
      <w:tr w:rsidR="00A2039D" w14:paraId="37039B1A" w14:textId="77777777" w:rsidTr="005E1737">
        <w:trPr>
          <w:trHeight w:val="331"/>
          <w:jc w:val="center"/>
        </w:trPr>
        <w:tc>
          <w:tcPr>
            <w:tcW w:w="890" w:type="dxa"/>
          </w:tcPr>
          <w:p w14:paraId="6420ECE0" w14:textId="77777777" w:rsidR="00A2039D" w:rsidRDefault="00A2039D" w:rsidP="00F6553A">
            <w:pPr>
              <w:pStyle w:val="TableParagraph"/>
              <w:ind w:left="295"/>
              <w:jc w:val="left"/>
              <w:rPr>
                <w:sz w:val="18"/>
              </w:rPr>
            </w:pPr>
            <w:r>
              <w:rPr>
                <w:sz w:val="18"/>
              </w:rPr>
              <w:t>100</w:t>
            </w:r>
          </w:p>
        </w:tc>
        <w:tc>
          <w:tcPr>
            <w:tcW w:w="802" w:type="dxa"/>
          </w:tcPr>
          <w:p w14:paraId="5E2C27A7" w14:textId="77777777" w:rsidR="00A2039D" w:rsidRDefault="00A2039D" w:rsidP="00F6553A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36</w:t>
            </w:r>
          </w:p>
        </w:tc>
        <w:tc>
          <w:tcPr>
            <w:tcW w:w="869" w:type="dxa"/>
          </w:tcPr>
          <w:p w14:paraId="5EFA1DDD" w14:textId="77777777" w:rsidR="00A2039D" w:rsidRDefault="00A2039D" w:rsidP="00F6553A">
            <w:pPr>
              <w:pStyle w:val="TableParagraph"/>
              <w:ind w:left="206"/>
              <w:jc w:val="left"/>
              <w:rPr>
                <w:sz w:val="18"/>
              </w:rPr>
            </w:pPr>
            <w:r>
              <w:rPr>
                <w:sz w:val="18"/>
              </w:rPr>
              <w:t>3,087</w:t>
            </w:r>
          </w:p>
        </w:tc>
        <w:tc>
          <w:tcPr>
            <w:tcW w:w="819" w:type="dxa"/>
          </w:tcPr>
          <w:p w14:paraId="3C588C37" w14:textId="77777777" w:rsidR="00A2039D" w:rsidRDefault="00A2039D" w:rsidP="00F6553A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696</w:t>
            </w:r>
          </w:p>
        </w:tc>
        <w:tc>
          <w:tcPr>
            <w:tcW w:w="983" w:type="dxa"/>
          </w:tcPr>
          <w:p w14:paraId="2C07E728" w14:textId="77777777" w:rsidR="00A2039D" w:rsidRDefault="00A2039D" w:rsidP="00F6553A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63</w:t>
            </w:r>
          </w:p>
        </w:tc>
        <w:tc>
          <w:tcPr>
            <w:tcW w:w="867" w:type="dxa"/>
          </w:tcPr>
          <w:p w14:paraId="463BC6D1" w14:textId="77777777" w:rsidR="00A2039D" w:rsidRDefault="00A2039D" w:rsidP="00F6553A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05</w:t>
            </w:r>
          </w:p>
        </w:tc>
        <w:tc>
          <w:tcPr>
            <w:tcW w:w="821" w:type="dxa"/>
          </w:tcPr>
          <w:p w14:paraId="7E471F3B" w14:textId="77777777" w:rsidR="00A2039D" w:rsidRDefault="00A2039D" w:rsidP="00F6553A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191</w:t>
            </w:r>
          </w:p>
        </w:tc>
        <w:tc>
          <w:tcPr>
            <w:tcW w:w="867" w:type="dxa"/>
          </w:tcPr>
          <w:p w14:paraId="09861C70" w14:textId="77777777" w:rsidR="00A2039D" w:rsidRDefault="00A2039D" w:rsidP="00F6553A">
            <w:pPr>
              <w:pStyle w:val="TableParagraph"/>
              <w:ind w:right="198"/>
              <w:jc w:val="right"/>
              <w:rPr>
                <w:sz w:val="18"/>
              </w:rPr>
            </w:pPr>
            <w:r>
              <w:rPr>
                <w:sz w:val="18"/>
              </w:rPr>
              <w:t>2,103</w:t>
            </w:r>
          </w:p>
        </w:tc>
        <w:tc>
          <w:tcPr>
            <w:tcW w:w="866" w:type="dxa"/>
          </w:tcPr>
          <w:p w14:paraId="78FDADDB" w14:textId="77777777" w:rsidR="00A2039D" w:rsidRDefault="00A2039D" w:rsidP="00F6553A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32</w:t>
            </w:r>
          </w:p>
        </w:tc>
      </w:tr>
    </w:tbl>
    <w:p w14:paraId="40D27BCC" w14:textId="4803F3D3" w:rsidR="00A7565C" w:rsidRDefault="00A7565C" w:rsidP="00A82F70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b/>
          <w:bCs/>
          <w:sz w:val="24"/>
        </w:rPr>
      </w:pPr>
    </w:p>
    <w:p w14:paraId="5AADB90C" w14:textId="77777777" w:rsidR="00A7565C" w:rsidRDefault="00A7565C">
      <w:pPr>
        <w:spacing w:after="160" w:line="259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br w:type="page"/>
      </w:r>
    </w:p>
    <w:p w14:paraId="0D2B0FA5" w14:textId="1EFA90DA" w:rsidR="00A2039D" w:rsidRDefault="00A7565C" w:rsidP="00A82F70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lastRenderedPageBreak/>
        <w:t xml:space="preserve">Lampiran </w:t>
      </w:r>
      <w:r w:rsidR="008070A4">
        <w:rPr>
          <w:rFonts w:ascii="Times New Roman" w:hAnsi="Times New Roman" w:cs="Times New Roman"/>
          <w:b/>
          <w:bCs/>
          <w:sz w:val="24"/>
        </w:rPr>
        <w:t>10</w:t>
      </w:r>
      <w:r>
        <w:rPr>
          <w:rFonts w:ascii="Times New Roman" w:hAnsi="Times New Roman" w:cs="Times New Roman"/>
          <w:b/>
          <w:bCs/>
          <w:sz w:val="24"/>
        </w:rPr>
        <w:t xml:space="preserve">: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Dokumentasi</w:t>
      </w:r>
      <w:proofErr w:type="spellEnd"/>
    </w:p>
    <w:p w14:paraId="3D27D31E" w14:textId="5872F141" w:rsidR="00A7565C" w:rsidRDefault="00A7565C" w:rsidP="00A82F70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noProof/>
          <w:sz w:val="24"/>
        </w:rPr>
        <w:drawing>
          <wp:inline distT="0" distB="0" distL="0" distR="0" wp14:anchorId="5475ADCA" wp14:editId="4F07F950">
            <wp:extent cx="2097275" cy="1693523"/>
            <wp:effectExtent l="0" t="7620" r="0" b="0"/>
            <wp:docPr id="14498295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4982956" name="Picture 144982956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2121884" cy="17133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bCs/>
          <w:sz w:val="24"/>
        </w:rPr>
        <w:tab/>
      </w:r>
      <w:r w:rsidR="004F4218">
        <w:rPr>
          <w:rFonts w:ascii="Times New Roman" w:hAnsi="Times New Roman" w:cs="Times New Roman"/>
          <w:b/>
          <w:bCs/>
          <w:noProof/>
          <w:sz w:val="24"/>
        </w:rPr>
        <w:drawing>
          <wp:inline distT="0" distB="0" distL="0" distR="0" wp14:anchorId="4C9E3FF3" wp14:editId="1F3F8395">
            <wp:extent cx="2094814" cy="1571060"/>
            <wp:effectExtent l="0" t="5080" r="0" b="0"/>
            <wp:docPr id="1085710114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85710114" name="Picture 1085710114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2137292" cy="16029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CA5A20" w14:textId="7D2F8F81" w:rsidR="00A7565C" w:rsidRDefault="004F4218" w:rsidP="00A82F70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noProof/>
          <w:sz w:val="24"/>
        </w:rPr>
        <w:drawing>
          <wp:inline distT="0" distB="0" distL="0" distR="0" wp14:anchorId="24A154BB" wp14:editId="1C9D470F">
            <wp:extent cx="1577340" cy="2103186"/>
            <wp:effectExtent l="0" t="0" r="3810" b="0"/>
            <wp:docPr id="252548901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2548901" name="Picture 252548901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583606" cy="2111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7565C">
        <w:rPr>
          <w:rFonts w:ascii="Times New Roman" w:hAnsi="Times New Roman" w:cs="Times New Roman"/>
          <w:b/>
          <w:bCs/>
          <w:sz w:val="24"/>
        </w:rPr>
        <w:tab/>
      </w:r>
      <w:r>
        <w:rPr>
          <w:rFonts w:ascii="Times New Roman" w:hAnsi="Times New Roman" w:cs="Times New Roman"/>
          <w:b/>
          <w:bCs/>
          <w:noProof/>
          <w:sz w:val="24"/>
        </w:rPr>
        <w:drawing>
          <wp:inline distT="0" distB="0" distL="0" distR="0" wp14:anchorId="48A4FA84" wp14:editId="28A39333">
            <wp:extent cx="2077584" cy="1593283"/>
            <wp:effectExtent l="0" t="5715" r="0" b="0"/>
            <wp:docPr id="807915620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07915620" name="Picture 807915620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2130992" cy="16342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C18C49" w14:textId="19BEDA76" w:rsidR="004F4218" w:rsidRDefault="004F4218" w:rsidP="00A82F70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noProof/>
          <w:sz w:val="24"/>
        </w:rPr>
        <w:drawing>
          <wp:inline distT="0" distB="0" distL="0" distR="0" wp14:anchorId="49CFB337" wp14:editId="3CEEA4F7">
            <wp:extent cx="1565275" cy="2004060"/>
            <wp:effectExtent l="0" t="0" r="0" b="0"/>
            <wp:docPr id="2082876528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82876528" name="Picture 2082876528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578943" cy="20215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bCs/>
          <w:sz w:val="24"/>
        </w:rPr>
        <w:tab/>
      </w:r>
      <w:r>
        <w:rPr>
          <w:rFonts w:ascii="Times New Roman" w:hAnsi="Times New Roman" w:cs="Times New Roman"/>
          <w:b/>
          <w:bCs/>
          <w:noProof/>
          <w:sz w:val="24"/>
        </w:rPr>
        <w:drawing>
          <wp:inline distT="0" distB="0" distL="0" distR="0" wp14:anchorId="11FEAB09" wp14:editId="1723EDF1">
            <wp:extent cx="1508760" cy="2011743"/>
            <wp:effectExtent l="0" t="0" r="0" b="7620"/>
            <wp:docPr id="1943385539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43385539" name="Picture 1943385539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519878" cy="20265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F2CB18" w14:textId="24E4B45C" w:rsidR="00E73E95" w:rsidRDefault="00E73E95">
      <w:pPr>
        <w:spacing w:after="160" w:line="259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br w:type="page"/>
      </w:r>
    </w:p>
    <w:p w14:paraId="58F8DCE0" w14:textId="77777777" w:rsidR="00E73E95" w:rsidRDefault="00E73E95" w:rsidP="00A82F70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b/>
          <w:bCs/>
          <w:noProof/>
          <w:sz w:val="24"/>
        </w:rPr>
      </w:pPr>
    </w:p>
    <w:p w14:paraId="74E7F713" w14:textId="2ECF122C" w:rsidR="00A7565C" w:rsidRDefault="00E73E95" w:rsidP="00E73E95">
      <w:pPr>
        <w:pStyle w:val="ListParagraph"/>
        <w:spacing w:line="480" w:lineRule="auto"/>
        <w:ind w:left="426"/>
        <w:jc w:val="center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noProof/>
          <w:sz w:val="24"/>
        </w:rPr>
        <w:drawing>
          <wp:inline distT="0" distB="0" distL="0" distR="0" wp14:anchorId="14106815" wp14:editId="6E880145">
            <wp:extent cx="2599842" cy="1851660"/>
            <wp:effectExtent l="0" t="0" r="0" b="0"/>
            <wp:docPr id="768358288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68358288" name="Picture 768358288"/>
                    <pic:cNvPicPr/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2357" b="31370"/>
                    <a:stretch/>
                  </pic:blipFill>
                  <pic:spPr bwMode="auto">
                    <a:xfrm>
                      <a:off x="0" y="0"/>
                      <a:ext cx="2636311" cy="187763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8E0D84E" w14:textId="77777777" w:rsidR="00E73E95" w:rsidRDefault="00E73E95" w:rsidP="00E73E95">
      <w:pPr>
        <w:pStyle w:val="ListParagraph"/>
        <w:spacing w:line="480" w:lineRule="auto"/>
        <w:ind w:left="426"/>
        <w:jc w:val="center"/>
        <w:rPr>
          <w:rFonts w:ascii="Times New Roman" w:hAnsi="Times New Roman" w:cs="Times New Roman"/>
          <w:b/>
          <w:bCs/>
          <w:noProof/>
          <w:sz w:val="24"/>
        </w:rPr>
      </w:pPr>
    </w:p>
    <w:p w14:paraId="57B16774" w14:textId="59F86252" w:rsidR="00E73E95" w:rsidRDefault="00E73E95" w:rsidP="00E73E95">
      <w:pPr>
        <w:pStyle w:val="ListParagraph"/>
        <w:spacing w:line="480" w:lineRule="auto"/>
        <w:ind w:left="426"/>
        <w:jc w:val="center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noProof/>
          <w:sz w:val="24"/>
        </w:rPr>
        <w:drawing>
          <wp:inline distT="0" distB="0" distL="0" distR="0" wp14:anchorId="3009E3F0" wp14:editId="65B1F0B1">
            <wp:extent cx="2947048" cy="1615440"/>
            <wp:effectExtent l="0" t="0" r="5715" b="3810"/>
            <wp:docPr id="686061820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86061820" name="Picture 686061820"/>
                    <pic:cNvPicPr/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3547" b="29785"/>
                    <a:stretch/>
                  </pic:blipFill>
                  <pic:spPr bwMode="auto">
                    <a:xfrm>
                      <a:off x="0" y="0"/>
                      <a:ext cx="2952739" cy="16185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D6AC49F" w14:textId="77777777" w:rsidR="00534F81" w:rsidRDefault="00534F81" w:rsidP="00E73E95">
      <w:pPr>
        <w:pStyle w:val="ListParagraph"/>
        <w:spacing w:line="480" w:lineRule="auto"/>
        <w:ind w:left="426"/>
        <w:jc w:val="center"/>
        <w:rPr>
          <w:rFonts w:ascii="Times New Roman" w:hAnsi="Times New Roman" w:cs="Times New Roman"/>
          <w:b/>
          <w:bCs/>
          <w:noProof/>
          <w:sz w:val="24"/>
        </w:rPr>
      </w:pPr>
    </w:p>
    <w:p w14:paraId="17ADC4F1" w14:textId="314CB70F" w:rsidR="00E73E95" w:rsidRPr="00A6670C" w:rsidRDefault="00534F81" w:rsidP="009003AD">
      <w:pPr>
        <w:pStyle w:val="ListParagraph"/>
        <w:spacing w:line="480" w:lineRule="auto"/>
        <w:ind w:left="426"/>
        <w:jc w:val="center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noProof/>
          <w:sz w:val="24"/>
        </w:rPr>
        <w:drawing>
          <wp:inline distT="0" distB="0" distL="0" distR="0" wp14:anchorId="7C7CA021" wp14:editId="6F2E87C7">
            <wp:extent cx="1865737" cy="2735580"/>
            <wp:effectExtent l="0" t="0" r="1270" b="7620"/>
            <wp:docPr id="1793113162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93113162" name="Picture 1793113162"/>
                    <pic:cNvPicPr/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6785" b="11881"/>
                    <a:stretch/>
                  </pic:blipFill>
                  <pic:spPr bwMode="auto">
                    <a:xfrm>
                      <a:off x="0" y="0"/>
                      <a:ext cx="1872819" cy="274596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sectPr w:rsidR="00E73E95" w:rsidRPr="00A6670C" w:rsidSect="004A3FF0">
      <w:headerReference w:type="default" r:id="rId18"/>
      <w:footerReference w:type="default" r:id="rId19"/>
      <w:pgSz w:w="11906" w:h="16838" w:code="9"/>
      <w:pgMar w:top="2268" w:right="1701" w:bottom="1701" w:left="2268" w:header="709" w:footer="709" w:gutter="0"/>
      <w:pgNumType w:start="96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9CC8879" w14:textId="77777777" w:rsidR="00AC786C" w:rsidRDefault="00AC786C" w:rsidP="0094041C">
      <w:pPr>
        <w:spacing w:after="0" w:line="240" w:lineRule="auto"/>
      </w:pPr>
      <w:r>
        <w:separator/>
      </w:r>
    </w:p>
  </w:endnote>
  <w:endnote w:type="continuationSeparator" w:id="0">
    <w:p w14:paraId="31D3E9AC" w14:textId="77777777" w:rsidR="00AC786C" w:rsidRDefault="00AC786C" w:rsidP="0094041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TimesNewRomanPS-ItalicMT">
    <w:altName w:val="Times New Roman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Bold">
    <w:altName w:val="Arial"/>
    <w:panose1 w:val="00000000000000000000"/>
    <w:charset w:val="00"/>
    <w:family w:val="roman"/>
    <w:notTrueType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63363542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9FE335C" w14:textId="0EF08229" w:rsidR="0002205A" w:rsidRDefault="0002205A" w:rsidP="00CC6D4C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E6C7C">
          <w:rPr>
            <w:noProof/>
          </w:rPr>
          <w:t>144</w:t>
        </w:r>
        <w:r>
          <w:rPr>
            <w:noProof/>
          </w:rPr>
          <w:fldChar w:fldCharType="end"/>
        </w:r>
      </w:p>
    </w:sdtContent>
  </w:sdt>
  <w:p w14:paraId="18F7B311" w14:textId="77777777" w:rsidR="00F6553A" w:rsidRDefault="00F6553A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C457402" w14:textId="77777777" w:rsidR="00AC786C" w:rsidRDefault="00AC786C" w:rsidP="0094041C">
      <w:pPr>
        <w:spacing w:after="0" w:line="240" w:lineRule="auto"/>
      </w:pPr>
      <w:r>
        <w:separator/>
      </w:r>
    </w:p>
  </w:footnote>
  <w:footnote w:type="continuationSeparator" w:id="0">
    <w:p w14:paraId="4FC08A2B" w14:textId="77777777" w:rsidR="00AC786C" w:rsidRDefault="00AC786C" w:rsidP="0094041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C508210" w14:textId="7D4B4F9E" w:rsidR="00F6553A" w:rsidRDefault="00F6553A" w:rsidP="00F6553A">
    <w:pPr>
      <w:pStyle w:val="Header"/>
      <w:jc w:val="center"/>
    </w:pPr>
  </w:p>
  <w:p w14:paraId="679A8FE7" w14:textId="77777777" w:rsidR="00F6553A" w:rsidRDefault="00F6553A" w:rsidP="00A16CF2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6551F3"/>
    <w:multiLevelType w:val="hybridMultilevel"/>
    <w:tmpl w:val="8FE83B68"/>
    <w:lvl w:ilvl="0" w:tplc="5436F09E">
      <w:start w:val="1"/>
      <w:numFmt w:val="upperLetter"/>
      <w:lvlText w:val="%1."/>
      <w:lvlJc w:val="left"/>
      <w:pPr>
        <w:ind w:left="3054" w:hanging="360"/>
      </w:pPr>
      <w:rPr>
        <w:b/>
        <w:bCs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2498" w:hanging="360"/>
      </w:pPr>
    </w:lvl>
    <w:lvl w:ilvl="2" w:tplc="3809001B" w:tentative="1">
      <w:start w:val="1"/>
      <w:numFmt w:val="lowerRoman"/>
      <w:lvlText w:val="%3."/>
      <w:lvlJc w:val="right"/>
      <w:pPr>
        <w:ind w:left="3218" w:hanging="180"/>
      </w:pPr>
    </w:lvl>
    <w:lvl w:ilvl="3" w:tplc="3809000F" w:tentative="1">
      <w:start w:val="1"/>
      <w:numFmt w:val="decimal"/>
      <w:lvlText w:val="%4."/>
      <w:lvlJc w:val="left"/>
      <w:pPr>
        <w:ind w:left="3938" w:hanging="360"/>
      </w:pPr>
    </w:lvl>
    <w:lvl w:ilvl="4" w:tplc="38090019" w:tentative="1">
      <w:start w:val="1"/>
      <w:numFmt w:val="lowerLetter"/>
      <w:lvlText w:val="%5."/>
      <w:lvlJc w:val="left"/>
      <w:pPr>
        <w:ind w:left="4658" w:hanging="360"/>
      </w:pPr>
    </w:lvl>
    <w:lvl w:ilvl="5" w:tplc="3809001B" w:tentative="1">
      <w:start w:val="1"/>
      <w:numFmt w:val="lowerRoman"/>
      <w:lvlText w:val="%6."/>
      <w:lvlJc w:val="right"/>
      <w:pPr>
        <w:ind w:left="5378" w:hanging="180"/>
      </w:pPr>
    </w:lvl>
    <w:lvl w:ilvl="6" w:tplc="3809000F" w:tentative="1">
      <w:start w:val="1"/>
      <w:numFmt w:val="decimal"/>
      <w:lvlText w:val="%7."/>
      <w:lvlJc w:val="left"/>
      <w:pPr>
        <w:ind w:left="6098" w:hanging="360"/>
      </w:pPr>
    </w:lvl>
    <w:lvl w:ilvl="7" w:tplc="38090019" w:tentative="1">
      <w:start w:val="1"/>
      <w:numFmt w:val="lowerLetter"/>
      <w:lvlText w:val="%8."/>
      <w:lvlJc w:val="left"/>
      <w:pPr>
        <w:ind w:left="6818" w:hanging="360"/>
      </w:pPr>
    </w:lvl>
    <w:lvl w:ilvl="8" w:tplc="38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1" w15:restartNumberingAfterBreak="0">
    <w:nsid w:val="008F0EFE"/>
    <w:multiLevelType w:val="hybridMultilevel"/>
    <w:tmpl w:val="11A8958A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0A27E17"/>
    <w:multiLevelType w:val="hybridMultilevel"/>
    <w:tmpl w:val="9584864E"/>
    <w:lvl w:ilvl="0" w:tplc="793C593A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3" w15:restartNumberingAfterBreak="0">
    <w:nsid w:val="00D93855"/>
    <w:multiLevelType w:val="hybridMultilevel"/>
    <w:tmpl w:val="259C305E"/>
    <w:lvl w:ilvl="0" w:tplc="101C3E64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41559A8"/>
    <w:multiLevelType w:val="hybridMultilevel"/>
    <w:tmpl w:val="8286ACD0"/>
    <w:lvl w:ilvl="0" w:tplc="38090011">
      <w:start w:val="1"/>
      <w:numFmt w:val="decimal"/>
      <w:lvlText w:val="%1)"/>
      <w:lvlJc w:val="left"/>
      <w:pPr>
        <w:ind w:left="150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26" w:hanging="360"/>
      </w:pPr>
    </w:lvl>
    <w:lvl w:ilvl="2" w:tplc="3809001B" w:tentative="1">
      <w:start w:val="1"/>
      <w:numFmt w:val="lowerRoman"/>
      <w:lvlText w:val="%3."/>
      <w:lvlJc w:val="right"/>
      <w:pPr>
        <w:ind w:left="2946" w:hanging="180"/>
      </w:pPr>
    </w:lvl>
    <w:lvl w:ilvl="3" w:tplc="3809000F" w:tentative="1">
      <w:start w:val="1"/>
      <w:numFmt w:val="decimal"/>
      <w:lvlText w:val="%4."/>
      <w:lvlJc w:val="left"/>
      <w:pPr>
        <w:ind w:left="3666" w:hanging="360"/>
      </w:pPr>
    </w:lvl>
    <w:lvl w:ilvl="4" w:tplc="38090019" w:tentative="1">
      <w:start w:val="1"/>
      <w:numFmt w:val="lowerLetter"/>
      <w:lvlText w:val="%5."/>
      <w:lvlJc w:val="left"/>
      <w:pPr>
        <w:ind w:left="4386" w:hanging="360"/>
      </w:pPr>
    </w:lvl>
    <w:lvl w:ilvl="5" w:tplc="3809001B" w:tentative="1">
      <w:start w:val="1"/>
      <w:numFmt w:val="lowerRoman"/>
      <w:lvlText w:val="%6."/>
      <w:lvlJc w:val="right"/>
      <w:pPr>
        <w:ind w:left="5106" w:hanging="180"/>
      </w:pPr>
    </w:lvl>
    <w:lvl w:ilvl="6" w:tplc="3809000F" w:tentative="1">
      <w:start w:val="1"/>
      <w:numFmt w:val="decimal"/>
      <w:lvlText w:val="%7."/>
      <w:lvlJc w:val="left"/>
      <w:pPr>
        <w:ind w:left="5826" w:hanging="360"/>
      </w:pPr>
    </w:lvl>
    <w:lvl w:ilvl="7" w:tplc="38090019" w:tentative="1">
      <w:start w:val="1"/>
      <w:numFmt w:val="lowerLetter"/>
      <w:lvlText w:val="%8."/>
      <w:lvlJc w:val="left"/>
      <w:pPr>
        <w:ind w:left="6546" w:hanging="360"/>
      </w:pPr>
    </w:lvl>
    <w:lvl w:ilvl="8" w:tplc="3809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5" w15:restartNumberingAfterBreak="0">
    <w:nsid w:val="0484793E"/>
    <w:multiLevelType w:val="hybridMultilevel"/>
    <w:tmpl w:val="78164EB0"/>
    <w:lvl w:ilvl="0" w:tplc="38090011">
      <w:start w:val="1"/>
      <w:numFmt w:val="decimal"/>
      <w:lvlText w:val="%1)"/>
      <w:lvlJc w:val="left"/>
      <w:pPr>
        <w:ind w:left="1211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931" w:hanging="360"/>
      </w:pPr>
    </w:lvl>
    <w:lvl w:ilvl="2" w:tplc="3809001B" w:tentative="1">
      <w:start w:val="1"/>
      <w:numFmt w:val="lowerRoman"/>
      <w:lvlText w:val="%3."/>
      <w:lvlJc w:val="right"/>
      <w:pPr>
        <w:ind w:left="2651" w:hanging="180"/>
      </w:pPr>
    </w:lvl>
    <w:lvl w:ilvl="3" w:tplc="3809000F" w:tentative="1">
      <w:start w:val="1"/>
      <w:numFmt w:val="decimal"/>
      <w:lvlText w:val="%4."/>
      <w:lvlJc w:val="left"/>
      <w:pPr>
        <w:ind w:left="3371" w:hanging="360"/>
      </w:pPr>
    </w:lvl>
    <w:lvl w:ilvl="4" w:tplc="38090019" w:tentative="1">
      <w:start w:val="1"/>
      <w:numFmt w:val="lowerLetter"/>
      <w:lvlText w:val="%5."/>
      <w:lvlJc w:val="left"/>
      <w:pPr>
        <w:ind w:left="4091" w:hanging="360"/>
      </w:pPr>
    </w:lvl>
    <w:lvl w:ilvl="5" w:tplc="3809001B" w:tentative="1">
      <w:start w:val="1"/>
      <w:numFmt w:val="lowerRoman"/>
      <w:lvlText w:val="%6."/>
      <w:lvlJc w:val="right"/>
      <w:pPr>
        <w:ind w:left="4811" w:hanging="180"/>
      </w:pPr>
    </w:lvl>
    <w:lvl w:ilvl="6" w:tplc="3809000F" w:tentative="1">
      <w:start w:val="1"/>
      <w:numFmt w:val="decimal"/>
      <w:lvlText w:val="%7."/>
      <w:lvlJc w:val="left"/>
      <w:pPr>
        <w:ind w:left="5531" w:hanging="360"/>
      </w:pPr>
    </w:lvl>
    <w:lvl w:ilvl="7" w:tplc="38090019" w:tentative="1">
      <w:start w:val="1"/>
      <w:numFmt w:val="lowerLetter"/>
      <w:lvlText w:val="%8."/>
      <w:lvlJc w:val="left"/>
      <w:pPr>
        <w:ind w:left="6251" w:hanging="360"/>
      </w:pPr>
    </w:lvl>
    <w:lvl w:ilvl="8" w:tplc="38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6" w15:restartNumberingAfterBreak="0">
    <w:nsid w:val="05316214"/>
    <w:multiLevelType w:val="hybridMultilevel"/>
    <w:tmpl w:val="52CAA542"/>
    <w:lvl w:ilvl="0" w:tplc="1EF4D77C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7" w15:restartNumberingAfterBreak="0">
    <w:nsid w:val="05466EE7"/>
    <w:multiLevelType w:val="hybridMultilevel"/>
    <w:tmpl w:val="E9805ED4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06644F79"/>
    <w:multiLevelType w:val="hybridMultilevel"/>
    <w:tmpl w:val="AD728AC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06AB02DA"/>
    <w:multiLevelType w:val="hybridMultilevel"/>
    <w:tmpl w:val="E2822804"/>
    <w:lvl w:ilvl="0" w:tplc="E946D514">
      <w:start w:val="1"/>
      <w:numFmt w:val="decimal"/>
      <w:lvlText w:val="%1."/>
      <w:lvlJc w:val="left"/>
      <w:pPr>
        <w:ind w:left="199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716" w:hanging="360"/>
      </w:pPr>
    </w:lvl>
    <w:lvl w:ilvl="2" w:tplc="3809001B" w:tentative="1">
      <w:start w:val="1"/>
      <w:numFmt w:val="lowerRoman"/>
      <w:lvlText w:val="%3."/>
      <w:lvlJc w:val="right"/>
      <w:pPr>
        <w:ind w:left="3436" w:hanging="180"/>
      </w:pPr>
    </w:lvl>
    <w:lvl w:ilvl="3" w:tplc="3809000F" w:tentative="1">
      <w:start w:val="1"/>
      <w:numFmt w:val="decimal"/>
      <w:lvlText w:val="%4."/>
      <w:lvlJc w:val="left"/>
      <w:pPr>
        <w:ind w:left="4156" w:hanging="360"/>
      </w:pPr>
    </w:lvl>
    <w:lvl w:ilvl="4" w:tplc="38090019" w:tentative="1">
      <w:start w:val="1"/>
      <w:numFmt w:val="lowerLetter"/>
      <w:lvlText w:val="%5."/>
      <w:lvlJc w:val="left"/>
      <w:pPr>
        <w:ind w:left="4876" w:hanging="360"/>
      </w:pPr>
    </w:lvl>
    <w:lvl w:ilvl="5" w:tplc="3809001B" w:tentative="1">
      <w:start w:val="1"/>
      <w:numFmt w:val="lowerRoman"/>
      <w:lvlText w:val="%6."/>
      <w:lvlJc w:val="right"/>
      <w:pPr>
        <w:ind w:left="5596" w:hanging="180"/>
      </w:pPr>
    </w:lvl>
    <w:lvl w:ilvl="6" w:tplc="3809000F" w:tentative="1">
      <w:start w:val="1"/>
      <w:numFmt w:val="decimal"/>
      <w:lvlText w:val="%7."/>
      <w:lvlJc w:val="left"/>
      <w:pPr>
        <w:ind w:left="6316" w:hanging="360"/>
      </w:pPr>
    </w:lvl>
    <w:lvl w:ilvl="7" w:tplc="38090019" w:tentative="1">
      <w:start w:val="1"/>
      <w:numFmt w:val="lowerLetter"/>
      <w:lvlText w:val="%8."/>
      <w:lvlJc w:val="left"/>
      <w:pPr>
        <w:ind w:left="7036" w:hanging="360"/>
      </w:pPr>
    </w:lvl>
    <w:lvl w:ilvl="8" w:tplc="38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10" w15:restartNumberingAfterBreak="0">
    <w:nsid w:val="082C41AF"/>
    <w:multiLevelType w:val="hybridMultilevel"/>
    <w:tmpl w:val="D3702E0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91464F6"/>
    <w:multiLevelType w:val="hybridMultilevel"/>
    <w:tmpl w:val="B6045A3C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09FA5DE7"/>
    <w:multiLevelType w:val="hybridMultilevel"/>
    <w:tmpl w:val="FCEEE652"/>
    <w:lvl w:ilvl="0" w:tplc="664AB42E">
      <w:start w:val="1"/>
      <w:numFmt w:val="decimal"/>
      <w:lvlText w:val="%1)"/>
      <w:lvlJc w:val="left"/>
      <w:pPr>
        <w:ind w:left="176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486" w:hanging="360"/>
      </w:pPr>
    </w:lvl>
    <w:lvl w:ilvl="2" w:tplc="3809001B" w:tentative="1">
      <w:start w:val="1"/>
      <w:numFmt w:val="lowerRoman"/>
      <w:lvlText w:val="%3."/>
      <w:lvlJc w:val="right"/>
      <w:pPr>
        <w:ind w:left="3206" w:hanging="180"/>
      </w:pPr>
    </w:lvl>
    <w:lvl w:ilvl="3" w:tplc="3809000F" w:tentative="1">
      <w:start w:val="1"/>
      <w:numFmt w:val="decimal"/>
      <w:lvlText w:val="%4."/>
      <w:lvlJc w:val="left"/>
      <w:pPr>
        <w:ind w:left="3926" w:hanging="360"/>
      </w:pPr>
    </w:lvl>
    <w:lvl w:ilvl="4" w:tplc="38090019" w:tentative="1">
      <w:start w:val="1"/>
      <w:numFmt w:val="lowerLetter"/>
      <w:lvlText w:val="%5."/>
      <w:lvlJc w:val="left"/>
      <w:pPr>
        <w:ind w:left="4646" w:hanging="360"/>
      </w:pPr>
    </w:lvl>
    <w:lvl w:ilvl="5" w:tplc="3809001B" w:tentative="1">
      <w:start w:val="1"/>
      <w:numFmt w:val="lowerRoman"/>
      <w:lvlText w:val="%6."/>
      <w:lvlJc w:val="right"/>
      <w:pPr>
        <w:ind w:left="5366" w:hanging="180"/>
      </w:pPr>
    </w:lvl>
    <w:lvl w:ilvl="6" w:tplc="3809000F" w:tentative="1">
      <w:start w:val="1"/>
      <w:numFmt w:val="decimal"/>
      <w:lvlText w:val="%7."/>
      <w:lvlJc w:val="left"/>
      <w:pPr>
        <w:ind w:left="6086" w:hanging="360"/>
      </w:pPr>
    </w:lvl>
    <w:lvl w:ilvl="7" w:tplc="38090019" w:tentative="1">
      <w:start w:val="1"/>
      <w:numFmt w:val="lowerLetter"/>
      <w:lvlText w:val="%8."/>
      <w:lvlJc w:val="left"/>
      <w:pPr>
        <w:ind w:left="6806" w:hanging="360"/>
      </w:pPr>
    </w:lvl>
    <w:lvl w:ilvl="8" w:tplc="3809001B" w:tentative="1">
      <w:start w:val="1"/>
      <w:numFmt w:val="lowerRoman"/>
      <w:lvlText w:val="%9."/>
      <w:lvlJc w:val="right"/>
      <w:pPr>
        <w:ind w:left="7526" w:hanging="180"/>
      </w:pPr>
    </w:lvl>
  </w:abstractNum>
  <w:abstractNum w:abstractNumId="13" w15:restartNumberingAfterBreak="0">
    <w:nsid w:val="0CC64C7C"/>
    <w:multiLevelType w:val="hybridMultilevel"/>
    <w:tmpl w:val="81F87758"/>
    <w:lvl w:ilvl="0" w:tplc="68C0FC8E">
      <w:start w:val="1"/>
      <w:numFmt w:val="decimal"/>
      <w:lvlText w:val="%1)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4" w15:restartNumberingAfterBreak="0">
    <w:nsid w:val="10070182"/>
    <w:multiLevelType w:val="hybridMultilevel"/>
    <w:tmpl w:val="B2A4C84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128D5EF5"/>
    <w:multiLevelType w:val="hybridMultilevel"/>
    <w:tmpl w:val="39700826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170975D9"/>
    <w:multiLevelType w:val="hybridMultilevel"/>
    <w:tmpl w:val="FEA0D05A"/>
    <w:lvl w:ilvl="0" w:tplc="D58C1DA8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7" w15:restartNumberingAfterBreak="0">
    <w:nsid w:val="19BD0F75"/>
    <w:multiLevelType w:val="hybridMultilevel"/>
    <w:tmpl w:val="F3742E54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1BE6077B"/>
    <w:multiLevelType w:val="hybridMultilevel"/>
    <w:tmpl w:val="9570761E"/>
    <w:lvl w:ilvl="0" w:tplc="38090011">
      <w:start w:val="1"/>
      <w:numFmt w:val="decimal"/>
      <w:lvlText w:val="%1)"/>
      <w:lvlJc w:val="left"/>
      <w:pPr>
        <w:ind w:left="150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26" w:hanging="360"/>
      </w:pPr>
    </w:lvl>
    <w:lvl w:ilvl="2" w:tplc="3809001B" w:tentative="1">
      <w:start w:val="1"/>
      <w:numFmt w:val="lowerRoman"/>
      <w:lvlText w:val="%3."/>
      <w:lvlJc w:val="right"/>
      <w:pPr>
        <w:ind w:left="2946" w:hanging="180"/>
      </w:pPr>
    </w:lvl>
    <w:lvl w:ilvl="3" w:tplc="3809000F" w:tentative="1">
      <w:start w:val="1"/>
      <w:numFmt w:val="decimal"/>
      <w:lvlText w:val="%4."/>
      <w:lvlJc w:val="left"/>
      <w:pPr>
        <w:ind w:left="3666" w:hanging="360"/>
      </w:pPr>
    </w:lvl>
    <w:lvl w:ilvl="4" w:tplc="38090019" w:tentative="1">
      <w:start w:val="1"/>
      <w:numFmt w:val="lowerLetter"/>
      <w:lvlText w:val="%5."/>
      <w:lvlJc w:val="left"/>
      <w:pPr>
        <w:ind w:left="4386" w:hanging="360"/>
      </w:pPr>
    </w:lvl>
    <w:lvl w:ilvl="5" w:tplc="3809001B" w:tentative="1">
      <w:start w:val="1"/>
      <w:numFmt w:val="lowerRoman"/>
      <w:lvlText w:val="%6."/>
      <w:lvlJc w:val="right"/>
      <w:pPr>
        <w:ind w:left="5106" w:hanging="180"/>
      </w:pPr>
    </w:lvl>
    <w:lvl w:ilvl="6" w:tplc="3809000F" w:tentative="1">
      <w:start w:val="1"/>
      <w:numFmt w:val="decimal"/>
      <w:lvlText w:val="%7."/>
      <w:lvlJc w:val="left"/>
      <w:pPr>
        <w:ind w:left="5826" w:hanging="360"/>
      </w:pPr>
    </w:lvl>
    <w:lvl w:ilvl="7" w:tplc="38090019" w:tentative="1">
      <w:start w:val="1"/>
      <w:numFmt w:val="lowerLetter"/>
      <w:lvlText w:val="%8."/>
      <w:lvlJc w:val="left"/>
      <w:pPr>
        <w:ind w:left="6546" w:hanging="360"/>
      </w:pPr>
    </w:lvl>
    <w:lvl w:ilvl="8" w:tplc="3809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19" w15:restartNumberingAfterBreak="0">
    <w:nsid w:val="1E42094A"/>
    <w:multiLevelType w:val="hybridMultilevel"/>
    <w:tmpl w:val="60B2DFF0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1ECE0CA8"/>
    <w:multiLevelType w:val="hybridMultilevel"/>
    <w:tmpl w:val="58B46AAA"/>
    <w:lvl w:ilvl="0" w:tplc="52FA9E0C">
      <w:start w:val="1"/>
      <w:numFmt w:val="decimal"/>
      <w:lvlText w:val="%1."/>
      <w:lvlJc w:val="left"/>
      <w:pPr>
        <w:ind w:left="1146" w:hanging="360"/>
      </w:pPr>
      <w:rPr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1" w15:restartNumberingAfterBreak="0">
    <w:nsid w:val="1F890B94"/>
    <w:multiLevelType w:val="hybridMultilevel"/>
    <w:tmpl w:val="86389342"/>
    <w:lvl w:ilvl="0" w:tplc="F7DE96D2">
      <w:start w:val="1"/>
      <w:numFmt w:val="decimal"/>
      <w:lvlText w:val="%1)"/>
      <w:lvlJc w:val="left"/>
      <w:pPr>
        <w:ind w:left="1778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498" w:hanging="360"/>
      </w:pPr>
    </w:lvl>
    <w:lvl w:ilvl="2" w:tplc="3809001B" w:tentative="1">
      <w:start w:val="1"/>
      <w:numFmt w:val="lowerRoman"/>
      <w:lvlText w:val="%3."/>
      <w:lvlJc w:val="right"/>
      <w:pPr>
        <w:ind w:left="3218" w:hanging="180"/>
      </w:pPr>
    </w:lvl>
    <w:lvl w:ilvl="3" w:tplc="3809000F" w:tentative="1">
      <w:start w:val="1"/>
      <w:numFmt w:val="decimal"/>
      <w:lvlText w:val="%4."/>
      <w:lvlJc w:val="left"/>
      <w:pPr>
        <w:ind w:left="3938" w:hanging="360"/>
      </w:pPr>
    </w:lvl>
    <w:lvl w:ilvl="4" w:tplc="38090019" w:tentative="1">
      <w:start w:val="1"/>
      <w:numFmt w:val="lowerLetter"/>
      <w:lvlText w:val="%5."/>
      <w:lvlJc w:val="left"/>
      <w:pPr>
        <w:ind w:left="4658" w:hanging="360"/>
      </w:pPr>
    </w:lvl>
    <w:lvl w:ilvl="5" w:tplc="3809001B" w:tentative="1">
      <w:start w:val="1"/>
      <w:numFmt w:val="lowerRoman"/>
      <w:lvlText w:val="%6."/>
      <w:lvlJc w:val="right"/>
      <w:pPr>
        <w:ind w:left="5378" w:hanging="180"/>
      </w:pPr>
    </w:lvl>
    <w:lvl w:ilvl="6" w:tplc="3809000F" w:tentative="1">
      <w:start w:val="1"/>
      <w:numFmt w:val="decimal"/>
      <w:lvlText w:val="%7."/>
      <w:lvlJc w:val="left"/>
      <w:pPr>
        <w:ind w:left="6098" w:hanging="360"/>
      </w:pPr>
    </w:lvl>
    <w:lvl w:ilvl="7" w:tplc="38090019" w:tentative="1">
      <w:start w:val="1"/>
      <w:numFmt w:val="lowerLetter"/>
      <w:lvlText w:val="%8."/>
      <w:lvlJc w:val="left"/>
      <w:pPr>
        <w:ind w:left="6818" w:hanging="360"/>
      </w:pPr>
    </w:lvl>
    <w:lvl w:ilvl="8" w:tplc="38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22" w15:restartNumberingAfterBreak="0">
    <w:nsid w:val="20FA5865"/>
    <w:multiLevelType w:val="hybridMultilevel"/>
    <w:tmpl w:val="339EAFEA"/>
    <w:lvl w:ilvl="0" w:tplc="4470E6E2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64" w:hanging="360"/>
      </w:pPr>
    </w:lvl>
    <w:lvl w:ilvl="2" w:tplc="3809001B" w:tentative="1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23" w15:restartNumberingAfterBreak="0">
    <w:nsid w:val="212132FA"/>
    <w:multiLevelType w:val="hybridMultilevel"/>
    <w:tmpl w:val="BA922DBA"/>
    <w:lvl w:ilvl="0" w:tplc="38090019">
      <w:start w:val="1"/>
      <w:numFmt w:val="lowerLetter"/>
      <w:lvlText w:val="%1."/>
      <w:lvlJc w:val="left"/>
      <w:pPr>
        <w:ind w:left="1571" w:hanging="360"/>
      </w:pPr>
    </w:lvl>
    <w:lvl w:ilvl="1" w:tplc="38090019" w:tentative="1">
      <w:start w:val="1"/>
      <w:numFmt w:val="lowerLetter"/>
      <w:lvlText w:val="%2."/>
      <w:lvlJc w:val="left"/>
      <w:pPr>
        <w:ind w:left="2291" w:hanging="360"/>
      </w:pPr>
    </w:lvl>
    <w:lvl w:ilvl="2" w:tplc="3809001B" w:tentative="1">
      <w:start w:val="1"/>
      <w:numFmt w:val="lowerRoman"/>
      <w:lvlText w:val="%3."/>
      <w:lvlJc w:val="right"/>
      <w:pPr>
        <w:ind w:left="3011" w:hanging="180"/>
      </w:pPr>
    </w:lvl>
    <w:lvl w:ilvl="3" w:tplc="3809000F" w:tentative="1">
      <w:start w:val="1"/>
      <w:numFmt w:val="decimal"/>
      <w:lvlText w:val="%4."/>
      <w:lvlJc w:val="left"/>
      <w:pPr>
        <w:ind w:left="3731" w:hanging="360"/>
      </w:pPr>
    </w:lvl>
    <w:lvl w:ilvl="4" w:tplc="38090019" w:tentative="1">
      <w:start w:val="1"/>
      <w:numFmt w:val="lowerLetter"/>
      <w:lvlText w:val="%5."/>
      <w:lvlJc w:val="left"/>
      <w:pPr>
        <w:ind w:left="4451" w:hanging="360"/>
      </w:pPr>
    </w:lvl>
    <w:lvl w:ilvl="5" w:tplc="3809001B" w:tentative="1">
      <w:start w:val="1"/>
      <w:numFmt w:val="lowerRoman"/>
      <w:lvlText w:val="%6."/>
      <w:lvlJc w:val="right"/>
      <w:pPr>
        <w:ind w:left="5171" w:hanging="180"/>
      </w:pPr>
    </w:lvl>
    <w:lvl w:ilvl="6" w:tplc="3809000F" w:tentative="1">
      <w:start w:val="1"/>
      <w:numFmt w:val="decimal"/>
      <w:lvlText w:val="%7."/>
      <w:lvlJc w:val="left"/>
      <w:pPr>
        <w:ind w:left="5891" w:hanging="360"/>
      </w:pPr>
    </w:lvl>
    <w:lvl w:ilvl="7" w:tplc="38090019" w:tentative="1">
      <w:start w:val="1"/>
      <w:numFmt w:val="lowerLetter"/>
      <w:lvlText w:val="%8."/>
      <w:lvlJc w:val="left"/>
      <w:pPr>
        <w:ind w:left="6611" w:hanging="360"/>
      </w:pPr>
    </w:lvl>
    <w:lvl w:ilvl="8" w:tplc="38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24" w15:restartNumberingAfterBreak="0">
    <w:nsid w:val="21E91208"/>
    <w:multiLevelType w:val="hybridMultilevel"/>
    <w:tmpl w:val="B7E2F444"/>
    <w:lvl w:ilvl="0" w:tplc="91CE28D4">
      <w:start w:val="1"/>
      <w:numFmt w:val="decimal"/>
      <w:lvlText w:val="%1)"/>
      <w:lvlJc w:val="left"/>
      <w:pPr>
        <w:ind w:left="1778" w:hanging="360"/>
      </w:pPr>
      <w:rPr>
        <w:rFonts w:hint="default"/>
        <w:i w:val="0"/>
      </w:rPr>
    </w:lvl>
    <w:lvl w:ilvl="1" w:tplc="38090019" w:tentative="1">
      <w:start w:val="1"/>
      <w:numFmt w:val="lowerLetter"/>
      <w:lvlText w:val="%2."/>
      <w:lvlJc w:val="left"/>
      <w:pPr>
        <w:ind w:left="2498" w:hanging="360"/>
      </w:pPr>
    </w:lvl>
    <w:lvl w:ilvl="2" w:tplc="3809001B" w:tentative="1">
      <w:start w:val="1"/>
      <w:numFmt w:val="lowerRoman"/>
      <w:lvlText w:val="%3."/>
      <w:lvlJc w:val="right"/>
      <w:pPr>
        <w:ind w:left="3218" w:hanging="180"/>
      </w:pPr>
    </w:lvl>
    <w:lvl w:ilvl="3" w:tplc="3809000F" w:tentative="1">
      <w:start w:val="1"/>
      <w:numFmt w:val="decimal"/>
      <w:lvlText w:val="%4."/>
      <w:lvlJc w:val="left"/>
      <w:pPr>
        <w:ind w:left="3938" w:hanging="360"/>
      </w:pPr>
    </w:lvl>
    <w:lvl w:ilvl="4" w:tplc="38090019" w:tentative="1">
      <w:start w:val="1"/>
      <w:numFmt w:val="lowerLetter"/>
      <w:lvlText w:val="%5."/>
      <w:lvlJc w:val="left"/>
      <w:pPr>
        <w:ind w:left="4658" w:hanging="360"/>
      </w:pPr>
    </w:lvl>
    <w:lvl w:ilvl="5" w:tplc="3809001B" w:tentative="1">
      <w:start w:val="1"/>
      <w:numFmt w:val="lowerRoman"/>
      <w:lvlText w:val="%6."/>
      <w:lvlJc w:val="right"/>
      <w:pPr>
        <w:ind w:left="5378" w:hanging="180"/>
      </w:pPr>
    </w:lvl>
    <w:lvl w:ilvl="6" w:tplc="3809000F" w:tentative="1">
      <w:start w:val="1"/>
      <w:numFmt w:val="decimal"/>
      <w:lvlText w:val="%7."/>
      <w:lvlJc w:val="left"/>
      <w:pPr>
        <w:ind w:left="6098" w:hanging="360"/>
      </w:pPr>
    </w:lvl>
    <w:lvl w:ilvl="7" w:tplc="38090019" w:tentative="1">
      <w:start w:val="1"/>
      <w:numFmt w:val="lowerLetter"/>
      <w:lvlText w:val="%8."/>
      <w:lvlJc w:val="left"/>
      <w:pPr>
        <w:ind w:left="6818" w:hanging="360"/>
      </w:pPr>
    </w:lvl>
    <w:lvl w:ilvl="8" w:tplc="38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25" w15:restartNumberingAfterBreak="0">
    <w:nsid w:val="22931501"/>
    <w:multiLevelType w:val="hybridMultilevel"/>
    <w:tmpl w:val="B1F0D3C0"/>
    <w:lvl w:ilvl="0" w:tplc="CB4C9CD2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6" w15:restartNumberingAfterBreak="0">
    <w:nsid w:val="23E24F08"/>
    <w:multiLevelType w:val="hybridMultilevel"/>
    <w:tmpl w:val="9B0A65F4"/>
    <w:lvl w:ilvl="0" w:tplc="D90C5D74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7" w15:restartNumberingAfterBreak="0">
    <w:nsid w:val="24B32627"/>
    <w:multiLevelType w:val="hybridMultilevel"/>
    <w:tmpl w:val="1F94CB46"/>
    <w:lvl w:ilvl="0" w:tplc="67023636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8" w15:restartNumberingAfterBreak="0">
    <w:nsid w:val="267C2788"/>
    <w:multiLevelType w:val="hybridMultilevel"/>
    <w:tmpl w:val="55E0E374"/>
    <w:lvl w:ilvl="0" w:tplc="38090011">
      <w:start w:val="1"/>
      <w:numFmt w:val="decimal"/>
      <w:lvlText w:val="%1)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9" w15:restartNumberingAfterBreak="0">
    <w:nsid w:val="26885C25"/>
    <w:multiLevelType w:val="hybridMultilevel"/>
    <w:tmpl w:val="8938A17C"/>
    <w:lvl w:ilvl="0" w:tplc="C6C4C3CA">
      <w:start w:val="1"/>
      <w:numFmt w:val="lowerLetter"/>
      <w:lvlText w:val="%1."/>
      <w:lvlJc w:val="left"/>
      <w:pPr>
        <w:ind w:left="1713" w:hanging="360"/>
      </w:pPr>
      <w:rPr>
        <w:b w:val="0"/>
        <w:bCs w:val="0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2433" w:hanging="360"/>
      </w:pPr>
    </w:lvl>
    <w:lvl w:ilvl="2" w:tplc="3809001B" w:tentative="1">
      <w:start w:val="1"/>
      <w:numFmt w:val="lowerRoman"/>
      <w:lvlText w:val="%3."/>
      <w:lvlJc w:val="right"/>
      <w:pPr>
        <w:ind w:left="3153" w:hanging="180"/>
      </w:pPr>
    </w:lvl>
    <w:lvl w:ilvl="3" w:tplc="3809000F" w:tentative="1">
      <w:start w:val="1"/>
      <w:numFmt w:val="decimal"/>
      <w:lvlText w:val="%4."/>
      <w:lvlJc w:val="left"/>
      <w:pPr>
        <w:ind w:left="3873" w:hanging="360"/>
      </w:pPr>
    </w:lvl>
    <w:lvl w:ilvl="4" w:tplc="38090019" w:tentative="1">
      <w:start w:val="1"/>
      <w:numFmt w:val="lowerLetter"/>
      <w:lvlText w:val="%5."/>
      <w:lvlJc w:val="left"/>
      <w:pPr>
        <w:ind w:left="4593" w:hanging="360"/>
      </w:pPr>
    </w:lvl>
    <w:lvl w:ilvl="5" w:tplc="3809001B" w:tentative="1">
      <w:start w:val="1"/>
      <w:numFmt w:val="lowerRoman"/>
      <w:lvlText w:val="%6."/>
      <w:lvlJc w:val="right"/>
      <w:pPr>
        <w:ind w:left="5313" w:hanging="180"/>
      </w:pPr>
    </w:lvl>
    <w:lvl w:ilvl="6" w:tplc="3809000F" w:tentative="1">
      <w:start w:val="1"/>
      <w:numFmt w:val="decimal"/>
      <w:lvlText w:val="%7."/>
      <w:lvlJc w:val="left"/>
      <w:pPr>
        <w:ind w:left="6033" w:hanging="360"/>
      </w:pPr>
    </w:lvl>
    <w:lvl w:ilvl="7" w:tplc="38090019" w:tentative="1">
      <w:start w:val="1"/>
      <w:numFmt w:val="lowerLetter"/>
      <w:lvlText w:val="%8."/>
      <w:lvlJc w:val="left"/>
      <w:pPr>
        <w:ind w:left="6753" w:hanging="360"/>
      </w:pPr>
    </w:lvl>
    <w:lvl w:ilvl="8" w:tplc="38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30" w15:restartNumberingAfterBreak="0">
    <w:nsid w:val="28980840"/>
    <w:multiLevelType w:val="hybridMultilevel"/>
    <w:tmpl w:val="2CB22936"/>
    <w:lvl w:ilvl="0" w:tplc="AA8C5C10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31" w15:restartNumberingAfterBreak="0">
    <w:nsid w:val="28E45F7B"/>
    <w:multiLevelType w:val="hybridMultilevel"/>
    <w:tmpl w:val="72B03286"/>
    <w:lvl w:ilvl="0" w:tplc="A0009AC2">
      <w:start w:val="1"/>
      <w:numFmt w:val="decimal"/>
      <w:lvlText w:val="%1."/>
      <w:lvlJc w:val="left"/>
      <w:pPr>
        <w:ind w:left="4164" w:hanging="360"/>
      </w:pPr>
      <w:rPr>
        <w:b w:val="0"/>
        <w:bCs w:val="0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4884" w:hanging="360"/>
      </w:pPr>
    </w:lvl>
    <w:lvl w:ilvl="2" w:tplc="3809001B" w:tentative="1">
      <w:start w:val="1"/>
      <w:numFmt w:val="lowerRoman"/>
      <w:lvlText w:val="%3."/>
      <w:lvlJc w:val="right"/>
      <w:pPr>
        <w:ind w:left="5604" w:hanging="180"/>
      </w:pPr>
    </w:lvl>
    <w:lvl w:ilvl="3" w:tplc="3809000F" w:tentative="1">
      <w:start w:val="1"/>
      <w:numFmt w:val="decimal"/>
      <w:lvlText w:val="%4."/>
      <w:lvlJc w:val="left"/>
      <w:pPr>
        <w:ind w:left="6324" w:hanging="360"/>
      </w:pPr>
    </w:lvl>
    <w:lvl w:ilvl="4" w:tplc="38090019" w:tentative="1">
      <w:start w:val="1"/>
      <w:numFmt w:val="lowerLetter"/>
      <w:lvlText w:val="%5."/>
      <w:lvlJc w:val="left"/>
      <w:pPr>
        <w:ind w:left="7044" w:hanging="360"/>
      </w:pPr>
    </w:lvl>
    <w:lvl w:ilvl="5" w:tplc="3809001B" w:tentative="1">
      <w:start w:val="1"/>
      <w:numFmt w:val="lowerRoman"/>
      <w:lvlText w:val="%6."/>
      <w:lvlJc w:val="right"/>
      <w:pPr>
        <w:ind w:left="7764" w:hanging="180"/>
      </w:pPr>
    </w:lvl>
    <w:lvl w:ilvl="6" w:tplc="3809000F" w:tentative="1">
      <w:start w:val="1"/>
      <w:numFmt w:val="decimal"/>
      <w:lvlText w:val="%7."/>
      <w:lvlJc w:val="left"/>
      <w:pPr>
        <w:ind w:left="8484" w:hanging="360"/>
      </w:pPr>
    </w:lvl>
    <w:lvl w:ilvl="7" w:tplc="38090019" w:tentative="1">
      <w:start w:val="1"/>
      <w:numFmt w:val="lowerLetter"/>
      <w:lvlText w:val="%8."/>
      <w:lvlJc w:val="left"/>
      <w:pPr>
        <w:ind w:left="9204" w:hanging="360"/>
      </w:pPr>
    </w:lvl>
    <w:lvl w:ilvl="8" w:tplc="3809001B" w:tentative="1">
      <w:start w:val="1"/>
      <w:numFmt w:val="lowerRoman"/>
      <w:lvlText w:val="%9."/>
      <w:lvlJc w:val="right"/>
      <w:pPr>
        <w:ind w:left="9924" w:hanging="180"/>
      </w:pPr>
    </w:lvl>
  </w:abstractNum>
  <w:abstractNum w:abstractNumId="32" w15:restartNumberingAfterBreak="0">
    <w:nsid w:val="29F5605F"/>
    <w:multiLevelType w:val="hybridMultilevel"/>
    <w:tmpl w:val="B002CA56"/>
    <w:lvl w:ilvl="0" w:tplc="BCE40B42">
      <w:start w:val="1"/>
      <w:numFmt w:val="lowerLetter"/>
      <w:lvlText w:val="%1."/>
      <w:lvlJc w:val="left"/>
      <w:pPr>
        <w:ind w:left="786" w:hanging="360"/>
      </w:pPr>
      <w:rPr>
        <w:rFonts w:hint="default"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3" w15:restartNumberingAfterBreak="0">
    <w:nsid w:val="2BDE1795"/>
    <w:multiLevelType w:val="hybridMultilevel"/>
    <w:tmpl w:val="92B6ED92"/>
    <w:lvl w:ilvl="0" w:tplc="DBEA2C02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14" w:hanging="360"/>
      </w:pPr>
    </w:lvl>
    <w:lvl w:ilvl="2" w:tplc="3809001B" w:tentative="1">
      <w:start w:val="1"/>
      <w:numFmt w:val="lowerRoman"/>
      <w:lvlText w:val="%3."/>
      <w:lvlJc w:val="right"/>
      <w:pPr>
        <w:ind w:left="2934" w:hanging="180"/>
      </w:pPr>
    </w:lvl>
    <w:lvl w:ilvl="3" w:tplc="3809000F" w:tentative="1">
      <w:start w:val="1"/>
      <w:numFmt w:val="decimal"/>
      <w:lvlText w:val="%4."/>
      <w:lvlJc w:val="left"/>
      <w:pPr>
        <w:ind w:left="3654" w:hanging="360"/>
      </w:pPr>
    </w:lvl>
    <w:lvl w:ilvl="4" w:tplc="38090019" w:tentative="1">
      <w:start w:val="1"/>
      <w:numFmt w:val="lowerLetter"/>
      <w:lvlText w:val="%5."/>
      <w:lvlJc w:val="left"/>
      <w:pPr>
        <w:ind w:left="4374" w:hanging="360"/>
      </w:pPr>
    </w:lvl>
    <w:lvl w:ilvl="5" w:tplc="3809001B" w:tentative="1">
      <w:start w:val="1"/>
      <w:numFmt w:val="lowerRoman"/>
      <w:lvlText w:val="%6."/>
      <w:lvlJc w:val="right"/>
      <w:pPr>
        <w:ind w:left="5094" w:hanging="180"/>
      </w:pPr>
    </w:lvl>
    <w:lvl w:ilvl="6" w:tplc="3809000F" w:tentative="1">
      <w:start w:val="1"/>
      <w:numFmt w:val="decimal"/>
      <w:lvlText w:val="%7."/>
      <w:lvlJc w:val="left"/>
      <w:pPr>
        <w:ind w:left="5814" w:hanging="360"/>
      </w:pPr>
    </w:lvl>
    <w:lvl w:ilvl="7" w:tplc="38090019" w:tentative="1">
      <w:start w:val="1"/>
      <w:numFmt w:val="lowerLetter"/>
      <w:lvlText w:val="%8."/>
      <w:lvlJc w:val="left"/>
      <w:pPr>
        <w:ind w:left="6534" w:hanging="360"/>
      </w:pPr>
    </w:lvl>
    <w:lvl w:ilvl="8" w:tplc="38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34" w15:restartNumberingAfterBreak="0">
    <w:nsid w:val="2C934AFB"/>
    <w:multiLevelType w:val="hybridMultilevel"/>
    <w:tmpl w:val="3500C1E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2D100B4E"/>
    <w:multiLevelType w:val="hybridMultilevel"/>
    <w:tmpl w:val="C212B754"/>
    <w:lvl w:ilvl="0" w:tplc="942CCC30">
      <w:start w:val="1"/>
      <w:numFmt w:val="decimal"/>
      <w:lvlText w:val="%1."/>
      <w:lvlJc w:val="left"/>
      <w:pPr>
        <w:ind w:left="6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40" w:hanging="360"/>
      </w:pPr>
    </w:lvl>
    <w:lvl w:ilvl="2" w:tplc="3809001B" w:tentative="1">
      <w:start w:val="1"/>
      <w:numFmt w:val="lowerRoman"/>
      <w:lvlText w:val="%3."/>
      <w:lvlJc w:val="right"/>
      <w:pPr>
        <w:ind w:left="2060" w:hanging="180"/>
      </w:pPr>
    </w:lvl>
    <w:lvl w:ilvl="3" w:tplc="3809000F" w:tentative="1">
      <w:start w:val="1"/>
      <w:numFmt w:val="decimal"/>
      <w:lvlText w:val="%4."/>
      <w:lvlJc w:val="left"/>
      <w:pPr>
        <w:ind w:left="2780" w:hanging="360"/>
      </w:pPr>
    </w:lvl>
    <w:lvl w:ilvl="4" w:tplc="38090019" w:tentative="1">
      <w:start w:val="1"/>
      <w:numFmt w:val="lowerLetter"/>
      <w:lvlText w:val="%5."/>
      <w:lvlJc w:val="left"/>
      <w:pPr>
        <w:ind w:left="3500" w:hanging="360"/>
      </w:pPr>
    </w:lvl>
    <w:lvl w:ilvl="5" w:tplc="3809001B" w:tentative="1">
      <w:start w:val="1"/>
      <w:numFmt w:val="lowerRoman"/>
      <w:lvlText w:val="%6."/>
      <w:lvlJc w:val="right"/>
      <w:pPr>
        <w:ind w:left="4220" w:hanging="180"/>
      </w:pPr>
    </w:lvl>
    <w:lvl w:ilvl="6" w:tplc="3809000F" w:tentative="1">
      <w:start w:val="1"/>
      <w:numFmt w:val="decimal"/>
      <w:lvlText w:val="%7."/>
      <w:lvlJc w:val="left"/>
      <w:pPr>
        <w:ind w:left="4940" w:hanging="360"/>
      </w:pPr>
    </w:lvl>
    <w:lvl w:ilvl="7" w:tplc="38090019" w:tentative="1">
      <w:start w:val="1"/>
      <w:numFmt w:val="lowerLetter"/>
      <w:lvlText w:val="%8."/>
      <w:lvlJc w:val="left"/>
      <w:pPr>
        <w:ind w:left="5660" w:hanging="360"/>
      </w:pPr>
    </w:lvl>
    <w:lvl w:ilvl="8" w:tplc="3809001B" w:tentative="1">
      <w:start w:val="1"/>
      <w:numFmt w:val="lowerRoman"/>
      <w:lvlText w:val="%9."/>
      <w:lvlJc w:val="right"/>
      <w:pPr>
        <w:ind w:left="6380" w:hanging="180"/>
      </w:pPr>
    </w:lvl>
  </w:abstractNum>
  <w:abstractNum w:abstractNumId="36" w15:restartNumberingAfterBreak="0">
    <w:nsid w:val="2E082A5A"/>
    <w:multiLevelType w:val="hybridMultilevel"/>
    <w:tmpl w:val="697C52E6"/>
    <w:lvl w:ilvl="0" w:tplc="3846675A">
      <w:start w:val="1"/>
      <w:numFmt w:val="lowerLetter"/>
      <w:lvlText w:val="%1."/>
      <w:lvlJc w:val="left"/>
      <w:pPr>
        <w:ind w:left="1931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651" w:hanging="360"/>
      </w:pPr>
    </w:lvl>
    <w:lvl w:ilvl="2" w:tplc="3809001B" w:tentative="1">
      <w:start w:val="1"/>
      <w:numFmt w:val="lowerRoman"/>
      <w:lvlText w:val="%3."/>
      <w:lvlJc w:val="right"/>
      <w:pPr>
        <w:ind w:left="3371" w:hanging="180"/>
      </w:pPr>
    </w:lvl>
    <w:lvl w:ilvl="3" w:tplc="3809000F" w:tentative="1">
      <w:start w:val="1"/>
      <w:numFmt w:val="decimal"/>
      <w:lvlText w:val="%4."/>
      <w:lvlJc w:val="left"/>
      <w:pPr>
        <w:ind w:left="4091" w:hanging="360"/>
      </w:pPr>
    </w:lvl>
    <w:lvl w:ilvl="4" w:tplc="38090019" w:tentative="1">
      <w:start w:val="1"/>
      <w:numFmt w:val="lowerLetter"/>
      <w:lvlText w:val="%5."/>
      <w:lvlJc w:val="left"/>
      <w:pPr>
        <w:ind w:left="4811" w:hanging="360"/>
      </w:pPr>
    </w:lvl>
    <w:lvl w:ilvl="5" w:tplc="3809001B" w:tentative="1">
      <w:start w:val="1"/>
      <w:numFmt w:val="lowerRoman"/>
      <w:lvlText w:val="%6."/>
      <w:lvlJc w:val="right"/>
      <w:pPr>
        <w:ind w:left="5531" w:hanging="180"/>
      </w:pPr>
    </w:lvl>
    <w:lvl w:ilvl="6" w:tplc="3809000F" w:tentative="1">
      <w:start w:val="1"/>
      <w:numFmt w:val="decimal"/>
      <w:lvlText w:val="%7."/>
      <w:lvlJc w:val="left"/>
      <w:pPr>
        <w:ind w:left="6251" w:hanging="360"/>
      </w:pPr>
    </w:lvl>
    <w:lvl w:ilvl="7" w:tplc="38090019" w:tentative="1">
      <w:start w:val="1"/>
      <w:numFmt w:val="lowerLetter"/>
      <w:lvlText w:val="%8."/>
      <w:lvlJc w:val="left"/>
      <w:pPr>
        <w:ind w:left="6971" w:hanging="360"/>
      </w:pPr>
    </w:lvl>
    <w:lvl w:ilvl="8" w:tplc="3809001B" w:tentative="1">
      <w:start w:val="1"/>
      <w:numFmt w:val="lowerRoman"/>
      <w:lvlText w:val="%9."/>
      <w:lvlJc w:val="right"/>
      <w:pPr>
        <w:ind w:left="7691" w:hanging="180"/>
      </w:pPr>
    </w:lvl>
  </w:abstractNum>
  <w:abstractNum w:abstractNumId="37" w15:restartNumberingAfterBreak="0">
    <w:nsid w:val="2EF474B5"/>
    <w:multiLevelType w:val="hybridMultilevel"/>
    <w:tmpl w:val="AC00125A"/>
    <w:lvl w:ilvl="0" w:tplc="38090011">
      <w:start w:val="1"/>
      <w:numFmt w:val="decimal"/>
      <w:lvlText w:val="%1)"/>
      <w:lvlJc w:val="left"/>
      <w:pPr>
        <w:ind w:left="1211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931" w:hanging="360"/>
      </w:pPr>
    </w:lvl>
    <w:lvl w:ilvl="2" w:tplc="3809001B" w:tentative="1">
      <w:start w:val="1"/>
      <w:numFmt w:val="lowerRoman"/>
      <w:lvlText w:val="%3."/>
      <w:lvlJc w:val="right"/>
      <w:pPr>
        <w:ind w:left="2651" w:hanging="180"/>
      </w:pPr>
    </w:lvl>
    <w:lvl w:ilvl="3" w:tplc="3809000F" w:tentative="1">
      <w:start w:val="1"/>
      <w:numFmt w:val="decimal"/>
      <w:lvlText w:val="%4."/>
      <w:lvlJc w:val="left"/>
      <w:pPr>
        <w:ind w:left="3371" w:hanging="360"/>
      </w:pPr>
    </w:lvl>
    <w:lvl w:ilvl="4" w:tplc="38090019" w:tentative="1">
      <w:start w:val="1"/>
      <w:numFmt w:val="lowerLetter"/>
      <w:lvlText w:val="%5."/>
      <w:lvlJc w:val="left"/>
      <w:pPr>
        <w:ind w:left="4091" w:hanging="360"/>
      </w:pPr>
    </w:lvl>
    <w:lvl w:ilvl="5" w:tplc="3809001B" w:tentative="1">
      <w:start w:val="1"/>
      <w:numFmt w:val="lowerRoman"/>
      <w:lvlText w:val="%6."/>
      <w:lvlJc w:val="right"/>
      <w:pPr>
        <w:ind w:left="4811" w:hanging="180"/>
      </w:pPr>
    </w:lvl>
    <w:lvl w:ilvl="6" w:tplc="3809000F" w:tentative="1">
      <w:start w:val="1"/>
      <w:numFmt w:val="decimal"/>
      <w:lvlText w:val="%7."/>
      <w:lvlJc w:val="left"/>
      <w:pPr>
        <w:ind w:left="5531" w:hanging="360"/>
      </w:pPr>
    </w:lvl>
    <w:lvl w:ilvl="7" w:tplc="38090019" w:tentative="1">
      <w:start w:val="1"/>
      <w:numFmt w:val="lowerLetter"/>
      <w:lvlText w:val="%8."/>
      <w:lvlJc w:val="left"/>
      <w:pPr>
        <w:ind w:left="6251" w:hanging="360"/>
      </w:pPr>
    </w:lvl>
    <w:lvl w:ilvl="8" w:tplc="38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38" w15:restartNumberingAfterBreak="0">
    <w:nsid w:val="2F8A102C"/>
    <w:multiLevelType w:val="hybridMultilevel"/>
    <w:tmpl w:val="A6688004"/>
    <w:lvl w:ilvl="0" w:tplc="E0E69A1C">
      <w:start w:val="1"/>
      <w:numFmt w:val="lowerLetter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9" w15:restartNumberingAfterBreak="0">
    <w:nsid w:val="32703A88"/>
    <w:multiLevelType w:val="hybridMultilevel"/>
    <w:tmpl w:val="1E5E7922"/>
    <w:lvl w:ilvl="0" w:tplc="9AFC3B16">
      <w:start w:val="1"/>
      <w:numFmt w:val="upperLetter"/>
      <w:lvlText w:val="%1."/>
      <w:lvlJc w:val="left"/>
      <w:pPr>
        <w:ind w:left="149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14" w:hanging="360"/>
      </w:pPr>
    </w:lvl>
    <w:lvl w:ilvl="2" w:tplc="3809001B" w:tentative="1">
      <w:start w:val="1"/>
      <w:numFmt w:val="lowerRoman"/>
      <w:lvlText w:val="%3."/>
      <w:lvlJc w:val="right"/>
      <w:pPr>
        <w:ind w:left="2934" w:hanging="180"/>
      </w:pPr>
    </w:lvl>
    <w:lvl w:ilvl="3" w:tplc="3809000F" w:tentative="1">
      <w:start w:val="1"/>
      <w:numFmt w:val="decimal"/>
      <w:lvlText w:val="%4."/>
      <w:lvlJc w:val="left"/>
      <w:pPr>
        <w:ind w:left="3654" w:hanging="360"/>
      </w:pPr>
    </w:lvl>
    <w:lvl w:ilvl="4" w:tplc="38090019" w:tentative="1">
      <w:start w:val="1"/>
      <w:numFmt w:val="lowerLetter"/>
      <w:lvlText w:val="%5."/>
      <w:lvlJc w:val="left"/>
      <w:pPr>
        <w:ind w:left="4374" w:hanging="360"/>
      </w:pPr>
    </w:lvl>
    <w:lvl w:ilvl="5" w:tplc="3809001B" w:tentative="1">
      <w:start w:val="1"/>
      <w:numFmt w:val="lowerRoman"/>
      <w:lvlText w:val="%6."/>
      <w:lvlJc w:val="right"/>
      <w:pPr>
        <w:ind w:left="5094" w:hanging="180"/>
      </w:pPr>
    </w:lvl>
    <w:lvl w:ilvl="6" w:tplc="3809000F" w:tentative="1">
      <w:start w:val="1"/>
      <w:numFmt w:val="decimal"/>
      <w:lvlText w:val="%7."/>
      <w:lvlJc w:val="left"/>
      <w:pPr>
        <w:ind w:left="5814" w:hanging="360"/>
      </w:pPr>
    </w:lvl>
    <w:lvl w:ilvl="7" w:tplc="38090019" w:tentative="1">
      <w:start w:val="1"/>
      <w:numFmt w:val="lowerLetter"/>
      <w:lvlText w:val="%8."/>
      <w:lvlJc w:val="left"/>
      <w:pPr>
        <w:ind w:left="6534" w:hanging="360"/>
      </w:pPr>
    </w:lvl>
    <w:lvl w:ilvl="8" w:tplc="38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40" w15:restartNumberingAfterBreak="0">
    <w:nsid w:val="35721506"/>
    <w:multiLevelType w:val="hybridMultilevel"/>
    <w:tmpl w:val="4B927A1A"/>
    <w:lvl w:ilvl="0" w:tplc="B3CAF756">
      <w:start w:val="1"/>
      <w:numFmt w:val="decimal"/>
      <w:lvlText w:val="%1)"/>
      <w:lvlJc w:val="left"/>
      <w:pPr>
        <w:ind w:left="1778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498" w:hanging="360"/>
      </w:pPr>
    </w:lvl>
    <w:lvl w:ilvl="2" w:tplc="3809001B" w:tentative="1">
      <w:start w:val="1"/>
      <w:numFmt w:val="lowerRoman"/>
      <w:lvlText w:val="%3."/>
      <w:lvlJc w:val="right"/>
      <w:pPr>
        <w:ind w:left="3218" w:hanging="180"/>
      </w:pPr>
    </w:lvl>
    <w:lvl w:ilvl="3" w:tplc="3809000F" w:tentative="1">
      <w:start w:val="1"/>
      <w:numFmt w:val="decimal"/>
      <w:lvlText w:val="%4."/>
      <w:lvlJc w:val="left"/>
      <w:pPr>
        <w:ind w:left="3938" w:hanging="360"/>
      </w:pPr>
    </w:lvl>
    <w:lvl w:ilvl="4" w:tplc="38090019" w:tentative="1">
      <w:start w:val="1"/>
      <w:numFmt w:val="lowerLetter"/>
      <w:lvlText w:val="%5."/>
      <w:lvlJc w:val="left"/>
      <w:pPr>
        <w:ind w:left="4658" w:hanging="360"/>
      </w:pPr>
    </w:lvl>
    <w:lvl w:ilvl="5" w:tplc="3809001B" w:tentative="1">
      <w:start w:val="1"/>
      <w:numFmt w:val="lowerRoman"/>
      <w:lvlText w:val="%6."/>
      <w:lvlJc w:val="right"/>
      <w:pPr>
        <w:ind w:left="5378" w:hanging="180"/>
      </w:pPr>
    </w:lvl>
    <w:lvl w:ilvl="6" w:tplc="3809000F" w:tentative="1">
      <w:start w:val="1"/>
      <w:numFmt w:val="decimal"/>
      <w:lvlText w:val="%7."/>
      <w:lvlJc w:val="left"/>
      <w:pPr>
        <w:ind w:left="6098" w:hanging="360"/>
      </w:pPr>
    </w:lvl>
    <w:lvl w:ilvl="7" w:tplc="38090019" w:tentative="1">
      <w:start w:val="1"/>
      <w:numFmt w:val="lowerLetter"/>
      <w:lvlText w:val="%8."/>
      <w:lvlJc w:val="left"/>
      <w:pPr>
        <w:ind w:left="6818" w:hanging="360"/>
      </w:pPr>
    </w:lvl>
    <w:lvl w:ilvl="8" w:tplc="38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41" w15:restartNumberingAfterBreak="0">
    <w:nsid w:val="35DF5D1B"/>
    <w:multiLevelType w:val="hybridMultilevel"/>
    <w:tmpl w:val="316456A2"/>
    <w:lvl w:ilvl="0" w:tplc="0EA8A630">
      <w:start w:val="1"/>
      <w:numFmt w:val="decimal"/>
      <w:lvlText w:val="%1."/>
      <w:lvlJc w:val="left"/>
      <w:pPr>
        <w:ind w:left="150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26" w:hanging="360"/>
      </w:pPr>
    </w:lvl>
    <w:lvl w:ilvl="2" w:tplc="3809001B" w:tentative="1">
      <w:start w:val="1"/>
      <w:numFmt w:val="lowerRoman"/>
      <w:lvlText w:val="%3."/>
      <w:lvlJc w:val="right"/>
      <w:pPr>
        <w:ind w:left="2946" w:hanging="180"/>
      </w:pPr>
    </w:lvl>
    <w:lvl w:ilvl="3" w:tplc="3809000F" w:tentative="1">
      <w:start w:val="1"/>
      <w:numFmt w:val="decimal"/>
      <w:lvlText w:val="%4."/>
      <w:lvlJc w:val="left"/>
      <w:pPr>
        <w:ind w:left="3666" w:hanging="360"/>
      </w:pPr>
    </w:lvl>
    <w:lvl w:ilvl="4" w:tplc="38090019" w:tentative="1">
      <w:start w:val="1"/>
      <w:numFmt w:val="lowerLetter"/>
      <w:lvlText w:val="%5."/>
      <w:lvlJc w:val="left"/>
      <w:pPr>
        <w:ind w:left="4386" w:hanging="360"/>
      </w:pPr>
    </w:lvl>
    <w:lvl w:ilvl="5" w:tplc="3809001B" w:tentative="1">
      <w:start w:val="1"/>
      <w:numFmt w:val="lowerRoman"/>
      <w:lvlText w:val="%6."/>
      <w:lvlJc w:val="right"/>
      <w:pPr>
        <w:ind w:left="5106" w:hanging="180"/>
      </w:pPr>
    </w:lvl>
    <w:lvl w:ilvl="6" w:tplc="3809000F" w:tentative="1">
      <w:start w:val="1"/>
      <w:numFmt w:val="decimal"/>
      <w:lvlText w:val="%7."/>
      <w:lvlJc w:val="left"/>
      <w:pPr>
        <w:ind w:left="5826" w:hanging="360"/>
      </w:pPr>
    </w:lvl>
    <w:lvl w:ilvl="7" w:tplc="38090019" w:tentative="1">
      <w:start w:val="1"/>
      <w:numFmt w:val="lowerLetter"/>
      <w:lvlText w:val="%8."/>
      <w:lvlJc w:val="left"/>
      <w:pPr>
        <w:ind w:left="6546" w:hanging="360"/>
      </w:pPr>
    </w:lvl>
    <w:lvl w:ilvl="8" w:tplc="3809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42" w15:restartNumberingAfterBreak="0">
    <w:nsid w:val="35F95427"/>
    <w:multiLevelType w:val="hybridMultilevel"/>
    <w:tmpl w:val="9F1EF282"/>
    <w:lvl w:ilvl="0" w:tplc="0704A5F2">
      <w:start w:val="1"/>
      <w:numFmt w:val="upperLetter"/>
      <w:lvlText w:val="%1."/>
      <w:lvlJc w:val="left"/>
      <w:pPr>
        <w:ind w:left="720" w:hanging="360"/>
      </w:pPr>
      <w:rPr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3619128E"/>
    <w:multiLevelType w:val="hybridMultilevel"/>
    <w:tmpl w:val="079648D4"/>
    <w:lvl w:ilvl="0" w:tplc="377C069C">
      <w:start w:val="1"/>
      <w:numFmt w:val="upperLetter"/>
      <w:lvlText w:val="%1."/>
      <w:lvlJc w:val="left"/>
      <w:pPr>
        <w:ind w:left="163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356" w:hanging="360"/>
      </w:pPr>
    </w:lvl>
    <w:lvl w:ilvl="2" w:tplc="3809001B" w:tentative="1">
      <w:start w:val="1"/>
      <w:numFmt w:val="lowerRoman"/>
      <w:lvlText w:val="%3."/>
      <w:lvlJc w:val="right"/>
      <w:pPr>
        <w:ind w:left="3076" w:hanging="180"/>
      </w:pPr>
    </w:lvl>
    <w:lvl w:ilvl="3" w:tplc="3809000F" w:tentative="1">
      <w:start w:val="1"/>
      <w:numFmt w:val="decimal"/>
      <w:lvlText w:val="%4."/>
      <w:lvlJc w:val="left"/>
      <w:pPr>
        <w:ind w:left="3796" w:hanging="360"/>
      </w:pPr>
    </w:lvl>
    <w:lvl w:ilvl="4" w:tplc="38090019" w:tentative="1">
      <w:start w:val="1"/>
      <w:numFmt w:val="lowerLetter"/>
      <w:lvlText w:val="%5."/>
      <w:lvlJc w:val="left"/>
      <w:pPr>
        <w:ind w:left="4516" w:hanging="360"/>
      </w:pPr>
    </w:lvl>
    <w:lvl w:ilvl="5" w:tplc="3809001B" w:tentative="1">
      <w:start w:val="1"/>
      <w:numFmt w:val="lowerRoman"/>
      <w:lvlText w:val="%6."/>
      <w:lvlJc w:val="right"/>
      <w:pPr>
        <w:ind w:left="5236" w:hanging="180"/>
      </w:pPr>
    </w:lvl>
    <w:lvl w:ilvl="6" w:tplc="3809000F" w:tentative="1">
      <w:start w:val="1"/>
      <w:numFmt w:val="decimal"/>
      <w:lvlText w:val="%7."/>
      <w:lvlJc w:val="left"/>
      <w:pPr>
        <w:ind w:left="5956" w:hanging="360"/>
      </w:pPr>
    </w:lvl>
    <w:lvl w:ilvl="7" w:tplc="38090019" w:tentative="1">
      <w:start w:val="1"/>
      <w:numFmt w:val="lowerLetter"/>
      <w:lvlText w:val="%8."/>
      <w:lvlJc w:val="left"/>
      <w:pPr>
        <w:ind w:left="6676" w:hanging="360"/>
      </w:pPr>
    </w:lvl>
    <w:lvl w:ilvl="8" w:tplc="3809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44" w15:restartNumberingAfterBreak="0">
    <w:nsid w:val="3704417C"/>
    <w:multiLevelType w:val="hybridMultilevel"/>
    <w:tmpl w:val="293EB34A"/>
    <w:lvl w:ilvl="0" w:tplc="3809000F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5" w15:restartNumberingAfterBreak="0">
    <w:nsid w:val="37847F7E"/>
    <w:multiLevelType w:val="hybridMultilevel"/>
    <w:tmpl w:val="722EEC4C"/>
    <w:lvl w:ilvl="0" w:tplc="647EA54A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6" w15:restartNumberingAfterBreak="0">
    <w:nsid w:val="39E40E10"/>
    <w:multiLevelType w:val="hybridMultilevel"/>
    <w:tmpl w:val="FB6E67F4"/>
    <w:lvl w:ilvl="0" w:tplc="EE2224F4">
      <w:start w:val="1"/>
      <w:numFmt w:val="decimal"/>
      <w:lvlText w:val="%1)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47" w15:restartNumberingAfterBreak="0">
    <w:nsid w:val="39EA7F1F"/>
    <w:multiLevelType w:val="hybridMultilevel"/>
    <w:tmpl w:val="985EF308"/>
    <w:lvl w:ilvl="0" w:tplc="EA16E8E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8" w15:restartNumberingAfterBreak="0">
    <w:nsid w:val="3C111090"/>
    <w:multiLevelType w:val="hybridMultilevel"/>
    <w:tmpl w:val="4342C52E"/>
    <w:lvl w:ilvl="0" w:tplc="9C0624D4">
      <w:start w:val="1"/>
      <w:numFmt w:val="bullet"/>
      <w:lvlText w:val="-"/>
      <w:lvlJc w:val="left"/>
      <w:pPr>
        <w:ind w:left="1506" w:hanging="360"/>
      </w:pPr>
      <w:rPr>
        <w:rFonts w:ascii="Times New Roman" w:eastAsiaTheme="minorHAnsi" w:hAnsi="Times New Roman" w:cs="Times New Roman" w:hint="default"/>
      </w:rPr>
    </w:lvl>
    <w:lvl w:ilvl="1" w:tplc="38090003" w:tentative="1">
      <w:start w:val="1"/>
      <w:numFmt w:val="bullet"/>
      <w:lvlText w:val="o"/>
      <w:lvlJc w:val="left"/>
      <w:pPr>
        <w:ind w:left="2226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946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66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86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106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826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546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66" w:hanging="360"/>
      </w:pPr>
      <w:rPr>
        <w:rFonts w:ascii="Wingdings" w:hAnsi="Wingdings" w:hint="default"/>
      </w:rPr>
    </w:lvl>
  </w:abstractNum>
  <w:abstractNum w:abstractNumId="49" w15:restartNumberingAfterBreak="0">
    <w:nsid w:val="3C653236"/>
    <w:multiLevelType w:val="hybridMultilevel"/>
    <w:tmpl w:val="B8CE3D42"/>
    <w:lvl w:ilvl="0" w:tplc="EED60E7A">
      <w:start w:val="1"/>
      <w:numFmt w:val="decimal"/>
      <w:lvlText w:val="%1)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50" w15:restartNumberingAfterBreak="0">
    <w:nsid w:val="3CA66A3A"/>
    <w:multiLevelType w:val="hybridMultilevel"/>
    <w:tmpl w:val="F3581888"/>
    <w:lvl w:ilvl="0" w:tplc="7D1059AE">
      <w:start w:val="1"/>
      <w:numFmt w:val="lowerLetter"/>
      <w:lvlText w:val="%1."/>
      <w:lvlJc w:val="left"/>
      <w:pPr>
        <w:ind w:left="1931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651" w:hanging="360"/>
      </w:pPr>
    </w:lvl>
    <w:lvl w:ilvl="2" w:tplc="3809001B" w:tentative="1">
      <w:start w:val="1"/>
      <w:numFmt w:val="lowerRoman"/>
      <w:lvlText w:val="%3."/>
      <w:lvlJc w:val="right"/>
      <w:pPr>
        <w:ind w:left="3371" w:hanging="180"/>
      </w:pPr>
    </w:lvl>
    <w:lvl w:ilvl="3" w:tplc="3809000F" w:tentative="1">
      <w:start w:val="1"/>
      <w:numFmt w:val="decimal"/>
      <w:lvlText w:val="%4."/>
      <w:lvlJc w:val="left"/>
      <w:pPr>
        <w:ind w:left="4091" w:hanging="360"/>
      </w:pPr>
    </w:lvl>
    <w:lvl w:ilvl="4" w:tplc="38090019" w:tentative="1">
      <w:start w:val="1"/>
      <w:numFmt w:val="lowerLetter"/>
      <w:lvlText w:val="%5."/>
      <w:lvlJc w:val="left"/>
      <w:pPr>
        <w:ind w:left="4811" w:hanging="360"/>
      </w:pPr>
    </w:lvl>
    <w:lvl w:ilvl="5" w:tplc="3809001B" w:tentative="1">
      <w:start w:val="1"/>
      <w:numFmt w:val="lowerRoman"/>
      <w:lvlText w:val="%6."/>
      <w:lvlJc w:val="right"/>
      <w:pPr>
        <w:ind w:left="5531" w:hanging="180"/>
      </w:pPr>
    </w:lvl>
    <w:lvl w:ilvl="6" w:tplc="3809000F" w:tentative="1">
      <w:start w:val="1"/>
      <w:numFmt w:val="decimal"/>
      <w:lvlText w:val="%7."/>
      <w:lvlJc w:val="left"/>
      <w:pPr>
        <w:ind w:left="6251" w:hanging="360"/>
      </w:pPr>
    </w:lvl>
    <w:lvl w:ilvl="7" w:tplc="38090019" w:tentative="1">
      <w:start w:val="1"/>
      <w:numFmt w:val="lowerLetter"/>
      <w:lvlText w:val="%8."/>
      <w:lvlJc w:val="left"/>
      <w:pPr>
        <w:ind w:left="6971" w:hanging="360"/>
      </w:pPr>
    </w:lvl>
    <w:lvl w:ilvl="8" w:tplc="3809001B" w:tentative="1">
      <w:start w:val="1"/>
      <w:numFmt w:val="lowerRoman"/>
      <w:lvlText w:val="%9."/>
      <w:lvlJc w:val="right"/>
      <w:pPr>
        <w:ind w:left="7691" w:hanging="180"/>
      </w:pPr>
    </w:lvl>
  </w:abstractNum>
  <w:abstractNum w:abstractNumId="51" w15:restartNumberingAfterBreak="0">
    <w:nsid w:val="3D163B8F"/>
    <w:multiLevelType w:val="hybridMultilevel"/>
    <w:tmpl w:val="C4407404"/>
    <w:lvl w:ilvl="0" w:tplc="8AEAA19E">
      <w:start w:val="1"/>
      <w:numFmt w:val="decimal"/>
      <w:lvlText w:val="%1)"/>
      <w:lvlJc w:val="left"/>
      <w:pPr>
        <w:ind w:left="1211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931" w:hanging="360"/>
      </w:pPr>
    </w:lvl>
    <w:lvl w:ilvl="2" w:tplc="3809001B" w:tentative="1">
      <w:start w:val="1"/>
      <w:numFmt w:val="lowerRoman"/>
      <w:lvlText w:val="%3."/>
      <w:lvlJc w:val="right"/>
      <w:pPr>
        <w:ind w:left="2651" w:hanging="180"/>
      </w:pPr>
    </w:lvl>
    <w:lvl w:ilvl="3" w:tplc="3809000F" w:tentative="1">
      <w:start w:val="1"/>
      <w:numFmt w:val="decimal"/>
      <w:lvlText w:val="%4."/>
      <w:lvlJc w:val="left"/>
      <w:pPr>
        <w:ind w:left="3371" w:hanging="360"/>
      </w:pPr>
    </w:lvl>
    <w:lvl w:ilvl="4" w:tplc="38090019" w:tentative="1">
      <w:start w:val="1"/>
      <w:numFmt w:val="lowerLetter"/>
      <w:lvlText w:val="%5."/>
      <w:lvlJc w:val="left"/>
      <w:pPr>
        <w:ind w:left="4091" w:hanging="360"/>
      </w:pPr>
    </w:lvl>
    <w:lvl w:ilvl="5" w:tplc="3809001B" w:tentative="1">
      <w:start w:val="1"/>
      <w:numFmt w:val="lowerRoman"/>
      <w:lvlText w:val="%6."/>
      <w:lvlJc w:val="right"/>
      <w:pPr>
        <w:ind w:left="4811" w:hanging="180"/>
      </w:pPr>
    </w:lvl>
    <w:lvl w:ilvl="6" w:tplc="3809000F" w:tentative="1">
      <w:start w:val="1"/>
      <w:numFmt w:val="decimal"/>
      <w:lvlText w:val="%7."/>
      <w:lvlJc w:val="left"/>
      <w:pPr>
        <w:ind w:left="5531" w:hanging="360"/>
      </w:pPr>
    </w:lvl>
    <w:lvl w:ilvl="7" w:tplc="38090019" w:tentative="1">
      <w:start w:val="1"/>
      <w:numFmt w:val="lowerLetter"/>
      <w:lvlText w:val="%8."/>
      <w:lvlJc w:val="left"/>
      <w:pPr>
        <w:ind w:left="6251" w:hanging="360"/>
      </w:pPr>
    </w:lvl>
    <w:lvl w:ilvl="8" w:tplc="38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52" w15:restartNumberingAfterBreak="0">
    <w:nsid w:val="40C21CA2"/>
    <w:multiLevelType w:val="hybridMultilevel"/>
    <w:tmpl w:val="2ECE2100"/>
    <w:lvl w:ilvl="0" w:tplc="FD32024A">
      <w:start w:val="1"/>
      <w:numFmt w:val="decimal"/>
      <w:lvlText w:val="%1."/>
      <w:lvlJc w:val="left"/>
      <w:pPr>
        <w:ind w:left="6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40" w:hanging="360"/>
      </w:pPr>
    </w:lvl>
    <w:lvl w:ilvl="2" w:tplc="3809001B" w:tentative="1">
      <w:start w:val="1"/>
      <w:numFmt w:val="lowerRoman"/>
      <w:lvlText w:val="%3."/>
      <w:lvlJc w:val="right"/>
      <w:pPr>
        <w:ind w:left="2060" w:hanging="180"/>
      </w:pPr>
    </w:lvl>
    <w:lvl w:ilvl="3" w:tplc="3809000F" w:tentative="1">
      <w:start w:val="1"/>
      <w:numFmt w:val="decimal"/>
      <w:lvlText w:val="%4."/>
      <w:lvlJc w:val="left"/>
      <w:pPr>
        <w:ind w:left="2780" w:hanging="360"/>
      </w:pPr>
    </w:lvl>
    <w:lvl w:ilvl="4" w:tplc="38090019" w:tentative="1">
      <w:start w:val="1"/>
      <w:numFmt w:val="lowerLetter"/>
      <w:lvlText w:val="%5."/>
      <w:lvlJc w:val="left"/>
      <w:pPr>
        <w:ind w:left="3500" w:hanging="360"/>
      </w:pPr>
    </w:lvl>
    <w:lvl w:ilvl="5" w:tplc="3809001B" w:tentative="1">
      <w:start w:val="1"/>
      <w:numFmt w:val="lowerRoman"/>
      <w:lvlText w:val="%6."/>
      <w:lvlJc w:val="right"/>
      <w:pPr>
        <w:ind w:left="4220" w:hanging="180"/>
      </w:pPr>
    </w:lvl>
    <w:lvl w:ilvl="6" w:tplc="3809000F" w:tentative="1">
      <w:start w:val="1"/>
      <w:numFmt w:val="decimal"/>
      <w:lvlText w:val="%7."/>
      <w:lvlJc w:val="left"/>
      <w:pPr>
        <w:ind w:left="4940" w:hanging="360"/>
      </w:pPr>
    </w:lvl>
    <w:lvl w:ilvl="7" w:tplc="38090019" w:tentative="1">
      <w:start w:val="1"/>
      <w:numFmt w:val="lowerLetter"/>
      <w:lvlText w:val="%8."/>
      <w:lvlJc w:val="left"/>
      <w:pPr>
        <w:ind w:left="5660" w:hanging="360"/>
      </w:pPr>
    </w:lvl>
    <w:lvl w:ilvl="8" w:tplc="3809001B" w:tentative="1">
      <w:start w:val="1"/>
      <w:numFmt w:val="lowerRoman"/>
      <w:lvlText w:val="%9."/>
      <w:lvlJc w:val="right"/>
      <w:pPr>
        <w:ind w:left="6380" w:hanging="180"/>
      </w:pPr>
    </w:lvl>
  </w:abstractNum>
  <w:abstractNum w:abstractNumId="53" w15:restartNumberingAfterBreak="0">
    <w:nsid w:val="41FB757F"/>
    <w:multiLevelType w:val="hybridMultilevel"/>
    <w:tmpl w:val="63C28280"/>
    <w:lvl w:ilvl="0" w:tplc="CEE008F4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 w15:restartNumberingAfterBreak="0">
    <w:nsid w:val="44276065"/>
    <w:multiLevelType w:val="hybridMultilevel"/>
    <w:tmpl w:val="5764E9D4"/>
    <w:lvl w:ilvl="0" w:tplc="38090011">
      <w:start w:val="1"/>
      <w:numFmt w:val="decimal"/>
      <w:lvlText w:val="%1)"/>
      <w:lvlJc w:val="left"/>
      <w:pPr>
        <w:ind w:left="149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14" w:hanging="360"/>
      </w:pPr>
    </w:lvl>
    <w:lvl w:ilvl="2" w:tplc="3809001B" w:tentative="1">
      <w:start w:val="1"/>
      <w:numFmt w:val="lowerRoman"/>
      <w:lvlText w:val="%3."/>
      <w:lvlJc w:val="right"/>
      <w:pPr>
        <w:ind w:left="2934" w:hanging="180"/>
      </w:pPr>
    </w:lvl>
    <w:lvl w:ilvl="3" w:tplc="3809000F" w:tentative="1">
      <w:start w:val="1"/>
      <w:numFmt w:val="decimal"/>
      <w:lvlText w:val="%4."/>
      <w:lvlJc w:val="left"/>
      <w:pPr>
        <w:ind w:left="3654" w:hanging="360"/>
      </w:pPr>
    </w:lvl>
    <w:lvl w:ilvl="4" w:tplc="38090019" w:tentative="1">
      <w:start w:val="1"/>
      <w:numFmt w:val="lowerLetter"/>
      <w:lvlText w:val="%5."/>
      <w:lvlJc w:val="left"/>
      <w:pPr>
        <w:ind w:left="4374" w:hanging="360"/>
      </w:pPr>
    </w:lvl>
    <w:lvl w:ilvl="5" w:tplc="3809001B" w:tentative="1">
      <w:start w:val="1"/>
      <w:numFmt w:val="lowerRoman"/>
      <w:lvlText w:val="%6."/>
      <w:lvlJc w:val="right"/>
      <w:pPr>
        <w:ind w:left="5094" w:hanging="180"/>
      </w:pPr>
    </w:lvl>
    <w:lvl w:ilvl="6" w:tplc="3809000F" w:tentative="1">
      <w:start w:val="1"/>
      <w:numFmt w:val="decimal"/>
      <w:lvlText w:val="%7."/>
      <w:lvlJc w:val="left"/>
      <w:pPr>
        <w:ind w:left="5814" w:hanging="360"/>
      </w:pPr>
    </w:lvl>
    <w:lvl w:ilvl="7" w:tplc="38090019" w:tentative="1">
      <w:start w:val="1"/>
      <w:numFmt w:val="lowerLetter"/>
      <w:lvlText w:val="%8."/>
      <w:lvlJc w:val="left"/>
      <w:pPr>
        <w:ind w:left="6534" w:hanging="360"/>
      </w:pPr>
    </w:lvl>
    <w:lvl w:ilvl="8" w:tplc="38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55" w15:restartNumberingAfterBreak="0">
    <w:nsid w:val="448D069E"/>
    <w:multiLevelType w:val="hybridMultilevel"/>
    <w:tmpl w:val="21DC7610"/>
    <w:lvl w:ilvl="0" w:tplc="3809000F">
      <w:start w:val="1"/>
      <w:numFmt w:val="decimal"/>
      <w:lvlText w:val="%1."/>
      <w:lvlJc w:val="left"/>
      <w:pPr>
        <w:ind w:left="1287" w:hanging="360"/>
      </w:pPr>
    </w:lvl>
    <w:lvl w:ilvl="1" w:tplc="38090019" w:tentative="1">
      <w:start w:val="1"/>
      <w:numFmt w:val="lowerLetter"/>
      <w:lvlText w:val="%2."/>
      <w:lvlJc w:val="left"/>
      <w:pPr>
        <w:ind w:left="2007" w:hanging="360"/>
      </w:pPr>
    </w:lvl>
    <w:lvl w:ilvl="2" w:tplc="3809001B" w:tentative="1">
      <w:start w:val="1"/>
      <w:numFmt w:val="lowerRoman"/>
      <w:lvlText w:val="%3."/>
      <w:lvlJc w:val="right"/>
      <w:pPr>
        <w:ind w:left="2727" w:hanging="180"/>
      </w:pPr>
    </w:lvl>
    <w:lvl w:ilvl="3" w:tplc="3809000F" w:tentative="1">
      <w:start w:val="1"/>
      <w:numFmt w:val="decimal"/>
      <w:lvlText w:val="%4."/>
      <w:lvlJc w:val="left"/>
      <w:pPr>
        <w:ind w:left="3447" w:hanging="360"/>
      </w:pPr>
    </w:lvl>
    <w:lvl w:ilvl="4" w:tplc="38090019" w:tentative="1">
      <w:start w:val="1"/>
      <w:numFmt w:val="lowerLetter"/>
      <w:lvlText w:val="%5."/>
      <w:lvlJc w:val="left"/>
      <w:pPr>
        <w:ind w:left="4167" w:hanging="360"/>
      </w:pPr>
    </w:lvl>
    <w:lvl w:ilvl="5" w:tplc="3809001B" w:tentative="1">
      <w:start w:val="1"/>
      <w:numFmt w:val="lowerRoman"/>
      <w:lvlText w:val="%6."/>
      <w:lvlJc w:val="right"/>
      <w:pPr>
        <w:ind w:left="4887" w:hanging="180"/>
      </w:pPr>
    </w:lvl>
    <w:lvl w:ilvl="6" w:tplc="3809000F" w:tentative="1">
      <w:start w:val="1"/>
      <w:numFmt w:val="decimal"/>
      <w:lvlText w:val="%7."/>
      <w:lvlJc w:val="left"/>
      <w:pPr>
        <w:ind w:left="5607" w:hanging="360"/>
      </w:pPr>
    </w:lvl>
    <w:lvl w:ilvl="7" w:tplc="38090019" w:tentative="1">
      <w:start w:val="1"/>
      <w:numFmt w:val="lowerLetter"/>
      <w:lvlText w:val="%8."/>
      <w:lvlJc w:val="left"/>
      <w:pPr>
        <w:ind w:left="6327" w:hanging="360"/>
      </w:pPr>
    </w:lvl>
    <w:lvl w:ilvl="8" w:tplc="38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56" w15:restartNumberingAfterBreak="0">
    <w:nsid w:val="457970B7"/>
    <w:multiLevelType w:val="hybridMultilevel"/>
    <w:tmpl w:val="E20C7B5E"/>
    <w:lvl w:ilvl="0" w:tplc="49AEFE72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7" w15:restartNumberingAfterBreak="0">
    <w:nsid w:val="46C66B1D"/>
    <w:multiLevelType w:val="hybridMultilevel"/>
    <w:tmpl w:val="EE3CFF38"/>
    <w:lvl w:ilvl="0" w:tplc="12408B1A">
      <w:start w:val="1"/>
      <w:numFmt w:val="decimal"/>
      <w:lvlText w:val="%1."/>
      <w:lvlJc w:val="left"/>
      <w:pPr>
        <w:ind w:left="1571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91" w:hanging="360"/>
      </w:pPr>
    </w:lvl>
    <w:lvl w:ilvl="2" w:tplc="3809001B" w:tentative="1">
      <w:start w:val="1"/>
      <w:numFmt w:val="lowerRoman"/>
      <w:lvlText w:val="%3."/>
      <w:lvlJc w:val="right"/>
      <w:pPr>
        <w:ind w:left="3011" w:hanging="180"/>
      </w:pPr>
    </w:lvl>
    <w:lvl w:ilvl="3" w:tplc="3809000F" w:tentative="1">
      <w:start w:val="1"/>
      <w:numFmt w:val="decimal"/>
      <w:lvlText w:val="%4."/>
      <w:lvlJc w:val="left"/>
      <w:pPr>
        <w:ind w:left="3731" w:hanging="360"/>
      </w:pPr>
    </w:lvl>
    <w:lvl w:ilvl="4" w:tplc="38090019" w:tentative="1">
      <w:start w:val="1"/>
      <w:numFmt w:val="lowerLetter"/>
      <w:lvlText w:val="%5."/>
      <w:lvlJc w:val="left"/>
      <w:pPr>
        <w:ind w:left="4451" w:hanging="360"/>
      </w:pPr>
    </w:lvl>
    <w:lvl w:ilvl="5" w:tplc="3809001B" w:tentative="1">
      <w:start w:val="1"/>
      <w:numFmt w:val="lowerRoman"/>
      <w:lvlText w:val="%6."/>
      <w:lvlJc w:val="right"/>
      <w:pPr>
        <w:ind w:left="5171" w:hanging="180"/>
      </w:pPr>
    </w:lvl>
    <w:lvl w:ilvl="6" w:tplc="3809000F" w:tentative="1">
      <w:start w:val="1"/>
      <w:numFmt w:val="decimal"/>
      <w:lvlText w:val="%7."/>
      <w:lvlJc w:val="left"/>
      <w:pPr>
        <w:ind w:left="5891" w:hanging="360"/>
      </w:pPr>
    </w:lvl>
    <w:lvl w:ilvl="7" w:tplc="38090019" w:tentative="1">
      <w:start w:val="1"/>
      <w:numFmt w:val="lowerLetter"/>
      <w:lvlText w:val="%8."/>
      <w:lvlJc w:val="left"/>
      <w:pPr>
        <w:ind w:left="6611" w:hanging="360"/>
      </w:pPr>
    </w:lvl>
    <w:lvl w:ilvl="8" w:tplc="38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58" w15:restartNumberingAfterBreak="0">
    <w:nsid w:val="482A419B"/>
    <w:multiLevelType w:val="hybridMultilevel"/>
    <w:tmpl w:val="F1C4ADB0"/>
    <w:lvl w:ilvl="0" w:tplc="1892F1D4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59" w15:restartNumberingAfterBreak="0">
    <w:nsid w:val="491A36B8"/>
    <w:multiLevelType w:val="hybridMultilevel"/>
    <w:tmpl w:val="95E6FD2A"/>
    <w:lvl w:ilvl="0" w:tplc="38090011">
      <w:start w:val="1"/>
      <w:numFmt w:val="decimal"/>
      <w:lvlText w:val="%1)"/>
      <w:lvlJc w:val="left"/>
      <w:pPr>
        <w:ind w:left="149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14" w:hanging="360"/>
      </w:pPr>
    </w:lvl>
    <w:lvl w:ilvl="2" w:tplc="3809001B" w:tentative="1">
      <w:start w:val="1"/>
      <w:numFmt w:val="lowerRoman"/>
      <w:lvlText w:val="%3."/>
      <w:lvlJc w:val="right"/>
      <w:pPr>
        <w:ind w:left="2934" w:hanging="180"/>
      </w:pPr>
    </w:lvl>
    <w:lvl w:ilvl="3" w:tplc="3809000F" w:tentative="1">
      <w:start w:val="1"/>
      <w:numFmt w:val="decimal"/>
      <w:lvlText w:val="%4."/>
      <w:lvlJc w:val="left"/>
      <w:pPr>
        <w:ind w:left="3654" w:hanging="360"/>
      </w:pPr>
    </w:lvl>
    <w:lvl w:ilvl="4" w:tplc="38090019" w:tentative="1">
      <w:start w:val="1"/>
      <w:numFmt w:val="lowerLetter"/>
      <w:lvlText w:val="%5."/>
      <w:lvlJc w:val="left"/>
      <w:pPr>
        <w:ind w:left="4374" w:hanging="360"/>
      </w:pPr>
    </w:lvl>
    <w:lvl w:ilvl="5" w:tplc="3809001B" w:tentative="1">
      <w:start w:val="1"/>
      <w:numFmt w:val="lowerRoman"/>
      <w:lvlText w:val="%6."/>
      <w:lvlJc w:val="right"/>
      <w:pPr>
        <w:ind w:left="5094" w:hanging="180"/>
      </w:pPr>
    </w:lvl>
    <w:lvl w:ilvl="6" w:tplc="3809000F" w:tentative="1">
      <w:start w:val="1"/>
      <w:numFmt w:val="decimal"/>
      <w:lvlText w:val="%7."/>
      <w:lvlJc w:val="left"/>
      <w:pPr>
        <w:ind w:left="5814" w:hanging="360"/>
      </w:pPr>
    </w:lvl>
    <w:lvl w:ilvl="7" w:tplc="38090019" w:tentative="1">
      <w:start w:val="1"/>
      <w:numFmt w:val="lowerLetter"/>
      <w:lvlText w:val="%8."/>
      <w:lvlJc w:val="left"/>
      <w:pPr>
        <w:ind w:left="6534" w:hanging="360"/>
      </w:pPr>
    </w:lvl>
    <w:lvl w:ilvl="8" w:tplc="38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60" w15:restartNumberingAfterBreak="0">
    <w:nsid w:val="496F5B1B"/>
    <w:multiLevelType w:val="hybridMultilevel"/>
    <w:tmpl w:val="40C64E96"/>
    <w:lvl w:ilvl="0" w:tplc="5A806DF2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14" w:hanging="360"/>
      </w:pPr>
    </w:lvl>
    <w:lvl w:ilvl="2" w:tplc="3809001B" w:tentative="1">
      <w:start w:val="1"/>
      <w:numFmt w:val="lowerRoman"/>
      <w:lvlText w:val="%3."/>
      <w:lvlJc w:val="right"/>
      <w:pPr>
        <w:ind w:left="2934" w:hanging="180"/>
      </w:pPr>
    </w:lvl>
    <w:lvl w:ilvl="3" w:tplc="3809000F" w:tentative="1">
      <w:start w:val="1"/>
      <w:numFmt w:val="decimal"/>
      <w:lvlText w:val="%4."/>
      <w:lvlJc w:val="left"/>
      <w:pPr>
        <w:ind w:left="3654" w:hanging="360"/>
      </w:pPr>
    </w:lvl>
    <w:lvl w:ilvl="4" w:tplc="38090019" w:tentative="1">
      <w:start w:val="1"/>
      <w:numFmt w:val="lowerLetter"/>
      <w:lvlText w:val="%5."/>
      <w:lvlJc w:val="left"/>
      <w:pPr>
        <w:ind w:left="4374" w:hanging="360"/>
      </w:pPr>
    </w:lvl>
    <w:lvl w:ilvl="5" w:tplc="3809001B" w:tentative="1">
      <w:start w:val="1"/>
      <w:numFmt w:val="lowerRoman"/>
      <w:lvlText w:val="%6."/>
      <w:lvlJc w:val="right"/>
      <w:pPr>
        <w:ind w:left="5094" w:hanging="180"/>
      </w:pPr>
    </w:lvl>
    <w:lvl w:ilvl="6" w:tplc="3809000F" w:tentative="1">
      <w:start w:val="1"/>
      <w:numFmt w:val="decimal"/>
      <w:lvlText w:val="%7."/>
      <w:lvlJc w:val="left"/>
      <w:pPr>
        <w:ind w:left="5814" w:hanging="360"/>
      </w:pPr>
    </w:lvl>
    <w:lvl w:ilvl="7" w:tplc="38090019" w:tentative="1">
      <w:start w:val="1"/>
      <w:numFmt w:val="lowerLetter"/>
      <w:lvlText w:val="%8."/>
      <w:lvlJc w:val="left"/>
      <w:pPr>
        <w:ind w:left="6534" w:hanging="360"/>
      </w:pPr>
    </w:lvl>
    <w:lvl w:ilvl="8" w:tplc="38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61" w15:restartNumberingAfterBreak="0">
    <w:nsid w:val="4B722837"/>
    <w:multiLevelType w:val="hybridMultilevel"/>
    <w:tmpl w:val="A88C97CE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2" w15:restartNumberingAfterBreak="0">
    <w:nsid w:val="4C2F68E7"/>
    <w:multiLevelType w:val="hybridMultilevel"/>
    <w:tmpl w:val="D1F8B966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3" w15:restartNumberingAfterBreak="0">
    <w:nsid w:val="4D527967"/>
    <w:multiLevelType w:val="hybridMultilevel"/>
    <w:tmpl w:val="80F6017A"/>
    <w:lvl w:ilvl="0" w:tplc="7A9E65DE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4" w15:restartNumberingAfterBreak="0">
    <w:nsid w:val="4D98092E"/>
    <w:multiLevelType w:val="hybridMultilevel"/>
    <w:tmpl w:val="4EE2B910"/>
    <w:lvl w:ilvl="0" w:tplc="B7EED306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65" w15:restartNumberingAfterBreak="0">
    <w:nsid w:val="4E1B1C6E"/>
    <w:multiLevelType w:val="hybridMultilevel"/>
    <w:tmpl w:val="F5926EE2"/>
    <w:lvl w:ilvl="0" w:tplc="776E17AA">
      <w:start w:val="1"/>
      <w:numFmt w:val="decimal"/>
      <w:lvlText w:val="%1."/>
      <w:lvlJc w:val="left"/>
      <w:pPr>
        <w:ind w:left="786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66" w15:restartNumberingAfterBreak="0">
    <w:nsid w:val="4EDB7950"/>
    <w:multiLevelType w:val="hybridMultilevel"/>
    <w:tmpl w:val="A5BCB10C"/>
    <w:lvl w:ilvl="0" w:tplc="D474F1AA">
      <w:start w:val="1"/>
      <w:numFmt w:val="lowerLetter"/>
      <w:lvlText w:val="%1."/>
      <w:lvlJc w:val="left"/>
      <w:pPr>
        <w:ind w:left="1211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931" w:hanging="360"/>
      </w:pPr>
    </w:lvl>
    <w:lvl w:ilvl="2" w:tplc="3809001B" w:tentative="1">
      <w:start w:val="1"/>
      <w:numFmt w:val="lowerRoman"/>
      <w:lvlText w:val="%3."/>
      <w:lvlJc w:val="right"/>
      <w:pPr>
        <w:ind w:left="2651" w:hanging="180"/>
      </w:pPr>
    </w:lvl>
    <w:lvl w:ilvl="3" w:tplc="3809000F" w:tentative="1">
      <w:start w:val="1"/>
      <w:numFmt w:val="decimal"/>
      <w:lvlText w:val="%4."/>
      <w:lvlJc w:val="left"/>
      <w:pPr>
        <w:ind w:left="3371" w:hanging="360"/>
      </w:pPr>
    </w:lvl>
    <w:lvl w:ilvl="4" w:tplc="38090019" w:tentative="1">
      <w:start w:val="1"/>
      <w:numFmt w:val="lowerLetter"/>
      <w:lvlText w:val="%5."/>
      <w:lvlJc w:val="left"/>
      <w:pPr>
        <w:ind w:left="4091" w:hanging="360"/>
      </w:pPr>
    </w:lvl>
    <w:lvl w:ilvl="5" w:tplc="3809001B" w:tentative="1">
      <w:start w:val="1"/>
      <w:numFmt w:val="lowerRoman"/>
      <w:lvlText w:val="%6."/>
      <w:lvlJc w:val="right"/>
      <w:pPr>
        <w:ind w:left="4811" w:hanging="180"/>
      </w:pPr>
    </w:lvl>
    <w:lvl w:ilvl="6" w:tplc="3809000F" w:tentative="1">
      <w:start w:val="1"/>
      <w:numFmt w:val="decimal"/>
      <w:lvlText w:val="%7."/>
      <w:lvlJc w:val="left"/>
      <w:pPr>
        <w:ind w:left="5531" w:hanging="360"/>
      </w:pPr>
    </w:lvl>
    <w:lvl w:ilvl="7" w:tplc="38090019" w:tentative="1">
      <w:start w:val="1"/>
      <w:numFmt w:val="lowerLetter"/>
      <w:lvlText w:val="%8."/>
      <w:lvlJc w:val="left"/>
      <w:pPr>
        <w:ind w:left="6251" w:hanging="360"/>
      </w:pPr>
    </w:lvl>
    <w:lvl w:ilvl="8" w:tplc="38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67" w15:restartNumberingAfterBreak="0">
    <w:nsid w:val="53150BEB"/>
    <w:multiLevelType w:val="hybridMultilevel"/>
    <w:tmpl w:val="342CD85A"/>
    <w:lvl w:ilvl="0" w:tplc="131A1CAC">
      <w:start w:val="1"/>
      <w:numFmt w:val="upperLetter"/>
      <w:lvlText w:val="%1."/>
      <w:lvlJc w:val="left"/>
      <w:pPr>
        <w:ind w:left="1211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931" w:hanging="360"/>
      </w:pPr>
    </w:lvl>
    <w:lvl w:ilvl="2" w:tplc="3809001B" w:tentative="1">
      <w:start w:val="1"/>
      <w:numFmt w:val="lowerRoman"/>
      <w:lvlText w:val="%3."/>
      <w:lvlJc w:val="right"/>
      <w:pPr>
        <w:ind w:left="2651" w:hanging="180"/>
      </w:pPr>
    </w:lvl>
    <w:lvl w:ilvl="3" w:tplc="3809000F" w:tentative="1">
      <w:start w:val="1"/>
      <w:numFmt w:val="decimal"/>
      <w:lvlText w:val="%4."/>
      <w:lvlJc w:val="left"/>
      <w:pPr>
        <w:ind w:left="3371" w:hanging="360"/>
      </w:pPr>
    </w:lvl>
    <w:lvl w:ilvl="4" w:tplc="38090019" w:tentative="1">
      <w:start w:val="1"/>
      <w:numFmt w:val="lowerLetter"/>
      <w:lvlText w:val="%5."/>
      <w:lvlJc w:val="left"/>
      <w:pPr>
        <w:ind w:left="4091" w:hanging="360"/>
      </w:pPr>
    </w:lvl>
    <w:lvl w:ilvl="5" w:tplc="3809001B" w:tentative="1">
      <w:start w:val="1"/>
      <w:numFmt w:val="lowerRoman"/>
      <w:lvlText w:val="%6."/>
      <w:lvlJc w:val="right"/>
      <w:pPr>
        <w:ind w:left="4811" w:hanging="180"/>
      </w:pPr>
    </w:lvl>
    <w:lvl w:ilvl="6" w:tplc="3809000F" w:tentative="1">
      <w:start w:val="1"/>
      <w:numFmt w:val="decimal"/>
      <w:lvlText w:val="%7."/>
      <w:lvlJc w:val="left"/>
      <w:pPr>
        <w:ind w:left="5531" w:hanging="360"/>
      </w:pPr>
    </w:lvl>
    <w:lvl w:ilvl="7" w:tplc="38090019" w:tentative="1">
      <w:start w:val="1"/>
      <w:numFmt w:val="lowerLetter"/>
      <w:lvlText w:val="%8."/>
      <w:lvlJc w:val="left"/>
      <w:pPr>
        <w:ind w:left="6251" w:hanging="360"/>
      </w:pPr>
    </w:lvl>
    <w:lvl w:ilvl="8" w:tplc="38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68" w15:restartNumberingAfterBreak="0">
    <w:nsid w:val="56245BC2"/>
    <w:multiLevelType w:val="hybridMultilevel"/>
    <w:tmpl w:val="8632B1CC"/>
    <w:lvl w:ilvl="0" w:tplc="8196C7B2">
      <w:start w:val="1"/>
      <w:numFmt w:val="decimal"/>
      <w:lvlText w:val="%1)"/>
      <w:lvlJc w:val="left"/>
      <w:pPr>
        <w:ind w:left="1146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69" w15:restartNumberingAfterBreak="0">
    <w:nsid w:val="56F5310C"/>
    <w:multiLevelType w:val="hybridMultilevel"/>
    <w:tmpl w:val="CFC8A7F6"/>
    <w:lvl w:ilvl="0" w:tplc="38090011">
      <w:start w:val="1"/>
      <w:numFmt w:val="decimal"/>
      <w:lvlText w:val="%1)"/>
      <w:lvlJc w:val="left"/>
      <w:pPr>
        <w:ind w:left="2226" w:hanging="360"/>
      </w:pPr>
    </w:lvl>
    <w:lvl w:ilvl="1" w:tplc="38090019" w:tentative="1">
      <w:start w:val="1"/>
      <w:numFmt w:val="lowerLetter"/>
      <w:lvlText w:val="%2."/>
      <w:lvlJc w:val="left"/>
      <w:pPr>
        <w:ind w:left="2946" w:hanging="360"/>
      </w:pPr>
    </w:lvl>
    <w:lvl w:ilvl="2" w:tplc="3809001B" w:tentative="1">
      <w:start w:val="1"/>
      <w:numFmt w:val="lowerRoman"/>
      <w:lvlText w:val="%3."/>
      <w:lvlJc w:val="right"/>
      <w:pPr>
        <w:ind w:left="3666" w:hanging="180"/>
      </w:pPr>
    </w:lvl>
    <w:lvl w:ilvl="3" w:tplc="3809000F" w:tentative="1">
      <w:start w:val="1"/>
      <w:numFmt w:val="decimal"/>
      <w:lvlText w:val="%4."/>
      <w:lvlJc w:val="left"/>
      <w:pPr>
        <w:ind w:left="4386" w:hanging="360"/>
      </w:pPr>
    </w:lvl>
    <w:lvl w:ilvl="4" w:tplc="38090019" w:tentative="1">
      <w:start w:val="1"/>
      <w:numFmt w:val="lowerLetter"/>
      <w:lvlText w:val="%5."/>
      <w:lvlJc w:val="left"/>
      <w:pPr>
        <w:ind w:left="5106" w:hanging="360"/>
      </w:pPr>
    </w:lvl>
    <w:lvl w:ilvl="5" w:tplc="3809001B" w:tentative="1">
      <w:start w:val="1"/>
      <w:numFmt w:val="lowerRoman"/>
      <w:lvlText w:val="%6."/>
      <w:lvlJc w:val="right"/>
      <w:pPr>
        <w:ind w:left="5826" w:hanging="180"/>
      </w:pPr>
    </w:lvl>
    <w:lvl w:ilvl="6" w:tplc="3809000F" w:tentative="1">
      <w:start w:val="1"/>
      <w:numFmt w:val="decimal"/>
      <w:lvlText w:val="%7."/>
      <w:lvlJc w:val="left"/>
      <w:pPr>
        <w:ind w:left="6546" w:hanging="360"/>
      </w:pPr>
    </w:lvl>
    <w:lvl w:ilvl="7" w:tplc="38090019" w:tentative="1">
      <w:start w:val="1"/>
      <w:numFmt w:val="lowerLetter"/>
      <w:lvlText w:val="%8."/>
      <w:lvlJc w:val="left"/>
      <w:pPr>
        <w:ind w:left="7266" w:hanging="360"/>
      </w:pPr>
    </w:lvl>
    <w:lvl w:ilvl="8" w:tplc="3809001B" w:tentative="1">
      <w:start w:val="1"/>
      <w:numFmt w:val="lowerRoman"/>
      <w:lvlText w:val="%9."/>
      <w:lvlJc w:val="right"/>
      <w:pPr>
        <w:ind w:left="7986" w:hanging="180"/>
      </w:pPr>
    </w:lvl>
  </w:abstractNum>
  <w:abstractNum w:abstractNumId="70" w15:restartNumberingAfterBreak="0">
    <w:nsid w:val="5705169E"/>
    <w:multiLevelType w:val="hybridMultilevel"/>
    <w:tmpl w:val="B73281D4"/>
    <w:lvl w:ilvl="0" w:tplc="E02EFE20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14" w:hanging="360"/>
      </w:pPr>
    </w:lvl>
    <w:lvl w:ilvl="2" w:tplc="3809001B" w:tentative="1">
      <w:start w:val="1"/>
      <w:numFmt w:val="lowerRoman"/>
      <w:lvlText w:val="%3."/>
      <w:lvlJc w:val="right"/>
      <w:pPr>
        <w:ind w:left="2934" w:hanging="180"/>
      </w:pPr>
    </w:lvl>
    <w:lvl w:ilvl="3" w:tplc="3809000F" w:tentative="1">
      <w:start w:val="1"/>
      <w:numFmt w:val="decimal"/>
      <w:lvlText w:val="%4."/>
      <w:lvlJc w:val="left"/>
      <w:pPr>
        <w:ind w:left="3654" w:hanging="360"/>
      </w:pPr>
    </w:lvl>
    <w:lvl w:ilvl="4" w:tplc="38090019" w:tentative="1">
      <w:start w:val="1"/>
      <w:numFmt w:val="lowerLetter"/>
      <w:lvlText w:val="%5."/>
      <w:lvlJc w:val="left"/>
      <w:pPr>
        <w:ind w:left="4374" w:hanging="360"/>
      </w:pPr>
    </w:lvl>
    <w:lvl w:ilvl="5" w:tplc="3809001B" w:tentative="1">
      <w:start w:val="1"/>
      <w:numFmt w:val="lowerRoman"/>
      <w:lvlText w:val="%6."/>
      <w:lvlJc w:val="right"/>
      <w:pPr>
        <w:ind w:left="5094" w:hanging="180"/>
      </w:pPr>
    </w:lvl>
    <w:lvl w:ilvl="6" w:tplc="3809000F" w:tentative="1">
      <w:start w:val="1"/>
      <w:numFmt w:val="decimal"/>
      <w:lvlText w:val="%7."/>
      <w:lvlJc w:val="left"/>
      <w:pPr>
        <w:ind w:left="5814" w:hanging="360"/>
      </w:pPr>
    </w:lvl>
    <w:lvl w:ilvl="7" w:tplc="38090019" w:tentative="1">
      <w:start w:val="1"/>
      <w:numFmt w:val="lowerLetter"/>
      <w:lvlText w:val="%8."/>
      <w:lvlJc w:val="left"/>
      <w:pPr>
        <w:ind w:left="6534" w:hanging="360"/>
      </w:pPr>
    </w:lvl>
    <w:lvl w:ilvl="8" w:tplc="38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71" w15:restartNumberingAfterBreak="0">
    <w:nsid w:val="58F272C3"/>
    <w:multiLevelType w:val="hybridMultilevel"/>
    <w:tmpl w:val="D78C8E62"/>
    <w:lvl w:ilvl="0" w:tplc="38090011">
      <w:start w:val="1"/>
      <w:numFmt w:val="decimal"/>
      <w:lvlText w:val="%1)"/>
      <w:lvlJc w:val="left"/>
      <w:pPr>
        <w:ind w:left="1571" w:hanging="360"/>
      </w:pPr>
    </w:lvl>
    <w:lvl w:ilvl="1" w:tplc="38090019" w:tentative="1">
      <w:start w:val="1"/>
      <w:numFmt w:val="lowerLetter"/>
      <w:lvlText w:val="%2."/>
      <w:lvlJc w:val="left"/>
      <w:pPr>
        <w:ind w:left="2291" w:hanging="360"/>
      </w:pPr>
    </w:lvl>
    <w:lvl w:ilvl="2" w:tplc="3809001B" w:tentative="1">
      <w:start w:val="1"/>
      <w:numFmt w:val="lowerRoman"/>
      <w:lvlText w:val="%3."/>
      <w:lvlJc w:val="right"/>
      <w:pPr>
        <w:ind w:left="3011" w:hanging="180"/>
      </w:pPr>
    </w:lvl>
    <w:lvl w:ilvl="3" w:tplc="3809000F" w:tentative="1">
      <w:start w:val="1"/>
      <w:numFmt w:val="decimal"/>
      <w:lvlText w:val="%4."/>
      <w:lvlJc w:val="left"/>
      <w:pPr>
        <w:ind w:left="3731" w:hanging="360"/>
      </w:pPr>
    </w:lvl>
    <w:lvl w:ilvl="4" w:tplc="38090019" w:tentative="1">
      <w:start w:val="1"/>
      <w:numFmt w:val="lowerLetter"/>
      <w:lvlText w:val="%5."/>
      <w:lvlJc w:val="left"/>
      <w:pPr>
        <w:ind w:left="4451" w:hanging="360"/>
      </w:pPr>
    </w:lvl>
    <w:lvl w:ilvl="5" w:tplc="3809001B" w:tentative="1">
      <w:start w:val="1"/>
      <w:numFmt w:val="lowerRoman"/>
      <w:lvlText w:val="%6."/>
      <w:lvlJc w:val="right"/>
      <w:pPr>
        <w:ind w:left="5171" w:hanging="180"/>
      </w:pPr>
    </w:lvl>
    <w:lvl w:ilvl="6" w:tplc="3809000F" w:tentative="1">
      <w:start w:val="1"/>
      <w:numFmt w:val="decimal"/>
      <w:lvlText w:val="%7."/>
      <w:lvlJc w:val="left"/>
      <w:pPr>
        <w:ind w:left="5891" w:hanging="360"/>
      </w:pPr>
    </w:lvl>
    <w:lvl w:ilvl="7" w:tplc="38090019" w:tentative="1">
      <w:start w:val="1"/>
      <w:numFmt w:val="lowerLetter"/>
      <w:lvlText w:val="%8."/>
      <w:lvlJc w:val="left"/>
      <w:pPr>
        <w:ind w:left="6611" w:hanging="360"/>
      </w:pPr>
    </w:lvl>
    <w:lvl w:ilvl="8" w:tplc="38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72" w15:restartNumberingAfterBreak="0">
    <w:nsid w:val="5CB60CF4"/>
    <w:multiLevelType w:val="hybridMultilevel"/>
    <w:tmpl w:val="98FECF70"/>
    <w:lvl w:ilvl="0" w:tplc="38090011">
      <w:start w:val="1"/>
      <w:numFmt w:val="decimal"/>
      <w:lvlText w:val="%1)"/>
      <w:lvlJc w:val="left"/>
      <w:pPr>
        <w:ind w:left="1211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931" w:hanging="360"/>
      </w:pPr>
    </w:lvl>
    <w:lvl w:ilvl="2" w:tplc="3809001B" w:tentative="1">
      <w:start w:val="1"/>
      <w:numFmt w:val="lowerRoman"/>
      <w:lvlText w:val="%3."/>
      <w:lvlJc w:val="right"/>
      <w:pPr>
        <w:ind w:left="2651" w:hanging="180"/>
      </w:pPr>
    </w:lvl>
    <w:lvl w:ilvl="3" w:tplc="3809000F" w:tentative="1">
      <w:start w:val="1"/>
      <w:numFmt w:val="decimal"/>
      <w:lvlText w:val="%4."/>
      <w:lvlJc w:val="left"/>
      <w:pPr>
        <w:ind w:left="3371" w:hanging="360"/>
      </w:pPr>
    </w:lvl>
    <w:lvl w:ilvl="4" w:tplc="38090019" w:tentative="1">
      <w:start w:val="1"/>
      <w:numFmt w:val="lowerLetter"/>
      <w:lvlText w:val="%5."/>
      <w:lvlJc w:val="left"/>
      <w:pPr>
        <w:ind w:left="4091" w:hanging="360"/>
      </w:pPr>
    </w:lvl>
    <w:lvl w:ilvl="5" w:tplc="3809001B" w:tentative="1">
      <w:start w:val="1"/>
      <w:numFmt w:val="lowerRoman"/>
      <w:lvlText w:val="%6."/>
      <w:lvlJc w:val="right"/>
      <w:pPr>
        <w:ind w:left="4811" w:hanging="180"/>
      </w:pPr>
    </w:lvl>
    <w:lvl w:ilvl="6" w:tplc="3809000F" w:tentative="1">
      <w:start w:val="1"/>
      <w:numFmt w:val="decimal"/>
      <w:lvlText w:val="%7."/>
      <w:lvlJc w:val="left"/>
      <w:pPr>
        <w:ind w:left="5531" w:hanging="360"/>
      </w:pPr>
    </w:lvl>
    <w:lvl w:ilvl="7" w:tplc="38090019" w:tentative="1">
      <w:start w:val="1"/>
      <w:numFmt w:val="lowerLetter"/>
      <w:lvlText w:val="%8."/>
      <w:lvlJc w:val="left"/>
      <w:pPr>
        <w:ind w:left="6251" w:hanging="360"/>
      </w:pPr>
    </w:lvl>
    <w:lvl w:ilvl="8" w:tplc="38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73" w15:restartNumberingAfterBreak="0">
    <w:nsid w:val="5D641B57"/>
    <w:multiLevelType w:val="hybridMultilevel"/>
    <w:tmpl w:val="5694D4B2"/>
    <w:lvl w:ilvl="0" w:tplc="EC727394">
      <w:start w:val="1"/>
      <w:numFmt w:val="decimal"/>
      <w:lvlText w:val="%1."/>
      <w:lvlJc w:val="left"/>
      <w:pPr>
        <w:ind w:left="1571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91" w:hanging="360"/>
      </w:pPr>
    </w:lvl>
    <w:lvl w:ilvl="2" w:tplc="3809001B" w:tentative="1">
      <w:start w:val="1"/>
      <w:numFmt w:val="lowerRoman"/>
      <w:lvlText w:val="%3."/>
      <w:lvlJc w:val="right"/>
      <w:pPr>
        <w:ind w:left="3011" w:hanging="180"/>
      </w:pPr>
    </w:lvl>
    <w:lvl w:ilvl="3" w:tplc="3809000F" w:tentative="1">
      <w:start w:val="1"/>
      <w:numFmt w:val="decimal"/>
      <w:lvlText w:val="%4."/>
      <w:lvlJc w:val="left"/>
      <w:pPr>
        <w:ind w:left="3731" w:hanging="360"/>
      </w:pPr>
    </w:lvl>
    <w:lvl w:ilvl="4" w:tplc="38090019" w:tentative="1">
      <w:start w:val="1"/>
      <w:numFmt w:val="lowerLetter"/>
      <w:lvlText w:val="%5."/>
      <w:lvlJc w:val="left"/>
      <w:pPr>
        <w:ind w:left="4451" w:hanging="360"/>
      </w:pPr>
    </w:lvl>
    <w:lvl w:ilvl="5" w:tplc="3809001B" w:tentative="1">
      <w:start w:val="1"/>
      <w:numFmt w:val="lowerRoman"/>
      <w:lvlText w:val="%6."/>
      <w:lvlJc w:val="right"/>
      <w:pPr>
        <w:ind w:left="5171" w:hanging="180"/>
      </w:pPr>
    </w:lvl>
    <w:lvl w:ilvl="6" w:tplc="3809000F" w:tentative="1">
      <w:start w:val="1"/>
      <w:numFmt w:val="decimal"/>
      <w:lvlText w:val="%7."/>
      <w:lvlJc w:val="left"/>
      <w:pPr>
        <w:ind w:left="5891" w:hanging="360"/>
      </w:pPr>
    </w:lvl>
    <w:lvl w:ilvl="7" w:tplc="38090019" w:tentative="1">
      <w:start w:val="1"/>
      <w:numFmt w:val="lowerLetter"/>
      <w:lvlText w:val="%8."/>
      <w:lvlJc w:val="left"/>
      <w:pPr>
        <w:ind w:left="6611" w:hanging="360"/>
      </w:pPr>
    </w:lvl>
    <w:lvl w:ilvl="8" w:tplc="38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74" w15:restartNumberingAfterBreak="0">
    <w:nsid w:val="5FFE634F"/>
    <w:multiLevelType w:val="hybridMultilevel"/>
    <w:tmpl w:val="AE00CCCA"/>
    <w:lvl w:ilvl="0" w:tplc="74CC34B0">
      <w:start w:val="1"/>
      <w:numFmt w:val="decimal"/>
      <w:lvlText w:val="%1)"/>
      <w:lvlJc w:val="left"/>
      <w:pPr>
        <w:ind w:left="150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26" w:hanging="360"/>
      </w:pPr>
    </w:lvl>
    <w:lvl w:ilvl="2" w:tplc="3809001B" w:tentative="1">
      <w:start w:val="1"/>
      <w:numFmt w:val="lowerRoman"/>
      <w:lvlText w:val="%3."/>
      <w:lvlJc w:val="right"/>
      <w:pPr>
        <w:ind w:left="2946" w:hanging="180"/>
      </w:pPr>
    </w:lvl>
    <w:lvl w:ilvl="3" w:tplc="3809000F" w:tentative="1">
      <w:start w:val="1"/>
      <w:numFmt w:val="decimal"/>
      <w:lvlText w:val="%4."/>
      <w:lvlJc w:val="left"/>
      <w:pPr>
        <w:ind w:left="3666" w:hanging="360"/>
      </w:pPr>
    </w:lvl>
    <w:lvl w:ilvl="4" w:tplc="38090019" w:tentative="1">
      <w:start w:val="1"/>
      <w:numFmt w:val="lowerLetter"/>
      <w:lvlText w:val="%5."/>
      <w:lvlJc w:val="left"/>
      <w:pPr>
        <w:ind w:left="4386" w:hanging="360"/>
      </w:pPr>
    </w:lvl>
    <w:lvl w:ilvl="5" w:tplc="3809001B" w:tentative="1">
      <w:start w:val="1"/>
      <w:numFmt w:val="lowerRoman"/>
      <w:lvlText w:val="%6."/>
      <w:lvlJc w:val="right"/>
      <w:pPr>
        <w:ind w:left="5106" w:hanging="180"/>
      </w:pPr>
    </w:lvl>
    <w:lvl w:ilvl="6" w:tplc="3809000F" w:tentative="1">
      <w:start w:val="1"/>
      <w:numFmt w:val="decimal"/>
      <w:lvlText w:val="%7."/>
      <w:lvlJc w:val="left"/>
      <w:pPr>
        <w:ind w:left="5826" w:hanging="360"/>
      </w:pPr>
    </w:lvl>
    <w:lvl w:ilvl="7" w:tplc="38090019" w:tentative="1">
      <w:start w:val="1"/>
      <w:numFmt w:val="lowerLetter"/>
      <w:lvlText w:val="%8."/>
      <w:lvlJc w:val="left"/>
      <w:pPr>
        <w:ind w:left="6546" w:hanging="360"/>
      </w:pPr>
    </w:lvl>
    <w:lvl w:ilvl="8" w:tplc="3809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75" w15:restartNumberingAfterBreak="0">
    <w:nsid w:val="65C50B15"/>
    <w:multiLevelType w:val="hybridMultilevel"/>
    <w:tmpl w:val="BC30FB26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6" w15:restartNumberingAfterBreak="0">
    <w:nsid w:val="66B62402"/>
    <w:multiLevelType w:val="hybridMultilevel"/>
    <w:tmpl w:val="6C543972"/>
    <w:lvl w:ilvl="0" w:tplc="4AA294D0">
      <w:start w:val="1"/>
      <w:numFmt w:val="decimal"/>
      <w:lvlText w:val="%1)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77" w15:restartNumberingAfterBreak="0">
    <w:nsid w:val="67810982"/>
    <w:multiLevelType w:val="hybridMultilevel"/>
    <w:tmpl w:val="CF2C7BF6"/>
    <w:lvl w:ilvl="0" w:tplc="3809000F">
      <w:start w:val="1"/>
      <w:numFmt w:val="decimal"/>
      <w:lvlText w:val="%1."/>
      <w:lvlJc w:val="left"/>
      <w:pPr>
        <w:ind w:left="1854" w:hanging="360"/>
      </w:pPr>
    </w:lvl>
    <w:lvl w:ilvl="1" w:tplc="38090019" w:tentative="1">
      <w:start w:val="1"/>
      <w:numFmt w:val="lowerLetter"/>
      <w:lvlText w:val="%2."/>
      <w:lvlJc w:val="left"/>
      <w:pPr>
        <w:ind w:left="2574" w:hanging="360"/>
      </w:pPr>
    </w:lvl>
    <w:lvl w:ilvl="2" w:tplc="3809001B" w:tentative="1">
      <w:start w:val="1"/>
      <w:numFmt w:val="lowerRoman"/>
      <w:lvlText w:val="%3."/>
      <w:lvlJc w:val="right"/>
      <w:pPr>
        <w:ind w:left="3294" w:hanging="180"/>
      </w:pPr>
    </w:lvl>
    <w:lvl w:ilvl="3" w:tplc="3809000F" w:tentative="1">
      <w:start w:val="1"/>
      <w:numFmt w:val="decimal"/>
      <w:lvlText w:val="%4."/>
      <w:lvlJc w:val="left"/>
      <w:pPr>
        <w:ind w:left="4014" w:hanging="360"/>
      </w:pPr>
    </w:lvl>
    <w:lvl w:ilvl="4" w:tplc="38090019" w:tentative="1">
      <w:start w:val="1"/>
      <w:numFmt w:val="lowerLetter"/>
      <w:lvlText w:val="%5."/>
      <w:lvlJc w:val="left"/>
      <w:pPr>
        <w:ind w:left="4734" w:hanging="360"/>
      </w:pPr>
    </w:lvl>
    <w:lvl w:ilvl="5" w:tplc="3809001B" w:tentative="1">
      <w:start w:val="1"/>
      <w:numFmt w:val="lowerRoman"/>
      <w:lvlText w:val="%6."/>
      <w:lvlJc w:val="right"/>
      <w:pPr>
        <w:ind w:left="5454" w:hanging="180"/>
      </w:pPr>
    </w:lvl>
    <w:lvl w:ilvl="6" w:tplc="3809000F" w:tentative="1">
      <w:start w:val="1"/>
      <w:numFmt w:val="decimal"/>
      <w:lvlText w:val="%7."/>
      <w:lvlJc w:val="left"/>
      <w:pPr>
        <w:ind w:left="6174" w:hanging="360"/>
      </w:pPr>
    </w:lvl>
    <w:lvl w:ilvl="7" w:tplc="38090019" w:tentative="1">
      <w:start w:val="1"/>
      <w:numFmt w:val="lowerLetter"/>
      <w:lvlText w:val="%8."/>
      <w:lvlJc w:val="left"/>
      <w:pPr>
        <w:ind w:left="6894" w:hanging="360"/>
      </w:pPr>
    </w:lvl>
    <w:lvl w:ilvl="8" w:tplc="38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78" w15:restartNumberingAfterBreak="0">
    <w:nsid w:val="68A84AE3"/>
    <w:multiLevelType w:val="hybridMultilevel"/>
    <w:tmpl w:val="A364A768"/>
    <w:lvl w:ilvl="0" w:tplc="BC1053C2">
      <w:start w:val="1"/>
      <w:numFmt w:val="decimal"/>
      <w:lvlText w:val="%1)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79" w15:restartNumberingAfterBreak="0">
    <w:nsid w:val="692626ED"/>
    <w:multiLevelType w:val="hybridMultilevel"/>
    <w:tmpl w:val="21401438"/>
    <w:lvl w:ilvl="0" w:tplc="090447E2">
      <w:start w:val="1"/>
      <w:numFmt w:val="lowerLetter"/>
      <w:lvlText w:val="%1."/>
      <w:lvlJc w:val="left"/>
      <w:pPr>
        <w:ind w:left="1211" w:hanging="360"/>
      </w:pPr>
      <w:rPr>
        <w:rFonts w:hint="default"/>
        <w:b w:val="0"/>
      </w:rPr>
    </w:lvl>
    <w:lvl w:ilvl="1" w:tplc="38090019" w:tentative="1">
      <w:start w:val="1"/>
      <w:numFmt w:val="lowerLetter"/>
      <w:lvlText w:val="%2."/>
      <w:lvlJc w:val="left"/>
      <w:pPr>
        <w:ind w:left="1931" w:hanging="360"/>
      </w:pPr>
    </w:lvl>
    <w:lvl w:ilvl="2" w:tplc="3809001B" w:tentative="1">
      <w:start w:val="1"/>
      <w:numFmt w:val="lowerRoman"/>
      <w:lvlText w:val="%3."/>
      <w:lvlJc w:val="right"/>
      <w:pPr>
        <w:ind w:left="2651" w:hanging="180"/>
      </w:pPr>
    </w:lvl>
    <w:lvl w:ilvl="3" w:tplc="3809000F" w:tentative="1">
      <w:start w:val="1"/>
      <w:numFmt w:val="decimal"/>
      <w:lvlText w:val="%4."/>
      <w:lvlJc w:val="left"/>
      <w:pPr>
        <w:ind w:left="3371" w:hanging="360"/>
      </w:pPr>
    </w:lvl>
    <w:lvl w:ilvl="4" w:tplc="38090019" w:tentative="1">
      <w:start w:val="1"/>
      <w:numFmt w:val="lowerLetter"/>
      <w:lvlText w:val="%5."/>
      <w:lvlJc w:val="left"/>
      <w:pPr>
        <w:ind w:left="4091" w:hanging="360"/>
      </w:pPr>
    </w:lvl>
    <w:lvl w:ilvl="5" w:tplc="3809001B" w:tentative="1">
      <w:start w:val="1"/>
      <w:numFmt w:val="lowerRoman"/>
      <w:lvlText w:val="%6."/>
      <w:lvlJc w:val="right"/>
      <w:pPr>
        <w:ind w:left="4811" w:hanging="180"/>
      </w:pPr>
    </w:lvl>
    <w:lvl w:ilvl="6" w:tplc="3809000F" w:tentative="1">
      <w:start w:val="1"/>
      <w:numFmt w:val="decimal"/>
      <w:lvlText w:val="%7."/>
      <w:lvlJc w:val="left"/>
      <w:pPr>
        <w:ind w:left="5531" w:hanging="360"/>
      </w:pPr>
    </w:lvl>
    <w:lvl w:ilvl="7" w:tplc="38090019" w:tentative="1">
      <w:start w:val="1"/>
      <w:numFmt w:val="lowerLetter"/>
      <w:lvlText w:val="%8."/>
      <w:lvlJc w:val="left"/>
      <w:pPr>
        <w:ind w:left="6251" w:hanging="360"/>
      </w:pPr>
    </w:lvl>
    <w:lvl w:ilvl="8" w:tplc="38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80" w15:restartNumberingAfterBreak="0">
    <w:nsid w:val="6AE060DB"/>
    <w:multiLevelType w:val="hybridMultilevel"/>
    <w:tmpl w:val="999ECC08"/>
    <w:lvl w:ilvl="0" w:tplc="F0105ACE">
      <w:start w:val="1"/>
      <w:numFmt w:val="lowerLetter"/>
      <w:lvlText w:val="%1."/>
      <w:lvlJc w:val="left"/>
      <w:pPr>
        <w:ind w:left="786" w:hanging="360"/>
      </w:pPr>
      <w:rPr>
        <w:rFonts w:hint="default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81" w15:restartNumberingAfterBreak="0">
    <w:nsid w:val="6B706AA4"/>
    <w:multiLevelType w:val="hybridMultilevel"/>
    <w:tmpl w:val="DB76EA00"/>
    <w:lvl w:ilvl="0" w:tplc="38090011">
      <w:start w:val="1"/>
      <w:numFmt w:val="decimal"/>
      <w:lvlText w:val="%1)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82" w15:restartNumberingAfterBreak="0">
    <w:nsid w:val="6BC40005"/>
    <w:multiLevelType w:val="hybridMultilevel"/>
    <w:tmpl w:val="D9AC22C2"/>
    <w:lvl w:ilvl="0" w:tplc="A86E09A8">
      <w:start w:val="1"/>
      <w:numFmt w:val="decimal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83" w15:restartNumberingAfterBreak="0">
    <w:nsid w:val="6D4241C5"/>
    <w:multiLevelType w:val="hybridMultilevel"/>
    <w:tmpl w:val="F4A05888"/>
    <w:lvl w:ilvl="0" w:tplc="AD68F7B8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84" w15:restartNumberingAfterBreak="0">
    <w:nsid w:val="6D7732D8"/>
    <w:multiLevelType w:val="hybridMultilevel"/>
    <w:tmpl w:val="8A14A6CC"/>
    <w:lvl w:ilvl="0" w:tplc="A0008ADC">
      <w:start w:val="1"/>
      <w:numFmt w:val="decimal"/>
      <w:lvlText w:val="%1)"/>
      <w:lvlJc w:val="left"/>
      <w:pPr>
        <w:ind w:left="1211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931" w:hanging="360"/>
      </w:pPr>
    </w:lvl>
    <w:lvl w:ilvl="2" w:tplc="3809001B" w:tentative="1">
      <w:start w:val="1"/>
      <w:numFmt w:val="lowerRoman"/>
      <w:lvlText w:val="%3."/>
      <w:lvlJc w:val="right"/>
      <w:pPr>
        <w:ind w:left="2651" w:hanging="180"/>
      </w:pPr>
    </w:lvl>
    <w:lvl w:ilvl="3" w:tplc="3809000F" w:tentative="1">
      <w:start w:val="1"/>
      <w:numFmt w:val="decimal"/>
      <w:lvlText w:val="%4."/>
      <w:lvlJc w:val="left"/>
      <w:pPr>
        <w:ind w:left="3371" w:hanging="360"/>
      </w:pPr>
    </w:lvl>
    <w:lvl w:ilvl="4" w:tplc="38090019" w:tentative="1">
      <w:start w:val="1"/>
      <w:numFmt w:val="lowerLetter"/>
      <w:lvlText w:val="%5."/>
      <w:lvlJc w:val="left"/>
      <w:pPr>
        <w:ind w:left="4091" w:hanging="360"/>
      </w:pPr>
    </w:lvl>
    <w:lvl w:ilvl="5" w:tplc="3809001B" w:tentative="1">
      <w:start w:val="1"/>
      <w:numFmt w:val="lowerRoman"/>
      <w:lvlText w:val="%6."/>
      <w:lvlJc w:val="right"/>
      <w:pPr>
        <w:ind w:left="4811" w:hanging="180"/>
      </w:pPr>
    </w:lvl>
    <w:lvl w:ilvl="6" w:tplc="3809000F" w:tentative="1">
      <w:start w:val="1"/>
      <w:numFmt w:val="decimal"/>
      <w:lvlText w:val="%7."/>
      <w:lvlJc w:val="left"/>
      <w:pPr>
        <w:ind w:left="5531" w:hanging="360"/>
      </w:pPr>
    </w:lvl>
    <w:lvl w:ilvl="7" w:tplc="38090019" w:tentative="1">
      <w:start w:val="1"/>
      <w:numFmt w:val="lowerLetter"/>
      <w:lvlText w:val="%8."/>
      <w:lvlJc w:val="left"/>
      <w:pPr>
        <w:ind w:left="6251" w:hanging="360"/>
      </w:pPr>
    </w:lvl>
    <w:lvl w:ilvl="8" w:tplc="38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85" w15:restartNumberingAfterBreak="0">
    <w:nsid w:val="6DDF6131"/>
    <w:multiLevelType w:val="hybridMultilevel"/>
    <w:tmpl w:val="3A86B8EC"/>
    <w:lvl w:ilvl="0" w:tplc="38090011">
      <w:start w:val="1"/>
      <w:numFmt w:val="decimal"/>
      <w:lvlText w:val="%1)"/>
      <w:lvlJc w:val="left"/>
      <w:pPr>
        <w:ind w:left="1211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931" w:hanging="360"/>
      </w:pPr>
    </w:lvl>
    <w:lvl w:ilvl="2" w:tplc="3809001B" w:tentative="1">
      <w:start w:val="1"/>
      <w:numFmt w:val="lowerRoman"/>
      <w:lvlText w:val="%3."/>
      <w:lvlJc w:val="right"/>
      <w:pPr>
        <w:ind w:left="2651" w:hanging="180"/>
      </w:pPr>
    </w:lvl>
    <w:lvl w:ilvl="3" w:tplc="3809000F" w:tentative="1">
      <w:start w:val="1"/>
      <w:numFmt w:val="decimal"/>
      <w:lvlText w:val="%4."/>
      <w:lvlJc w:val="left"/>
      <w:pPr>
        <w:ind w:left="3371" w:hanging="360"/>
      </w:pPr>
    </w:lvl>
    <w:lvl w:ilvl="4" w:tplc="38090019" w:tentative="1">
      <w:start w:val="1"/>
      <w:numFmt w:val="lowerLetter"/>
      <w:lvlText w:val="%5."/>
      <w:lvlJc w:val="left"/>
      <w:pPr>
        <w:ind w:left="4091" w:hanging="360"/>
      </w:pPr>
    </w:lvl>
    <w:lvl w:ilvl="5" w:tplc="3809001B" w:tentative="1">
      <w:start w:val="1"/>
      <w:numFmt w:val="lowerRoman"/>
      <w:lvlText w:val="%6."/>
      <w:lvlJc w:val="right"/>
      <w:pPr>
        <w:ind w:left="4811" w:hanging="180"/>
      </w:pPr>
    </w:lvl>
    <w:lvl w:ilvl="6" w:tplc="3809000F" w:tentative="1">
      <w:start w:val="1"/>
      <w:numFmt w:val="decimal"/>
      <w:lvlText w:val="%7."/>
      <w:lvlJc w:val="left"/>
      <w:pPr>
        <w:ind w:left="5531" w:hanging="360"/>
      </w:pPr>
    </w:lvl>
    <w:lvl w:ilvl="7" w:tplc="38090019" w:tentative="1">
      <w:start w:val="1"/>
      <w:numFmt w:val="lowerLetter"/>
      <w:lvlText w:val="%8."/>
      <w:lvlJc w:val="left"/>
      <w:pPr>
        <w:ind w:left="6251" w:hanging="360"/>
      </w:pPr>
    </w:lvl>
    <w:lvl w:ilvl="8" w:tplc="38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86" w15:restartNumberingAfterBreak="0">
    <w:nsid w:val="709C6623"/>
    <w:multiLevelType w:val="hybridMultilevel"/>
    <w:tmpl w:val="E57C8DA2"/>
    <w:lvl w:ilvl="0" w:tplc="F2926DBA">
      <w:start w:val="1"/>
      <w:numFmt w:val="decimal"/>
      <w:lvlText w:val="%1)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87" w15:restartNumberingAfterBreak="0">
    <w:nsid w:val="727B1FF7"/>
    <w:multiLevelType w:val="hybridMultilevel"/>
    <w:tmpl w:val="66788802"/>
    <w:lvl w:ilvl="0" w:tplc="698C7C50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14" w:hanging="360"/>
      </w:pPr>
    </w:lvl>
    <w:lvl w:ilvl="2" w:tplc="3809001B" w:tentative="1">
      <w:start w:val="1"/>
      <w:numFmt w:val="lowerRoman"/>
      <w:lvlText w:val="%3."/>
      <w:lvlJc w:val="right"/>
      <w:pPr>
        <w:ind w:left="2934" w:hanging="180"/>
      </w:pPr>
    </w:lvl>
    <w:lvl w:ilvl="3" w:tplc="3809000F" w:tentative="1">
      <w:start w:val="1"/>
      <w:numFmt w:val="decimal"/>
      <w:lvlText w:val="%4."/>
      <w:lvlJc w:val="left"/>
      <w:pPr>
        <w:ind w:left="3654" w:hanging="360"/>
      </w:pPr>
    </w:lvl>
    <w:lvl w:ilvl="4" w:tplc="38090019" w:tentative="1">
      <w:start w:val="1"/>
      <w:numFmt w:val="lowerLetter"/>
      <w:lvlText w:val="%5."/>
      <w:lvlJc w:val="left"/>
      <w:pPr>
        <w:ind w:left="4374" w:hanging="360"/>
      </w:pPr>
    </w:lvl>
    <w:lvl w:ilvl="5" w:tplc="3809001B" w:tentative="1">
      <w:start w:val="1"/>
      <w:numFmt w:val="lowerRoman"/>
      <w:lvlText w:val="%6."/>
      <w:lvlJc w:val="right"/>
      <w:pPr>
        <w:ind w:left="5094" w:hanging="180"/>
      </w:pPr>
    </w:lvl>
    <w:lvl w:ilvl="6" w:tplc="3809000F" w:tentative="1">
      <w:start w:val="1"/>
      <w:numFmt w:val="decimal"/>
      <w:lvlText w:val="%7."/>
      <w:lvlJc w:val="left"/>
      <w:pPr>
        <w:ind w:left="5814" w:hanging="360"/>
      </w:pPr>
    </w:lvl>
    <w:lvl w:ilvl="7" w:tplc="38090019" w:tentative="1">
      <w:start w:val="1"/>
      <w:numFmt w:val="lowerLetter"/>
      <w:lvlText w:val="%8."/>
      <w:lvlJc w:val="left"/>
      <w:pPr>
        <w:ind w:left="6534" w:hanging="360"/>
      </w:pPr>
    </w:lvl>
    <w:lvl w:ilvl="8" w:tplc="38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88" w15:restartNumberingAfterBreak="0">
    <w:nsid w:val="73664F53"/>
    <w:multiLevelType w:val="hybridMultilevel"/>
    <w:tmpl w:val="07BADC14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9" w15:restartNumberingAfterBreak="0">
    <w:nsid w:val="73E736CD"/>
    <w:multiLevelType w:val="hybridMultilevel"/>
    <w:tmpl w:val="9BAE0166"/>
    <w:lvl w:ilvl="0" w:tplc="38090019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90" w15:restartNumberingAfterBreak="0">
    <w:nsid w:val="740F3D65"/>
    <w:multiLevelType w:val="hybridMultilevel"/>
    <w:tmpl w:val="828E048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1" w15:restartNumberingAfterBreak="0">
    <w:nsid w:val="749D0F1F"/>
    <w:multiLevelType w:val="hybridMultilevel"/>
    <w:tmpl w:val="0D34F770"/>
    <w:lvl w:ilvl="0" w:tplc="5FEEAB24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92" w15:restartNumberingAfterBreak="0">
    <w:nsid w:val="77E43B67"/>
    <w:multiLevelType w:val="hybridMultilevel"/>
    <w:tmpl w:val="426A3FC6"/>
    <w:lvl w:ilvl="0" w:tplc="38090011">
      <w:start w:val="1"/>
      <w:numFmt w:val="decimal"/>
      <w:lvlText w:val="%1)"/>
      <w:lvlJc w:val="left"/>
      <w:pPr>
        <w:ind w:left="1571" w:hanging="360"/>
      </w:pPr>
    </w:lvl>
    <w:lvl w:ilvl="1" w:tplc="38090019" w:tentative="1">
      <w:start w:val="1"/>
      <w:numFmt w:val="lowerLetter"/>
      <w:lvlText w:val="%2."/>
      <w:lvlJc w:val="left"/>
      <w:pPr>
        <w:ind w:left="2291" w:hanging="360"/>
      </w:pPr>
    </w:lvl>
    <w:lvl w:ilvl="2" w:tplc="3809001B" w:tentative="1">
      <w:start w:val="1"/>
      <w:numFmt w:val="lowerRoman"/>
      <w:lvlText w:val="%3."/>
      <w:lvlJc w:val="right"/>
      <w:pPr>
        <w:ind w:left="3011" w:hanging="180"/>
      </w:pPr>
    </w:lvl>
    <w:lvl w:ilvl="3" w:tplc="3809000F" w:tentative="1">
      <w:start w:val="1"/>
      <w:numFmt w:val="decimal"/>
      <w:lvlText w:val="%4."/>
      <w:lvlJc w:val="left"/>
      <w:pPr>
        <w:ind w:left="3731" w:hanging="360"/>
      </w:pPr>
    </w:lvl>
    <w:lvl w:ilvl="4" w:tplc="38090019" w:tentative="1">
      <w:start w:val="1"/>
      <w:numFmt w:val="lowerLetter"/>
      <w:lvlText w:val="%5."/>
      <w:lvlJc w:val="left"/>
      <w:pPr>
        <w:ind w:left="4451" w:hanging="360"/>
      </w:pPr>
    </w:lvl>
    <w:lvl w:ilvl="5" w:tplc="3809001B" w:tentative="1">
      <w:start w:val="1"/>
      <w:numFmt w:val="lowerRoman"/>
      <w:lvlText w:val="%6."/>
      <w:lvlJc w:val="right"/>
      <w:pPr>
        <w:ind w:left="5171" w:hanging="180"/>
      </w:pPr>
    </w:lvl>
    <w:lvl w:ilvl="6" w:tplc="3809000F" w:tentative="1">
      <w:start w:val="1"/>
      <w:numFmt w:val="decimal"/>
      <w:lvlText w:val="%7."/>
      <w:lvlJc w:val="left"/>
      <w:pPr>
        <w:ind w:left="5891" w:hanging="360"/>
      </w:pPr>
    </w:lvl>
    <w:lvl w:ilvl="7" w:tplc="38090019" w:tentative="1">
      <w:start w:val="1"/>
      <w:numFmt w:val="lowerLetter"/>
      <w:lvlText w:val="%8."/>
      <w:lvlJc w:val="left"/>
      <w:pPr>
        <w:ind w:left="6611" w:hanging="360"/>
      </w:pPr>
    </w:lvl>
    <w:lvl w:ilvl="8" w:tplc="38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93" w15:restartNumberingAfterBreak="0">
    <w:nsid w:val="7FAF2AF5"/>
    <w:multiLevelType w:val="hybridMultilevel"/>
    <w:tmpl w:val="420E6DA0"/>
    <w:lvl w:ilvl="0" w:tplc="38090011">
      <w:start w:val="1"/>
      <w:numFmt w:val="decimal"/>
      <w:lvlText w:val="%1)"/>
      <w:lvlJc w:val="left"/>
      <w:pPr>
        <w:ind w:left="1866" w:hanging="360"/>
      </w:pPr>
    </w:lvl>
    <w:lvl w:ilvl="1" w:tplc="38090019" w:tentative="1">
      <w:start w:val="1"/>
      <w:numFmt w:val="lowerLetter"/>
      <w:lvlText w:val="%2."/>
      <w:lvlJc w:val="left"/>
      <w:pPr>
        <w:ind w:left="2586" w:hanging="360"/>
      </w:pPr>
    </w:lvl>
    <w:lvl w:ilvl="2" w:tplc="3809001B" w:tentative="1">
      <w:start w:val="1"/>
      <w:numFmt w:val="lowerRoman"/>
      <w:lvlText w:val="%3."/>
      <w:lvlJc w:val="right"/>
      <w:pPr>
        <w:ind w:left="3306" w:hanging="180"/>
      </w:pPr>
    </w:lvl>
    <w:lvl w:ilvl="3" w:tplc="3809000F" w:tentative="1">
      <w:start w:val="1"/>
      <w:numFmt w:val="decimal"/>
      <w:lvlText w:val="%4."/>
      <w:lvlJc w:val="left"/>
      <w:pPr>
        <w:ind w:left="4026" w:hanging="360"/>
      </w:pPr>
    </w:lvl>
    <w:lvl w:ilvl="4" w:tplc="38090019" w:tentative="1">
      <w:start w:val="1"/>
      <w:numFmt w:val="lowerLetter"/>
      <w:lvlText w:val="%5."/>
      <w:lvlJc w:val="left"/>
      <w:pPr>
        <w:ind w:left="4746" w:hanging="360"/>
      </w:pPr>
    </w:lvl>
    <w:lvl w:ilvl="5" w:tplc="3809001B" w:tentative="1">
      <w:start w:val="1"/>
      <w:numFmt w:val="lowerRoman"/>
      <w:lvlText w:val="%6."/>
      <w:lvlJc w:val="right"/>
      <w:pPr>
        <w:ind w:left="5466" w:hanging="180"/>
      </w:pPr>
    </w:lvl>
    <w:lvl w:ilvl="6" w:tplc="3809000F" w:tentative="1">
      <w:start w:val="1"/>
      <w:numFmt w:val="decimal"/>
      <w:lvlText w:val="%7."/>
      <w:lvlJc w:val="left"/>
      <w:pPr>
        <w:ind w:left="6186" w:hanging="360"/>
      </w:pPr>
    </w:lvl>
    <w:lvl w:ilvl="7" w:tplc="38090019" w:tentative="1">
      <w:start w:val="1"/>
      <w:numFmt w:val="lowerLetter"/>
      <w:lvlText w:val="%8."/>
      <w:lvlJc w:val="left"/>
      <w:pPr>
        <w:ind w:left="6906" w:hanging="360"/>
      </w:pPr>
    </w:lvl>
    <w:lvl w:ilvl="8" w:tplc="3809001B" w:tentative="1">
      <w:start w:val="1"/>
      <w:numFmt w:val="lowerRoman"/>
      <w:lvlText w:val="%9."/>
      <w:lvlJc w:val="right"/>
      <w:pPr>
        <w:ind w:left="7626" w:hanging="180"/>
      </w:pPr>
    </w:lvl>
  </w:abstractNum>
  <w:num w:numId="1" w16cid:durableId="657998616">
    <w:abstractNumId w:val="10"/>
  </w:num>
  <w:num w:numId="2" w16cid:durableId="1828158891">
    <w:abstractNumId w:val="22"/>
  </w:num>
  <w:num w:numId="3" w16cid:durableId="1643846110">
    <w:abstractNumId w:val="75"/>
  </w:num>
  <w:num w:numId="4" w16cid:durableId="847257480">
    <w:abstractNumId w:val="77"/>
  </w:num>
  <w:num w:numId="5" w16cid:durableId="1076127247">
    <w:abstractNumId w:val="55"/>
  </w:num>
  <w:num w:numId="6" w16cid:durableId="39594262">
    <w:abstractNumId w:val="31"/>
  </w:num>
  <w:num w:numId="7" w16cid:durableId="1477262608">
    <w:abstractNumId w:val="29"/>
  </w:num>
  <w:num w:numId="8" w16cid:durableId="1044603590">
    <w:abstractNumId w:val="42"/>
  </w:num>
  <w:num w:numId="9" w16cid:durableId="968969622">
    <w:abstractNumId w:val="20"/>
  </w:num>
  <w:num w:numId="10" w16cid:durableId="643900042">
    <w:abstractNumId w:val="23"/>
  </w:num>
  <w:num w:numId="11" w16cid:durableId="1382943276">
    <w:abstractNumId w:val="37"/>
  </w:num>
  <w:num w:numId="12" w16cid:durableId="1553956583">
    <w:abstractNumId w:val="59"/>
  </w:num>
  <w:num w:numId="13" w16cid:durableId="817191457">
    <w:abstractNumId w:val="85"/>
  </w:num>
  <w:num w:numId="14" w16cid:durableId="1142769088">
    <w:abstractNumId w:val="5"/>
  </w:num>
  <w:num w:numId="15" w16cid:durableId="707219037">
    <w:abstractNumId w:val="72"/>
  </w:num>
  <w:num w:numId="16" w16cid:durableId="2081366044">
    <w:abstractNumId w:val="80"/>
  </w:num>
  <w:num w:numId="17" w16cid:durableId="507865320">
    <w:abstractNumId w:val="28"/>
  </w:num>
  <w:num w:numId="18" w16cid:durableId="407920059">
    <w:abstractNumId w:val="84"/>
  </w:num>
  <w:num w:numId="19" w16cid:durableId="1983146091">
    <w:abstractNumId w:val="51"/>
  </w:num>
  <w:num w:numId="20" w16cid:durableId="469090">
    <w:abstractNumId w:val="24"/>
  </w:num>
  <w:num w:numId="21" w16cid:durableId="1362319343">
    <w:abstractNumId w:val="13"/>
  </w:num>
  <w:num w:numId="22" w16cid:durableId="1030452971">
    <w:abstractNumId w:val="40"/>
  </w:num>
  <w:num w:numId="23" w16cid:durableId="36665005">
    <w:abstractNumId w:val="38"/>
  </w:num>
  <w:num w:numId="24" w16cid:durableId="495196563">
    <w:abstractNumId w:val="78"/>
  </w:num>
  <w:num w:numId="25" w16cid:durableId="363336152">
    <w:abstractNumId w:val="76"/>
  </w:num>
  <w:num w:numId="26" w16cid:durableId="912666840">
    <w:abstractNumId w:val="49"/>
  </w:num>
  <w:num w:numId="27" w16cid:durableId="546380314">
    <w:abstractNumId w:val="68"/>
  </w:num>
  <w:num w:numId="28" w16cid:durableId="1239435825">
    <w:abstractNumId w:val="32"/>
  </w:num>
  <w:num w:numId="29" w16cid:durableId="644628196">
    <w:abstractNumId w:val="21"/>
  </w:num>
  <w:num w:numId="30" w16cid:durableId="1802914970">
    <w:abstractNumId w:val="46"/>
  </w:num>
  <w:num w:numId="31" w16cid:durableId="806819795">
    <w:abstractNumId w:val="86"/>
  </w:num>
  <w:num w:numId="32" w16cid:durableId="1461994723">
    <w:abstractNumId w:val="0"/>
  </w:num>
  <w:num w:numId="33" w16cid:durableId="663510561">
    <w:abstractNumId w:val="26"/>
  </w:num>
  <w:num w:numId="34" w16cid:durableId="698431165">
    <w:abstractNumId w:val="30"/>
  </w:num>
  <w:num w:numId="35" w16cid:durableId="955527491">
    <w:abstractNumId w:val="8"/>
  </w:num>
  <w:num w:numId="36" w16cid:durableId="1568035672">
    <w:abstractNumId w:val="19"/>
  </w:num>
  <w:num w:numId="37" w16cid:durableId="196547814">
    <w:abstractNumId w:val="14"/>
  </w:num>
  <w:num w:numId="38" w16cid:durableId="54165372">
    <w:abstractNumId w:val="90"/>
  </w:num>
  <w:num w:numId="39" w16cid:durableId="1182816732">
    <w:abstractNumId w:val="53"/>
  </w:num>
  <w:num w:numId="40" w16cid:durableId="1784810616">
    <w:abstractNumId w:val="35"/>
  </w:num>
  <w:num w:numId="41" w16cid:durableId="1002389586">
    <w:abstractNumId w:val="7"/>
  </w:num>
  <w:num w:numId="42" w16cid:durableId="1856769561">
    <w:abstractNumId w:val="52"/>
  </w:num>
  <w:num w:numId="43" w16cid:durableId="938753597">
    <w:abstractNumId w:val="44"/>
  </w:num>
  <w:num w:numId="44" w16cid:durableId="1938826376">
    <w:abstractNumId w:val="48"/>
  </w:num>
  <w:num w:numId="45" w16cid:durableId="883491645">
    <w:abstractNumId w:val="65"/>
  </w:num>
  <w:num w:numId="46" w16cid:durableId="109671375">
    <w:abstractNumId w:val="2"/>
  </w:num>
  <w:num w:numId="47" w16cid:durableId="1265966786">
    <w:abstractNumId w:val="91"/>
  </w:num>
  <w:num w:numId="48" w16cid:durableId="1646274349">
    <w:abstractNumId w:val="4"/>
  </w:num>
  <w:num w:numId="49" w16cid:durableId="2063019621">
    <w:abstractNumId w:val="18"/>
  </w:num>
  <w:num w:numId="50" w16cid:durableId="1217350483">
    <w:abstractNumId w:val="54"/>
  </w:num>
  <w:num w:numId="51" w16cid:durableId="1235314058">
    <w:abstractNumId w:val="41"/>
  </w:num>
  <w:num w:numId="52" w16cid:durableId="598803931">
    <w:abstractNumId w:val="87"/>
  </w:num>
  <w:num w:numId="53" w16cid:durableId="340939732">
    <w:abstractNumId w:val="89"/>
  </w:num>
  <w:num w:numId="54" w16cid:durableId="2044163305">
    <w:abstractNumId w:val="39"/>
  </w:num>
  <w:num w:numId="55" w16cid:durableId="373388075">
    <w:abstractNumId w:val="43"/>
  </w:num>
  <w:num w:numId="56" w16cid:durableId="2029721720">
    <w:abstractNumId w:val="9"/>
  </w:num>
  <w:num w:numId="57" w16cid:durableId="1480416433">
    <w:abstractNumId w:val="67"/>
  </w:num>
  <w:num w:numId="58" w16cid:durableId="1734890144">
    <w:abstractNumId w:val="73"/>
  </w:num>
  <w:num w:numId="59" w16cid:durableId="328944252">
    <w:abstractNumId w:val="57"/>
  </w:num>
  <w:num w:numId="60" w16cid:durableId="1967929443">
    <w:abstractNumId w:val="36"/>
  </w:num>
  <w:num w:numId="61" w16cid:durableId="1084258467">
    <w:abstractNumId w:val="50"/>
  </w:num>
  <w:num w:numId="62" w16cid:durableId="168524351">
    <w:abstractNumId w:val="63"/>
  </w:num>
  <w:num w:numId="63" w16cid:durableId="1886328665">
    <w:abstractNumId w:val="58"/>
  </w:num>
  <w:num w:numId="64" w16cid:durableId="1691494826">
    <w:abstractNumId w:val="27"/>
  </w:num>
  <w:num w:numId="65" w16cid:durableId="578176852">
    <w:abstractNumId w:val="88"/>
  </w:num>
  <w:num w:numId="66" w16cid:durableId="177936217">
    <w:abstractNumId w:val="1"/>
  </w:num>
  <w:num w:numId="67" w16cid:durableId="416833178">
    <w:abstractNumId w:val="79"/>
  </w:num>
  <w:num w:numId="68" w16cid:durableId="892472064">
    <w:abstractNumId w:val="33"/>
  </w:num>
  <w:num w:numId="69" w16cid:durableId="1029842943">
    <w:abstractNumId w:val="17"/>
  </w:num>
  <w:num w:numId="70" w16cid:durableId="555556587">
    <w:abstractNumId w:val="45"/>
  </w:num>
  <w:num w:numId="71" w16cid:durableId="1658803881">
    <w:abstractNumId w:val="25"/>
  </w:num>
  <w:num w:numId="72" w16cid:durableId="414284296">
    <w:abstractNumId w:val="16"/>
  </w:num>
  <w:num w:numId="73" w16cid:durableId="1692024055">
    <w:abstractNumId w:val="6"/>
  </w:num>
  <w:num w:numId="74" w16cid:durableId="1460103948">
    <w:abstractNumId w:val="92"/>
  </w:num>
  <w:num w:numId="75" w16cid:durableId="259070892">
    <w:abstractNumId w:val="71"/>
  </w:num>
  <w:num w:numId="76" w16cid:durableId="1264726938">
    <w:abstractNumId w:val="64"/>
  </w:num>
  <w:num w:numId="77" w16cid:durableId="1297876487">
    <w:abstractNumId w:val="11"/>
  </w:num>
  <w:num w:numId="78" w16cid:durableId="111173215">
    <w:abstractNumId w:val="81"/>
  </w:num>
  <w:num w:numId="79" w16cid:durableId="766802769">
    <w:abstractNumId w:val="93"/>
  </w:num>
  <w:num w:numId="80" w16cid:durableId="1244224265">
    <w:abstractNumId w:val="12"/>
  </w:num>
  <w:num w:numId="81" w16cid:durableId="624505710">
    <w:abstractNumId w:val="74"/>
  </w:num>
  <w:num w:numId="82" w16cid:durableId="1378580807">
    <w:abstractNumId w:val="69"/>
  </w:num>
  <w:num w:numId="83" w16cid:durableId="265961648">
    <w:abstractNumId w:val="60"/>
  </w:num>
  <w:num w:numId="84" w16cid:durableId="1923835879">
    <w:abstractNumId w:val="34"/>
  </w:num>
  <w:num w:numId="85" w16cid:durableId="1834562996">
    <w:abstractNumId w:val="61"/>
  </w:num>
  <w:num w:numId="86" w16cid:durableId="1937322607">
    <w:abstractNumId w:val="70"/>
  </w:num>
  <w:num w:numId="87" w16cid:durableId="1766996648">
    <w:abstractNumId w:val="83"/>
  </w:num>
  <w:num w:numId="88" w16cid:durableId="490103162">
    <w:abstractNumId w:val="3"/>
  </w:num>
  <w:num w:numId="89" w16cid:durableId="1846087280">
    <w:abstractNumId w:val="15"/>
  </w:num>
  <w:num w:numId="90" w16cid:durableId="1940063295">
    <w:abstractNumId w:val="62"/>
  </w:num>
  <w:num w:numId="91" w16cid:durableId="547305196">
    <w:abstractNumId w:val="47"/>
  </w:num>
  <w:num w:numId="92" w16cid:durableId="536938773">
    <w:abstractNumId w:val="82"/>
  </w:num>
  <w:num w:numId="93" w16cid:durableId="371732511">
    <w:abstractNumId w:val="56"/>
  </w:num>
  <w:num w:numId="94" w16cid:durableId="1086924534">
    <w:abstractNumId w:val="66"/>
  </w:num>
  <w:numIdMacAtCleanup w:val="9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56744"/>
    <w:rsid w:val="00001C7E"/>
    <w:rsid w:val="000037BE"/>
    <w:rsid w:val="00004AA7"/>
    <w:rsid w:val="00006EAF"/>
    <w:rsid w:val="00011393"/>
    <w:rsid w:val="00021A1A"/>
    <w:rsid w:val="0002205A"/>
    <w:rsid w:val="00023913"/>
    <w:rsid w:val="000247F7"/>
    <w:rsid w:val="00025E49"/>
    <w:rsid w:val="000303E6"/>
    <w:rsid w:val="00034D12"/>
    <w:rsid w:val="0004008E"/>
    <w:rsid w:val="000419A0"/>
    <w:rsid w:val="00042AFA"/>
    <w:rsid w:val="00043968"/>
    <w:rsid w:val="000555EF"/>
    <w:rsid w:val="0005623B"/>
    <w:rsid w:val="00060007"/>
    <w:rsid w:val="00062157"/>
    <w:rsid w:val="00062449"/>
    <w:rsid w:val="00062569"/>
    <w:rsid w:val="00062AA4"/>
    <w:rsid w:val="0006681A"/>
    <w:rsid w:val="000729FE"/>
    <w:rsid w:val="000740B1"/>
    <w:rsid w:val="00076111"/>
    <w:rsid w:val="0008238E"/>
    <w:rsid w:val="000847FB"/>
    <w:rsid w:val="00084E22"/>
    <w:rsid w:val="00090930"/>
    <w:rsid w:val="000B22CC"/>
    <w:rsid w:val="000C135F"/>
    <w:rsid w:val="000C1D80"/>
    <w:rsid w:val="000E1226"/>
    <w:rsid w:val="000E1BA2"/>
    <w:rsid w:val="000E3029"/>
    <w:rsid w:val="000E6C7C"/>
    <w:rsid w:val="000F7B93"/>
    <w:rsid w:val="00100AAB"/>
    <w:rsid w:val="00100C38"/>
    <w:rsid w:val="0010206C"/>
    <w:rsid w:val="00105B41"/>
    <w:rsid w:val="00107566"/>
    <w:rsid w:val="00111912"/>
    <w:rsid w:val="00112722"/>
    <w:rsid w:val="001135B1"/>
    <w:rsid w:val="00113E90"/>
    <w:rsid w:val="00114024"/>
    <w:rsid w:val="0012007D"/>
    <w:rsid w:val="00122A3A"/>
    <w:rsid w:val="0012616B"/>
    <w:rsid w:val="00126F86"/>
    <w:rsid w:val="00136CA1"/>
    <w:rsid w:val="00151D41"/>
    <w:rsid w:val="001527E9"/>
    <w:rsid w:val="00155D24"/>
    <w:rsid w:val="00160A68"/>
    <w:rsid w:val="00161FA1"/>
    <w:rsid w:val="00162E62"/>
    <w:rsid w:val="00170286"/>
    <w:rsid w:val="00171696"/>
    <w:rsid w:val="00171C69"/>
    <w:rsid w:val="00175D34"/>
    <w:rsid w:val="00181EB0"/>
    <w:rsid w:val="0018502B"/>
    <w:rsid w:val="00185E58"/>
    <w:rsid w:val="001861E4"/>
    <w:rsid w:val="00192073"/>
    <w:rsid w:val="0019208C"/>
    <w:rsid w:val="001951D7"/>
    <w:rsid w:val="0019776F"/>
    <w:rsid w:val="001979D2"/>
    <w:rsid w:val="001B122A"/>
    <w:rsid w:val="001B31DC"/>
    <w:rsid w:val="001B4053"/>
    <w:rsid w:val="001B4125"/>
    <w:rsid w:val="001B5C57"/>
    <w:rsid w:val="001C4A7E"/>
    <w:rsid w:val="001C5914"/>
    <w:rsid w:val="001C6903"/>
    <w:rsid w:val="001C6A01"/>
    <w:rsid w:val="001C7697"/>
    <w:rsid w:val="001D37E4"/>
    <w:rsid w:val="001D76CA"/>
    <w:rsid w:val="001E13BB"/>
    <w:rsid w:val="001E15F6"/>
    <w:rsid w:val="001E1DED"/>
    <w:rsid w:val="001E1F41"/>
    <w:rsid w:val="001E6927"/>
    <w:rsid w:val="001F28AE"/>
    <w:rsid w:val="001F47CF"/>
    <w:rsid w:val="001F54BF"/>
    <w:rsid w:val="00203380"/>
    <w:rsid w:val="00204606"/>
    <w:rsid w:val="00205927"/>
    <w:rsid w:val="00212105"/>
    <w:rsid w:val="00212364"/>
    <w:rsid w:val="00232831"/>
    <w:rsid w:val="00235447"/>
    <w:rsid w:val="002427DE"/>
    <w:rsid w:val="00243415"/>
    <w:rsid w:val="002439F4"/>
    <w:rsid w:val="0024436A"/>
    <w:rsid w:val="002541AE"/>
    <w:rsid w:val="002563C7"/>
    <w:rsid w:val="00256F54"/>
    <w:rsid w:val="002625E0"/>
    <w:rsid w:val="00271BFD"/>
    <w:rsid w:val="00280F0D"/>
    <w:rsid w:val="002811E0"/>
    <w:rsid w:val="0028170D"/>
    <w:rsid w:val="002817D9"/>
    <w:rsid w:val="002818C4"/>
    <w:rsid w:val="002849B6"/>
    <w:rsid w:val="00286B01"/>
    <w:rsid w:val="00293821"/>
    <w:rsid w:val="00296B5C"/>
    <w:rsid w:val="002971A6"/>
    <w:rsid w:val="002A1B2B"/>
    <w:rsid w:val="002A240A"/>
    <w:rsid w:val="002A2489"/>
    <w:rsid w:val="002A2733"/>
    <w:rsid w:val="002A430C"/>
    <w:rsid w:val="002A52F4"/>
    <w:rsid w:val="002A72CD"/>
    <w:rsid w:val="002A7BD7"/>
    <w:rsid w:val="002B1FB3"/>
    <w:rsid w:val="002B20AC"/>
    <w:rsid w:val="002B3A3C"/>
    <w:rsid w:val="002B4C12"/>
    <w:rsid w:val="002B6821"/>
    <w:rsid w:val="002C2047"/>
    <w:rsid w:val="002C5D93"/>
    <w:rsid w:val="002C6CDD"/>
    <w:rsid w:val="002C7877"/>
    <w:rsid w:val="002D2331"/>
    <w:rsid w:val="002D4B04"/>
    <w:rsid w:val="002D76DF"/>
    <w:rsid w:val="002E06D3"/>
    <w:rsid w:val="002E0CC5"/>
    <w:rsid w:val="002E46E8"/>
    <w:rsid w:val="002E5090"/>
    <w:rsid w:val="002E68F2"/>
    <w:rsid w:val="002E7B9D"/>
    <w:rsid w:val="002F2580"/>
    <w:rsid w:val="002F4009"/>
    <w:rsid w:val="002F6495"/>
    <w:rsid w:val="002F6F0D"/>
    <w:rsid w:val="002F709D"/>
    <w:rsid w:val="00307451"/>
    <w:rsid w:val="00323CDD"/>
    <w:rsid w:val="00324EDE"/>
    <w:rsid w:val="003406E7"/>
    <w:rsid w:val="00341DBB"/>
    <w:rsid w:val="003420C7"/>
    <w:rsid w:val="003478F1"/>
    <w:rsid w:val="00351290"/>
    <w:rsid w:val="00353681"/>
    <w:rsid w:val="00353C14"/>
    <w:rsid w:val="00356C33"/>
    <w:rsid w:val="003622C0"/>
    <w:rsid w:val="003625D7"/>
    <w:rsid w:val="00362CF0"/>
    <w:rsid w:val="00363CF6"/>
    <w:rsid w:val="00373324"/>
    <w:rsid w:val="003736E2"/>
    <w:rsid w:val="0037768A"/>
    <w:rsid w:val="00381922"/>
    <w:rsid w:val="00381EC1"/>
    <w:rsid w:val="00385EC0"/>
    <w:rsid w:val="00385F18"/>
    <w:rsid w:val="00395931"/>
    <w:rsid w:val="003A0A23"/>
    <w:rsid w:val="003A37F7"/>
    <w:rsid w:val="003A5FF4"/>
    <w:rsid w:val="003B1781"/>
    <w:rsid w:val="003B3357"/>
    <w:rsid w:val="003C5E78"/>
    <w:rsid w:val="003C6295"/>
    <w:rsid w:val="003C7C1E"/>
    <w:rsid w:val="003D3135"/>
    <w:rsid w:val="003D3478"/>
    <w:rsid w:val="003E0455"/>
    <w:rsid w:val="003E0966"/>
    <w:rsid w:val="003E46EB"/>
    <w:rsid w:val="003E4982"/>
    <w:rsid w:val="003E568E"/>
    <w:rsid w:val="003E6DC5"/>
    <w:rsid w:val="003F30A7"/>
    <w:rsid w:val="00402BBB"/>
    <w:rsid w:val="00404C07"/>
    <w:rsid w:val="00411072"/>
    <w:rsid w:val="0041313B"/>
    <w:rsid w:val="00415E88"/>
    <w:rsid w:val="00416714"/>
    <w:rsid w:val="00420906"/>
    <w:rsid w:val="00425245"/>
    <w:rsid w:val="004331C6"/>
    <w:rsid w:val="00434405"/>
    <w:rsid w:val="004359AF"/>
    <w:rsid w:val="004370C9"/>
    <w:rsid w:val="00437631"/>
    <w:rsid w:val="004414A7"/>
    <w:rsid w:val="00444588"/>
    <w:rsid w:val="00450270"/>
    <w:rsid w:val="00450C52"/>
    <w:rsid w:val="00451DE1"/>
    <w:rsid w:val="00461F4B"/>
    <w:rsid w:val="00463A90"/>
    <w:rsid w:val="00464104"/>
    <w:rsid w:val="004671B5"/>
    <w:rsid w:val="00470008"/>
    <w:rsid w:val="004715DE"/>
    <w:rsid w:val="00473937"/>
    <w:rsid w:val="004768B5"/>
    <w:rsid w:val="0048571E"/>
    <w:rsid w:val="00486BAE"/>
    <w:rsid w:val="00486C1A"/>
    <w:rsid w:val="004A2595"/>
    <w:rsid w:val="004A3469"/>
    <w:rsid w:val="004A3FF0"/>
    <w:rsid w:val="004A5255"/>
    <w:rsid w:val="004A5904"/>
    <w:rsid w:val="004A7C9D"/>
    <w:rsid w:val="004B4945"/>
    <w:rsid w:val="004B4F93"/>
    <w:rsid w:val="004C0CD0"/>
    <w:rsid w:val="004C44E6"/>
    <w:rsid w:val="004C4A44"/>
    <w:rsid w:val="004C4BCB"/>
    <w:rsid w:val="004C59A8"/>
    <w:rsid w:val="004D3F48"/>
    <w:rsid w:val="004D605A"/>
    <w:rsid w:val="004D6D9E"/>
    <w:rsid w:val="004D6EB9"/>
    <w:rsid w:val="004D7BB2"/>
    <w:rsid w:val="004E054A"/>
    <w:rsid w:val="004E14DF"/>
    <w:rsid w:val="004E764A"/>
    <w:rsid w:val="004F4218"/>
    <w:rsid w:val="004F469C"/>
    <w:rsid w:val="004F4F63"/>
    <w:rsid w:val="004F7EC6"/>
    <w:rsid w:val="00500835"/>
    <w:rsid w:val="0050469E"/>
    <w:rsid w:val="00504F99"/>
    <w:rsid w:val="00510090"/>
    <w:rsid w:val="00516C56"/>
    <w:rsid w:val="00521745"/>
    <w:rsid w:val="00526F47"/>
    <w:rsid w:val="00534F81"/>
    <w:rsid w:val="00540FD5"/>
    <w:rsid w:val="00542F13"/>
    <w:rsid w:val="0055502A"/>
    <w:rsid w:val="00560B23"/>
    <w:rsid w:val="0056238C"/>
    <w:rsid w:val="0056477D"/>
    <w:rsid w:val="005762A7"/>
    <w:rsid w:val="005805C8"/>
    <w:rsid w:val="005806FF"/>
    <w:rsid w:val="00580EF3"/>
    <w:rsid w:val="00585306"/>
    <w:rsid w:val="00597CAA"/>
    <w:rsid w:val="005A1D32"/>
    <w:rsid w:val="005A38AB"/>
    <w:rsid w:val="005A466D"/>
    <w:rsid w:val="005B4CE4"/>
    <w:rsid w:val="005C0D1E"/>
    <w:rsid w:val="005C3D5B"/>
    <w:rsid w:val="005D58E3"/>
    <w:rsid w:val="005E1737"/>
    <w:rsid w:val="005E308F"/>
    <w:rsid w:val="005F480D"/>
    <w:rsid w:val="005F5182"/>
    <w:rsid w:val="005F6B2C"/>
    <w:rsid w:val="005F7BB7"/>
    <w:rsid w:val="005F7D82"/>
    <w:rsid w:val="00600DAD"/>
    <w:rsid w:val="006019E2"/>
    <w:rsid w:val="0060690C"/>
    <w:rsid w:val="00610554"/>
    <w:rsid w:val="00610796"/>
    <w:rsid w:val="00610868"/>
    <w:rsid w:val="006110B6"/>
    <w:rsid w:val="00612C7B"/>
    <w:rsid w:val="0061386A"/>
    <w:rsid w:val="0061538C"/>
    <w:rsid w:val="00616CA0"/>
    <w:rsid w:val="0062099C"/>
    <w:rsid w:val="00624A43"/>
    <w:rsid w:val="00627CB9"/>
    <w:rsid w:val="0063152A"/>
    <w:rsid w:val="00632BE0"/>
    <w:rsid w:val="00634817"/>
    <w:rsid w:val="00637C5A"/>
    <w:rsid w:val="006427F2"/>
    <w:rsid w:val="00643966"/>
    <w:rsid w:val="006440FC"/>
    <w:rsid w:val="00646578"/>
    <w:rsid w:val="00647F5A"/>
    <w:rsid w:val="00655043"/>
    <w:rsid w:val="00656669"/>
    <w:rsid w:val="00660213"/>
    <w:rsid w:val="00660B0F"/>
    <w:rsid w:val="00662310"/>
    <w:rsid w:val="00667C7B"/>
    <w:rsid w:val="0067375C"/>
    <w:rsid w:val="00676ED0"/>
    <w:rsid w:val="006800FA"/>
    <w:rsid w:val="00682406"/>
    <w:rsid w:val="0068553D"/>
    <w:rsid w:val="00686A85"/>
    <w:rsid w:val="00691E68"/>
    <w:rsid w:val="00693797"/>
    <w:rsid w:val="006937F3"/>
    <w:rsid w:val="006A36FB"/>
    <w:rsid w:val="006B1627"/>
    <w:rsid w:val="006B4871"/>
    <w:rsid w:val="006B4C75"/>
    <w:rsid w:val="006C3A03"/>
    <w:rsid w:val="006C4AA5"/>
    <w:rsid w:val="006C51A8"/>
    <w:rsid w:val="006D0B51"/>
    <w:rsid w:val="006D1E21"/>
    <w:rsid w:val="006D2A75"/>
    <w:rsid w:val="006D2F07"/>
    <w:rsid w:val="006D5A94"/>
    <w:rsid w:val="006E29F1"/>
    <w:rsid w:val="006E41C2"/>
    <w:rsid w:val="006E4A9B"/>
    <w:rsid w:val="006E4E6D"/>
    <w:rsid w:val="006E541E"/>
    <w:rsid w:val="006F1D15"/>
    <w:rsid w:val="006F246E"/>
    <w:rsid w:val="006F6563"/>
    <w:rsid w:val="006F6F36"/>
    <w:rsid w:val="007027F0"/>
    <w:rsid w:val="007062BA"/>
    <w:rsid w:val="00713CE0"/>
    <w:rsid w:val="00717540"/>
    <w:rsid w:val="00720E73"/>
    <w:rsid w:val="0072497A"/>
    <w:rsid w:val="0073061D"/>
    <w:rsid w:val="0073393E"/>
    <w:rsid w:val="007370D7"/>
    <w:rsid w:val="00744AFC"/>
    <w:rsid w:val="00744B4B"/>
    <w:rsid w:val="00747031"/>
    <w:rsid w:val="007517DD"/>
    <w:rsid w:val="00752DBA"/>
    <w:rsid w:val="0075695B"/>
    <w:rsid w:val="00757BB5"/>
    <w:rsid w:val="00760972"/>
    <w:rsid w:val="00763EC0"/>
    <w:rsid w:val="007667CB"/>
    <w:rsid w:val="0077083D"/>
    <w:rsid w:val="007728A7"/>
    <w:rsid w:val="0077369C"/>
    <w:rsid w:val="00776E42"/>
    <w:rsid w:val="0078545A"/>
    <w:rsid w:val="00785F12"/>
    <w:rsid w:val="00787489"/>
    <w:rsid w:val="007A1821"/>
    <w:rsid w:val="007A1D3C"/>
    <w:rsid w:val="007A747B"/>
    <w:rsid w:val="007B10BB"/>
    <w:rsid w:val="007B2BAB"/>
    <w:rsid w:val="007B60F0"/>
    <w:rsid w:val="007C038C"/>
    <w:rsid w:val="007C0BA4"/>
    <w:rsid w:val="007C438D"/>
    <w:rsid w:val="007C6416"/>
    <w:rsid w:val="007D4240"/>
    <w:rsid w:val="007D5606"/>
    <w:rsid w:val="007E1D62"/>
    <w:rsid w:val="007E73E5"/>
    <w:rsid w:val="007F0692"/>
    <w:rsid w:val="007F41EB"/>
    <w:rsid w:val="007F48B2"/>
    <w:rsid w:val="0080183A"/>
    <w:rsid w:val="00801B81"/>
    <w:rsid w:val="008070A4"/>
    <w:rsid w:val="00810FFE"/>
    <w:rsid w:val="00813425"/>
    <w:rsid w:val="00815AA3"/>
    <w:rsid w:val="00816F25"/>
    <w:rsid w:val="0081768A"/>
    <w:rsid w:val="008206BF"/>
    <w:rsid w:val="00823015"/>
    <w:rsid w:val="00823EE1"/>
    <w:rsid w:val="00823F8F"/>
    <w:rsid w:val="008259CB"/>
    <w:rsid w:val="00825B39"/>
    <w:rsid w:val="00833D13"/>
    <w:rsid w:val="008404A9"/>
    <w:rsid w:val="00842633"/>
    <w:rsid w:val="00843639"/>
    <w:rsid w:val="008475D0"/>
    <w:rsid w:val="00847FD1"/>
    <w:rsid w:val="0085171B"/>
    <w:rsid w:val="00851882"/>
    <w:rsid w:val="0085418B"/>
    <w:rsid w:val="00856744"/>
    <w:rsid w:val="00856E53"/>
    <w:rsid w:val="0086070C"/>
    <w:rsid w:val="008622C5"/>
    <w:rsid w:val="00865E9B"/>
    <w:rsid w:val="00876623"/>
    <w:rsid w:val="00882C39"/>
    <w:rsid w:val="0088487F"/>
    <w:rsid w:val="008920AA"/>
    <w:rsid w:val="00893871"/>
    <w:rsid w:val="00895E7D"/>
    <w:rsid w:val="00896B31"/>
    <w:rsid w:val="008A6228"/>
    <w:rsid w:val="008C4226"/>
    <w:rsid w:val="008C4A69"/>
    <w:rsid w:val="008C6674"/>
    <w:rsid w:val="008C7218"/>
    <w:rsid w:val="008C73DB"/>
    <w:rsid w:val="008D34BF"/>
    <w:rsid w:val="008D7C4A"/>
    <w:rsid w:val="008E2472"/>
    <w:rsid w:val="008E2D64"/>
    <w:rsid w:val="008F17EF"/>
    <w:rsid w:val="008F311A"/>
    <w:rsid w:val="008F4252"/>
    <w:rsid w:val="009003AD"/>
    <w:rsid w:val="0090347A"/>
    <w:rsid w:val="00904381"/>
    <w:rsid w:val="00905B44"/>
    <w:rsid w:val="0090746A"/>
    <w:rsid w:val="00913E7D"/>
    <w:rsid w:val="00922CF7"/>
    <w:rsid w:val="0092475D"/>
    <w:rsid w:val="00926CAB"/>
    <w:rsid w:val="00926FAA"/>
    <w:rsid w:val="00935253"/>
    <w:rsid w:val="00935405"/>
    <w:rsid w:val="009376D0"/>
    <w:rsid w:val="0094041C"/>
    <w:rsid w:val="00942103"/>
    <w:rsid w:val="009444AB"/>
    <w:rsid w:val="00945271"/>
    <w:rsid w:val="00950A5E"/>
    <w:rsid w:val="00951E21"/>
    <w:rsid w:val="00961D22"/>
    <w:rsid w:val="009629C7"/>
    <w:rsid w:val="00964DE3"/>
    <w:rsid w:val="00971C3B"/>
    <w:rsid w:val="009723A1"/>
    <w:rsid w:val="00975AF8"/>
    <w:rsid w:val="00976013"/>
    <w:rsid w:val="00984604"/>
    <w:rsid w:val="009872A3"/>
    <w:rsid w:val="00987F7A"/>
    <w:rsid w:val="009920BD"/>
    <w:rsid w:val="00995349"/>
    <w:rsid w:val="009A3A93"/>
    <w:rsid w:val="009A57D9"/>
    <w:rsid w:val="009A60D8"/>
    <w:rsid w:val="009A7B50"/>
    <w:rsid w:val="009B05E0"/>
    <w:rsid w:val="009B0E7D"/>
    <w:rsid w:val="009B1CE5"/>
    <w:rsid w:val="009B289A"/>
    <w:rsid w:val="009B3626"/>
    <w:rsid w:val="009B7939"/>
    <w:rsid w:val="009B7DFB"/>
    <w:rsid w:val="009C085D"/>
    <w:rsid w:val="009C0ACF"/>
    <w:rsid w:val="009C2469"/>
    <w:rsid w:val="009C3577"/>
    <w:rsid w:val="009D4953"/>
    <w:rsid w:val="009D7E73"/>
    <w:rsid w:val="009E245F"/>
    <w:rsid w:val="009E2922"/>
    <w:rsid w:val="009E2BA0"/>
    <w:rsid w:val="009E4629"/>
    <w:rsid w:val="009F0A1C"/>
    <w:rsid w:val="009F13C9"/>
    <w:rsid w:val="009F1CC3"/>
    <w:rsid w:val="009F34FF"/>
    <w:rsid w:val="009F43F7"/>
    <w:rsid w:val="009F68F1"/>
    <w:rsid w:val="009F7D85"/>
    <w:rsid w:val="00A01189"/>
    <w:rsid w:val="00A0503D"/>
    <w:rsid w:val="00A0658D"/>
    <w:rsid w:val="00A12B2B"/>
    <w:rsid w:val="00A14E08"/>
    <w:rsid w:val="00A15D99"/>
    <w:rsid w:val="00A16CF2"/>
    <w:rsid w:val="00A177A0"/>
    <w:rsid w:val="00A2039D"/>
    <w:rsid w:val="00A21818"/>
    <w:rsid w:val="00A2395A"/>
    <w:rsid w:val="00A23D13"/>
    <w:rsid w:val="00A23F02"/>
    <w:rsid w:val="00A244E4"/>
    <w:rsid w:val="00A26AE9"/>
    <w:rsid w:val="00A27A4A"/>
    <w:rsid w:val="00A30F49"/>
    <w:rsid w:val="00A35BF1"/>
    <w:rsid w:val="00A41BAD"/>
    <w:rsid w:val="00A43875"/>
    <w:rsid w:val="00A43CEF"/>
    <w:rsid w:val="00A449E5"/>
    <w:rsid w:val="00A467D0"/>
    <w:rsid w:val="00A47F6D"/>
    <w:rsid w:val="00A5495A"/>
    <w:rsid w:val="00A54BA1"/>
    <w:rsid w:val="00A55A7B"/>
    <w:rsid w:val="00A57E6C"/>
    <w:rsid w:val="00A609DB"/>
    <w:rsid w:val="00A6428A"/>
    <w:rsid w:val="00A6670C"/>
    <w:rsid w:val="00A6774C"/>
    <w:rsid w:val="00A72FBC"/>
    <w:rsid w:val="00A7565C"/>
    <w:rsid w:val="00A80E14"/>
    <w:rsid w:val="00A82D68"/>
    <w:rsid w:val="00A82F70"/>
    <w:rsid w:val="00A8510C"/>
    <w:rsid w:val="00A94AB3"/>
    <w:rsid w:val="00A96D63"/>
    <w:rsid w:val="00A97D8E"/>
    <w:rsid w:val="00AA16E1"/>
    <w:rsid w:val="00AA3316"/>
    <w:rsid w:val="00AA47A9"/>
    <w:rsid w:val="00AA5E41"/>
    <w:rsid w:val="00AA6066"/>
    <w:rsid w:val="00AA76AD"/>
    <w:rsid w:val="00AB1B56"/>
    <w:rsid w:val="00AB4BCC"/>
    <w:rsid w:val="00AB548C"/>
    <w:rsid w:val="00AB6012"/>
    <w:rsid w:val="00AC786C"/>
    <w:rsid w:val="00AD0FF6"/>
    <w:rsid w:val="00AD1DF0"/>
    <w:rsid w:val="00AD7B0C"/>
    <w:rsid w:val="00AE417B"/>
    <w:rsid w:val="00AF04BA"/>
    <w:rsid w:val="00AF1133"/>
    <w:rsid w:val="00AF17D6"/>
    <w:rsid w:val="00AF1BF3"/>
    <w:rsid w:val="00AF495D"/>
    <w:rsid w:val="00AF741F"/>
    <w:rsid w:val="00B02EA6"/>
    <w:rsid w:val="00B050B8"/>
    <w:rsid w:val="00B0623D"/>
    <w:rsid w:val="00B07092"/>
    <w:rsid w:val="00B15626"/>
    <w:rsid w:val="00B27BB0"/>
    <w:rsid w:val="00B30CA8"/>
    <w:rsid w:val="00B31443"/>
    <w:rsid w:val="00B32F05"/>
    <w:rsid w:val="00B33FAF"/>
    <w:rsid w:val="00B403A2"/>
    <w:rsid w:val="00B415D2"/>
    <w:rsid w:val="00B46161"/>
    <w:rsid w:val="00B504A0"/>
    <w:rsid w:val="00B50B40"/>
    <w:rsid w:val="00B517D7"/>
    <w:rsid w:val="00B52226"/>
    <w:rsid w:val="00B57E8E"/>
    <w:rsid w:val="00B6291B"/>
    <w:rsid w:val="00B63D17"/>
    <w:rsid w:val="00B6428C"/>
    <w:rsid w:val="00B81D25"/>
    <w:rsid w:val="00B82025"/>
    <w:rsid w:val="00B82943"/>
    <w:rsid w:val="00B87EF2"/>
    <w:rsid w:val="00BA0A30"/>
    <w:rsid w:val="00BB0045"/>
    <w:rsid w:val="00BB03C1"/>
    <w:rsid w:val="00BB3783"/>
    <w:rsid w:val="00BB4260"/>
    <w:rsid w:val="00BC18B3"/>
    <w:rsid w:val="00BC502F"/>
    <w:rsid w:val="00BC5738"/>
    <w:rsid w:val="00BC7297"/>
    <w:rsid w:val="00BD1991"/>
    <w:rsid w:val="00BD1A1B"/>
    <w:rsid w:val="00BE1944"/>
    <w:rsid w:val="00BE2A93"/>
    <w:rsid w:val="00BE692C"/>
    <w:rsid w:val="00BF014F"/>
    <w:rsid w:val="00BF3626"/>
    <w:rsid w:val="00BF4DEE"/>
    <w:rsid w:val="00BF5084"/>
    <w:rsid w:val="00BF56DF"/>
    <w:rsid w:val="00C02FF9"/>
    <w:rsid w:val="00C03471"/>
    <w:rsid w:val="00C03616"/>
    <w:rsid w:val="00C070D8"/>
    <w:rsid w:val="00C07585"/>
    <w:rsid w:val="00C12984"/>
    <w:rsid w:val="00C144A3"/>
    <w:rsid w:val="00C16F71"/>
    <w:rsid w:val="00C20F55"/>
    <w:rsid w:val="00C23BBF"/>
    <w:rsid w:val="00C31753"/>
    <w:rsid w:val="00C37075"/>
    <w:rsid w:val="00C37D5F"/>
    <w:rsid w:val="00C40AD4"/>
    <w:rsid w:val="00C42D31"/>
    <w:rsid w:val="00C43436"/>
    <w:rsid w:val="00C44321"/>
    <w:rsid w:val="00C464F2"/>
    <w:rsid w:val="00C5230B"/>
    <w:rsid w:val="00C52459"/>
    <w:rsid w:val="00C64D0A"/>
    <w:rsid w:val="00C67E74"/>
    <w:rsid w:val="00C67E76"/>
    <w:rsid w:val="00C70192"/>
    <w:rsid w:val="00C712AB"/>
    <w:rsid w:val="00C76B06"/>
    <w:rsid w:val="00C81098"/>
    <w:rsid w:val="00C820C9"/>
    <w:rsid w:val="00C84893"/>
    <w:rsid w:val="00C85A85"/>
    <w:rsid w:val="00C909E7"/>
    <w:rsid w:val="00C9271A"/>
    <w:rsid w:val="00C9337D"/>
    <w:rsid w:val="00C94027"/>
    <w:rsid w:val="00C948D8"/>
    <w:rsid w:val="00C958E8"/>
    <w:rsid w:val="00CA0920"/>
    <w:rsid w:val="00CA430B"/>
    <w:rsid w:val="00CA4C85"/>
    <w:rsid w:val="00CB1A01"/>
    <w:rsid w:val="00CB325A"/>
    <w:rsid w:val="00CB5925"/>
    <w:rsid w:val="00CC1E77"/>
    <w:rsid w:val="00CC29F1"/>
    <w:rsid w:val="00CC6D4C"/>
    <w:rsid w:val="00CD1650"/>
    <w:rsid w:val="00CD3C61"/>
    <w:rsid w:val="00CE1F24"/>
    <w:rsid w:val="00CF52FF"/>
    <w:rsid w:val="00CF5C27"/>
    <w:rsid w:val="00D03858"/>
    <w:rsid w:val="00D0563B"/>
    <w:rsid w:val="00D22C19"/>
    <w:rsid w:val="00D310A4"/>
    <w:rsid w:val="00D31D2A"/>
    <w:rsid w:val="00D31F72"/>
    <w:rsid w:val="00D360C1"/>
    <w:rsid w:val="00D360E2"/>
    <w:rsid w:val="00D41D3C"/>
    <w:rsid w:val="00D4393C"/>
    <w:rsid w:val="00D45F5C"/>
    <w:rsid w:val="00D508F4"/>
    <w:rsid w:val="00D534DB"/>
    <w:rsid w:val="00D54CC6"/>
    <w:rsid w:val="00D55567"/>
    <w:rsid w:val="00D61298"/>
    <w:rsid w:val="00D61868"/>
    <w:rsid w:val="00D618D1"/>
    <w:rsid w:val="00D62304"/>
    <w:rsid w:val="00D722AC"/>
    <w:rsid w:val="00D7692B"/>
    <w:rsid w:val="00D76BC8"/>
    <w:rsid w:val="00D773D0"/>
    <w:rsid w:val="00D8099C"/>
    <w:rsid w:val="00D86591"/>
    <w:rsid w:val="00D908D7"/>
    <w:rsid w:val="00D967E5"/>
    <w:rsid w:val="00DA15C1"/>
    <w:rsid w:val="00DB1E68"/>
    <w:rsid w:val="00DB4928"/>
    <w:rsid w:val="00DB499F"/>
    <w:rsid w:val="00DB4D3A"/>
    <w:rsid w:val="00DB4DB2"/>
    <w:rsid w:val="00DB6D01"/>
    <w:rsid w:val="00DC1975"/>
    <w:rsid w:val="00DC3017"/>
    <w:rsid w:val="00DC4DFA"/>
    <w:rsid w:val="00DD14BB"/>
    <w:rsid w:val="00DD2A13"/>
    <w:rsid w:val="00DD4695"/>
    <w:rsid w:val="00DD51A5"/>
    <w:rsid w:val="00DE0200"/>
    <w:rsid w:val="00DE067D"/>
    <w:rsid w:val="00DF5BC2"/>
    <w:rsid w:val="00DF654F"/>
    <w:rsid w:val="00E05B8A"/>
    <w:rsid w:val="00E05E54"/>
    <w:rsid w:val="00E15A9B"/>
    <w:rsid w:val="00E171C2"/>
    <w:rsid w:val="00E21EFA"/>
    <w:rsid w:val="00E304D1"/>
    <w:rsid w:val="00E34B01"/>
    <w:rsid w:val="00E44476"/>
    <w:rsid w:val="00E4710A"/>
    <w:rsid w:val="00E47C9A"/>
    <w:rsid w:val="00E50A2F"/>
    <w:rsid w:val="00E512E9"/>
    <w:rsid w:val="00E56F13"/>
    <w:rsid w:val="00E67BEB"/>
    <w:rsid w:val="00E7005D"/>
    <w:rsid w:val="00E70376"/>
    <w:rsid w:val="00E703D7"/>
    <w:rsid w:val="00E73E95"/>
    <w:rsid w:val="00E74365"/>
    <w:rsid w:val="00E83B34"/>
    <w:rsid w:val="00E83FF3"/>
    <w:rsid w:val="00E90F8D"/>
    <w:rsid w:val="00E9420D"/>
    <w:rsid w:val="00E94C5A"/>
    <w:rsid w:val="00E96216"/>
    <w:rsid w:val="00E97B71"/>
    <w:rsid w:val="00EA16C0"/>
    <w:rsid w:val="00EA5DD3"/>
    <w:rsid w:val="00EA7AE3"/>
    <w:rsid w:val="00EB1949"/>
    <w:rsid w:val="00EB7858"/>
    <w:rsid w:val="00EC06E5"/>
    <w:rsid w:val="00EC16E2"/>
    <w:rsid w:val="00EC2291"/>
    <w:rsid w:val="00EC2A50"/>
    <w:rsid w:val="00EC2AF4"/>
    <w:rsid w:val="00EC4E0D"/>
    <w:rsid w:val="00ED3A27"/>
    <w:rsid w:val="00ED6DBB"/>
    <w:rsid w:val="00EE6685"/>
    <w:rsid w:val="00EE69D0"/>
    <w:rsid w:val="00EF4245"/>
    <w:rsid w:val="00EF5C58"/>
    <w:rsid w:val="00EF66FE"/>
    <w:rsid w:val="00F04677"/>
    <w:rsid w:val="00F066B1"/>
    <w:rsid w:val="00F074CF"/>
    <w:rsid w:val="00F07BEA"/>
    <w:rsid w:val="00F145AB"/>
    <w:rsid w:val="00F153E1"/>
    <w:rsid w:val="00F15FDA"/>
    <w:rsid w:val="00F1714A"/>
    <w:rsid w:val="00F1793F"/>
    <w:rsid w:val="00F20A5F"/>
    <w:rsid w:val="00F24008"/>
    <w:rsid w:val="00F249DD"/>
    <w:rsid w:val="00F266EC"/>
    <w:rsid w:val="00F31C22"/>
    <w:rsid w:val="00F32513"/>
    <w:rsid w:val="00F33080"/>
    <w:rsid w:val="00F35142"/>
    <w:rsid w:val="00F37E2E"/>
    <w:rsid w:val="00F43464"/>
    <w:rsid w:val="00F44193"/>
    <w:rsid w:val="00F5080A"/>
    <w:rsid w:val="00F51FAB"/>
    <w:rsid w:val="00F5625D"/>
    <w:rsid w:val="00F60FC4"/>
    <w:rsid w:val="00F612A3"/>
    <w:rsid w:val="00F645FB"/>
    <w:rsid w:val="00F6532E"/>
    <w:rsid w:val="00F6553A"/>
    <w:rsid w:val="00F714A1"/>
    <w:rsid w:val="00F73569"/>
    <w:rsid w:val="00F779C6"/>
    <w:rsid w:val="00F8530B"/>
    <w:rsid w:val="00F87354"/>
    <w:rsid w:val="00F87FF8"/>
    <w:rsid w:val="00F909F9"/>
    <w:rsid w:val="00F9290E"/>
    <w:rsid w:val="00F92B98"/>
    <w:rsid w:val="00F9587D"/>
    <w:rsid w:val="00F97AAB"/>
    <w:rsid w:val="00FA5FAB"/>
    <w:rsid w:val="00FA6A0B"/>
    <w:rsid w:val="00FB11D4"/>
    <w:rsid w:val="00FB1CBA"/>
    <w:rsid w:val="00FD03C0"/>
    <w:rsid w:val="00FD0C13"/>
    <w:rsid w:val="00FD352A"/>
    <w:rsid w:val="00FD521A"/>
    <w:rsid w:val="00FE515C"/>
    <w:rsid w:val="00FF14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6062F17F"/>
  <w15:chartTrackingRefBased/>
  <w15:docId w15:val="{C0ED1A9F-7800-47B7-BDC2-D0CE89B3EC7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56744"/>
    <w:pPr>
      <w:spacing w:after="200" w:line="276" w:lineRule="auto"/>
    </w:pPr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415E88"/>
    <w:pPr>
      <w:keepNext/>
      <w:keepLines/>
      <w:spacing w:before="240" w:after="0" w:line="259" w:lineRule="auto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728A7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aliases w:val="sub de titre 4,ANNEX,List Paragraph1,Body of text"/>
    <w:basedOn w:val="Normal"/>
    <w:link w:val="ListParagraphChar"/>
    <w:uiPriority w:val="1"/>
    <w:qFormat/>
    <w:rsid w:val="00C712AB"/>
    <w:pPr>
      <w:ind w:left="720"/>
      <w:contextualSpacing/>
    </w:pPr>
  </w:style>
  <w:style w:type="character" w:customStyle="1" w:styleId="ListParagraphChar">
    <w:name w:val="List Paragraph Char"/>
    <w:aliases w:val="sub de titre 4 Char,ANNEX Char,List Paragraph1 Char,Body of text Char"/>
    <w:link w:val="ListParagraph"/>
    <w:uiPriority w:val="1"/>
    <w:rsid w:val="0094041C"/>
    <w:rPr>
      <w:lang w:val="en-US"/>
    </w:rPr>
  </w:style>
  <w:style w:type="paragraph" w:styleId="Header">
    <w:name w:val="header"/>
    <w:basedOn w:val="Normal"/>
    <w:link w:val="HeaderChar"/>
    <w:uiPriority w:val="99"/>
    <w:unhideWhenUsed/>
    <w:rsid w:val="0094041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4041C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94041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4041C"/>
    <w:rPr>
      <w:lang w:val="en-US"/>
    </w:rPr>
  </w:style>
  <w:style w:type="paragraph" w:styleId="Caption">
    <w:name w:val="caption"/>
    <w:basedOn w:val="Normal"/>
    <w:next w:val="Normal"/>
    <w:uiPriority w:val="35"/>
    <w:unhideWhenUsed/>
    <w:qFormat/>
    <w:rsid w:val="0094041C"/>
    <w:pPr>
      <w:spacing w:line="240" w:lineRule="auto"/>
    </w:pPr>
    <w:rPr>
      <w:i/>
      <w:iCs/>
      <w:color w:val="44546A" w:themeColor="text2"/>
      <w:sz w:val="18"/>
      <w:szCs w:val="18"/>
      <w:lang w:val="en-ID"/>
    </w:rPr>
  </w:style>
  <w:style w:type="character" w:customStyle="1" w:styleId="fontstyle01">
    <w:name w:val="fontstyle01"/>
    <w:basedOn w:val="DefaultParagraphFont"/>
    <w:rsid w:val="0094041C"/>
    <w:rPr>
      <w:rFonts w:ascii="TimesNewRomanPS-BoldMT" w:hAnsi="TimesNewRomanPS-BoldMT" w:hint="default"/>
      <w:b/>
      <w:bCs/>
      <w:i w:val="0"/>
      <w:iCs w:val="0"/>
      <w:color w:val="000000"/>
      <w:sz w:val="26"/>
      <w:szCs w:val="26"/>
    </w:rPr>
  </w:style>
  <w:style w:type="character" w:customStyle="1" w:styleId="fontstyle21">
    <w:name w:val="fontstyle21"/>
    <w:basedOn w:val="DefaultParagraphFont"/>
    <w:rsid w:val="0094041C"/>
    <w:rPr>
      <w:rFonts w:ascii="TimesNewRomanPS-ItalicMT" w:hAnsi="TimesNewRomanPS-ItalicMT" w:hint="default"/>
      <w:b w:val="0"/>
      <w:bCs w:val="0"/>
      <w:i/>
      <w:iCs/>
      <w:color w:val="000000"/>
      <w:sz w:val="20"/>
      <w:szCs w:val="20"/>
    </w:rPr>
  </w:style>
  <w:style w:type="paragraph" w:styleId="Bibliography">
    <w:name w:val="Bibliography"/>
    <w:basedOn w:val="Normal"/>
    <w:next w:val="Normal"/>
    <w:uiPriority w:val="37"/>
    <w:unhideWhenUsed/>
    <w:rsid w:val="0094041C"/>
    <w:pPr>
      <w:spacing w:after="160" w:line="259" w:lineRule="auto"/>
    </w:pPr>
    <w:rPr>
      <w:lang w:val="en-ID"/>
    </w:rPr>
  </w:style>
  <w:style w:type="character" w:styleId="PlaceholderText">
    <w:name w:val="Placeholder Text"/>
    <w:basedOn w:val="DefaultParagraphFont"/>
    <w:uiPriority w:val="99"/>
    <w:semiHidden/>
    <w:rsid w:val="006427F2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6B4C75"/>
    <w:rPr>
      <w:color w:val="0563C1" w:themeColor="hyperlink"/>
      <w:u w:val="single"/>
    </w:rPr>
  </w:style>
  <w:style w:type="character" w:customStyle="1" w:styleId="SebutanYangBelumTerselesaikan1">
    <w:name w:val="Sebutan Yang Belum Terselesaikan1"/>
    <w:basedOn w:val="DefaultParagraphFont"/>
    <w:uiPriority w:val="99"/>
    <w:semiHidden/>
    <w:unhideWhenUsed/>
    <w:rsid w:val="006B4C75"/>
    <w:rPr>
      <w:color w:val="605E5C"/>
      <w:shd w:val="clear" w:color="auto" w:fill="E1DFDD"/>
    </w:rPr>
  </w:style>
  <w:style w:type="paragraph" w:customStyle="1" w:styleId="TableParagraph">
    <w:name w:val="Table Paragraph"/>
    <w:basedOn w:val="Normal"/>
    <w:uiPriority w:val="1"/>
    <w:qFormat/>
    <w:rsid w:val="00BF56DF"/>
    <w:pPr>
      <w:widowControl w:val="0"/>
      <w:autoSpaceDE w:val="0"/>
      <w:autoSpaceDN w:val="0"/>
      <w:spacing w:after="0" w:line="261" w:lineRule="exact"/>
      <w:jc w:val="center"/>
    </w:pPr>
    <w:rPr>
      <w:rFonts w:ascii="Times New Roman" w:eastAsia="Times New Roman" w:hAnsi="Times New Roman" w:cs="Times New Roman"/>
      <w:lang w:val="id"/>
    </w:rPr>
  </w:style>
  <w:style w:type="character" w:styleId="FollowedHyperlink">
    <w:name w:val="FollowedHyperlink"/>
    <w:basedOn w:val="DefaultParagraphFont"/>
    <w:uiPriority w:val="99"/>
    <w:semiHidden/>
    <w:unhideWhenUsed/>
    <w:rsid w:val="00747031"/>
    <w:rPr>
      <w:color w:val="954F72"/>
      <w:u w:val="single"/>
    </w:rPr>
  </w:style>
  <w:style w:type="paragraph" w:customStyle="1" w:styleId="msonormal0">
    <w:name w:val="msonormal"/>
    <w:basedOn w:val="Normal"/>
    <w:rsid w:val="0074703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paragraph" w:customStyle="1" w:styleId="xl67">
    <w:name w:val="xl67"/>
    <w:basedOn w:val="Normal"/>
    <w:rsid w:val="0074703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paragraph" w:customStyle="1" w:styleId="xl68">
    <w:name w:val="xl68"/>
    <w:basedOn w:val="Normal"/>
    <w:rsid w:val="0074703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paragraph" w:customStyle="1" w:styleId="xl69">
    <w:name w:val="xl69"/>
    <w:basedOn w:val="Normal"/>
    <w:rsid w:val="0074703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paragraph" w:customStyle="1" w:styleId="xl70">
    <w:name w:val="xl70"/>
    <w:basedOn w:val="Normal"/>
    <w:rsid w:val="0074703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paragraph" w:customStyle="1" w:styleId="xl71">
    <w:name w:val="xl71"/>
    <w:basedOn w:val="Normal"/>
    <w:rsid w:val="0074703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paragraph" w:customStyle="1" w:styleId="xl72">
    <w:name w:val="xl72"/>
    <w:basedOn w:val="Normal"/>
    <w:rsid w:val="00B07092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sz w:val="24"/>
      <w:szCs w:val="24"/>
      <w:lang w:val="en-ID" w:eastAsia="en-ID"/>
    </w:rPr>
  </w:style>
  <w:style w:type="paragraph" w:customStyle="1" w:styleId="xl73">
    <w:name w:val="xl73"/>
    <w:basedOn w:val="Normal"/>
    <w:rsid w:val="00B0709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paragraph" w:customStyle="1" w:styleId="xl74">
    <w:name w:val="xl74"/>
    <w:basedOn w:val="Normal"/>
    <w:rsid w:val="00B07092"/>
    <w:pPr>
      <w:pBdr>
        <w:bottom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paragraph" w:customStyle="1" w:styleId="font5">
    <w:name w:val="font5"/>
    <w:basedOn w:val="Normal"/>
    <w:rsid w:val="00A82F7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i/>
      <w:iCs/>
      <w:color w:val="FF0000"/>
      <w:sz w:val="24"/>
      <w:szCs w:val="24"/>
      <w:lang w:val="en-ID" w:eastAsia="en-ID"/>
    </w:rPr>
  </w:style>
  <w:style w:type="paragraph" w:customStyle="1" w:styleId="xl75">
    <w:name w:val="xl75"/>
    <w:basedOn w:val="Normal"/>
    <w:rsid w:val="00A82F70"/>
    <w:pPr>
      <w:pBdr>
        <w:bottom w:val="single" w:sz="4" w:space="0" w:color="auto"/>
      </w:pBdr>
      <w:shd w:val="clear" w:color="000000" w:fill="FFFFFF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paragraph" w:styleId="BodyText">
    <w:name w:val="Body Text"/>
    <w:basedOn w:val="Normal"/>
    <w:link w:val="BodyTextChar"/>
    <w:uiPriority w:val="1"/>
    <w:qFormat/>
    <w:rsid w:val="00585306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b/>
      <w:bCs/>
      <w:sz w:val="28"/>
      <w:szCs w:val="28"/>
      <w:lang w:val="ms"/>
    </w:rPr>
  </w:style>
  <w:style w:type="character" w:customStyle="1" w:styleId="BodyTextChar">
    <w:name w:val="Body Text Char"/>
    <w:basedOn w:val="DefaultParagraphFont"/>
    <w:link w:val="BodyText"/>
    <w:uiPriority w:val="1"/>
    <w:rsid w:val="00585306"/>
    <w:rPr>
      <w:rFonts w:ascii="Times New Roman" w:eastAsia="Times New Roman" w:hAnsi="Times New Roman" w:cs="Times New Roman"/>
      <w:b/>
      <w:bCs/>
      <w:sz w:val="28"/>
      <w:szCs w:val="28"/>
      <w:lang w:val="ms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CC6D4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CC6D4C"/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y2iqfc">
    <w:name w:val="y2iqfc"/>
    <w:basedOn w:val="DefaultParagraphFont"/>
    <w:rsid w:val="00CC6D4C"/>
  </w:style>
  <w:style w:type="character" w:customStyle="1" w:styleId="Heading1Char">
    <w:name w:val="Heading 1 Char"/>
    <w:basedOn w:val="DefaultParagraphFont"/>
    <w:link w:val="Heading1"/>
    <w:uiPriority w:val="9"/>
    <w:rsid w:val="00415E88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5453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55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7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19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451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184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665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996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961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495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412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82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123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132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851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917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266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195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089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274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785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953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650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561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332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940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442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317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164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137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386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087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304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572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00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70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251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29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046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90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379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458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76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401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808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25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122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143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988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771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048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559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684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693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653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758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270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560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550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412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jpeg"/><Relationship Id="rId18" Type="http://schemas.openxmlformats.org/officeDocument/2006/relationships/header" Target="header1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image" Target="media/image10.jpeg"/><Relationship Id="rId2" Type="http://schemas.openxmlformats.org/officeDocument/2006/relationships/numbering" Target="numbering.xml"/><Relationship Id="rId16" Type="http://schemas.openxmlformats.org/officeDocument/2006/relationships/image" Target="media/image9.jpe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5" Type="http://schemas.openxmlformats.org/officeDocument/2006/relationships/image" Target="media/image8.jpeg"/><Relationship Id="rId10" Type="http://schemas.openxmlformats.org/officeDocument/2006/relationships/image" Target="media/image3.jpeg"/><Relationship Id="rId19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Sug17</b:Tag>
    <b:SourceType>Book</b:SourceType>
    <b:Guid>{C0C9221A-69C8-4D1F-B234-A0A84C754225}</b:Guid>
    <b:Author>
      <b:Author>
        <b:NameList>
          <b:Person>
            <b:Last>Sugiyono</b:Last>
          </b:Person>
        </b:NameList>
      </b:Author>
    </b:Author>
    <b:Title>Metode Penelitian Kuantitatif, Kualitatif, dan R&amp;D</b:Title>
    <b:Year>2017</b:Year>
    <b:City>Bandung</b:City>
    <b:Publisher>Alfabeta</b:Publisher>
    <b:RefOrder>2</b:RefOrder>
  </b:Source>
  <b:Source>
    <b:Tag>Swa201</b:Tag>
    <b:SourceType>Book</b:SourceType>
    <b:Guid>{BDD956E9-F896-458E-B860-CA668022E3F8}</b:Guid>
    <b:Author>
      <b:Author>
        <b:NameList>
          <b:Person>
            <b:Last>Swastha</b:Last>
            <b:First>Basu</b:First>
          </b:Person>
        </b:NameList>
      </b:Author>
    </b:Author>
    <b:Title>Manajemen Penjualan</b:Title>
    <b:Year>2020</b:Year>
    <b:City>Yogyakarta</b:City>
    <b:Publisher>BPFE</b:Publisher>
    <b:Edition>3</b:Edition>
    <b:RefOrder>7</b:RefOrder>
  </b:Source>
  <b:Source>
    <b:Tag>Kot09</b:Tag>
    <b:SourceType>Book</b:SourceType>
    <b:Guid>{0372D73B-D00E-4C7D-B166-E93AF90EB74F}</b:Guid>
    <b:Author>
      <b:Author>
        <b:NameList>
          <b:Person>
            <b:Last>Kotler</b:Last>
            <b:First>Philip</b:First>
          </b:Person>
          <b:Person>
            <b:Last>Keller</b:Last>
            <b:Middle>Lane</b:Middle>
            <b:First>Kevin</b:First>
          </b:Person>
        </b:NameList>
      </b:Author>
    </b:Author>
    <b:Title>Manajemen Pemasaran</b:Title>
    <b:Year>2009</b:Year>
    <b:City>Jakarta</b:City>
    <b:Publisher>Erlangga</b:Publisher>
    <b:Edition>13 jilid 1</b:Edition>
    <b:RefOrder>3</b:RefOrder>
  </b:Source>
  <b:Source>
    <b:Tag>Kot091</b:Tag>
    <b:SourceType>Book</b:SourceType>
    <b:Guid>{E3EA6B1E-DAE4-4864-85FD-C8FE253FD971}</b:Guid>
    <b:Title>Manajemen Pemasaran</b:Title>
    <b:Year>2009</b:Year>
    <b:City>Jakarta</b:City>
    <b:Publisher>Erlangga</b:Publisher>
    <b:Author>
      <b:Author>
        <b:NameList>
          <b:Person>
            <b:Last>Kotler</b:Last>
            <b:First>Philip</b:First>
          </b:Person>
          <b:Person>
            <b:Last>Keller</b:Last>
            <b:Middle>Lane</b:Middle>
            <b:First>Kevin</b:First>
          </b:Person>
        </b:NameList>
      </b:Author>
    </b:Author>
    <b:Edition>13 jilid 2</b:Edition>
    <b:RefOrder>8</b:RefOrder>
  </b:Source>
  <b:Source>
    <b:Tag>Kot12</b:Tag>
    <b:SourceType>Book</b:SourceType>
    <b:Guid>{0AE0BEDA-C8B1-4D65-88BB-D3CEB6199739}</b:Guid>
    <b:Title>Prinsip-prinsip Pemasaran</b:Title>
    <b:Year>2012</b:Year>
    <b:City>Jakarta</b:City>
    <b:Publisher>Erlangga</b:Publisher>
    <b:Author>
      <b:Author>
        <b:NameList>
          <b:Person>
            <b:Last>Kotler</b:Last>
            <b:First>Philip</b:First>
          </b:Person>
          <b:Person>
            <b:Last>Amstrong</b:Last>
            <b:First>Gary</b:First>
          </b:Person>
        </b:NameList>
      </b:Author>
    </b:Author>
    <b:Edition>12.2</b:Edition>
    <b:RefOrder>9</b:RefOrder>
  </b:Source>
  <b:Source>
    <b:Tag>Gho18</b:Tag>
    <b:SourceType>Book</b:SourceType>
    <b:Guid>{BE2AAFFC-AB56-4551-BB78-FB9C94631758}</b:Guid>
    <b:Title>Aplikasi Analisis Multivariate Dengan Program IBM SPSS 25</b:Title>
    <b:Year>2018</b:Year>
    <b:City>Semarang</b:City>
    <b:Publisher>Badan Penerbit Universitas Diponegoro</b:Publisher>
    <b:Author>
      <b:Author>
        <b:NameList>
          <b:Person>
            <b:Last>Ghozali</b:Last>
            <b:First>Imam</b:First>
          </b:Person>
        </b:NameList>
      </b:Author>
    </b:Author>
    <b:Edition>9</b:Edition>
    <b:RefOrder>4</b:RefOrder>
  </b:Source>
  <b:Source>
    <b:Tag>Sul18</b:Tag>
    <b:SourceType>Book</b:SourceType>
    <b:Guid>{C440462A-4DE2-4BA5-A2DA-496A79A6DA6F}</b:Guid>
    <b:Author>
      <b:Author>
        <b:NameList>
          <b:Person>
            <b:Last>Suliyanto</b:Last>
          </b:Person>
        </b:NameList>
      </b:Author>
    </b:Author>
    <b:Title>Metode Penelitian Bisnis Untuk Skripsi, Tesis, dan Disertasi</b:Title>
    <b:Year>2018</b:Year>
    <b:City>Purwokerto</b:City>
    <b:Publisher>CV. Andi Offset</b:Publisher>
    <b:RefOrder>6</b:RefOrder>
  </b:Source>
  <b:Source>
    <b:Tag>Ari19</b:Tag>
    <b:SourceType>Book</b:SourceType>
    <b:Guid>{727C44BF-5D4F-43F3-9B8C-CC546DCDD9BE}</b:Guid>
    <b:Title>Prosedur Penelitian Suatu Pendekatan Praktik</b:Title>
    <b:Year>2019</b:Year>
    <b:City>Jakarta</b:City>
    <b:Publisher>Rineka Cipta</b:Publisher>
    <b:Author>
      <b:Author>
        <b:NameList>
          <b:Person>
            <b:Last>Arikunto</b:Last>
            <b:First>Suharsimi</b:First>
          </b:Person>
        </b:NameList>
      </b:Author>
    </b:Author>
    <b:RefOrder>5</b:RefOrder>
  </b:Source>
  <b:Source>
    <b:Tag>Wid17</b:Tag>
    <b:SourceType>Book</b:SourceType>
    <b:Guid>{5E54BAFC-03D2-4094-8A41-46716ADCC2FD}</b:Guid>
    <b:Title>Ekonometrika Pengantar dan Aplikasi Disertasi Panduan Eviews</b:Title>
    <b:Year>2017</b:Year>
    <b:City>Yogyakarta</b:City>
    <b:Publisher>UPP STIM YKPN</b:Publisher>
    <b:Author>
      <b:Author>
        <b:NameList>
          <b:Person>
            <b:Last>Widarjono</b:Last>
            <b:First>Agus</b:First>
          </b:Person>
        </b:NameList>
      </b:Author>
    </b:Author>
    <b:Edition>4</b:Edition>
    <b:RefOrder>1</b:RefOrder>
  </b:Source>
</b:Sources>
</file>

<file path=customXml/itemProps1.xml><?xml version="1.0" encoding="utf-8"?>
<ds:datastoreItem xmlns:ds="http://schemas.openxmlformats.org/officeDocument/2006/customXml" ds:itemID="{BCA36B7F-8A12-4C8A-9D83-10720EFEA59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55</Pages>
  <Words>9467</Words>
  <Characters>53965</Characters>
  <Application>Microsoft Office Word</Application>
  <DocSecurity>0</DocSecurity>
  <Lines>449</Lines>
  <Paragraphs>1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3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wiki Firdaus</dc:creator>
  <cp:keywords/>
  <dc:description/>
  <cp:lastModifiedBy>Dwiki Firdaus</cp:lastModifiedBy>
  <cp:revision>3</cp:revision>
  <cp:lastPrinted>2023-07-24T04:29:00Z</cp:lastPrinted>
  <dcterms:created xsi:type="dcterms:W3CDTF">2023-08-15T07:06:00Z</dcterms:created>
  <dcterms:modified xsi:type="dcterms:W3CDTF">2023-08-15T07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88348562-c428-3107-9411-ebfb907be091</vt:lpwstr>
  </property>
  <property fmtid="{D5CDD505-2E9C-101B-9397-08002B2CF9AE}" pid="24" name="Mendeley Citation Style_1">
    <vt:lpwstr>http://www.zotero.org/styles/apa</vt:lpwstr>
  </property>
</Properties>
</file>